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F7FA14" w14:textId="77777777" w:rsidR="008C210B" w:rsidRPr="008C210B" w:rsidRDefault="008C210B" w:rsidP="008C210B">
      <w:pPr>
        <w:pBdr>
          <w:top w:val="nil"/>
          <w:left w:val="nil"/>
          <w:bottom w:val="nil"/>
          <w:right w:val="nil"/>
          <w:between w:val="nil"/>
        </w:pBdr>
        <w:spacing w:line="480" w:lineRule="auto"/>
        <w:jc w:val="center"/>
        <w:rPr>
          <w:rFonts w:ascii="Times New Roman" w:eastAsia="Times New Roman" w:hAnsi="Times New Roman" w:cs="Times New Roman"/>
          <w:b/>
          <w:sz w:val="28"/>
        </w:rPr>
      </w:pPr>
      <w:r w:rsidRPr="008C210B">
        <w:rPr>
          <w:rFonts w:ascii="Times New Roman" w:eastAsia="Times New Roman" w:hAnsi="Times New Roman" w:cs="Times New Roman"/>
          <w:b/>
          <w:sz w:val="28"/>
        </w:rPr>
        <w:t>Consensus models to predict oral rat acute toxicity and validation on a dataset coming from the industrial context</w:t>
      </w:r>
    </w:p>
    <w:p w14:paraId="2B418D96" w14:textId="77777777" w:rsidR="008C210B" w:rsidRPr="008C210B" w:rsidRDefault="008C210B" w:rsidP="008C210B">
      <w:pPr>
        <w:pBdr>
          <w:top w:val="nil"/>
          <w:left w:val="nil"/>
          <w:bottom w:val="nil"/>
          <w:right w:val="nil"/>
          <w:between w:val="nil"/>
        </w:pBdr>
        <w:spacing w:line="480" w:lineRule="auto"/>
        <w:jc w:val="center"/>
        <w:rPr>
          <w:rFonts w:ascii="Times New Roman" w:eastAsia="Times New Roman" w:hAnsi="Times New Roman" w:cs="Times New Roman"/>
          <w:b/>
        </w:rPr>
      </w:pPr>
    </w:p>
    <w:p w14:paraId="0CE16F70" w14:textId="65AE7C93" w:rsidR="008C210B" w:rsidRPr="008C210B" w:rsidRDefault="008C210B" w:rsidP="008C210B">
      <w:pPr>
        <w:pBdr>
          <w:top w:val="nil"/>
          <w:left w:val="nil"/>
          <w:bottom w:val="nil"/>
          <w:right w:val="nil"/>
          <w:between w:val="nil"/>
        </w:pBdr>
        <w:spacing w:line="480" w:lineRule="auto"/>
        <w:jc w:val="center"/>
        <w:rPr>
          <w:rFonts w:ascii="Times New Roman" w:eastAsia="Times New Roman" w:hAnsi="Times New Roman" w:cs="Times New Roman"/>
          <w:sz w:val="28"/>
        </w:rPr>
      </w:pPr>
      <w:r w:rsidRPr="008C210B">
        <w:rPr>
          <w:rFonts w:ascii="Times New Roman" w:eastAsia="Times New Roman" w:hAnsi="Times New Roman" w:cs="Times New Roman"/>
          <w:sz w:val="28"/>
        </w:rPr>
        <w:t>Filippo Lunghini</w:t>
      </w:r>
      <w:r w:rsidRPr="008C210B">
        <w:rPr>
          <w:rFonts w:ascii="Times New Roman" w:eastAsia="Times New Roman" w:hAnsi="Times New Roman" w:cs="Times New Roman"/>
          <w:sz w:val="28"/>
          <w:vertAlign w:val="superscript"/>
        </w:rPr>
        <w:t>a,b</w:t>
      </w:r>
      <w:r w:rsidRPr="008C210B">
        <w:rPr>
          <w:rFonts w:ascii="Times New Roman" w:eastAsia="Times New Roman" w:hAnsi="Times New Roman" w:cs="Times New Roman"/>
          <w:sz w:val="28"/>
        </w:rPr>
        <w:t>, Gilles Marcou</w:t>
      </w:r>
      <w:r w:rsidRPr="008C210B">
        <w:rPr>
          <w:rFonts w:ascii="Times New Roman" w:eastAsia="Times New Roman" w:hAnsi="Times New Roman" w:cs="Times New Roman"/>
          <w:sz w:val="28"/>
          <w:vertAlign w:val="superscript"/>
        </w:rPr>
        <w:t>a*</w:t>
      </w:r>
      <w:r w:rsidRPr="008C210B">
        <w:rPr>
          <w:rFonts w:ascii="Times New Roman" w:eastAsia="Times New Roman" w:hAnsi="Times New Roman" w:cs="Times New Roman"/>
          <w:sz w:val="28"/>
        </w:rPr>
        <w:t>, Philippe Azam</w:t>
      </w:r>
      <w:r w:rsidRPr="008C210B">
        <w:rPr>
          <w:rFonts w:ascii="Times New Roman" w:eastAsia="Times New Roman" w:hAnsi="Times New Roman" w:cs="Times New Roman"/>
          <w:sz w:val="28"/>
          <w:vertAlign w:val="superscript"/>
        </w:rPr>
        <w:t>b</w:t>
      </w:r>
      <w:r w:rsidRPr="008C210B">
        <w:rPr>
          <w:rFonts w:ascii="Times New Roman" w:eastAsia="Times New Roman" w:hAnsi="Times New Roman" w:cs="Times New Roman"/>
          <w:sz w:val="28"/>
        </w:rPr>
        <w:t xml:space="preserve">, </w:t>
      </w:r>
      <w:bookmarkStart w:id="0" w:name="_GoBack"/>
      <w:bookmarkEnd w:id="0"/>
      <w:r w:rsidRPr="008C210B">
        <w:rPr>
          <w:rFonts w:ascii="Times New Roman" w:eastAsia="Times New Roman" w:hAnsi="Times New Roman" w:cs="Times New Roman"/>
          <w:sz w:val="28"/>
        </w:rPr>
        <w:t>Dragos Horvath</w:t>
      </w:r>
      <w:r w:rsidRPr="008C210B">
        <w:rPr>
          <w:rFonts w:ascii="Times New Roman" w:eastAsia="Times New Roman" w:hAnsi="Times New Roman" w:cs="Times New Roman"/>
          <w:sz w:val="28"/>
          <w:vertAlign w:val="superscript"/>
        </w:rPr>
        <w:t>a</w:t>
      </w:r>
      <w:r w:rsidRPr="008C210B">
        <w:rPr>
          <w:rFonts w:ascii="Times New Roman" w:eastAsia="Times New Roman" w:hAnsi="Times New Roman" w:cs="Times New Roman"/>
          <w:sz w:val="28"/>
        </w:rPr>
        <w:t>, Remi Patoux</w:t>
      </w:r>
      <w:r w:rsidRPr="008C210B">
        <w:rPr>
          <w:rFonts w:ascii="Times New Roman" w:eastAsia="Times New Roman" w:hAnsi="Times New Roman" w:cs="Times New Roman"/>
          <w:sz w:val="28"/>
          <w:vertAlign w:val="superscript"/>
        </w:rPr>
        <w:t>b</w:t>
      </w:r>
      <w:r w:rsidRPr="008C210B">
        <w:rPr>
          <w:rFonts w:ascii="Times New Roman" w:eastAsia="Times New Roman" w:hAnsi="Times New Roman" w:cs="Times New Roman"/>
          <w:sz w:val="28"/>
        </w:rPr>
        <w:t>, Erik Van Miert</w:t>
      </w:r>
      <w:r w:rsidRPr="008C210B">
        <w:rPr>
          <w:rFonts w:ascii="Times New Roman" w:eastAsia="Times New Roman" w:hAnsi="Times New Roman" w:cs="Times New Roman"/>
          <w:sz w:val="28"/>
          <w:vertAlign w:val="superscript"/>
        </w:rPr>
        <w:t>b</w:t>
      </w:r>
      <w:r w:rsidRPr="008C210B">
        <w:rPr>
          <w:rFonts w:ascii="Times New Roman" w:eastAsia="Times New Roman" w:hAnsi="Times New Roman" w:cs="Times New Roman"/>
          <w:sz w:val="28"/>
        </w:rPr>
        <w:t>, Alexandre Varnek</w:t>
      </w:r>
      <w:r w:rsidRPr="008C210B">
        <w:rPr>
          <w:rFonts w:ascii="Times New Roman" w:eastAsia="Times New Roman" w:hAnsi="Times New Roman" w:cs="Times New Roman"/>
          <w:sz w:val="28"/>
          <w:vertAlign w:val="superscript"/>
        </w:rPr>
        <w:t>a*</w:t>
      </w:r>
    </w:p>
    <w:p w14:paraId="3F7CDB27" w14:textId="77777777" w:rsidR="008C210B" w:rsidRPr="008C210B" w:rsidRDefault="008C210B" w:rsidP="008C210B">
      <w:pPr>
        <w:pBdr>
          <w:top w:val="nil"/>
          <w:left w:val="nil"/>
          <w:bottom w:val="nil"/>
          <w:right w:val="nil"/>
          <w:between w:val="nil"/>
        </w:pBdr>
        <w:spacing w:line="480" w:lineRule="auto"/>
        <w:jc w:val="both"/>
        <w:rPr>
          <w:rFonts w:ascii="Times New Roman" w:eastAsia="Times New Roman" w:hAnsi="Times New Roman" w:cs="Times New Roman"/>
        </w:rPr>
      </w:pPr>
    </w:p>
    <w:p w14:paraId="33F03B3D" w14:textId="77777777" w:rsidR="008C210B" w:rsidRPr="008C210B" w:rsidRDefault="008C210B" w:rsidP="008C210B">
      <w:pPr>
        <w:spacing w:line="480" w:lineRule="auto"/>
        <w:jc w:val="both"/>
        <w:rPr>
          <w:rFonts w:ascii="Times New Roman" w:eastAsia="Times New Roman" w:hAnsi="Times New Roman" w:cs="Times New Roman"/>
        </w:rPr>
      </w:pPr>
      <w:r w:rsidRPr="008C210B">
        <w:rPr>
          <w:rFonts w:ascii="Times New Roman" w:eastAsia="Times New Roman" w:hAnsi="Times New Roman" w:cs="Times New Roman"/>
          <w:i/>
          <w:vertAlign w:val="superscript"/>
        </w:rPr>
        <w:t>a</w:t>
      </w:r>
      <w:r w:rsidRPr="008C210B">
        <w:rPr>
          <w:rFonts w:ascii="Times New Roman" w:eastAsia="Times New Roman" w:hAnsi="Times New Roman" w:cs="Times New Roman"/>
          <w:i/>
        </w:rPr>
        <w:t xml:space="preserve">Laboratory of Chemoinformatics, University of Strasbourg, 4 Rue Blaise Pascal, 67081, Strasbourg, France; </w:t>
      </w:r>
      <w:r w:rsidRPr="008C210B">
        <w:rPr>
          <w:rFonts w:ascii="Times New Roman" w:eastAsia="Times New Roman" w:hAnsi="Times New Roman" w:cs="Times New Roman"/>
          <w:i/>
          <w:vertAlign w:val="superscript"/>
        </w:rPr>
        <w:t>b</w:t>
      </w:r>
      <w:r w:rsidRPr="008C210B">
        <w:rPr>
          <w:rFonts w:ascii="Times New Roman" w:eastAsia="Times New Roman" w:hAnsi="Times New Roman" w:cs="Times New Roman"/>
          <w:i/>
        </w:rPr>
        <w:t>Solvay S.A., 20 Rue Marcel Etienne Sembat, 69190, St. Fons, France</w:t>
      </w:r>
    </w:p>
    <w:p w14:paraId="221D655C" w14:textId="77777777" w:rsidR="008C210B" w:rsidRPr="008C210B" w:rsidRDefault="008C210B" w:rsidP="008C210B">
      <w:pPr>
        <w:spacing w:line="480" w:lineRule="auto"/>
        <w:rPr>
          <w:rFonts w:ascii="Times New Roman" w:eastAsia="Times New Roman" w:hAnsi="Times New Roman" w:cs="Times New Roman"/>
          <w:b/>
        </w:rPr>
      </w:pPr>
    </w:p>
    <w:p w14:paraId="5CC637DD" w14:textId="77777777" w:rsidR="008C210B" w:rsidRPr="008C210B" w:rsidRDefault="008C210B" w:rsidP="008C210B">
      <w:pPr>
        <w:spacing w:line="480" w:lineRule="auto"/>
        <w:jc w:val="both"/>
        <w:rPr>
          <w:rFonts w:ascii="Times New Roman" w:hAnsi="Times New Roman" w:cs="Times New Roman"/>
          <w:color w:val="000000" w:themeColor="text1"/>
          <w:lang w:val="en-GB"/>
        </w:rPr>
      </w:pPr>
      <w:bookmarkStart w:id="1" w:name="_gjdgxs" w:colFirst="0" w:colLast="0"/>
      <w:bookmarkEnd w:id="1"/>
      <w:r w:rsidRPr="008C210B">
        <w:rPr>
          <w:rFonts w:ascii="Times New Roman" w:hAnsi="Times New Roman" w:cs="Times New Roman"/>
          <w:color w:val="000000" w:themeColor="text1"/>
          <w:lang w:val="en-GB"/>
        </w:rPr>
        <w:t>* Corresponding author. email:</w:t>
      </w:r>
      <w:r w:rsidRPr="008C210B">
        <w:rPr>
          <w:rStyle w:val="Collegamentoipertestuale"/>
          <w:rFonts w:ascii="Times New Roman" w:hAnsi="Times New Roman" w:cs="Times New Roman"/>
          <w:color w:val="000000" w:themeColor="text1"/>
          <w:lang w:val="en-GB"/>
        </w:rPr>
        <w:t xml:space="preserve"> g.marcou@unistra.fr</w:t>
      </w:r>
      <w:r w:rsidRPr="008C210B">
        <w:rPr>
          <w:rFonts w:ascii="Times New Roman" w:hAnsi="Times New Roman" w:cs="Times New Roman"/>
          <w:color w:val="000000" w:themeColor="text1"/>
          <w:lang w:val="en-GB"/>
        </w:rPr>
        <w:t xml:space="preserve">; </w:t>
      </w:r>
      <w:r w:rsidRPr="008C210B">
        <w:rPr>
          <w:rFonts w:ascii="Times New Roman" w:hAnsi="Times New Roman" w:cs="Times New Roman"/>
          <w:color w:val="000000" w:themeColor="text1"/>
          <w:u w:val="single"/>
          <w:lang w:val="en-GB"/>
        </w:rPr>
        <w:t>v</w:t>
      </w:r>
      <w:r w:rsidRPr="008C210B">
        <w:rPr>
          <w:rFonts w:ascii="Times New Roman" w:hAnsi="Times New Roman" w:cs="Times New Roman"/>
          <w:u w:val="single"/>
          <w:lang w:val="en-GB"/>
        </w:rPr>
        <w:t>arnek@unistra.fr</w:t>
      </w:r>
      <w:r w:rsidRPr="008C210B">
        <w:rPr>
          <w:rFonts w:ascii="Times New Roman" w:hAnsi="Times New Roman" w:cs="Times New Roman"/>
          <w:color w:val="000000" w:themeColor="text1"/>
          <w:lang w:val="en-GB"/>
        </w:rPr>
        <w:t xml:space="preserve">; phone no.: +33-68851304 </w:t>
      </w:r>
    </w:p>
    <w:p w14:paraId="04881F46" w14:textId="18EB63A4" w:rsidR="00ED3E5B" w:rsidRDefault="00ED3E5B" w:rsidP="009D45A9">
      <w:pPr>
        <w:spacing w:line="360" w:lineRule="auto"/>
        <w:rPr>
          <w:rFonts w:ascii="Times New Roman" w:hAnsi="Times New Roman" w:cs="Times New Roman"/>
          <w:lang w:val="en-GB"/>
        </w:rPr>
      </w:pPr>
    </w:p>
    <w:p w14:paraId="195A4D31" w14:textId="465E56C0" w:rsidR="008C210B" w:rsidRDefault="008C210B" w:rsidP="009D45A9">
      <w:pPr>
        <w:spacing w:line="360" w:lineRule="auto"/>
        <w:rPr>
          <w:rFonts w:ascii="Times New Roman" w:hAnsi="Times New Roman" w:cs="Times New Roman"/>
          <w:lang w:val="en-GB"/>
        </w:rPr>
      </w:pPr>
    </w:p>
    <w:p w14:paraId="2C32E545" w14:textId="37925E3C" w:rsidR="008C210B" w:rsidRDefault="008C210B" w:rsidP="009D45A9">
      <w:pPr>
        <w:spacing w:line="360" w:lineRule="auto"/>
        <w:rPr>
          <w:rFonts w:ascii="Times New Roman" w:hAnsi="Times New Roman" w:cs="Times New Roman"/>
          <w:lang w:val="en-GB"/>
        </w:rPr>
      </w:pPr>
    </w:p>
    <w:p w14:paraId="0535F94B" w14:textId="02A96F64" w:rsidR="008C210B" w:rsidRDefault="008C210B" w:rsidP="009D45A9">
      <w:pPr>
        <w:spacing w:line="360" w:lineRule="auto"/>
        <w:rPr>
          <w:rFonts w:ascii="Times New Roman" w:hAnsi="Times New Roman" w:cs="Times New Roman"/>
          <w:lang w:val="en-GB"/>
        </w:rPr>
      </w:pPr>
    </w:p>
    <w:p w14:paraId="39230B32" w14:textId="10715C07" w:rsidR="008C210B" w:rsidRDefault="008C210B" w:rsidP="009D45A9">
      <w:pPr>
        <w:spacing w:line="360" w:lineRule="auto"/>
        <w:rPr>
          <w:rFonts w:ascii="Times New Roman" w:hAnsi="Times New Roman" w:cs="Times New Roman"/>
          <w:lang w:val="en-GB"/>
        </w:rPr>
      </w:pPr>
    </w:p>
    <w:p w14:paraId="67E4415F" w14:textId="3AACC8A2" w:rsidR="008C210B" w:rsidRDefault="008C210B" w:rsidP="009D45A9">
      <w:pPr>
        <w:spacing w:line="360" w:lineRule="auto"/>
        <w:rPr>
          <w:rFonts w:ascii="Times New Roman" w:hAnsi="Times New Roman" w:cs="Times New Roman"/>
          <w:lang w:val="en-GB"/>
        </w:rPr>
      </w:pPr>
    </w:p>
    <w:p w14:paraId="1199B0A4" w14:textId="501A497C" w:rsidR="008C210B" w:rsidRDefault="008C210B" w:rsidP="009D45A9">
      <w:pPr>
        <w:spacing w:line="360" w:lineRule="auto"/>
        <w:rPr>
          <w:rFonts w:ascii="Times New Roman" w:hAnsi="Times New Roman" w:cs="Times New Roman"/>
          <w:lang w:val="en-GB"/>
        </w:rPr>
      </w:pPr>
    </w:p>
    <w:p w14:paraId="6A1CB5EA" w14:textId="779674E9" w:rsidR="00435868" w:rsidRPr="008C210B" w:rsidRDefault="00435868" w:rsidP="009D45A9">
      <w:pPr>
        <w:spacing w:line="360" w:lineRule="auto"/>
        <w:jc w:val="center"/>
        <w:rPr>
          <w:rFonts w:ascii="Times New Roman" w:hAnsi="Times New Roman" w:cs="Times New Roman"/>
          <w:b/>
          <w:sz w:val="28"/>
          <w:lang w:val="en-GB"/>
        </w:rPr>
      </w:pPr>
      <w:r w:rsidRPr="008C210B">
        <w:rPr>
          <w:rFonts w:ascii="Times New Roman" w:hAnsi="Times New Roman" w:cs="Times New Roman"/>
          <w:b/>
          <w:sz w:val="28"/>
          <w:lang w:val="en-GB"/>
        </w:rPr>
        <w:t>SUPPLEMENTARY INFORMATION</w:t>
      </w:r>
    </w:p>
    <w:p w14:paraId="74488055" w14:textId="5FB40D52" w:rsidR="00435868" w:rsidRDefault="00435868" w:rsidP="009D45A9">
      <w:pPr>
        <w:spacing w:line="360" w:lineRule="auto"/>
        <w:rPr>
          <w:rFonts w:ascii="Times New Roman" w:hAnsi="Times New Roman" w:cs="Times New Roman"/>
          <w:b/>
          <w:sz w:val="28"/>
          <w:lang w:val="en-GB"/>
        </w:rPr>
      </w:pPr>
    </w:p>
    <w:p w14:paraId="196FF19C" w14:textId="7694B9F2" w:rsidR="008C210B" w:rsidRDefault="008C210B" w:rsidP="009D45A9">
      <w:pPr>
        <w:spacing w:line="360" w:lineRule="auto"/>
        <w:rPr>
          <w:rFonts w:ascii="Times New Roman" w:hAnsi="Times New Roman" w:cs="Times New Roman"/>
          <w:b/>
          <w:sz w:val="28"/>
          <w:lang w:val="en-GB"/>
        </w:rPr>
      </w:pPr>
    </w:p>
    <w:p w14:paraId="42AE75AB" w14:textId="39E50B98" w:rsidR="008C210B" w:rsidRDefault="008C210B" w:rsidP="009D45A9">
      <w:pPr>
        <w:spacing w:line="360" w:lineRule="auto"/>
        <w:rPr>
          <w:rFonts w:ascii="Times New Roman" w:hAnsi="Times New Roman" w:cs="Times New Roman"/>
          <w:b/>
          <w:sz w:val="28"/>
          <w:lang w:val="en-GB"/>
        </w:rPr>
      </w:pPr>
    </w:p>
    <w:p w14:paraId="22FAA455" w14:textId="047F09C1" w:rsidR="008C210B" w:rsidRDefault="008C210B" w:rsidP="009D45A9">
      <w:pPr>
        <w:spacing w:line="360" w:lineRule="auto"/>
        <w:rPr>
          <w:rFonts w:ascii="Times New Roman" w:hAnsi="Times New Roman" w:cs="Times New Roman"/>
          <w:b/>
          <w:sz w:val="28"/>
          <w:lang w:val="en-GB"/>
        </w:rPr>
      </w:pPr>
    </w:p>
    <w:p w14:paraId="18A5DF6C" w14:textId="2E78EF74" w:rsidR="008C210B" w:rsidRDefault="008C210B" w:rsidP="009D45A9">
      <w:pPr>
        <w:spacing w:line="360" w:lineRule="auto"/>
        <w:rPr>
          <w:rFonts w:ascii="Times New Roman" w:hAnsi="Times New Roman" w:cs="Times New Roman"/>
          <w:b/>
          <w:sz w:val="28"/>
          <w:lang w:val="en-GB"/>
        </w:rPr>
      </w:pPr>
    </w:p>
    <w:p w14:paraId="7086F7F9" w14:textId="04E40C90" w:rsidR="008C210B" w:rsidRDefault="008C210B" w:rsidP="009D45A9">
      <w:pPr>
        <w:spacing w:line="360" w:lineRule="auto"/>
        <w:rPr>
          <w:rFonts w:ascii="Times New Roman" w:hAnsi="Times New Roman" w:cs="Times New Roman"/>
          <w:b/>
          <w:sz w:val="28"/>
          <w:lang w:val="en-GB"/>
        </w:rPr>
      </w:pPr>
    </w:p>
    <w:p w14:paraId="3BC2A297" w14:textId="34E45020" w:rsidR="008C210B" w:rsidRDefault="008C210B" w:rsidP="009D45A9">
      <w:pPr>
        <w:spacing w:line="360" w:lineRule="auto"/>
        <w:rPr>
          <w:rFonts w:ascii="Times New Roman" w:hAnsi="Times New Roman" w:cs="Times New Roman"/>
          <w:b/>
          <w:sz w:val="28"/>
          <w:lang w:val="en-GB"/>
        </w:rPr>
      </w:pPr>
    </w:p>
    <w:p w14:paraId="35E2AA3A" w14:textId="53A93B4D" w:rsidR="008C210B" w:rsidRDefault="008C210B" w:rsidP="009D45A9">
      <w:pPr>
        <w:spacing w:line="360" w:lineRule="auto"/>
        <w:rPr>
          <w:rFonts w:ascii="Times New Roman" w:hAnsi="Times New Roman" w:cs="Times New Roman"/>
          <w:b/>
          <w:sz w:val="28"/>
          <w:lang w:val="en-GB"/>
        </w:rPr>
      </w:pPr>
    </w:p>
    <w:p w14:paraId="1E54D6B6" w14:textId="37BDC083" w:rsidR="008C210B" w:rsidRDefault="008C210B" w:rsidP="009D45A9">
      <w:pPr>
        <w:spacing w:line="360" w:lineRule="auto"/>
        <w:rPr>
          <w:rFonts w:ascii="Times New Roman" w:hAnsi="Times New Roman" w:cs="Times New Roman"/>
          <w:b/>
          <w:sz w:val="28"/>
          <w:lang w:val="en-GB"/>
        </w:rPr>
      </w:pPr>
    </w:p>
    <w:p w14:paraId="058F2481" w14:textId="5F782434" w:rsidR="008C210B" w:rsidRDefault="008C210B" w:rsidP="009D45A9">
      <w:pPr>
        <w:spacing w:line="360" w:lineRule="auto"/>
        <w:rPr>
          <w:rFonts w:ascii="Times New Roman" w:hAnsi="Times New Roman" w:cs="Times New Roman"/>
          <w:b/>
          <w:sz w:val="28"/>
          <w:lang w:val="en-GB"/>
        </w:rPr>
      </w:pPr>
    </w:p>
    <w:p w14:paraId="17857028" w14:textId="006B0889" w:rsidR="00435868" w:rsidRPr="008C210B" w:rsidRDefault="00435868" w:rsidP="009D45A9">
      <w:pPr>
        <w:spacing w:line="360" w:lineRule="auto"/>
        <w:rPr>
          <w:rFonts w:ascii="Times New Roman" w:hAnsi="Times New Roman" w:cs="Times New Roman"/>
          <w:b/>
          <w:sz w:val="28"/>
          <w:lang w:val="en-GB"/>
        </w:rPr>
      </w:pPr>
      <w:r w:rsidRPr="008C210B">
        <w:rPr>
          <w:rFonts w:ascii="Times New Roman" w:hAnsi="Times New Roman" w:cs="Times New Roman"/>
          <w:b/>
          <w:sz w:val="28"/>
          <w:lang w:val="en-GB"/>
        </w:rPr>
        <w:lastRenderedPageBreak/>
        <w:t xml:space="preserve">Section 1 </w:t>
      </w:r>
      <w:r w:rsidR="0082318B" w:rsidRPr="008C210B">
        <w:rPr>
          <w:rFonts w:ascii="Times New Roman" w:hAnsi="Times New Roman" w:cs="Times New Roman"/>
          <w:b/>
          <w:sz w:val="28"/>
          <w:lang w:val="en-GB"/>
        </w:rPr>
        <w:t>– Model generation</w:t>
      </w:r>
    </w:p>
    <w:p w14:paraId="52BE3840" w14:textId="77777777" w:rsidR="008C210B" w:rsidRDefault="008C210B" w:rsidP="008C210B">
      <w:pPr>
        <w:spacing w:line="360" w:lineRule="auto"/>
        <w:rPr>
          <w:rFonts w:ascii="Times New Roman" w:hAnsi="Times New Roman" w:cs="Times New Roman"/>
          <w:b/>
          <w:lang w:val="en-GB"/>
        </w:rPr>
      </w:pPr>
    </w:p>
    <w:p w14:paraId="4B1A8E1E" w14:textId="7FFE1D7D" w:rsidR="00405735" w:rsidRPr="008C210B" w:rsidRDefault="00405735" w:rsidP="008C210B">
      <w:pPr>
        <w:spacing w:line="360" w:lineRule="auto"/>
        <w:rPr>
          <w:rFonts w:ascii="Times New Roman" w:hAnsi="Times New Roman" w:cs="Times New Roman"/>
          <w:b/>
          <w:i/>
          <w:lang w:val="en-GB"/>
        </w:rPr>
      </w:pPr>
      <w:r w:rsidRPr="008C210B">
        <w:rPr>
          <w:rFonts w:ascii="Times New Roman" w:hAnsi="Times New Roman" w:cs="Times New Roman"/>
          <w:b/>
          <w:i/>
          <w:lang w:val="en-GB"/>
        </w:rPr>
        <w:t>QSAR Toolbox relevant datasets for oral acute toxicity</w:t>
      </w:r>
    </w:p>
    <w:p w14:paraId="20327761" w14:textId="6292E3F2" w:rsidR="00405735" w:rsidRPr="008C210B" w:rsidRDefault="00405735" w:rsidP="008C210B">
      <w:pPr>
        <w:spacing w:line="360" w:lineRule="auto"/>
        <w:jc w:val="both"/>
        <w:rPr>
          <w:rFonts w:ascii="Times New Roman" w:hAnsi="Times New Roman" w:cs="Times New Roman"/>
          <w:color w:val="1C1C1C"/>
          <w:lang w:eastAsia="en-US"/>
        </w:rPr>
      </w:pPr>
      <w:r w:rsidRPr="008C210B">
        <w:rPr>
          <w:rFonts w:ascii="Times New Roman" w:hAnsi="Times New Roman" w:cs="Times New Roman"/>
          <w:color w:val="1C1C1C"/>
          <w:lang w:eastAsia="en-US"/>
        </w:rPr>
        <w:t>The following databases have been mined for relevant data.</w:t>
      </w:r>
    </w:p>
    <w:p w14:paraId="5314D6D6" w14:textId="77777777" w:rsidR="00405735" w:rsidRPr="008C210B" w:rsidRDefault="00405735" w:rsidP="008C210B">
      <w:pPr>
        <w:pStyle w:val="Paragrafoelenco"/>
        <w:numPr>
          <w:ilvl w:val="0"/>
          <w:numId w:val="1"/>
        </w:numPr>
        <w:spacing w:line="360" w:lineRule="auto"/>
        <w:jc w:val="both"/>
        <w:rPr>
          <w:rFonts w:ascii="Times New Roman" w:hAnsi="Times New Roman" w:cs="Times New Roman"/>
          <w:color w:val="1C1C1C"/>
          <w:lang w:eastAsia="en-US"/>
        </w:rPr>
      </w:pPr>
      <w:r w:rsidRPr="008C210B">
        <w:rPr>
          <w:rFonts w:ascii="Times New Roman" w:hAnsi="Times New Roman" w:cs="Times New Roman"/>
          <w:color w:val="1C1C1C"/>
          <w:lang w:eastAsia="en-US"/>
        </w:rPr>
        <w:t>ECOTOX. United States Environmental Protection Agency US-EPA. Endpoints: Bioaccumulation aquatic, Bioaccumulation terrestrial, Aquatic toxicity, Terestrial toxicity, Acute toxicity, Repeated dose toxicity</w:t>
      </w:r>
    </w:p>
    <w:p w14:paraId="7AADC552" w14:textId="77777777" w:rsidR="00405735" w:rsidRPr="008C210B" w:rsidRDefault="00405735" w:rsidP="008C210B">
      <w:pPr>
        <w:pStyle w:val="Paragrafoelenco"/>
        <w:numPr>
          <w:ilvl w:val="0"/>
          <w:numId w:val="1"/>
        </w:numPr>
        <w:spacing w:line="360" w:lineRule="auto"/>
        <w:jc w:val="both"/>
        <w:rPr>
          <w:rFonts w:ascii="Times New Roman" w:eastAsia="Times New Roman" w:hAnsi="Times New Roman" w:cs="Times New Roman"/>
          <w:color w:val="000000"/>
        </w:rPr>
      </w:pPr>
      <w:r w:rsidRPr="008C210B">
        <w:rPr>
          <w:rFonts w:ascii="Times New Roman" w:eastAsia="Times New Roman" w:hAnsi="Times New Roman" w:cs="Times New Roman"/>
          <w:color w:val="000000"/>
        </w:rPr>
        <w:t>Food TOX Hazard EFSA. European Food Safety Authority (EFSA). Endpoints: Human Health Hazards, Ecotoxicological Information.</w:t>
      </w:r>
    </w:p>
    <w:p w14:paraId="75D9C14D" w14:textId="77777777" w:rsidR="00405735" w:rsidRPr="008C210B" w:rsidRDefault="00405735" w:rsidP="008C210B">
      <w:pPr>
        <w:pStyle w:val="Paragrafoelenco"/>
        <w:numPr>
          <w:ilvl w:val="0"/>
          <w:numId w:val="1"/>
        </w:numPr>
        <w:spacing w:line="360" w:lineRule="auto"/>
        <w:jc w:val="both"/>
        <w:rPr>
          <w:rFonts w:ascii="Times New Roman" w:hAnsi="Times New Roman" w:cs="Times New Roman"/>
          <w:b/>
          <w:sz w:val="28"/>
        </w:rPr>
      </w:pPr>
      <w:r w:rsidRPr="008C210B">
        <w:rPr>
          <w:rFonts w:ascii="Times New Roman" w:eastAsia="Times New Roman" w:hAnsi="Times New Roman" w:cs="Times New Roman"/>
          <w:color w:val="000000"/>
        </w:rPr>
        <w:t>Toxicity Japan MHLW. Ministry of Health, Labour and Welfare, Japan. Endpoints: LD50, Chromosome aberration, Gene mutation.</w:t>
      </w:r>
    </w:p>
    <w:p w14:paraId="37A6A04E" w14:textId="7D104FFE" w:rsidR="00405735" w:rsidRPr="008C210B" w:rsidRDefault="00405735" w:rsidP="008C210B">
      <w:pPr>
        <w:pStyle w:val="Paragrafoelenco"/>
        <w:numPr>
          <w:ilvl w:val="0"/>
          <w:numId w:val="1"/>
        </w:numPr>
        <w:spacing w:line="360" w:lineRule="auto"/>
        <w:jc w:val="both"/>
        <w:rPr>
          <w:rFonts w:ascii="Times New Roman" w:hAnsi="Times New Roman" w:cs="Times New Roman"/>
          <w:b/>
          <w:sz w:val="28"/>
        </w:rPr>
      </w:pPr>
      <w:r w:rsidRPr="008C210B">
        <w:rPr>
          <w:rFonts w:ascii="Times New Roman" w:eastAsia="Times New Roman" w:hAnsi="Times New Roman" w:cs="Times New Roman"/>
          <w:color w:val="000000"/>
        </w:rPr>
        <w:t>ZEBET database. Federal Institute for Consumer Health Protection and Veterinary Medicine (BgVV). Endpoints: IC50, LD50</w:t>
      </w:r>
    </w:p>
    <w:p w14:paraId="698A5C80" w14:textId="7C0B7AA1" w:rsidR="00435868" w:rsidRPr="008C210B" w:rsidRDefault="00435868" w:rsidP="009D45A9">
      <w:pPr>
        <w:spacing w:line="360" w:lineRule="auto"/>
        <w:rPr>
          <w:rFonts w:ascii="Times New Roman" w:hAnsi="Times New Roman" w:cs="Times New Roman"/>
          <w:b/>
          <w:sz w:val="28"/>
          <w:lang w:val="en-GB"/>
        </w:rPr>
      </w:pPr>
    </w:p>
    <w:p w14:paraId="12B8C75A" w14:textId="78B7BA2B" w:rsidR="00435868" w:rsidRPr="008C210B" w:rsidRDefault="00435868" w:rsidP="008C210B">
      <w:pPr>
        <w:spacing w:line="360" w:lineRule="auto"/>
        <w:rPr>
          <w:rFonts w:ascii="Times New Roman" w:hAnsi="Times New Roman" w:cs="Times New Roman"/>
          <w:b/>
          <w:i/>
          <w:lang w:val="en-GB"/>
        </w:rPr>
      </w:pPr>
      <w:r w:rsidRPr="008C210B">
        <w:rPr>
          <w:rFonts w:ascii="Times New Roman" w:hAnsi="Times New Roman" w:cs="Times New Roman"/>
          <w:b/>
          <w:i/>
          <w:lang w:val="en-GB"/>
        </w:rPr>
        <w:t>Consensus decisions</w:t>
      </w:r>
    </w:p>
    <w:p w14:paraId="4408084E" w14:textId="6218BC64" w:rsidR="005936E6" w:rsidRPr="008C210B" w:rsidRDefault="00435868" w:rsidP="009D45A9">
      <w:pPr>
        <w:spacing w:line="360" w:lineRule="auto"/>
        <w:jc w:val="both"/>
        <w:rPr>
          <w:rFonts w:ascii="Times New Roman" w:hAnsi="Times New Roman" w:cs="Times New Roman"/>
          <w:color w:val="000000"/>
        </w:rPr>
      </w:pPr>
      <w:r w:rsidRPr="008C210B">
        <w:rPr>
          <w:rFonts w:ascii="Times New Roman" w:hAnsi="Times New Roman" w:cs="Times New Roman"/>
          <w:color w:val="000000"/>
        </w:rPr>
        <w:t>If the concordance of predictions score is higher than the established threshold t</w:t>
      </w:r>
      <w:r w:rsidRPr="008C210B">
        <w:rPr>
          <w:rFonts w:ascii="Times New Roman" w:hAnsi="Times New Roman" w:cs="Times New Roman"/>
          <w:color w:val="1C1C1C"/>
          <w:shd w:val="clear" w:color="auto" w:fill="FFFFFF"/>
        </w:rPr>
        <w:t>he decision is rejected</w:t>
      </w:r>
      <w:r w:rsidRPr="008C210B">
        <w:rPr>
          <w:rFonts w:ascii="Times New Roman" w:hAnsi="Times New Roman" w:cs="Times New Roman"/>
          <w:color w:val="000000"/>
        </w:rPr>
        <w:t xml:space="preserve">. For the continuous LD50 model, a 0.5 threshold for the Median Absolute Deviation (MAD) was chosen. </w:t>
      </w:r>
    </w:p>
    <w:p w14:paraId="75159BF5" w14:textId="42BEDEC9" w:rsidR="00435868" w:rsidRPr="008C210B" w:rsidRDefault="00435868" w:rsidP="009D45A9">
      <w:pPr>
        <w:spacing w:line="360" w:lineRule="auto"/>
        <w:jc w:val="both"/>
        <w:rPr>
          <w:rFonts w:ascii="Times New Roman" w:hAnsi="Times New Roman" w:cs="Times New Roman"/>
          <w:color w:val="000000"/>
        </w:rPr>
      </w:pPr>
      <w:r w:rsidRPr="008C210B">
        <w:rPr>
          <w:rFonts w:ascii="Times New Roman" w:hAnsi="Times New Roman" w:cs="Times New Roman"/>
          <w:color w:val="000000"/>
        </w:rPr>
        <w:t xml:space="preserve">For multi-class model, </w:t>
      </w:r>
      <w:r w:rsidR="005936E6" w:rsidRPr="008C210B">
        <w:rPr>
          <w:rFonts w:ascii="Times New Roman" w:hAnsi="Times New Roman" w:cs="Times New Roman"/>
          <w:color w:val="000000"/>
        </w:rPr>
        <w:t xml:space="preserve">the threshold </w:t>
      </w:r>
      <w:r w:rsidR="00FB770A" w:rsidRPr="008C210B">
        <w:rPr>
          <w:rFonts w:ascii="Times New Roman" w:hAnsi="Times New Roman" w:cs="Times New Roman"/>
          <w:color w:val="000000"/>
        </w:rPr>
        <w:t xml:space="preserve">of 0.71 </w:t>
      </w:r>
      <w:r w:rsidR="005936E6" w:rsidRPr="008C210B">
        <w:rPr>
          <w:rFonts w:ascii="Times New Roman" w:hAnsi="Times New Roman" w:cs="Times New Roman"/>
          <w:color w:val="000000"/>
        </w:rPr>
        <w:t>was selected based on the calculation of the entropy (S) of the predictions among the 5 classes (entropy formula in Equation S1)</w:t>
      </w:r>
      <w:r w:rsidR="009D45A9" w:rsidRPr="008C210B">
        <w:rPr>
          <w:rFonts w:ascii="Times New Roman" w:hAnsi="Times New Roman" w:cs="Times New Roman"/>
          <w:color w:val="000000"/>
        </w:rPr>
        <w:t>.</w:t>
      </w:r>
    </w:p>
    <w:p w14:paraId="38D713A6" w14:textId="036EF89B" w:rsidR="005936E6" w:rsidRPr="008C210B" w:rsidRDefault="005936E6" w:rsidP="009D45A9">
      <w:pPr>
        <w:spacing w:line="360" w:lineRule="auto"/>
        <w:rPr>
          <w:rFonts w:ascii="Times New Roman" w:hAnsi="Times New Roman" w:cs="Times New Roman"/>
          <w:color w:val="000000"/>
        </w:rPr>
      </w:pPr>
    </w:p>
    <w:p w14:paraId="1356AFF5" w14:textId="18D3DFC5" w:rsidR="00435868" w:rsidRPr="008C210B" w:rsidRDefault="005936E6" w:rsidP="009D45A9">
      <w:pPr>
        <w:spacing w:line="360" w:lineRule="auto"/>
        <w:rPr>
          <w:rFonts w:ascii="Times New Roman" w:hAnsi="Times New Roman" w:cs="Times New Roman"/>
          <w:b/>
          <w:lang w:val="en-GB"/>
        </w:rPr>
      </w:pPr>
      <m:oMathPara>
        <m:oMath>
          <m:r>
            <m:rPr>
              <m:sty m:val="bi"/>
            </m:rPr>
            <w:rPr>
              <w:rFonts w:ascii="Cambria Math" w:hAnsi="Cambria Math" w:cs="Times New Roman"/>
              <w:lang w:val="en-GB"/>
            </w:rPr>
            <m:t>S=-</m:t>
          </m:r>
          <m:nary>
            <m:naryPr>
              <m:chr m:val="∑"/>
              <m:limLoc m:val="undOvr"/>
              <m:supHide m:val="1"/>
              <m:ctrlPr>
                <w:rPr>
                  <w:rFonts w:ascii="Cambria Math" w:hAnsi="Cambria Math" w:cs="Times New Roman"/>
                  <w:b/>
                  <w:i/>
                  <w:lang w:val="en-GB"/>
                </w:rPr>
              </m:ctrlPr>
            </m:naryPr>
            <m:sub>
              <m:r>
                <m:rPr>
                  <m:sty m:val="bi"/>
                </m:rPr>
                <w:rPr>
                  <w:rFonts w:ascii="Cambria Math" w:hAnsi="Cambria Math" w:cs="Times New Roman"/>
                  <w:lang w:val="en-GB"/>
                </w:rPr>
                <m:t>i</m:t>
              </m:r>
            </m:sub>
            <m:sup/>
            <m:e>
              <m:sSub>
                <m:sSubPr>
                  <m:ctrlPr>
                    <w:rPr>
                      <w:rFonts w:ascii="Cambria Math" w:hAnsi="Cambria Math" w:cs="Times New Roman"/>
                      <w:b/>
                      <w:i/>
                      <w:lang w:val="en-GB"/>
                    </w:rPr>
                  </m:ctrlPr>
                </m:sSubPr>
                <m:e>
                  <m:r>
                    <m:rPr>
                      <m:sty m:val="bi"/>
                    </m:rPr>
                    <w:rPr>
                      <w:rFonts w:ascii="Cambria Math" w:hAnsi="Cambria Math" w:cs="Times New Roman"/>
                      <w:lang w:val="en-GB"/>
                    </w:rPr>
                    <m:t>P</m:t>
                  </m:r>
                </m:e>
                <m:sub>
                  <m:r>
                    <m:rPr>
                      <m:sty m:val="bi"/>
                    </m:rPr>
                    <w:rPr>
                      <w:rFonts w:ascii="Cambria Math" w:hAnsi="Cambria Math" w:cs="Times New Roman"/>
                      <w:lang w:val="en-GB"/>
                    </w:rPr>
                    <m:t>i</m:t>
                  </m:r>
                </m:sub>
              </m:sSub>
              <m:r>
                <m:rPr>
                  <m:sty m:val="bi"/>
                </m:rPr>
                <w:rPr>
                  <w:rFonts w:ascii="Cambria Math" w:hAnsi="Cambria Math" w:cs="Times New Roman"/>
                  <w:lang w:val="en-GB"/>
                </w:rPr>
                <m:t xml:space="preserve"> ln </m:t>
              </m:r>
              <m:sSub>
                <m:sSubPr>
                  <m:ctrlPr>
                    <w:rPr>
                      <w:rFonts w:ascii="Cambria Math" w:hAnsi="Cambria Math" w:cs="Times New Roman"/>
                      <w:b/>
                      <w:i/>
                      <w:lang w:val="en-GB"/>
                    </w:rPr>
                  </m:ctrlPr>
                </m:sSubPr>
                <m:e>
                  <m:r>
                    <m:rPr>
                      <m:sty m:val="bi"/>
                    </m:rPr>
                    <w:rPr>
                      <w:rFonts w:ascii="Cambria Math" w:hAnsi="Cambria Math" w:cs="Times New Roman"/>
                      <w:lang w:val="en-GB"/>
                    </w:rPr>
                    <m:t>P</m:t>
                  </m:r>
                </m:e>
                <m:sub>
                  <m:r>
                    <m:rPr>
                      <m:sty m:val="bi"/>
                    </m:rPr>
                    <w:rPr>
                      <w:rFonts w:ascii="Cambria Math" w:hAnsi="Cambria Math" w:cs="Times New Roman"/>
                      <w:lang w:val="en-GB"/>
                    </w:rPr>
                    <m:t>i</m:t>
                  </m:r>
                </m:sub>
              </m:sSub>
            </m:e>
          </m:nary>
        </m:oMath>
      </m:oMathPara>
    </w:p>
    <w:p w14:paraId="0BB262D3" w14:textId="77777777" w:rsidR="008C210B" w:rsidRPr="008C210B" w:rsidRDefault="008C210B" w:rsidP="008C210B">
      <w:pPr>
        <w:spacing w:line="360" w:lineRule="auto"/>
        <w:jc w:val="right"/>
        <w:rPr>
          <w:rFonts w:ascii="Times New Roman" w:hAnsi="Times New Roman" w:cs="Times New Roman"/>
          <w:i/>
          <w:color w:val="000000"/>
        </w:rPr>
      </w:pPr>
      <w:r w:rsidRPr="008C210B">
        <w:rPr>
          <w:rFonts w:ascii="Times New Roman" w:hAnsi="Times New Roman" w:cs="Times New Roman"/>
          <w:b/>
          <w:i/>
          <w:color w:val="000000"/>
        </w:rPr>
        <w:t>Equation S1</w:t>
      </w:r>
      <w:r w:rsidRPr="008C210B">
        <w:rPr>
          <w:rFonts w:ascii="Times New Roman" w:hAnsi="Times New Roman" w:cs="Times New Roman"/>
          <w:i/>
          <w:color w:val="000000"/>
        </w:rPr>
        <w:t xml:space="preserve"> – Entropy calculation formula</w:t>
      </w:r>
    </w:p>
    <w:p w14:paraId="74A6D4EC" w14:textId="77777777" w:rsidR="008C210B" w:rsidRDefault="008C210B" w:rsidP="009D45A9">
      <w:pPr>
        <w:spacing w:line="360" w:lineRule="auto"/>
        <w:jc w:val="both"/>
        <w:rPr>
          <w:rFonts w:ascii="Times New Roman" w:hAnsi="Times New Roman" w:cs="Times New Roman"/>
          <w:lang w:val="en-GB"/>
        </w:rPr>
      </w:pPr>
    </w:p>
    <w:p w14:paraId="3D52840E" w14:textId="6680C232" w:rsidR="005936E6" w:rsidRPr="008C210B" w:rsidRDefault="005936E6" w:rsidP="009D45A9">
      <w:pPr>
        <w:spacing w:line="360" w:lineRule="auto"/>
        <w:jc w:val="both"/>
        <w:rPr>
          <w:rFonts w:ascii="Times New Roman" w:hAnsi="Times New Roman" w:cs="Times New Roman"/>
          <w:lang w:val="en-GB"/>
        </w:rPr>
      </w:pPr>
      <w:r w:rsidRPr="008C210B">
        <w:rPr>
          <w:rFonts w:ascii="Times New Roman" w:hAnsi="Times New Roman" w:cs="Times New Roman"/>
          <w:lang w:val="en-GB"/>
        </w:rPr>
        <w:t xml:space="preserve">Where </w:t>
      </w:r>
      <w:r w:rsidRPr="008C210B">
        <w:rPr>
          <w:rFonts w:ascii="Times New Roman" w:hAnsi="Times New Roman" w:cs="Times New Roman"/>
          <w:i/>
          <w:lang w:val="en-GB"/>
        </w:rPr>
        <w:t>Pi</w:t>
      </w:r>
      <w:r w:rsidRPr="008C210B">
        <w:rPr>
          <w:rFonts w:ascii="Times New Roman" w:hAnsi="Times New Roman" w:cs="Times New Roman"/>
          <w:lang w:val="en-GB"/>
        </w:rPr>
        <w:t xml:space="preserve"> is the probability of the compound to be predicted as the given toxicity class </w:t>
      </w:r>
      <w:r w:rsidRPr="008C210B">
        <w:rPr>
          <w:rFonts w:ascii="Times New Roman" w:hAnsi="Times New Roman" w:cs="Times New Roman"/>
          <w:i/>
          <w:lang w:val="en-GB"/>
        </w:rPr>
        <w:t>i</w:t>
      </w:r>
      <w:r w:rsidRPr="008C210B">
        <w:rPr>
          <w:rFonts w:ascii="Times New Roman" w:hAnsi="Times New Roman" w:cs="Times New Roman"/>
          <w:lang w:val="en-GB"/>
        </w:rPr>
        <w:t>. If all the individual models’ predictions in consensus fall in</w:t>
      </w:r>
      <w:r w:rsidR="000E5C44" w:rsidRPr="008C210B">
        <w:rPr>
          <w:rFonts w:ascii="Times New Roman" w:hAnsi="Times New Roman" w:cs="Times New Roman"/>
          <w:lang w:val="en-GB"/>
        </w:rPr>
        <w:t>to</w:t>
      </w:r>
      <w:r w:rsidRPr="008C210B">
        <w:rPr>
          <w:rFonts w:ascii="Times New Roman" w:hAnsi="Times New Roman" w:cs="Times New Roman"/>
          <w:lang w:val="en-GB"/>
        </w:rPr>
        <w:t xml:space="preserve"> one single GHS class, then the entropy is 0; if the class repartition is </w:t>
      </w:r>
      <w:r w:rsidR="000E5C44" w:rsidRPr="008C210B">
        <w:rPr>
          <w:rFonts w:ascii="Times New Roman" w:hAnsi="Times New Roman" w:cs="Times New Roman"/>
          <w:lang w:val="en-GB"/>
        </w:rPr>
        <w:t xml:space="preserve">totally random (i.e. probability for each class is equal to 0.2), then entropy reaches a maximum level of 1.609. </w:t>
      </w:r>
      <w:r w:rsidR="00FB770A" w:rsidRPr="008C210B">
        <w:rPr>
          <w:rFonts w:ascii="Times New Roman" w:hAnsi="Times New Roman" w:cs="Times New Roman"/>
          <w:lang w:val="en-GB"/>
        </w:rPr>
        <w:t>0.71 was chosen as cut-off values as at this level the most voted descend below the 50 % of the total votes.</w:t>
      </w:r>
    </w:p>
    <w:p w14:paraId="19346C89" w14:textId="5CC514F5" w:rsidR="0082318B" w:rsidRPr="008C210B" w:rsidRDefault="0082318B" w:rsidP="009D45A9">
      <w:pPr>
        <w:spacing w:line="360" w:lineRule="auto"/>
        <w:rPr>
          <w:rFonts w:ascii="Times New Roman" w:hAnsi="Times New Roman" w:cs="Times New Roman"/>
          <w:lang w:val="en-GB"/>
        </w:rPr>
      </w:pPr>
    </w:p>
    <w:p w14:paraId="0FC1D765" w14:textId="0EC1582C" w:rsidR="0082318B" w:rsidRDefault="0082318B" w:rsidP="009D45A9">
      <w:pPr>
        <w:spacing w:line="360" w:lineRule="auto"/>
        <w:rPr>
          <w:rFonts w:ascii="Times New Roman" w:hAnsi="Times New Roman" w:cs="Times New Roman"/>
          <w:lang w:val="en-GB"/>
        </w:rPr>
      </w:pPr>
    </w:p>
    <w:p w14:paraId="2A6044E3" w14:textId="79D2E856" w:rsidR="00DC34A8" w:rsidRDefault="00DC34A8" w:rsidP="009D45A9">
      <w:pPr>
        <w:spacing w:line="360" w:lineRule="auto"/>
        <w:rPr>
          <w:rFonts w:ascii="Times New Roman" w:hAnsi="Times New Roman" w:cs="Times New Roman"/>
          <w:lang w:val="en-GB"/>
        </w:rPr>
      </w:pPr>
    </w:p>
    <w:p w14:paraId="2B282B99" w14:textId="3F1D45E7" w:rsidR="00DC34A8" w:rsidRDefault="00DC34A8" w:rsidP="009D45A9">
      <w:pPr>
        <w:spacing w:line="360" w:lineRule="auto"/>
        <w:rPr>
          <w:rFonts w:ascii="Times New Roman" w:hAnsi="Times New Roman" w:cs="Times New Roman"/>
          <w:lang w:val="en-GB"/>
        </w:rPr>
      </w:pPr>
    </w:p>
    <w:p w14:paraId="7F7B7E71" w14:textId="38B79850" w:rsidR="00DC34A8" w:rsidRDefault="00DC34A8" w:rsidP="009D45A9">
      <w:pPr>
        <w:spacing w:line="360" w:lineRule="auto"/>
        <w:rPr>
          <w:rFonts w:ascii="Times New Roman" w:hAnsi="Times New Roman" w:cs="Times New Roman"/>
          <w:b/>
          <w:i/>
          <w:lang w:val="en-GB"/>
        </w:rPr>
      </w:pPr>
      <w:r>
        <w:rPr>
          <w:rFonts w:ascii="Times New Roman" w:hAnsi="Times New Roman" w:cs="Times New Roman"/>
          <w:b/>
          <w:i/>
          <w:lang w:val="en-GB"/>
        </w:rPr>
        <w:lastRenderedPageBreak/>
        <w:t>Employed ISIDA’s descriptor spaces</w:t>
      </w:r>
    </w:p>
    <w:p w14:paraId="6F89B15C" w14:textId="77777777" w:rsidR="00DC34A8" w:rsidRDefault="00DC34A8" w:rsidP="00DC34A8">
      <w:pPr>
        <w:jc w:val="both"/>
        <w:rPr>
          <w:rFonts w:ascii="Times New Roman" w:hAnsi="Times New Roman" w:cs="Times New Roman"/>
          <w:color w:val="000000" w:themeColor="text1"/>
        </w:rPr>
      </w:pPr>
    </w:p>
    <w:p w14:paraId="04784995" w14:textId="007DA759" w:rsidR="00DC34A8" w:rsidRDefault="00DC34A8" w:rsidP="005D6DEE">
      <w:pPr>
        <w:spacing w:line="360" w:lineRule="auto"/>
        <w:jc w:val="both"/>
        <w:rPr>
          <w:rFonts w:ascii="Times New Roman" w:hAnsi="Times New Roman" w:cs="Times New Roman"/>
          <w:color w:val="000000" w:themeColor="text1"/>
        </w:rPr>
      </w:pPr>
      <w:r w:rsidRPr="00E83E36">
        <w:rPr>
          <w:rFonts w:ascii="Times New Roman" w:hAnsi="Times New Roman" w:cs="Times New Roman"/>
          <w:color w:val="000000" w:themeColor="text1"/>
        </w:rPr>
        <w:t xml:space="preserve">Table S1 lists all the employed descriptor spaces. The nomenclature of ISIDA descriptors </w:t>
      </w:r>
      <w:r>
        <w:rPr>
          <w:rFonts w:ascii="Times New Roman" w:hAnsi="Times New Roman" w:cs="Times New Roman"/>
          <w:color w:val="000000" w:themeColor="text1"/>
        </w:rPr>
        <w:t>is here briefly described</w:t>
      </w:r>
      <w:r w:rsidRPr="00E83E36">
        <w:rPr>
          <w:rFonts w:ascii="Times New Roman" w:hAnsi="Times New Roman" w:cs="Times New Roman"/>
          <w:color w:val="000000" w:themeColor="text1"/>
        </w:rPr>
        <w:t xml:space="preserve"> </w:t>
      </w:r>
      <w:r w:rsidRPr="00E83E36">
        <w:rPr>
          <w:rFonts w:ascii="Times New Roman" w:hAnsi="Times New Roman" w:cs="Times New Roman"/>
          <w:color w:val="000000" w:themeColor="text1"/>
        </w:rPr>
        <w:fldChar w:fldCharType="begin" w:fldLock="1"/>
      </w:r>
      <w:r w:rsidRPr="00E83E36">
        <w:rPr>
          <w:rFonts w:ascii="Times New Roman" w:hAnsi="Times New Roman" w:cs="Times New Roman"/>
          <w:color w:val="000000" w:themeColor="text1"/>
        </w:rPr>
        <w:instrText>ADDIN CSL_CITATION {"citationItems":[{"id":"ITEM-1","itemData":{"DOI":"10.1002/minf.201000099","ISBN":"3368793470","ISSN":"18681743","PMID":"27464350","abstract":"Abstract ISIDA Property-Labelled Fragment Descriptors (IPLF) were introduced as a general framework to numerically encode molecular structures in chemoinformatics, as counts of specific subgraphs in which atom vertices are coloured with respect to some local property/feature. Combining various colouring strategies of the molecular graph – notably pH-dependent pharmacophore and electrostatic potential-based flagging – with several fragmentation schemes, the different subtypes of IPLFs may range from classical atom pair and sequence counts, to monitoring population levels of branched fragments or feature multiplets. The pH-dependent feature flagging, pursued at the level of each significantly populated microspecies involved in the proteolytic equilibrium, may furthermore add some competitive advantage over classical descriptors, even when the chosen fragmentation scheme is one of the state-of-the-art pattern extraction procedures (feature sequence or pair counts, etc.) in chemoinformatics. The implemented fragmentation schemes support counting (1) linear feature sequences, (2) feature pairs, (3) circular feature fragments a.k.a. “augmented atoms” or (4) feature trees. Fuzzy rendering – optionally allowing nonterminal fragment atoms to be counted as wildcards, ignoring their specific colours/features – ensures for a seamless transition between the “strict” counts (sequences or circular fragments) and the “fuzzy” multiplet counts (pairs or trees). Also, bond information may be represented or ignored, thus leaving the user a vast choice in terms of the level of resolution at which chemical information should be extracted into the descriptors. Selected IPLF subsets were – tree descriptors, in particular – successfully tested in both neighbourhood behaviour and QSAR modelling challenges, with very promising results. They showed excellent results in similarity-based virtual screening for analogue protease inhibitors, and generated highly predictive octanol-water partition coefficient and hERG channel inhibition models.","author":[{"dropping-particle":"","family":"Ruggiu","given":"Fiorella","non-dropping-particle":"","parse-names":false,"suffix":""},{"dropping-particle":"","family":"Marcou","given":"Gilles","non-dropping-particle":"","parse-names":false,"suffix":""},{"dropping-particle":"","family":"Varnek","given":"Alexandre","non-dropping-particle":"","parse-names":false,"suffix":""},{"dropping-particle":"","family":"Horvath","given":"Dragos","non-dropping-particle":"","parse-names":false,"suffix":""}],"container-title":"Molecular Informatics","id":"ITEM-1","issue":"12","issued":{"date-parts":[["2010"]]},"page":"855-868","title":"ISIDA Property-labelled fragment descriptors","type":"article-journal","volume":"29"},"uris":["http://www.mendeley.com/documents/?uuid=dcccc55e-2154-4c67-8219-4c4214ec9503"]}],"mendeley":{"formattedCitation":"[7]","plainTextFormattedCitation":"[7]"},"properties":{"noteIndex":0},"schema":"https://github.com/citation-style-language/schema/raw/master/csl-citation.json"}</w:instrText>
      </w:r>
      <w:r w:rsidRPr="00E83E36">
        <w:rPr>
          <w:rFonts w:ascii="Times New Roman" w:hAnsi="Times New Roman" w:cs="Times New Roman"/>
          <w:color w:val="000000" w:themeColor="text1"/>
        </w:rPr>
        <w:fldChar w:fldCharType="separate"/>
      </w:r>
      <w:r w:rsidRPr="00E83E36">
        <w:rPr>
          <w:rFonts w:ascii="Times New Roman" w:hAnsi="Times New Roman" w:cs="Times New Roman"/>
          <w:color w:val="000000" w:themeColor="text1"/>
        </w:rPr>
        <w:t>[7]</w:t>
      </w:r>
      <w:r w:rsidRPr="00E83E36">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
    <w:p w14:paraId="15AB9320" w14:textId="77777777" w:rsidR="00DC34A8" w:rsidRPr="00567501" w:rsidRDefault="00DC34A8" w:rsidP="005D6DEE">
      <w:pPr>
        <w:pStyle w:val="Paragrafoelenco"/>
        <w:numPr>
          <w:ilvl w:val="0"/>
          <w:numId w:val="2"/>
        </w:numPr>
        <w:spacing w:after="160" w:line="360" w:lineRule="auto"/>
        <w:jc w:val="both"/>
        <w:rPr>
          <w:rFonts w:ascii="Times New Roman" w:hAnsi="Times New Roman" w:cs="Times New Roman"/>
          <w:color w:val="000000" w:themeColor="text1"/>
          <w:szCs w:val="24"/>
        </w:rPr>
      </w:pPr>
      <w:r w:rsidRPr="00567501">
        <w:rPr>
          <w:rFonts w:ascii="Times New Roman" w:hAnsi="Times New Roman" w:cs="Times New Roman"/>
          <w:color w:val="000000" w:themeColor="text1"/>
          <w:szCs w:val="24"/>
        </w:rPr>
        <w:t>T = type of fragmentation. Where 1 = sequences of atom, 3 = sequences of atoms and bonds, 4 = atom centred fragments based on sequences of atoms, 6 = atom centred fragments based on sequences of atoms and bonds, 7 = atom centred fragments based on sequences of atoms (fixed length), 9 = atom centred fragments based on sequences of atoms and bonds (fixed length), 10 = triplets</w:t>
      </w:r>
    </w:p>
    <w:p w14:paraId="7237FCBA" w14:textId="77777777" w:rsidR="00DC34A8" w:rsidRDefault="00DC34A8" w:rsidP="005D6DEE">
      <w:pPr>
        <w:pStyle w:val="Paragrafoelenco"/>
        <w:numPr>
          <w:ilvl w:val="0"/>
          <w:numId w:val="2"/>
        </w:numPr>
        <w:spacing w:after="160" w:line="360" w:lineRule="auto"/>
        <w:jc w:val="both"/>
        <w:rPr>
          <w:rFonts w:ascii="Times New Roman" w:hAnsi="Times New Roman" w:cs="Times New Roman"/>
          <w:color w:val="000000" w:themeColor="text1"/>
          <w:szCs w:val="24"/>
        </w:rPr>
      </w:pPr>
      <w:r w:rsidRPr="00567501">
        <w:rPr>
          <w:rFonts w:ascii="Times New Roman" w:hAnsi="Times New Roman" w:cs="Times New Roman"/>
          <w:color w:val="000000" w:themeColor="text1"/>
          <w:szCs w:val="24"/>
        </w:rPr>
        <w:t>L and U = minimum and maximum length</w:t>
      </w:r>
    </w:p>
    <w:p w14:paraId="68E75E0F" w14:textId="77777777" w:rsidR="00DC34A8" w:rsidRDefault="00DC34A8" w:rsidP="005D6DEE">
      <w:pPr>
        <w:pStyle w:val="Paragrafoelenco"/>
        <w:numPr>
          <w:ilvl w:val="0"/>
          <w:numId w:val="2"/>
        </w:numPr>
        <w:spacing w:after="160" w:line="360" w:lineRule="auto"/>
        <w:jc w:val="both"/>
        <w:rPr>
          <w:rFonts w:ascii="Times New Roman" w:hAnsi="Times New Roman" w:cs="Times New Roman"/>
          <w:color w:val="000000" w:themeColor="text1"/>
          <w:szCs w:val="24"/>
        </w:rPr>
      </w:pPr>
      <w:r w:rsidRPr="00567501">
        <w:rPr>
          <w:rFonts w:ascii="Times New Roman" w:hAnsi="Times New Roman" w:cs="Times New Roman"/>
          <w:color w:val="000000" w:themeColor="text1"/>
          <w:szCs w:val="24"/>
        </w:rPr>
        <w:t>FF = Force Field coloration</w:t>
      </w:r>
    </w:p>
    <w:p w14:paraId="0F105445" w14:textId="77777777" w:rsidR="00DC34A8" w:rsidRPr="00567501" w:rsidRDefault="00DC34A8" w:rsidP="005D6DEE">
      <w:pPr>
        <w:pStyle w:val="Paragrafoelenco"/>
        <w:numPr>
          <w:ilvl w:val="0"/>
          <w:numId w:val="2"/>
        </w:numPr>
        <w:spacing w:after="160" w:line="360" w:lineRule="auto"/>
        <w:jc w:val="both"/>
        <w:rPr>
          <w:rFonts w:ascii="Times New Roman" w:hAnsi="Times New Roman" w:cs="Times New Roman"/>
          <w:color w:val="000000" w:themeColor="text1"/>
          <w:szCs w:val="24"/>
        </w:rPr>
      </w:pPr>
      <w:r w:rsidRPr="00567501">
        <w:rPr>
          <w:rFonts w:ascii="Times New Roman" w:hAnsi="Times New Roman" w:cs="Times New Roman"/>
          <w:color w:val="000000" w:themeColor="text1"/>
          <w:szCs w:val="24"/>
        </w:rPr>
        <w:t>AP = Atom pairs (all constitutional details of a sequence are removed and only the number of constitutive atoms is given)</w:t>
      </w:r>
    </w:p>
    <w:p w14:paraId="019D1070" w14:textId="3580D965" w:rsidR="00DC34A8" w:rsidRDefault="00DC34A8" w:rsidP="009D45A9">
      <w:pPr>
        <w:spacing w:line="360" w:lineRule="auto"/>
        <w:rPr>
          <w:rFonts w:ascii="Times New Roman" w:hAnsi="Times New Roman" w:cs="Times New Roman"/>
        </w:rPr>
      </w:pPr>
    </w:p>
    <w:p w14:paraId="26830F87" w14:textId="77777777" w:rsidR="00DC34A8" w:rsidRPr="003F0FCD" w:rsidRDefault="00DC34A8" w:rsidP="00DC34A8">
      <w:pPr>
        <w:spacing w:line="360" w:lineRule="auto"/>
        <w:rPr>
          <w:rFonts w:ascii="Times New Roman" w:hAnsi="Times New Roman" w:cs="Times New Roman"/>
          <w:i/>
        </w:rPr>
      </w:pPr>
      <w:r w:rsidRPr="00E83E36">
        <w:rPr>
          <w:rFonts w:ascii="Times New Roman" w:hAnsi="Times New Roman" w:cs="Times New Roman"/>
          <w:b/>
          <w:i/>
        </w:rPr>
        <w:t>Table S1</w:t>
      </w:r>
      <w:r w:rsidRPr="003F0FCD">
        <w:rPr>
          <w:rFonts w:ascii="Times New Roman" w:hAnsi="Times New Roman" w:cs="Times New Roman"/>
          <w:i/>
        </w:rPr>
        <w:t xml:space="preserve"> listing all t</w:t>
      </w:r>
      <w:r>
        <w:rPr>
          <w:rFonts w:ascii="Times New Roman" w:hAnsi="Times New Roman" w:cs="Times New Roman"/>
          <w:i/>
        </w:rPr>
        <w:t>he employed descriptor spaces with the respective number of fragments.</w:t>
      </w:r>
    </w:p>
    <w:tbl>
      <w:tblPr>
        <w:tblStyle w:val="Tabellasemplice-3"/>
        <w:tblW w:w="4429" w:type="dxa"/>
        <w:jc w:val="center"/>
        <w:tblLook w:val="04A0" w:firstRow="1" w:lastRow="0" w:firstColumn="1" w:lastColumn="0" w:noHBand="0" w:noVBand="1"/>
      </w:tblPr>
      <w:tblGrid>
        <w:gridCol w:w="1985"/>
        <w:gridCol w:w="2444"/>
      </w:tblGrid>
      <w:tr w:rsidR="00DC34A8" w:rsidRPr="00DC34A8" w14:paraId="70C9C86B" w14:textId="77777777" w:rsidTr="00DC34A8">
        <w:trPr>
          <w:cnfStyle w:val="100000000000" w:firstRow="1" w:lastRow="0" w:firstColumn="0" w:lastColumn="0" w:oddVBand="0" w:evenVBand="0" w:oddHBand="0" w:evenHBand="0" w:firstRowFirstColumn="0" w:firstRowLastColumn="0" w:lastRowFirstColumn="0" w:lastRowLastColumn="0"/>
          <w:trHeight w:val="220"/>
          <w:jc w:val="center"/>
        </w:trPr>
        <w:tc>
          <w:tcPr>
            <w:cnfStyle w:val="001000000100" w:firstRow="0" w:lastRow="0" w:firstColumn="1" w:lastColumn="0" w:oddVBand="0" w:evenVBand="0" w:oddHBand="0" w:evenHBand="0" w:firstRowFirstColumn="1" w:firstRowLastColumn="0" w:lastRowFirstColumn="0" w:lastRowLastColumn="0"/>
            <w:tcW w:w="1985" w:type="dxa"/>
            <w:noWrap/>
            <w:hideMark/>
          </w:tcPr>
          <w:p w14:paraId="7779377B" w14:textId="34106041" w:rsidR="00DC34A8" w:rsidRPr="00DC34A8" w:rsidRDefault="00DC34A8" w:rsidP="00DC34A8">
            <w:pPr>
              <w:rPr>
                <w:rFonts w:ascii="Calibri" w:eastAsia="Times New Roman" w:hAnsi="Calibri" w:cs="Calibri"/>
                <w:color w:val="000000"/>
                <w:sz w:val="22"/>
                <w:szCs w:val="22"/>
                <w:lang w:val="en-GB" w:eastAsia="en-GB" w:bidi="ar-SA"/>
              </w:rPr>
            </w:pPr>
            <w:r w:rsidRPr="00DC34A8">
              <w:rPr>
                <w:rFonts w:ascii="Calibri" w:eastAsia="Times New Roman" w:hAnsi="Calibri" w:cs="Calibri"/>
                <w:caps w:val="0"/>
                <w:color w:val="000000"/>
                <w:sz w:val="22"/>
                <w:szCs w:val="22"/>
                <w:lang w:val="en-GB" w:eastAsia="en-GB" w:bidi="ar-SA"/>
              </w:rPr>
              <w:t>No. Of fragments</w:t>
            </w:r>
          </w:p>
        </w:tc>
        <w:tc>
          <w:tcPr>
            <w:tcW w:w="2444" w:type="dxa"/>
            <w:noWrap/>
            <w:hideMark/>
          </w:tcPr>
          <w:p w14:paraId="00524FBD" w14:textId="6597E1E1" w:rsidR="00DC34A8" w:rsidRPr="00DC34A8" w:rsidRDefault="00DC34A8" w:rsidP="00DC34A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aps w:val="0"/>
                <w:color w:val="000000"/>
                <w:sz w:val="22"/>
                <w:szCs w:val="22"/>
                <w:lang w:val="en-GB" w:eastAsia="en-GB" w:bidi="ar-SA"/>
              </w:rPr>
              <w:t>Descriptor space name</w:t>
            </w:r>
          </w:p>
        </w:tc>
      </w:tr>
      <w:tr w:rsidR="00DC34A8" w:rsidRPr="00DC34A8" w14:paraId="019201D2" w14:textId="77777777" w:rsidTr="00DC34A8">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081AAB02"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2871</w:t>
            </w:r>
          </w:p>
        </w:tc>
        <w:tc>
          <w:tcPr>
            <w:tcW w:w="2444" w:type="dxa"/>
            <w:noWrap/>
            <w:hideMark/>
          </w:tcPr>
          <w:p w14:paraId="021F3071" w14:textId="77777777" w:rsidR="00DC34A8" w:rsidRPr="00DC34A8" w:rsidRDefault="00DC34A8" w:rsidP="00DC34A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10l3u6</w:t>
            </w:r>
          </w:p>
        </w:tc>
      </w:tr>
      <w:tr w:rsidR="00DC34A8" w:rsidRPr="00DC34A8" w14:paraId="39BE71D9" w14:textId="77777777" w:rsidTr="00DC34A8">
        <w:trPr>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595C938E"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4401</w:t>
            </w:r>
          </w:p>
        </w:tc>
        <w:tc>
          <w:tcPr>
            <w:tcW w:w="2444" w:type="dxa"/>
            <w:noWrap/>
            <w:hideMark/>
          </w:tcPr>
          <w:p w14:paraId="4F959D40" w14:textId="77777777" w:rsidR="00DC34A8" w:rsidRPr="00DC34A8" w:rsidRDefault="00DC34A8" w:rsidP="00DC34A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10l3u6</w:t>
            </w:r>
          </w:p>
        </w:tc>
      </w:tr>
      <w:tr w:rsidR="00DC34A8" w:rsidRPr="00DC34A8" w14:paraId="10721FC0" w14:textId="77777777" w:rsidTr="00DC34A8">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5A226440"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6816</w:t>
            </w:r>
          </w:p>
        </w:tc>
        <w:tc>
          <w:tcPr>
            <w:tcW w:w="2444" w:type="dxa"/>
            <w:noWrap/>
            <w:hideMark/>
          </w:tcPr>
          <w:p w14:paraId="746CE3F5" w14:textId="77777777" w:rsidR="00DC34A8" w:rsidRPr="00DC34A8" w:rsidRDefault="00DC34A8" w:rsidP="00DC34A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1l2u9</w:t>
            </w:r>
          </w:p>
        </w:tc>
      </w:tr>
      <w:tr w:rsidR="00DC34A8" w:rsidRPr="00DC34A8" w14:paraId="4E34E748" w14:textId="77777777" w:rsidTr="00DC34A8">
        <w:trPr>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0538B20A"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11914</w:t>
            </w:r>
          </w:p>
        </w:tc>
        <w:tc>
          <w:tcPr>
            <w:tcW w:w="2444" w:type="dxa"/>
            <w:noWrap/>
            <w:hideMark/>
          </w:tcPr>
          <w:p w14:paraId="6B12E054" w14:textId="77777777" w:rsidR="00DC34A8" w:rsidRPr="00DC34A8" w:rsidRDefault="00DC34A8" w:rsidP="00DC34A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1l2u9</w:t>
            </w:r>
          </w:p>
        </w:tc>
      </w:tr>
      <w:tr w:rsidR="00DC34A8" w:rsidRPr="00DC34A8" w14:paraId="7E7BAD50" w14:textId="77777777" w:rsidTr="00DC34A8">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5E999D3B"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14037</w:t>
            </w:r>
          </w:p>
        </w:tc>
        <w:tc>
          <w:tcPr>
            <w:tcW w:w="2444" w:type="dxa"/>
            <w:noWrap/>
            <w:hideMark/>
          </w:tcPr>
          <w:p w14:paraId="4631C5BD" w14:textId="77777777" w:rsidR="00DC34A8" w:rsidRPr="00DC34A8" w:rsidRDefault="00DC34A8" w:rsidP="00DC34A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3l2u8</w:t>
            </w:r>
          </w:p>
        </w:tc>
      </w:tr>
      <w:tr w:rsidR="00DC34A8" w:rsidRPr="00DC34A8" w14:paraId="62C6030B" w14:textId="77777777" w:rsidTr="00DC34A8">
        <w:trPr>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69B4C51B"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30955</w:t>
            </w:r>
          </w:p>
        </w:tc>
        <w:tc>
          <w:tcPr>
            <w:tcW w:w="2444" w:type="dxa"/>
            <w:noWrap/>
            <w:hideMark/>
          </w:tcPr>
          <w:p w14:paraId="56FA7E24" w14:textId="77777777" w:rsidR="00DC34A8" w:rsidRPr="00DC34A8" w:rsidRDefault="00DC34A8" w:rsidP="00DC34A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3l2u8</w:t>
            </w:r>
          </w:p>
        </w:tc>
      </w:tr>
      <w:tr w:rsidR="00DC34A8" w:rsidRPr="00DC34A8" w14:paraId="3720171F" w14:textId="77777777" w:rsidTr="00DC34A8">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616FA046"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1241</w:t>
            </w:r>
          </w:p>
        </w:tc>
        <w:tc>
          <w:tcPr>
            <w:tcW w:w="2444" w:type="dxa"/>
            <w:noWrap/>
            <w:hideMark/>
          </w:tcPr>
          <w:p w14:paraId="1264911F" w14:textId="77777777" w:rsidR="00DC34A8" w:rsidRPr="00DC34A8" w:rsidRDefault="00DC34A8" w:rsidP="00DC34A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3l2u8_AP</w:t>
            </w:r>
          </w:p>
        </w:tc>
      </w:tr>
      <w:tr w:rsidR="00DC34A8" w:rsidRPr="00DC34A8" w14:paraId="0238AF56" w14:textId="77777777" w:rsidTr="00DC34A8">
        <w:trPr>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6523D754"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1732</w:t>
            </w:r>
          </w:p>
        </w:tc>
        <w:tc>
          <w:tcPr>
            <w:tcW w:w="2444" w:type="dxa"/>
            <w:noWrap/>
            <w:hideMark/>
          </w:tcPr>
          <w:p w14:paraId="2B088DE7" w14:textId="77777777" w:rsidR="00DC34A8" w:rsidRPr="00DC34A8" w:rsidRDefault="00DC34A8" w:rsidP="00DC34A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3l2u8_AP</w:t>
            </w:r>
          </w:p>
        </w:tc>
      </w:tr>
      <w:tr w:rsidR="00DC34A8" w:rsidRPr="00DC34A8" w14:paraId="349C628A" w14:textId="77777777" w:rsidTr="00DC34A8">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53AB369B"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5351</w:t>
            </w:r>
          </w:p>
        </w:tc>
        <w:tc>
          <w:tcPr>
            <w:tcW w:w="2444" w:type="dxa"/>
            <w:noWrap/>
            <w:hideMark/>
          </w:tcPr>
          <w:p w14:paraId="6A5AB346" w14:textId="77777777" w:rsidR="00DC34A8" w:rsidRPr="00DC34A8" w:rsidRDefault="00DC34A8" w:rsidP="00DC34A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3l3u6</w:t>
            </w:r>
          </w:p>
        </w:tc>
      </w:tr>
      <w:tr w:rsidR="00DC34A8" w:rsidRPr="00DC34A8" w14:paraId="31BDD6A8" w14:textId="77777777" w:rsidTr="00DC34A8">
        <w:trPr>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6E7D275D"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9888</w:t>
            </w:r>
          </w:p>
        </w:tc>
        <w:tc>
          <w:tcPr>
            <w:tcW w:w="2444" w:type="dxa"/>
            <w:noWrap/>
            <w:hideMark/>
          </w:tcPr>
          <w:p w14:paraId="525C15D1" w14:textId="77777777" w:rsidR="00DC34A8" w:rsidRPr="00DC34A8" w:rsidRDefault="00DC34A8" w:rsidP="00DC34A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3l3u6</w:t>
            </w:r>
          </w:p>
        </w:tc>
      </w:tr>
      <w:tr w:rsidR="00DC34A8" w:rsidRPr="00DC34A8" w14:paraId="3FC0B632" w14:textId="77777777" w:rsidTr="00DC34A8">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5AE0BBCD"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980</w:t>
            </w:r>
          </w:p>
        </w:tc>
        <w:tc>
          <w:tcPr>
            <w:tcW w:w="2444" w:type="dxa"/>
            <w:noWrap/>
            <w:hideMark/>
          </w:tcPr>
          <w:p w14:paraId="7A91A054" w14:textId="77777777" w:rsidR="00DC34A8" w:rsidRPr="00DC34A8" w:rsidRDefault="00DC34A8" w:rsidP="00DC34A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3l3u7_AP</w:t>
            </w:r>
          </w:p>
        </w:tc>
      </w:tr>
      <w:tr w:rsidR="00DC34A8" w:rsidRPr="00DC34A8" w14:paraId="46425BC6" w14:textId="77777777" w:rsidTr="00DC34A8">
        <w:trPr>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5F1A636B"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1368</w:t>
            </w:r>
          </w:p>
        </w:tc>
        <w:tc>
          <w:tcPr>
            <w:tcW w:w="2444" w:type="dxa"/>
            <w:noWrap/>
            <w:hideMark/>
          </w:tcPr>
          <w:p w14:paraId="1264F61C" w14:textId="77777777" w:rsidR="00DC34A8" w:rsidRPr="00DC34A8" w:rsidRDefault="00DC34A8" w:rsidP="00DC34A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3l3u7_AP</w:t>
            </w:r>
          </w:p>
        </w:tc>
      </w:tr>
      <w:tr w:rsidR="00DC34A8" w:rsidRPr="00DC34A8" w14:paraId="2A211F36" w14:textId="77777777" w:rsidTr="00DC34A8">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7AC79F55"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5074</w:t>
            </w:r>
          </w:p>
        </w:tc>
        <w:tc>
          <w:tcPr>
            <w:tcW w:w="2444" w:type="dxa"/>
            <w:noWrap/>
            <w:hideMark/>
          </w:tcPr>
          <w:p w14:paraId="57386901" w14:textId="77777777" w:rsidR="00DC34A8" w:rsidRPr="00DC34A8" w:rsidRDefault="00DC34A8" w:rsidP="00DC34A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3l4u6</w:t>
            </w:r>
          </w:p>
        </w:tc>
      </w:tr>
      <w:tr w:rsidR="00DC34A8" w:rsidRPr="00DC34A8" w14:paraId="1FE68566" w14:textId="77777777" w:rsidTr="00DC34A8">
        <w:trPr>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53B717E8"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9453</w:t>
            </w:r>
          </w:p>
        </w:tc>
        <w:tc>
          <w:tcPr>
            <w:tcW w:w="2444" w:type="dxa"/>
            <w:noWrap/>
            <w:hideMark/>
          </w:tcPr>
          <w:p w14:paraId="321D0F73" w14:textId="77777777" w:rsidR="00DC34A8" w:rsidRPr="00DC34A8" w:rsidRDefault="00DC34A8" w:rsidP="00DC34A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3l4u6</w:t>
            </w:r>
          </w:p>
        </w:tc>
      </w:tr>
      <w:tr w:rsidR="00DC34A8" w:rsidRPr="00DC34A8" w14:paraId="04D1DDF9" w14:textId="77777777" w:rsidTr="00DC34A8">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69984CA1"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5641</w:t>
            </w:r>
          </w:p>
        </w:tc>
        <w:tc>
          <w:tcPr>
            <w:tcW w:w="2444" w:type="dxa"/>
            <w:noWrap/>
            <w:hideMark/>
          </w:tcPr>
          <w:p w14:paraId="12C0ADA2" w14:textId="77777777" w:rsidR="00DC34A8" w:rsidRPr="00DC34A8" w:rsidRDefault="00DC34A8" w:rsidP="00DC34A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4l2u4_AP</w:t>
            </w:r>
          </w:p>
        </w:tc>
      </w:tr>
      <w:tr w:rsidR="00DC34A8" w:rsidRPr="00DC34A8" w14:paraId="4DF07909" w14:textId="77777777" w:rsidTr="00DC34A8">
        <w:trPr>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023D3CD4"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23500</w:t>
            </w:r>
          </w:p>
        </w:tc>
        <w:tc>
          <w:tcPr>
            <w:tcW w:w="2444" w:type="dxa"/>
            <w:noWrap/>
            <w:hideMark/>
          </w:tcPr>
          <w:p w14:paraId="02533A4E" w14:textId="77777777" w:rsidR="00DC34A8" w:rsidRPr="00DC34A8" w:rsidRDefault="00DC34A8" w:rsidP="00DC34A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4l2u4_AP</w:t>
            </w:r>
          </w:p>
        </w:tc>
      </w:tr>
      <w:tr w:rsidR="00DC34A8" w:rsidRPr="00DC34A8" w14:paraId="57B78D38" w14:textId="77777777" w:rsidTr="00DC34A8">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D602FAD"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714</w:t>
            </w:r>
          </w:p>
        </w:tc>
        <w:tc>
          <w:tcPr>
            <w:tcW w:w="2444" w:type="dxa"/>
            <w:noWrap/>
            <w:hideMark/>
          </w:tcPr>
          <w:p w14:paraId="0E11B0C7" w14:textId="77777777" w:rsidR="00DC34A8" w:rsidRPr="00DC34A8" w:rsidRDefault="00DC34A8" w:rsidP="00DC34A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4l3u3_AP</w:t>
            </w:r>
          </w:p>
        </w:tc>
      </w:tr>
      <w:tr w:rsidR="00DC34A8" w:rsidRPr="00DC34A8" w14:paraId="36717FEA" w14:textId="77777777" w:rsidTr="00DC34A8">
        <w:trPr>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37B18FC3"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1552</w:t>
            </w:r>
          </w:p>
        </w:tc>
        <w:tc>
          <w:tcPr>
            <w:tcW w:w="2444" w:type="dxa"/>
            <w:noWrap/>
            <w:hideMark/>
          </w:tcPr>
          <w:p w14:paraId="31E4ED54" w14:textId="77777777" w:rsidR="00DC34A8" w:rsidRPr="00DC34A8" w:rsidRDefault="00DC34A8" w:rsidP="00DC34A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4l3u3_AP</w:t>
            </w:r>
          </w:p>
        </w:tc>
      </w:tr>
      <w:tr w:rsidR="00DC34A8" w:rsidRPr="00DC34A8" w14:paraId="742588D3" w14:textId="77777777" w:rsidTr="00DC34A8">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3B450A07"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3258</w:t>
            </w:r>
          </w:p>
        </w:tc>
        <w:tc>
          <w:tcPr>
            <w:tcW w:w="2444" w:type="dxa"/>
            <w:noWrap/>
            <w:hideMark/>
          </w:tcPr>
          <w:p w14:paraId="629E7619" w14:textId="77777777" w:rsidR="00DC34A8" w:rsidRPr="00DC34A8" w:rsidRDefault="00DC34A8" w:rsidP="00DC34A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6l2u3</w:t>
            </w:r>
          </w:p>
        </w:tc>
      </w:tr>
      <w:tr w:rsidR="00DC34A8" w:rsidRPr="00DC34A8" w14:paraId="0896AE8C" w14:textId="77777777" w:rsidTr="00DC34A8">
        <w:trPr>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5EFF0E7F"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10560</w:t>
            </w:r>
          </w:p>
        </w:tc>
        <w:tc>
          <w:tcPr>
            <w:tcW w:w="2444" w:type="dxa"/>
            <w:noWrap/>
            <w:hideMark/>
          </w:tcPr>
          <w:p w14:paraId="79DC041C" w14:textId="77777777" w:rsidR="00DC34A8" w:rsidRPr="00DC34A8" w:rsidRDefault="00DC34A8" w:rsidP="00DC34A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6l2u3</w:t>
            </w:r>
          </w:p>
        </w:tc>
      </w:tr>
      <w:tr w:rsidR="00DC34A8" w:rsidRPr="00DC34A8" w14:paraId="3BB7A194" w14:textId="77777777" w:rsidTr="00DC34A8">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7B2D474"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3359</w:t>
            </w:r>
          </w:p>
        </w:tc>
        <w:tc>
          <w:tcPr>
            <w:tcW w:w="2444" w:type="dxa"/>
            <w:noWrap/>
            <w:hideMark/>
          </w:tcPr>
          <w:p w14:paraId="428D2455" w14:textId="77777777" w:rsidR="00DC34A8" w:rsidRPr="00DC34A8" w:rsidRDefault="00DC34A8" w:rsidP="00DC34A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7l2u5_AP</w:t>
            </w:r>
          </w:p>
        </w:tc>
      </w:tr>
      <w:tr w:rsidR="00DC34A8" w:rsidRPr="00DC34A8" w14:paraId="416D1875" w14:textId="77777777" w:rsidTr="00DC34A8">
        <w:trPr>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0EBE764C"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7907</w:t>
            </w:r>
          </w:p>
        </w:tc>
        <w:tc>
          <w:tcPr>
            <w:tcW w:w="2444" w:type="dxa"/>
            <w:noWrap/>
            <w:hideMark/>
          </w:tcPr>
          <w:p w14:paraId="3BCCF8AF" w14:textId="77777777" w:rsidR="00DC34A8" w:rsidRPr="00DC34A8" w:rsidRDefault="00DC34A8" w:rsidP="00DC34A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7l2u5_AP</w:t>
            </w:r>
          </w:p>
        </w:tc>
      </w:tr>
      <w:tr w:rsidR="00DC34A8" w:rsidRPr="00DC34A8" w14:paraId="652CA15E" w14:textId="77777777" w:rsidTr="00DC34A8">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15013E7"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8826</w:t>
            </w:r>
          </w:p>
        </w:tc>
        <w:tc>
          <w:tcPr>
            <w:tcW w:w="2444" w:type="dxa"/>
            <w:noWrap/>
            <w:hideMark/>
          </w:tcPr>
          <w:p w14:paraId="48183EC3" w14:textId="77777777" w:rsidR="00DC34A8" w:rsidRPr="00DC34A8" w:rsidRDefault="00DC34A8" w:rsidP="00DC34A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7l3u5</w:t>
            </w:r>
          </w:p>
        </w:tc>
      </w:tr>
      <w:tr w:rsidR="00DC34A8" w:rsidRPr="00DC34A8" w14:paraId="25527E99" w14:textId="77777777" w:rsidTr="00DC34A8">
        <w:trPr>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7C378DE1"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31623</w:t>
            </w:r>
          </w:p>
        </w:tc>
        <w:tc>
          <w:tcPr>
            <w:tcW w:w="2444" w:type="dxa"/>
            <w:noWrap/>
            <w:hideMark/>
          </w:tcPr>
          <w:p w14:paraId="7A4ADECE" w14:textId="77777777" w:rsidR="00DC34A8" w:rsidRPr="00DC34A8" w:rsidRDefault="00DC34A8" w:rsidP="00DC34A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7l3u5</w:t>
            </w:r>
          </w:p>
        </w:tc>
      </w:tr>
      <w:tr w:rsidR="00DC34A8" w:rsidRPr="00DC34A8" w14:paraId="7A9B1D3F" w14:textId="77777777" w:rsidTr="00DC34A8">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68CF6D80"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7516</w:t>
            </w:r>
          </w:p>
        </w:tc>
        <w:tc>
          <w:tcPr>
            <w:tcW w:w="2444" w:type="dxa"/>
            <w:noWrap/>
            <w:hideMark/>
          </w:tcPr>
          <w:p w14:paraId="78A8B0FF" w14:textId="77777777" w:rsidR="00DC34A8" w:rsidRPr="00DC34A8" w:rsidRDefault="00DC34A8" w:rsidP="00DC34A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7l4u5</w:t>
            </w:r>
          </w:p>
        </w:tc>
      </w:tr>
      <w:tr w:rsidR="00DC34A8" w:rsidRPr="00DC34A8" w14:paraId="50E3259B" w14:textId="77777777" w:rsidTr="00DC34A8">
        <w:trPr>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2BBDE868"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28266</w:t>
            </w:r>
          </w:p>
        </w:tc>
        <w:tc>
          <w:tcPr>
            <w:tcW w:w="2444" w:type="dxa"/>
            <w:noWrap/>
            <w:hideMark/>
          </w:tcPr>
          <w:p w14:paraId="2F89B4A0" w14:textId="77777777" w:rsidR="00DC34A8" w:rsidRPr="00DC34A8" w:rsidRDefault="00DC34A8" w:rsidP="00DC34A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7l4u5</w:t>
            </w:r>
          </w:p>
        </w:tc>
      </w:tr>
      <w:tr w:rsidR="00DC34A8" w:rsidRPr="00DC34A8" w14:paraId="7AE289BE" w14:textId="77777777" w:rsidTr="00DC34A8">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35269017"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387</w:t>
            </w:r>
          </w:p>
        </w:tc>
        <w:tc>
          <w:tcPr>
            <w:tcW w:w="2444" w:type="dxa"/>
            <w:noWrap/>
            <w:hideMark/>
          </w:tcPr>
          <w:p w14:paraId="23728199" w14:textId="77777777" w:rsidR="00DC34A8" w:rsidRPr="00DC34A8" w:rsidRDefault="00DC34A8" w:rsidP="00DC34A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9l2u2</w:t>
            </w:r>
          </w:p>
        </w:tc>
      </w:tr>
      <w:tr w:rsidR="00DC34A8" w:rsidRPr="00DC34A8" w14:paraId="4BF90944" w14:textId="77777777" w:rsidTr="00DC34A8">
        <w:trPr>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5FCB42F2"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767</w:t>
            </w:r>
          </w:p>
        </w:tc>
        <w:tc>
          <w:tcPr>
            <w:tcW w:w="2444" w:type="dxa"/>
            <w:noWrap/>
            <w:hideMark/>
          </w:tcPr>
          <w:p w14:paraId="13D420BF" w14:textId="77777777" w:rsidR="00DC34A8" w:rsidRPr="00DC34A8" w:rsidRDefault="00DC34A8" w:rsidP="00DC34A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9l2u2</w:t>
            </w:r>
          </w:p>
        </w:tc>
      </w:tr>
      <w:tr w:rsidR="00DC34A8" w:rsidRPr="00DC34A8" w14:paraId="320F4E8B" w14:textId="77777777" w:rsidTr="00DC34A8">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2BE5534A"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lastRenderedPageBreak/>
              <w:t>2851</w:t>
            </w:r>
          </w:p>
        </w:tc>
        <w:tc>
          <w:tcPr>
            <w:tcW w:w="2444" w:type="dxa"/>
            <w:noWrap/>
            <w:hideMark/>
          </w:tcPr>
          <w:p w14:paraId="17B912B4" w14:textId="77777777" w:rsidR="00DC34A8" w:rsidRPr="00DC34A8" w:rsidRDefault="00DC34A8" w:rsidP="00DC34A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9l2u3</w:t>
            </w:r>
          </w:p>
        </w:tc>
      </w:tr>
      <w:tr w:rsidR="00DC34A8" w:rsidRPr="00DC34A8" w14:paraId="6683BE02" w14:textId="77777777" w:rsidTr="00DC34A8">
        <w:trPr>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0450B75"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8188</w:t>
            </w:r>
          </w:p>
        </w:tc>
        <w:tc>
          <w:tcPr>
            <w:tcW w:w="2444" w:type="dxa"/>
            <w:noWrap/>
            <w:hideMark/>
          </w:tcPr>
          <w:p w14:paraId="43D53CA1" w14:textId="77777777" w:rsidR="00DC34A8" w:rsidRPr="00DC34A8" w:rsidRDefault="00DC34A8" w:rsidP="00DC34A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9l2u3</w:t>
            </w:r>
          </w:p>
        </w:tc>
      </w:tr>
      <w:tr w:rsidR="00DC34A8" w:rsidRPr="00DC34A8" w14:paraId="42D6F4BC" w14:textId="77777777" w:rsidTr="00DC34A8">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671D448A"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2205</w:t>
            </w:r>
          </w:p>
        </w:tc>
        <w:tc>
          <w:tcPr>
            <w:tcW w:w="2444" w:type="dxa"/>
            <w:noWrap/>
            <w:hideMark/>
          </w:tcPr>
          <w:p w14:paraId="68DB5EF6" w14:textId="77777777" w:rsidR="00DC34A8" w:rsidRPr="00DC34A8" w:rsidRDefault="00DC34A8" w:rsidP="00DC34A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9l2u3_AP</w:t>
            </w:r>
          </w:p>
        </w:tc>
      </w:tr>
      <w:tr w:rsidR="00DC34A8" w:rsidRPr="00DC34A8" w14:paraId="5B7A554D" w14:textId="77777777" w:rsidTr="00DC34A8">
        <w:trPr>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4B77A351"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5605</w:t>
            </w:r>
          </w:p>
        </w:tc>
        <w:tc>
          <w:tcPr>
            <w:tcW w:w="2444" w:type="dxa"/>
            <w:noWrap/>
            <w:hideMark/>
          </w:tcPr>
          <w:p w14:paraId="47C13E28" w14:textId="77777777" w:rsidR="00DC34A8" w:rsidRPr="00DC34A8" w:rsidRDefault="00DC34A8" w:rsidP="00DC34A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9l2u3_AP</w:t>
            </w:r>
          </w:p>
        </w:tc>
      </w:tr>
      <w:tr w:rsidR="00DC34A8" w:rsidRPr="00DC34A8" w14:paraId="668662EB" w14:textId="77777777" w:rsidTr="00DC34A8">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7F2763D4"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2482</w:t>
            </w:r>
          </w:p>
        </w:tc>
        <w:tc>
          <w:tcPr>
            <w:tcW w:w="2444" w:type="dxa"/>
            <w:noWrap/>
            <w:hideMark/>
          </w:tcPr>
          <w:p w14:paraId="252DBBB2" w14:textId="77777777" w:rsidR="00DC34A8" w:rsidRPr="00DC34A8" w:rsidRDefault="00DC34A8" w:rsidP="00DC34A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9l3u3</w:t>
            </w:r>
          </w:p>
        </w:tc>
      </w:tr>
      <w:tr w:rsidR="00DC34A8" w:rsidRPr="00DC34A8" w14:paraId="15FF9CD6" w14:textId="77777777" w:rsidTr="00DC34A8">
        <w:trPr>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4C8DC79C"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7455</w:t>
            </w:r>
          </w:p>
        </w:tc>
        <w:tc>
          <w:tcPr>
            <w:tcW w:w="2444" w:type="dxa"/>
            <w:noWrap/>
            <w:hideMark/>
          </w:tcPr>
          <w:p w14:paraId="762F7746" w14:textId="77777777" w:rsidR="00DC34A8" w:rsidRPr="00DC34A8" w:rsidRDefault="00DC34A8" w:rsidP="00DC34A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9l3u3</w:t>
            </w:r>
          </w:p>
        </w:tc>
      </w:tr>
      <w:tr w:rsidR="00DC34A8" w:rsidRPr="00DC34A8" w14:paraId="0A582B8B" w14:textId="77777777" w:rsidTr="00DC34A8">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0A308082"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1836</w:t>
            </w:r>
          </w:p>
        </w:tc>
        <w:tc>
          <w:tcPr>
            <w:tcW w:w="2444" w:type="dxa"/>
            <w:noWrap/>
            <w:hideMark/>
          </w:tcPr>
          <w:p w14:paraId="01BEA8A3" w14:textId="77777777" w:rsidR="00DC34A8" w:rsidRPr="00DC34A8" w:rsidRDefault="00DC34A8" w:rsidP="00DC34A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9l3u3_AP</w:t>
            </w:r>
          </w:p>
        </w:tc>
      </w:tr>
      <w:tr w:rsidR="00DC34A8" w:rsidRPr="00DC34A8" w14:paraId="40595333" w14:textId="77777777" w:rsidTr="00DC34A8">
        <w:trPr>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738B1B0F"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4872</w:t>
            </w:r>
          </w:p>
        </w:tc>
        <w:tc>
          <w:tcPr>
            <w:tcW w:w="2444" w:type="dxa"/>
            <w:noWrap/>
            <w:hideMark/>
          </w:tcPr>
          <w:p w14:paraId="3A99FBB0" w14:textId="77777777" w:rsidR="00DC34A8" w:rsidRPr="00DC34A8" w:rsidRDefault="00DC34A8" w:rsidP="00DC34A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9l3u3_AP</w:t>
            </w:r>
          </w:p>
        </w:tc>
      </w:tr>
      <w:tr w:rsidR="00DC34A8" w:rsidRPr="00DC34A8" w14:paraId="6BF28516" w14:textId="77777777" w:rsidTr="00DC34A8">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3DD99136"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5099</w:t>
            </w:r>
          </w:p>
        </w:tc>
        <w:tc>
          <w:tcPr>
            <w:tcW w:w="2444" w:type="dxa"/>
            <w:noWrap/>
            <w:hideMark/>
          </w:tcPr>
          <w:p w14:paraId="5EA49B9B" w14:textId="77777777" w:rsidR="00DC34A8" w:rsidRPr="00DC34A8" w:rsidRDefault="00DC34A8" w:rsidP="00DC34A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9l4u4</w:t>
            </w:r>
          </w:p>
        </w:tc>
      </w:tr>
      <w:tr w:rsidR="00DC34A8" w:rsidRPr="00DC34A8" w14:paraId="25BDA711" w14:textId="77777777" w:rsidTr="00DC34A8">
        <w:trPr>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51E89FE4" w14:textId="77777777" w:rsidR="00DC34A8" w:rsidRPr="00DC34A8" w:rsidRDefault="00DC34A8" w:rsidP="00DC34A8">
            <w:pPr>
              <w:jc w:val="right"/>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22491</w:t>
            </w:r>
          </w:p>
        </w:tc>
        <w:tc>
          <w:tcPr>
            <w:tcW w:w="2444" w:type="dxa"/>
            <w:noWrap/>
            <w:hideMark/>
          </w:tcPr>
          <w:p w14:paraId="644AD441" w14:textId="77777777" w:rsidR="00DC34A8" w:rsidRPr="00DC34A8" w:rsidRDefault="00DC34A8" w:rsidP="00DC34A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t9l4u4</w:t>
            </w:r>
          </w:p>
        </w:tc>
      </w:tr>
      <w:tr w:rsidR="00DC34A8" w:rsidRPr="00DC34A8" w14:paraId="4424744B" w14:textId="77777777" w:rsidTr="00DC34A8">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77BF0EC4" w14:textId="77777777" w:rsidR="00DC34A8" w:rsidRPr="00DC34A8" w:rsidRDefault="00DC34A8" w:rsidP="00DC34A8">
            <w:pPr>
              <w:rPr>
                <w:rFonts w:ascii="Calibri" w:eastAsia="Times New Roman" w:hAnsi="Calibri" w:cs="Calibri"/>
                <w:color w:val="000000"/>
                <w:sz w:val="22"/>
                <w:szCs w:val="22"/>
                <w:lang w:val="en-GB" w:eastAsia="en-GB" w:bidi="ar-SA"/>
              </w:rPr>
            </w:pPr>
          </w:p>
        </w:tc>
        <w:tc>
          <w:tcPr>
            <w:tcW w:w="2444" w:type="dxa"/>
            <w:noWrap/>
            <w:hideMark/>
          </w:tcPr>
          <w:p w14:paraId="77A65C00" w14:textId="77777777" w:rsidR="00DC34A8" w:rsidRPr="00DC34A8" w:rsidRDefault="00DC34A8" w:rsidP="00DC34A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GB" w:eastAsia="en-GB" w:bidi="ar-SA"/>
              </w:rPr>
            </w:pPr>
          </w:p>
        </w:tc>
      </w:tr>
      <w:tr w:rsidR="00DC34A8" w:rsidRPr="00DC34A8" w14:paraId="10C03869" w14:textId="77777777" w:rsidTr="00DC34A8">
        <w:trPr>
          <w:trHeight w:val="220"/>
          <w:jc w:val="center"/>
        </w:trPr>
        <w:tc>
          <w:tcPr>
            <w:cnfStyle w:val="001000000000" w:firstRow="0" w:lastRow="0" w:firstColumn="1" w:lastColumn="0" w:oddVBand="0" w:evenVBand="0" w:oddHBand="0" w:evenHBand="0" w:firstRowFirstColumn="0" w:firstRowLastColumn="0" w:lastRowFirstColumn="0" w:lastRowLastColumn="0"/>
            <w:tcW w:w="1985" w:type="dxa"/>
            <w:noWrap/>
            <w:hideMark/>
          </w:tcPr>
          <w:p w14:paraId="458E4AAC" w14:textId="621735BE" w:rsidR="00DC34A8" w:rsidRPr="00DC34A8" w:rsidRDefault="00DC34A8" w:rsidP="00DC34A8">
            <w:pPr>
              <w:rPr>
                <w:rFonts w:ascii="Calibri" w:eastAsia="Times New Roman" w:hAnsi="Calibri" w:cs="Calibri"/>
                <w:color w:val="000000"/>
                <w:sz w:val="22"/>
                <w:szCs w:val="22"/>
                <w:lang w:val="en-GB" w:eastAsia="en-GB" w:bidi="ar-SA"/>
              </w:rPr>
            </w:pPr>
            <w:r w:rsidRPr="00DC34A8">
              <w:rPr>
                <w:rFonts w:ascii="Calibri" w:eastAsia="Times New Roman" w:hAnsi="Calibri" w:cs="Calibri"/>
                <w:caps w:val="0"/>
                <w:color w:val="000000"/>
                <w:sz w:val="22"/>
                <w:szCs w:val="22"/>
                <w:lang w:val="en-GB" w:eastAsia="en-GB" w:bidi="ar-SA"/>
              </w:rPr>
              <w:t>Average</w:t>
            </w:r>
          </w:p>
        </w:tc>
        <w:tc>
          <w:tcPr>
            <w:tcW w:w="2444" w:type="dxa"/>
            <w:noWrap/>
            <w:hideMark/>
          </w:tcPr>
          <w:p w14:paraId="7ED371C3" w14:textId="77777777" w:rsidR="00DC34A8" w:rsidRPr="00DC34A8" w:rsidRDefault="00DC34A8" w:rsidP="00DC34A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bidi="ar-SA"/>
              </w:rPr>
            </w:pPr>
            <w:r w:rsidRPr="00DC34A8">
              <w:rPr>
                <w:rFonts w:ascii="Calibri" w:eastAsia="Times New Roman" w:hAnsi="Calibri" w:cs="Calibri"/>
                <w:color w:val="000000"/>
                <w:sz w:val="22"/>
                <w:szCs w:val="22"/>
                <w:lang w:val="en-GB" w:eastAsia="en-GB" w:bidi="ar-SA"/>
              </w:rPr>
              <w:t>7974.763</w:t>
            </w:r>
          </w:p>
        </w:tc>
      </w:tr>
    </w:tbl>
    <w:p w14:paraId="2B31DB0B" w14:textId="77777777" w:rsidR="00DC34A8" w:rsidRDefault="00DC34A8" w:rsidP="00DC34A8">
      <w:pPr>
        <w:spacing w:line="360" w:lineRule="auto"/>
        <w:rPr>
          <w:rFonts w:ascii="Times New Roman" w:hAnsi="Times New Roman" w:cs="Times New Roman"/>
          <w:b/>
          <w:i/>
        </w:rPr>
      </w:pPr>
    </w:p>
    <w:p w14:paraId="16EC0377" w14:textId="77777777" w:rsidR="008C210B" w:rsidRPr="008C210B" w:rsidRDefault="008C210B" w:rsidP="009D45A9">
      <w:pPr>
        <w:spacing w:line="360" w:lineRule="auto"/>
        <w:rPr>
          <w:rFonts w:ascii="Times New Roman" w:hAnsi="Times New Roman" w:cs="Times New Roman"/>
          <w:lang w:val="en-GB"/>
        </w:rPr>
      </w:pPr>
    </w:p>
    <w:p w14:paraId="047AB919" w14:textId="62C5EFDB" w:rsidR="0082318B" w:rsidRPr="008C210B" w:rsidRDefault="0082318B" w:rsidP="009D45A9">
      <w:pPr>
        <w:spacing w:line="360" w:lineRule="auto"/>
        <w:rPr>
          <w:rFonts w:ascii="Times New Roman" w:hAnsi="Times New Roman" w:cs="Times New Roman"/>
          <w:b/>
          <w:sz w:val="28"/>
          <w:lang w:val="en-GB"/>
        </w:rPr>
      </w:pPr>
      <w:r w:rsidRPr="008C210B">
        <w:rPr>
          <w:rFonts w:ascii="Times New Roman" w:hAnsi="Times New Roman" w:cs="Times New Roman"/>
          <w:b/>
          <w:sz w:val="28"/>
          <w:lang w:val="en-GB"/>
        </w:rPr>
        <w:t>Section 2 – Database comparison</w:t>
      </w:r>
    </w:p>
    <w:p w14:paraId="21563D4F" w14:textId="5FE183FB" w:rsidR="0082318B" w:rsidRPr="008C210B" w:rsidRDefault="0082318B" w:rsidP="009D45A9">
      <w:pPr>
        <w:spacing w:line="360" w:lineRule="auto"/>
        <w:rPr>
          <w:rFonts w:ascii="Times New Roman" w:hAnsi="Times New Roman" w:cs="Times New Roman"/>
          <w:lang w:val="en-GB"/>
        </w:rPr>
      </w:pPr>
    </w:p>
    <w:p w14:paraId="640AB3C9" w14:textId="14C88609" w:rsidR="00421A58" w:rsidRPr="008C210B" w:rsidRDefault="00421A58" w:rsidP="009D45A9">
      <w:pPr>
        <w:spacing w:line="360" w:lineRule="auto"/>
        <w:jc w:val="both"/>
        <w:rPr>
          <w:rFonts w:ascii="Times New Roman" w:hAnsi="Times New Roman" w:cs="Times New Roman"/>
          <w:lang w:val="en-GB" w:eastAsia="en-US"/>
        </w:rPr>
      </w:pPr>
      <w:r w:rsidRPr="008C210B">
        <w:rPr>
          <w:rFonts w:ascii="Times New Roman" w:hAnsi="Times New Roman" w:cs="Times New Roman"/>
          <w:lang w:val="en-GB" w:eastAsia="en-US"/>
        </w:rPr>
        <w:t xml:space="preserve">Figure S1 shows the distribution pattern for the continuous LD50 property. The distribution pattern is similar for all the databases, with the most clustering of compounds within -1.6 / 0 pLD50 values. </w:t>
      </w:r>
    </w:p>
    <w:p w14:paraId="6BCAB4C0" w14:textId="77777777" w:rsidR="00F7276D" w:rsidRPr="008C210B" w:rsidRDefault="00F7276D" w:rsidP="009D45A9">
      <w:pPr>
        <w:spacing w:line="360" w:lineRule="auto"/>
        <w:jc w:val="both"/>
        <w:rPr>
          <w:rFonts w:ascii="Times New Roman" w:hAnsi="Times New Roman" w:cs="Times New Roman"/>
          <w:lang w:val="en-GB" w:eastAsia="en-US"/>
        </w:rPr>
      </w:pPr>
    </w:p>
    <w:p w14:paraId="659EAD40" w14:textId="73BF8119" w:rsidR="00F7276D" w:rsidRPr="008C210B" w:rsidRDefault="00F7276D" w:rsidP="009D45A9">
      <w:pPr>
        <w:spacing w:line="360" w:lineRule="auto"/>
        <w:jc w:val="both"/>
        <w:rPr>
          <w:rFonts w:ascii="Times New Roman" w:hAnsi="Times New Roman" w:cs="Times New Roman"/>
          <w:i/>
          <w:lang w:val="en-GB" w:eastAsia="en-US"/>
        </w:rPr>
      </w:pPr>
      <w:r w:rsidRPr="008C210B">
        <w:rPr>
          <w:rFonts w:ascii="Times New Roman" w:hAnsi="Times New Roman" w:cs="Times New Roman"/>
          <w:b/>
          <w:i/>
          <w:lang w:val="en-GB" w:eastAsia="en-US"/>
        </w:rPr>
        <w:t>Figure S1</w:t>
      </w:r>
      <w:r w:rsidRPr="008C210B">
        <w:rPr>
          <w:rFonts w:ascii="Times New Roman" w:hAnsi="Times New Roman" w:cs="Times New Roman"/>
          <w:i/>
          <w:lang w:val="en-GB" w:eastAsia="en-US"/>
        </w:rPr>
        <w:t xml:space="preserve"> – pLD50 continuous property distribution</w:t>
      </w:r>
    </w:p>
    <w:p w14:paraId="46B44227" w14:textId="47F82B84" w:rsidR="0082318B" w:rsidRPr="008C210B" w:rsidRDefault="00421A58" w:rsidP="009D45A9">
      <w:pPr>
        <w:spacing w:line="360" w:lineRule="auto"/>
        <w:rPr>
          <w:rFonts w:ascii="Times New Roman" w:hAnsi="Times New Roman" w:cs="Times New Roman"/>
          <w:lang w:val="en-GB"/>
        </w:rPr>
      </w:pPr>
      <w:r w:rsidRPr="008C210B">
        <w:rPr>
          <w:rFonts w:ascii="Times New Roman" w:hAnsi="Times New Roman" w:cs="Times New Roman"/>
          <w:noProof/>
        </w:rPr>
        <w:drawing>
          <wp:inline distT="0" distB="0" distL="0" distR="0" wp14:anchorId="3EC7DC7A" wp14:editId="358F3906">
            <wp:extent cx="6120130" cy="3603625"/>
            <wp:effectExtent l="0" t="0" r="0" b="0"/>
            <wp:docPr id="1" name="Grafico 1">
              <a:extLst xmlns:a="http://schemas.openxmlformats.org/drawingml/2006/main">
                <a:ext uri="{FF2B5EF4-FFF2-40B4-BE49-F238E27FC236}">
                  <a16:creationId xmlns:a16="http://schemas.microsoft.com/office/drawing/2014/main" id="{55690343-53C0-4D10-B470-9E6CCA4BD6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5F6875EB" w14:textId="77777777" w:rsidR="00024337" w:rsidRPr="008C210B" w:rsidRDefault="00024337" w:rsidP="009D45A9">
      <w:pPr>
        <w:spacing w:line="360" w:lineRule="auto"/>
        <w:rPr>
          <w:rFonts w:ascii="Times New Roman" w:hAnsi="Times New Roman" w:cs="Times New Roman"/>
          <w:lang w:val="en-GB"/>
        </w:rPr>
      </w:pPr>
    </w:p>
    <w:p w14:paraId="109F2B34" w14:textId="0381D72C" w:rsidR="00024337" w:rsidRPr="008C210B" w:rsidRDefault="00024337" w:rsidP="009D45A9">
      <w:pPr>
        <w:spacing w:line="360" w:lineRule="auto"/>
        <w:rPr>
          <w:rFonts w:ascii="Times New Roman" w:hAnsi="Times New Roman" w:cs="Times New Roman"/>
          <w:lang w:val="en-GB"/>
        </w:rPr>
      </w:pPr>
    </w:p>
    <w:p w14:paraId="68FA4E33" w14:textId="6957A98C" w:rsidR="009D45A9" w:rsidRPr="008C210B" w:rsidRDefault="009D45A9" w:rsidP="009D45A9">
      <w:pPr>
        <w:spacing w:line="360" w:lineRule="auto"/>
        <w:jc w:val="both"/>
        <w:rPr>
          <w:rFonts w:ascii="Times New Roman" w:hAnsi="Times New Roman" w:cs="Times New Roman"/>
          <w:lang w:val="en-GB"/>
        </w:rPr>
      </w:pPr>
      <w:r w:rsidRPr="008C210B">
        <w:rPr>
          <w:rFonts w:ascii="Times New Roman" w:hAnsi="Times New Roman" w:cs="Times New Roman"/>
          <w:lang w:val="en-GB"/>
        </w:rPr>
        <w:t xml:space="preserve">The pLD50 values for common compounds shared between the databases were compared. Table S1 reports a series of scatterplot of a pairwise comparison between the NICEATM database vs. the </w:t>
      </w:r>
      <w:r w:rsidRPr="008C210B">
        <w:rPr>
          <w:rFonts w:ascii="Times New Roman" w:hAnsi="Times New Roman" w:cs="Times New Roman"/>
          <w:lang w:val="en-GB"/>
        </w:rPr>
        <w:lastRenderedPageBreak/>
        <w:t>others. The number of shared compounds is showed in brackets. Correlation coefficients are almost equal to 1 when comparing NICEATM vs. QSARToolbox and TEST EPA; while for ECHA and the Industrial set they are much lower (≈ 0.73).</w:t>
      </w:r>
    </w:p>
    <w:p w14:paraId="2A0E130A" w14:textId="55E21882" w:rsidR="00024337" w:rsidRDefault="00024337" w:rsidP="009D45A9">
      <w:pPr>
        <w:spacing w:line="360" w:lineRule="auto"/>
        <w:rPr>
          <w:rFonts w:ascii="Times New Roman" w:hAnsi="Times New Roman" w:cs="Times New Roman"/>
          <w:lang w:val="en-GB"/>
        </w:rPr>
      </w:pPr>
    </w:p>
    <w:p w14:paraId="0A2F43F0" w14:textId="77777777" w:rsidR="00DC34A8" w:rsidRPr="008C210B" w:rsidRDefault="00DC34A8" w:rsidP="009D45A9">
      <w:pPr>
        <w:spacing w:line="360" w:lineRule="auto"/>
        <w:rPr>
          <w:rFonts w:ascii="Times New Roman" w:hAnsi="Times New Roman" w:cs="Times New Roman"/>
          <w:lang w:val="en-GB"/>
        </w:rPr>
      </w:pPr>
    </w:p>
    <w:p w14:paraId="7BDEF1DC" w14:textId="33F0FB7C" w:rsidR="00024337" w:rsidRPr="008C210B" w:rsidRDefault="00F7276D" w:rsidP="009D45A9">
      <w:pPr>
        <w:spacing w:line="360" w:lineRule="auto"/>
        <w:rPr>
          <w:rFonts w:ascii="Times New Roman" w:hAnsi="Times New Roman" w:cs="Times New Roman"/>
          <w:i/>
          <w:lang w:val="en-GB"/>
        </w:rPr>
      </w:pPr>
      <w:r w:rsidRPr="008C210B">
        <w:rPr>
          <w:rFonts w:ascii="Times New Roman" w:hAnsi="Times New Roman" w:cs="Times New Roman"/>
          <w:b/>
          <w:i/>
          <w:lang w:val="en-GB"/>
        </w:rPr>
        <w:t>Table S</w:t>
      </w:r>
      <w:r w:rsidR="00DC34A8">
        <w:rPr>
          <w:rFonts w:ascii="Times New Roman" w:hAnsi="Times New Roman" w:cs="Times New Roman"/>
          <w:b/>
          <w:i/>
          <w:lang w:val="en-GB"/>
        </w:rPr>
        <w:t>2</w:t>
      </w:r>
      <w:r w:rsidRPr="008C210B">
        <w:rPr>
          <w:rFonts w:ascii="Times New Roman" w:hAnsi="Times New Roman" w:cs="Times New Roman"/>
          <w:i/>
          <w:lang w:val="en-GB"/>
        </w:rPr>
        <w:t xml:space="preserve"> – pLD50 values pairwise comparison for common compounds</w:t>
      </w:r>
    </w:p>
    <w:tbl>
      <w:tblPr>
        <w:tblStyle w:val="Grigliatabella"/>
        <w:tblW w:w="0" w:type="auto"/>
        <w:tblLook w:val="04A0" w:firstRow="1" w:lastRow="0" w:firstColumn="1" w:lastColumn="0" w:noHBand="0" w:noVBand="1"/>
      </w:tblPr>
      <w:tblGrid>
        <w:gridCol w:w="4814"/>
        <w:gridCol w:w="4814"/>
      </w:tblGrid>
      <w:tr w:rsidR="00024337" w:rsidRPr="008C210B" w14:paraId="0B4DDD8D" w14:textId="77777777" w:rsidTr="00024337">
        <w:tc>
          <w:tcPr>
            <w:tcW w:w="4814" w:type="dxa"/>
          </w:tcPr>
          <w:p w14:paraId="0302B6CC" w14:textId="6430482D" w:rsidR="00024337" w:rsidRPr="008C210B" w:rsidRDefault="00024337" w:rsidP="009D45A9">
            <w:pPr>
              <w:spacing w:line="360" w:lineRule="auto"/>
              <w:jc w:val="center"/>
              <w:rPr>
                <w:rFonts w:ascii="Times New Roman" w:hAnsi="Times New Roman" w:cs="Times New Roman"/>
                <w:b/>
                <w:lang w:val="en-GB"/>
              </w:rPr>
            </w:pPr>
            <w:r w:rsidRPr="008C210B">
              <w:rPr>
                <w:rFonts w:ascii="Times New Roman" w:hAnsi="Times New Roman" w:cs="Times New Roman"/>
                <w:b/>
                <w:lang w:val="en-GB"/>
              </w:rPr>
              <w:t>NICEATM vs. QSARToolbox (</w:t>
            </w:r>
            <w:r w:rsidR="00F7276D" w:rsidRPr="008C210B">
              <w:rPr>
                <w:rFonts w:ascii="Times New Roman" w:hAnsi="Times New Roman" w:cs="Times New Roman"/>
                <w:b/>
                <w:lang w:val="en-GB"/>
              </w:rPr>
              <w:t># 5996)</w:t>
            </w:r>
          </w:p>
        </w:tc>
        <w:tc>
          <w:tcPr>
            <w:tcW w:w="4814" w:type="dxa"/>
          </w:tcPr>
          <w:p w14:paraId="1A2B544D" w14:textId="1A22D5E6" w:rsidR="00024337" w:rsidRPr="008C210B" w:rsidRDefault="00024337" w:rsidP="009D45A9">
            <w:pPr>
              <w:spacing w:line="360" w:lineRule="auto"/>
              <w:jc w:val="center"/>
              <w:rPr>
                <w:rFonts w:ascii="Times New Roman" w:hAnsi="Times New Roman" w:cs="Times New Roman"/>
                <w:b/>
                <w:lang w:val="en-GB"/>
              </w:rPr>
            </w:pPr>
            <w:r w:rsidRPr="008C210B">
              <w:rPr>
                <w:rFonts w:ascii="Times New Roman" w:hAnsi="Times New Roman" w:cs="Times New Roman"/>
                <w:b/>
                <w:lang w:val="en-GB"/>
              </w:rPr>
              <w:t>NICEATM vs. TEST EPA</w:t>
            </w:r>
            <w:r w:rsidR="00F7276D" w:rsidRPr="008C210B">
              <w:rPr>
                <w:rFonts w:ascii="Times New Roman" w:hAnsi="Times New Roman" w:cs="Times New Roman"/>
                <w:b/>
                <w:lang w:val="en-GB"/>
              </w:rPr>
              <w:t xml:space="preserve"> (# 5944)</w:t>
            </w:r>
          </w:p>
        </w:tc>
      </w:tr>
      <w:tr w:rsidR="00024337" w:rsidRPr="008C210B" w14:paraId="36D75351" w14:textId="77777777" w:rsidTr="00024337">
        <w:tc>
          <w:tcPr>
            <w:tcW w:w="4814" w:type="dxa"/>
          </w:tcPr>
          <w:p w14:paraId="453930F4" w14:textId="2613D5C7" w:rsidR="00024337" w:rsidRPr="008C210B" w:rsidRDefault="00024337" w:rsidP="009D45A9">
            <w:pPr>
              <w:spacing w:line="360" w:lineRule="auto"/>
              <w:jc w:val="center"/>
              <w:rPr>
                <w:rFonts w:ascii="Times New Roman" w:hAnsi="Times New Roman" w:cs="Times New Roman"/>
                <w:lang w:val="en-GB"/>
              </w:rPr>
            </w:pPr>
            <w:r w:rsidRPr="008C210B">
              <w:rPr>
                <w:rFonts w:ascii="Times New Roman" w:hAnsi="Times New Roman" w:cs="Times New Roman"/>
                <w:noProof/>
              </w:rPr>
              <w:drawing>
                <wp:inline distT="0" distB="0" distL="0" distR="0" wp14:anchorId="61FCE8DD" wp14:editId="7BDABC71">
                  <wp:extent cx="2419350" cy="2428875"/>
                  <wp:effectExtent l="0" t="0" r="0" b="9525"/>
                  <wp:docPr id="3" name="Grafico 3">
                    <a:extLst xmlns:a="http://schemas.openxmlformats.org/drawingml/2006/main">
                      <a:ext uri="{FF2B5EF4-FFF2-40B4-BE49-F238E27FC236}">
                        <a16:creationId xmlns:a16="http://schemas.microsoft.com/office/drawing/2014/main" id="{82BC7144-7221-4164-BC40-6D58C50D2E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tc>
        <w:tc>
          <w:tcPr>
            <w:tcW w:w="4814" w:type="dxa"/>
          </w:tcPr>
          <w:p w14:paraId="3E17EC76" w14:textId="3AF261C8" w:rsidR="00024337" w:rsidRPr="008C210B" w:rsidRDefault="00024337" w:rsidP="009D45A9">
            <w:pPr>
              <w:spacing w:line="360" w:lineRule="auto"/>
              <w:jc w:val="center"/>
              <w:rPr>
                <w:rFonts w:ascii="Times New Roman" w:hAnsi="Times New Roman" w:cs="Times New Roman"/>
                <w:lang w:val="en-GB"/>
              </w:rPr>
            </w:pPr>
            <w:r w:rsidRPr="008C210B">
              <w:rPr>
                <w:rFonts w:ascii="Times New Roman" w:hAnsi="Times New Roman" w:cs="Times New Roman"/>
                <w:noProof/>
              </w:rPr>
              <w:drawing>
                <wp:inline distT="0" distB="0" distL="0" distR="0" wp14:anchorId="7F9E14A9" wp14:editId="6AE56574">
                  <wp:extent cx="2409825" cy="2428875"/>
                  <wp:effectExtent l="0" t="0" r="9525" b="9525"/>
                  <wp:docPr id="4" name="Grafico 4">
                    <a:extLst xmlns:a="http://schemas.openxmlformats.org/drawingml/2006/main">
                      <a:ext uri="{FF2B5EF4-FFF2-40B4-BE49-F238E27FC236}">
                        <a16:creationId xmlns:a16="http://schemas.microsoft.com/office/drawing/2014/main" id="{E6412576-2DAE-4FA2-A4B9-4D01593298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c>
      </w:tr>
      <w:tr w:rsidR="00024337" w:rsidRPr="008C210B" w14:paraId="36099A58" w14:textId="77777777" w:rsidTr="00FB23EC">
        <w:tc>
          <w:tcPr>
            <w:tcW w:w="9628" w:type="dxa"/>
            <w:gridSpan w:val="2"/>
          </w:tcPr>
          <w:p w14:paraId="43F2007D" w14:textId="77777777" w:rsidR="00024337" w:rsidRPr="008C210B" w:rsidRDefault="00024337" w:rsidP="009D45A9">
            <w:pPr>
              <w:spacing w:line="360" w:lineRule="auto"/>
              <w:jc w:val="center"/>
              <w:rPr>
                <w:rFonts w:ascii="Times New Roman" w:hAnsi="Times New Roman" w:cs="Times New Roman"/>
                <w:noProof/>
              </w:rPr>
            </w:pPr>
          </w:p>
        </w:tc>
      </w:tr>
      <w:tr w:rsidR="00024337" w:rsidRPr="008C210B" w14:paraId="365F12AD" w14:textId="77777777" w:rsidTr="00024337">
        <w:tc>
          <w:tcPr>
            <w:tcW w:w="4814" w:type="dxa"/>
          </w:tcPr>
          <w:p w14:paraId="7DA42C34" w14:textId="3C39D0B5" w:rsidR="00024337" w:rsidRPr="008C210B" w:rsidRDefault="00024337" w:rsidP="009D45A9">
            <w:pPr>
              <w:spacing w:line="360" w:lineRule="auto"/>
              <w:jc w:val="center"/>
              <w:rPr>
                <w:rFonts w:ascii="Times New Roman" w:hAnsi="Times New Roman" w:cs="Times New Roman"/>
                <w:b/>
                <w:lang w:val="en-GB"/>
              </w:rPr>
            </w:pPr>
            <w:r w:rsidRPr="008C210B">
              <w:rPr>
                <w:rFonts w:ascii="Times New Roman" w:hAnsi="Times New Roman" w:cs="Times New Roman"/>
                <w:b/>
                <w:lang w:val="en-GB"/>
              </w:rPr>
              <w:t>NICEATM vs. ECHA</w:t>
            </w:r>
            <w:r w:rsidR="00F7276D" w:rsidRPr="008C210B">
              <w:rPr>
                <w:rFonts w:ascii="Times New Roman" w:hAnsi="Times New Roman" w:cs="Times New Roman"/>
                <w:b/>
                <w:lang w:val="en-GB"/>
              </w:rPr>
              <w:t xml:space="preserve"> (# 968)</w:t>
            </w:r>
          </w:p>
        </w:tc>
        <w:tc>
          <w:tcPr>
            <w:tcW w:w="4814" w:type="dxa"/>
          </w:tcPr>
          <w:p w14:paraId="1E40C8AB" w14:textId="0DEFD509" w:rsidR="00024337" w:rsidRPr="008C210B" w:rsidRDefault="00024337" w:rsidP="009D45A9">
            <w:pPr>
              <w:spacing w:line="360" w:lineRule="auto"/>
              <w:jc w:val="center"/>
              <w:rPr>
                <w:rFonts w:ascii="Times New Roman" w:hAnsi="Times New Roman" w:cs="Times New Roman"/>
                <w:b/>
                <w:lang w:val="en-GB"/>
              </w:rPr>
            </w:pPr>
            <w:r w:rsidRPr="008C210B">
              <w:rPr>
                <w:rFonts w:ascii="Times New Roman" w:hAnsi="Times New Roman" w:cs="Times New Roman"/>
                <w:b/>
                <w:lang w:val="en-GB"/>
              </w:rPr>
              <w:t>NICEATM vs. Industrial set</w:t>
            </w:r>
            <w:r w:rsidR="00F7276D" w:rsidRPr="008C210B">
              <w:rPr>
                <w:rFonts w:ascii="Times New Roman" w:hAnsi="Times New Roman" w:cs="Times New Roman"/>
                <w:b/>
                <w:lang w:val="en-GB"/>
              </w:rPr>
              <w:t xml:space="preserve"> (# 468)</w:t>
            </w:r>
          </w:p>
        </w:tc>
      </w:tr>
      <w:tr w:rsidR="00024337" w:rsidRPr="008C210B" w14:paraId="1D832C1E" w14:textId="77777777" w:rsidTr="00024337">
        <w:tc>
          <w:tcPr>
            <w:tcW w:w="4814" w:type="dxa"/>
          </w:tcPr>
          <w:p w14:paraId="785C466B" w14:textId="4AB8194C" w:rsidR="00024337" w:rsidRPr="008C210B" w:rsidRDefault="00024337" w:rsidP="009D45A9">
            <w:pPr>
              <w:spacing w:line="360" w:lineRule="auto"/>
              <w:rPr>
                <w:rFonts w:ascii="Times New Roman" w:hAnsi="Times New Roman" w:cs="Times New Roman"/>
                <w:lang w:val="en-GB"/>
              </w:rPr>
            </w:pPr>
            <w:r w:rsidRPr="008C210B">
              <w:rPr>
                <w:rFonts w:ascii="Times New Roman" w:hAnsi="Times New Roman" w:cs="Times New Roman"/>
                <w:noProof/>
              </w:rPr>
              <w:drawing>
                <wp:inline distT="0" distB="0" distL="0" distR="0" wp14:anchorId="13AF4B1C" wp14:editId="4E84D4D5">
                  <wp:extent cx="2667000" cy="2524125"/>
                  <wp:effectExtent l="0" t="0" r="0" b="9525"/>
                  <wp:docPr id="6" name="Grafico 6">
                    <a:extLst xmlns:a="http://schemas.openxmlformats.org/drawingml/2006/main">
                      <a:ext uri="{FF2B5EF4-FFF2-40B4-BE49-F238E27FC236}">
                        <a16:creationId xmlns:a16="http://schemas.microsoft.com/office/drawing/2014/main" id="{01A84145-E548-48C5-A86B-46D1C0B4E6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c>
          <w:tcPr>
            <w:tcW w:w="4814" w:type="dxa"/>
          </w:tcPr>
          <w:p w14:paraId="07067355" w14:textId="4BA9A6D3" w:rsidR="00024337" w:rsidRPr="008C210B" w:rsidRDefault="00024337" w:rsidP="009D45A9">
            <w:pPr>
              <w:spacing w:line="360" w:lineRule="auto"/>
              <w:rPr>
                <w:rFonts w:ascii="Times New Roman" w:hAnsi="Times New Roman" w:cs="Times New Roman"/>
                <w:lang w:val="en-GB"/>
              </w:rPr>
            </w:pPr>
            <w:r w:rsidRPr="008C210B">
              <w:rPr>
                <w:rFonts w:ascii="Times New Roman" w:hAnsi="Times New Roman" w:cs="Times New Roman"/>
                <w:noProof/>
              </w:rPr>
              <w:drawing>
                <wp:inline distT="0" distB="0" distL="0" distR="0" wp14:anchorId="4671D5ED" wp14:editId="3DFAF3E4">
                  <wp:extent cx="2600325" cy="2590800"/>
                  <wp:effectExtent l="0" t="0" r="9525" b="0"/>
                  <wp:docPr id="5" name="Grafico 5">
                    <a:extLst xmlns:a="http://schemas.openxmlformats.org/drawingml/2006/main">
                      <a:ext uri="{FF2B5EF4-FFF2-40B4-BE49-F238E27FC236}">
                        <a16:creationId xmlns:a16="http://schemas.microsoft.com/office/drawing/2014/main" id="{D42E5B07-3EE6-4D13-A023-DE22496B08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bl>
    <w:p w14:paraId="75004037" w14:textId="42C9CC61" w:rsidR="00024337" w:rsidRPr="008C210B" w:rsidRDefault="00024337" w:rsidP="009D45A9">
      <w:pPr>
        <w:spacing w:line="360" w:lineRule="auto"/>
        <w:rPr>
          <w:rFonts w:ascii="Times New Roman" w:hAnsi="Times New Roman" w:cs="Times New Roman"/>
          <w:lang w:val="en-GB"/>
        </w:rPr>
      </w:pPr>
    </w:p>
    <w:p w14:paraId="705AAB08" w14:textId="77777777" w:rsidR="005D6DEE" w:rsidRDefault="005D6DEE" w:rsidP="007D4644">
      <w:pPr>
        <w:spacing w:line="360" w:lineRule="auto"/>
        <w:jc w:val="both"/>
        <w:rPr>
          <w:rFonts w:ascii="Times New Roman" w:hAnsi="Times New Roman" w:cs="Times New Roman"/>
        </w:rPr>
      </w:pPr>
    </w:p>
    <w:p w14:paraId="44A88B9C" w14:textId="77777777" w:rsidR="005D6DEE" w:rsidRDefault="005D6DEE" w:rsidP="007D4644">
      <w:pPr>
        <w:spacing w:line="360" w:lineRule="auto"/>
        <w:jc w:val="both"/>
        <w:rPr>
          <w:rFonts w:ascii="Times New Roman" w:hAnsi="Times New Roman" w:cs="Times New Roman"/>
        </w:rPr>
      </w:pPr>
    </w:p>
    <w:p w14:paraId="6391CB7E" w14:textId="77777777" w:rsidR="005D6DEE" w:rsidRDefault="005D6DEE" w:rsidP="007D4644">
      <w:pPr>
        <w:spacing w:line="360" w:lineRule="auto"/>
        <w:jc w:val="both"/>
        <w:rPr>
          <w:rFonts w:ascii="Times New Roman" w:hAnsi="Times New Roman" w:cs="Times New Roman"/>
        </w:rPr>
      </w:pPr>
    </w:p>
    <w:p w14:paraId="65FC169B" w14:textId="1100B7A4" w:rsidR="007D4644" w:rsidRPr="008C210B" w:rsidRDefault="007D4644" w:rsidP="007D4644">
      <w:pPr>
        <w:spacing w:line="360" w:lineRule="auto"/>
        <w:jc w:val="both"/>
        <w:rPr>
          <w:rFonts w:ascii="Times New Roman" w:hAnsi="Times New Roman" w:cs="Times New Roman"/>
        </w:rPr>
      </w:pPr>
      <w:r w:rsidRPr="008C210B">
        <w:rPr>
          <w:rFonts w:ascii="Times New Roman" w:hAnsi="Times New Roman" w:cs="Times New Roman"/>
        </w:rPr>
        <w:lastRenderedPageBreak/>
        <w:t>Tanimoto pairwise comparison of the datasets: Industrial/Industrial; Public/ Public; Public /Industrial. The comparison has been made using the same DS selected for GTM.</w:t>
      </w:r>
    </w:p>
    <w:p w14:paraId="13FEECC3" w14:textId="0F952934" w:rsidR="007D4644" w:rsidRPr="005D6DEE" w:rsidRDefault="007D4644" w:rsidP="007D4644">
      <w:pPr>
        <w:spacing w:line="360" w:lineRule="auto"/>
        <w:jc w:val="both"/>
        <w:rPr>
          <w:rFonts w:ascii="Times New Roman" w:hAnsi="Times New Roman" w:cs="Times New Roman"/>
          <w:bCs/>
        </w:rPr>
      </w:pPr>
      <w:r w:rsidRPr="008C210B">
        <w:rPr>
          <w:rFonts w:ascii="Times New Roman" w:hAnsi="Times New Roman" w:cs="Times New Roman"/>
          <w:bCs/>
        </w:rPr>
        <w:t>The rate of compound pairs with Tanimoto similarity less than 0.2 is much more frequent comparing industrial with public set, supporting the structural differences between the two sources of data.</w:t>
      </w:r>
    </w:p>
    <w:p w14:paraId="12FC2D6D" w14:textId="77777777" w:rsidR="007D4644" w:rsidRPr="008C210B" w:rsidRDefault="007D4644" w:rsidP="007D4644">
      <w:pPr>
        <w:spacing w:line="360" w:lineRule="auto"/>
        <w:jc w:val="both"/>
        <w:rPr>
          <w:rFonts w:ascii="Times New Roman" w:hAnsi="Times New Roman" w:cs="Times New Roman"/>
        </w:rPr>
      </w:pPr>
      <w:r w:rsidRPr="008C210B">
        <w:rPr>
          <w:rFonts w:ascii="Times New Roman" w:hAnsi="Times New Roman" w:cs="Times New Roman"/>
        </w:rPr>
        <w:t xml:space="preserve">Average similarities: </w:t>
      </w:r>
    </w:p>
    <w:p w14:paraId="6F675E66" w14:textId="7B2E3407" w:rsidR="007D4644" w:rsidRPr="008C210B" w:rsidRDefault="007D4644" w:rsidP="007D4644">
      <w:pPr>
        <w:spacing w:line="360" w:lineRule="auto"/>
        <w:ind w:left="720"/>
        <w:jc w:val="both"/>
        <w:rPr>
          <w:rFonts w:ascii="Times New Roman" w:hAnsi="Times New Roman" w:cs="Times New Roman"/>
        </w:rPr>
      </w:pPr>
      <w:r w:rsidRPr="008C210B">
        <w:rPr>
          <w:rFonts w:ascii="Times New Roman" w:hAnsi="Times New Roman" w:cs="Times New Roman"/>
        </w:rPr>
        <w:t>Industrial/Industrial: 0.307</w:t>
      </w:r>
    </w:p>
    <w:p w14:paraId="6B9D6AE9" w14:textId="525B7EFB" w:rsidR="007D4644" w:rsidRPr="008C210B" w:rsidRDefault="007D4644" w:rsidP="007D4644">
      <w:pPr>
        <w:spacing w:line="360" w:lineRule="auto"/>
        <w:ind w:left="720"/>
        <w:jc w:val="both"/>
        <w:rPr>
          <w:rFonts w:ascii="Times New Roman" w:hAnsi="Times New Roman" w:cs="Times New Roman"/>
        </w:rPr>
      </w:pPr>
      <w:r w:rsidRPr="008C210B">
        <w:rPr>
          <w:rFonts w:ascii="Times New Roman" w:hAnsi="Times New Roman" w:cs="Times New Roman"/>
        </w:rPr>
        <w:t>Public / Public: 0.512</w:t>
      </w:r>
    </w:p>
    <w:p w14:paraId="111B503A" w14:textId="524E124C" w:rsidR="007D4644" w:rsidRDefault="007D4644" w:rsidP="007D4644">
      <w:pPr>
        <w:spacing w:line="360" w:lineRule="auto"/>
        <w:ind w:left="720"/>
        <w:jc w:val="both"/>
        <w:rPr>
          <w:rFonts w:ascii="Times New Roman" w:hAnsi="Times New Roman" w:cs="Times New Roman"/>
        </w:rPr>
      </w:pPr>
      <w:r w:rsidRPr="008C210B">
        <w:rPr>
          <w:rFonts w:ascii="Times New Roman" w:hAnsi="Times New Roman" w:cs="Times New Roman"/>
        </w:rPr>
        <w:t>Public / Industrial: 0.378</w:t>
      </w:r>
    </w:p>
    <w:p w14:paraId="1820CBB9" w14:textId="3D343114" w:rsidR="00DC34A8" w:rsidRDefault="00DC34A8" w:rsidP="007D4644">
      <w:pPr>
        <w:spacing w:line="360" w:lineRule="auto"/>
        <w:ind w:left="720"/>
        <w:jc w:val="both"/>
        <w:rPr>
          <w:rFonts w:ascii="Times New Roman" w:hAnsi="Times New Roman" w:cs="Times New Roman"/>
        </w:rPr>
      </w:pPr>
    </w:p>
    <w:p w14:paraId="164BA0F0" w14:textId="77777777" w:rsidR="00DC34A8" w:rsidRPr="008C210B" w:rsidRDefault="00DC34A8" w:rsidP="007D4644">
      <w:pPr>
        <w:spacing w:line="360" w:lineRule="auto"/>
        <w:ind w:left="720"/>
        <w:jc w:val="both"/>
        <w:rPr>
          <w:rFonts w:ascii="Times New Roman" w:hAnsi="Times New Roman" w:cs="Times New Roman"/>
        </w:rPr>
      </w:pPr>
    </w:p>
    <w:p w14:paraId="08545A79" w14:textId="0D6E4927" w:rsidR="007D4644" w:rsidRPr="008C210B" w:rsidRDefault="007D4644" w:rsidP="007D4644">
      <w:pPr>
        <w:spacing w:line="360" w:lineRule="auto"/>
        <w:rPr>
          <w:rFonts w:ascii="Times New Roman" w:hAnsi="Times New Roman" w:cs="Times New Roman"/>
        </w:rPr>
      </w:pPr>
      <w:r w:rsidRPr="008C210B">
        <w:rPr>
          <w:rFonts w:ascii="Times New Roman" w:hAnsi="Times New Roman" w:cs="Times New Roman"/>
          <w:b/>
          <w:i/>
        </w:rPr>
        <w:t>Figure S</w:t>
      </w:r>
      <w:r w:rsidR="00C47533">
        <w:rPr>
          <w:rFonts w:ascii="Times New Roman" w:hAnsi="Times New Roman" w:cs="Times New Roman"/>
          <w:b/>
          <w:i/>
        </w:rPr>
        <w:t>2</w:t>
      </w:r>
      <w:r w:rsidRPr="008C210B">
        <w:rPr>
          <w:rFonts w:ascii="Times New Roman" w:hAnsi="Times New Roman" w:cs="Times New Roman"/>
          <w:b/>
          <w:i/>
        </w:rPr>
        <w:t>.</w:t>
      </w:r>
      <w:r w:rsidRPr="008C210B">
        <w:rPr>
          <w:rFonts w:ascii="Times New Roman" w:hAnsi="Times New Roman" w:cs="Times New Roman"/>
          <w:i/>
        </w:rPr>
        <w:t xml:space="preserve"> Datasets' Tanimoto similarity distributions comparison</w:t>
      </w:r>
    </w:p>
    <w:p w14:paraId="3F85BA99" w14:textId="77777777" w:rsidR="007D4644" w:rsidRPr="008C210B" w:rsidRDefault="007D4644" w:rsidP="009D45A9">
      <w:pPr>
        <w:spacing w:line="360" w:lineRule="auto"/>
        <w:rPr>
          <w:rFonts w:ascii="Times New Roman" w:hAnsi="Times New Roman" w:cs="Times New Roman"/>
          <w:lang w:val="en-GB"/>
        </w:rPr>
      </w:pPr>
    </w:p>
    <w:p w14:paraId="0417D1AC" w14:textId="5663D016" w:rsidR="007D4644" w:rsidRPr="008C210B" w:rsidRDefault="007D4644" w:rsidP="009D45A9">
      <w:pPr>
        <w:spacing w:line="360" w:lineRule="auto"/>
        <w:rPr>
          <w:rFonts w:ascii="Times New Roman" w:hAnsi="Times New Roman" w:cs="Times New Roman"/>
          <w:lang w:val="en-GB"/>
        </w:rPr>
      </w:pPr>
      <w:r w:rsidRPr="008C210B">
        <w:rPr>
          <w:rFonts w:ascii="Times New Roman" w:hAnsi="Times New Roman" w:cs="Times New Roman"/>
          <w:noProof/>
        </w:rPr>
        <w:drawing>
          <wp:inline distT="0" distB="0" distL="0" distR="0" wp14:anchorId="4E32B921" wp14:editId="0AF4F85D">
            <wp:extent cx="5934075" cy="3452813"/>
            <wp:effectExtent l="0" t="0" r="9525" b="14605"/>
            <wp:docPr id="2" name="Grafico 2">
              <a:extLst xmlns:a="http://schemas.openxmlformats.org/drawingml/2006/main">
                <a:ext uri="{FF2B5EF4-FFF2-40B4-BE49-F238E27FC236}">
                  <a16:creationId xmlns:a16="http://schemas.microsoft.com/office/drawing/2014/main" id="{CFAAD55E-AC9C-40B6-8216-5DA4436F5F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87B048A" w14:textId="526A045D" w:rsidR="007D4644" w:rsidRPr="008C210B" w:rsidRDefault="007D4644" w:rsidP="009D45A9">
      <w:pPr>
        <w:spacing w:line="360" w:lineRule="auto"/>
        <w:rPr>
          <w:rFonts w:ascii="Times New Roman" w:hAnsi="Times New Roman" w:cs="Times New Roman"/>
          <w:lang w:val="en-GB"/>
        </w:rPr>
      </w:pPr>
    </w:p>
    <w:p w14:paraId="483642A5" w14:textId="48FF6683" w:rsidR="007D4644" w:rsidRDefault="007D4644" w:rsidP="009D45A9">
      <w:pPr>
        <w:spacing w:line="360" w:lineRule="auto"/>
        <w:rPr>
          <w:rFonts w:ascii="Times New Roman" w:hAnsi="Times New Roman" w:cs="Times New Roman"/>
          <w:lang w:val="en-GB"/>
        </w:rPr>
      </w:pPr>
    </w:p>
    <w:p w14:paraId="090C9007" w14:textId="41FE0741" w:rsidR="003F11EF" w:rsidRDefault="003F11EF" w:rsidP="009D45A9">
      <w:pPr>
        <w:spacing w:line="360" w:lineRule="auto"/>
        <w:rPr>
          <w:rFonts w:ascii="Times New Roman" w:hAnsi="Times New Roman" w:cs="Times New Roman"/>
          <w:lang w:val="en-GB"/>
        </w:rPr>
      </w:pPr>
    </w:p>
    <w:p w14:paraId="4969109E" w14:textId="5EAF6C97" w:rsidR="003F11EF" w:rsidRDefault="003F11EF" w:rsidP="009D45A9">
      <w:pPr>
        <w:spacing w:line="360" w:lineRule="auto"/>
        <w:rPr>
          <w:rFonts w:ascii="Times New Roman" w:hAnsi="Times New Roman" w:cs="Times New Roman"/>
          <w:lang w:val="en-GB"/>
        </w:rPr>
      </w:pPr>
    </w:p>
    <w:p w14:paraId="0AE5CBFA" w14:textId="2CCEF79C" w:rsidR="003F11EF" w:rsidRDefault="003F11EF" w:rsidP="009D45A9">
      <w:pPr>
        <w:spacing w:line="360" w:lineRule="auto"/>
        <w:rPr>
          <w:rFonts w:ascii="Times New Roman" w:hAnsi="Times New Roman" w:cs="Times New Roman"/>
          <w:lang w:val="en-GB"/>
        </w:rPr>
      </w:pPr>
    </w:p>
    <w:p w14:paraId="1AFDE195" w14:textId="18C3D6AA" w:rsidR="003F11EF" w:rsidRDefault="003F11EF" w:rsidP="009D45A9">
      <w:pPr>
        <w:spacing w:line="360" w:lineRule="auto"/>
        <w:rPr>
          <w:rFonts w:ascii="Times New Roman" w:hAnsi="Times New Roman" w:cs="Times New Roman"/>
          <w:lang w:val="en-GB"/>
        </w:rPr>
      </w:pPr>
    </w:p>
    <w:p w14:paraId="2C0F00D0" w14:textId="569F0939" w:rsidR="003F11EF" w:rsidRDefault="003F11EF" w:rsidP="009D45A9">
      <w:pPr>
        <w:spacing w:line="360" w:lineRule="auto"/>
        <w:rPr>
          <w:rFonts w:ascii="Times New Roman" w:hAnsi="Times New Roman" w:cs="Times New Roman"/>
          <w:lang w:val="en-GB"/>
        </w:rPr>
      </w:pPr>
    </w:p>
    <w:p w14:paraId="2E31AB7F" w14:textId="428CEE2B" w:rsidR="003F11EF" w:rsidRDefault="003F11EF" w:rsidP="009D45A9">
      <w:pPr>
        <w:spacing w:line="360" w:lineRule="auto"/>
        <w:rPr>
          <w:rFonts w:ascii="Times New Roman" w:hAnsi="Times New Roman" w:cs="Times New Roman"/>
          <w:lang w:val="en-GB"/>
        </w:rPr>
      </w:pPr>
    </w:p>
    <w:p w14:paraId="3399C8F4" w14:textId="2DBF109C" w:rsidR="003F11EF" w:rsidRDefault="003F11EF" w:rsidP="009D45A9">
      <w:pPr>
        <w:spacing w:line="360" w:lineRule="auto"/>
        <w:rPr>
          <w:rFonts w:ascii="Times New Roman" w:hAnsi="Times New Roman" w:cs="Times New Roman"/>
          <w:lang w:val="en-GB"/>
        </w:rPr>
      </w:pPr>
    </w:p>
    <w:p w14:paraId="759218AD" w14:textId="71996C2B" w:rsidR="000B5B59" w:rsidRPr="008C210B" w:rsidRDefault="000B5B59" w:rsidP="009D45A9">
      <w:pPr>
        <w:spacing w:line="360" w:lineRule="auto"/>
        <w:rPr>
          <w:rFonts w:ascii="Times New Roman" w:hAnsi="Times New Roman" w:cs="Times New Roman"/>
          <w:b/>
          <w:sz w:val="28"/>
          <w:lang w:val="en-GB"/>
        </w:rPr>
      </w:pPr>
      <w:r w:rsidRPr="008C210B">
        <w:rPr>
          <w:rFonts w:ascii="Times New Roman" w:hAnsi="Times New Roman" w:cs="Times New Roman"/>
          <w:b/>
          <w:sz w:val="28"/>
          <w:lang w:val="en-GB"/>
        </w:rPr>
        <w:lastRenderedPageBreak/>
        <w:t>Section 3 – Colo</w:t>
      </w:r>
      <w:r w:rsidR="003B074F">
        <w:rPr>
          <w:rFonts w:ascii="Times New Roman" w:hAnsi="Times New Roman" w:cs="Times New Roman"/>
          <w:b/>
          <w:sz w:val="28"/>
          <w:lang w:val="en-GB"/>
        </w:rPr>
        <w:t>r</w:t>
      </w:r>
      <w:r w:rsidRPr="008C210B">
        <w:rPr>
          <w:rFonts w:ascii="Times New Roman" w:hAnsi="Times New Roman" w:cs="Times New Roman"/>
          <w:b/>
          <w:sz w:val="28"/>
          <w:lang w:val="en-GB"/>
        </w:rPr>
        <w:t>Atom examples</w:t>
      </w:r>
    </w:p>
    <w:p w14:paraId="79D182C1" w14:textId="5371BB5B" w:rsidR="000B5B59" w:rsidRPr="008C210B" w:rsidRDefault="009D6208" w:rsidP="009D45A9">
      <w:pPr>
        <w:spacing w:line="360" w:lineRule="auto"/>
        <w:rPr>
          <w:rFonts w:ascii="Times New Roman" w:hAnsi="Times New Roman" w:cs="Times New Roman"/>
          <w:lang w:val="en-GB"/>
        </w:rPr>
      </w:pPr>
      <w:r w:rsidRPr="008C210B">
        <w:rPr>
          <w:rFonts w:ascii="Times New Roman" w:hAnsi="Times New Roman" w:cs="Times New Roman"/>
          <w:lang w:val="en-GB"/>
        </w:rPr>
        <w:t>Table S</w:t>
      </w:r>
      <w:r w:rsidR="00DC34A8">
        <w:rPr>
          <w:rFonts w:ascii="Times New Roman" w:hAnsi="Times New Roman" w:cs="Times New Roman"/>
          <w:lang w:val="en-GB"/>
        </w:rPr>
        <w:t>3</w:t>
      </w:r>
      <w:r w:rsidRPr="008C210B">
        <w:rPr>
          <w:rFonts w:ascii="Times New Roman" w:hAnsi="Times New Roman" w:cs="Times New Roman"/>
          <w:lang w:val="en-GB"/>
        </w:rPr>
        <w:t xml:space="preserve"> reports several molecules </w:t>
      </w:r>
      <w:r w:rsidR="003413D2" w:rsidRPr="008C210B">
        <w:rPr>
          <w:rFonts w:ascii="Times New Roman" w:hAnsi="Times New Roman" w:cs="Times New Roman"/>
          <w:lang w:val="en-GB"/>
        </w:rPr>
        <w:t xml:space="preserve">showing the same coloration pattern </w:t>
      </w:r>
      <w:r w:rsidRPr="008C210B">
        <w:rPr>
          <w:rFonts w:ascii="Times New Roman" w:hAnsi="Times New Roman" w:cs="Times New Roman"/>
          <w:lang w:val="en-GB"/>
        </w:rPr>
        <w:t xml:space="preserve">with the same </w:t>
      </w:r>
      <w:r w:rsidR="003413D2" w:rsidRPr="008C210B">
        <w:rPr>
          <w:rFonts w:ascii="Times New Roman" w:hAnsi="Times New Roman" w:cs="Times New Roman"/>
          <w:lang w:val="en-GB"/>
        </w:rPr>
        <w:t>functional groups associated with enhanced toxicity.</w:t>
      </w:r>
    </w:p>
    <w:p w14:paraId="22C367A1" w14:textId="2F561A62" w:rsidR="003413D2" w:rsidRPr="008C210B" w:rsidRDefault="003413D2" w:rsidP="009D45A9">
      <w:pPr>
        <w:spacing w:line="360" w:lineRule="auto"/>
        <w:rPr>
          <w:rFonts w:ascii="Times New Roman" w:hAnsi="Times New Roman" w:cs="Times New Roman"/>
          <w:lang w:val="en-GB"/>
        </w:rPr>
      </w:pPr>
    </w:p>
    <w:p w14:paraId="29C5AC4E" w14:textId="6D065C9D" w:rsidR="009D45A9" w:rsidRPr="008C210B" w:rsidRDefault="009D45A9" w:rsidP="009D45A9">
      <w:pPr>
        <w:spacing w:line="360" w:lineRule="auto"/>
        <w:rPr>
          <w:rFonts w:ascii="Times New Roman" w:hAnsi="Times New Roman" w:cs="Times New Roman"/>
          <w:i/>
          <w:lang w:val="en-GB"/>
        </w:rPr>
      </w:pPr>
      <w:r w:rsidRPr="008C210B">
        <w:rPr>
          <w:rFonts w:ascii="Times New Roman" w:hAnsi="Times New Roman" w:cs="Times New Roman"/>
          <w:b/>
          <w:i/>
          <w:lang w:val="en-GB"/>
        </w:rPr>
        <w:t>Table S</w:t>
      </w:r>
      <w:r w:rsidR="00DC34A8">
        <w:rPr>
          <w:rFonts w:ascii="Times New Roman" w:hAnsi="Times New Roman" w:cs="Times New Roman"/>
          <w:b/>
          <w:i/>
          <w:lang w:val="en-GB"/>
        </w:rPr>
        <w:t>3</w:t>
      </w:r>
      <w:r w:rsidRPr="008C210B">
        <w:rPr>
          <w:rFonts w:ascii="Times New Roman" w:hAnsi="Times New Roman" w:cs="Times New Roman"/>
          <w:i/>
          <w:lang w:val="en-GB"/>
        </w:rPr>
        <w:t xml:space="preserve"> – ColorAtom examples. </w:t>
      </w:r>
      <w:r w:rsidRPr="008C210B">
        <w:rPr>
          <w:rFonts w:ascii="Times New Roman" w:eastAsia="Times New Roman" w:hAnsi="Times New Roman" w:cs="Times New Roman"/>
          <w:i/>
        </w:rPr>
        <w:t>Colors are directly referred to the modelled property (i.e. pLD50 values). Red color means that the atom contributes to decrease its value (lowering the toxicity); while blue means an increase of its value (i.e. increasing the toxicity).</w:t>
      </w:r>
    </w:p>
    <w:p w14:paraId="153EEAE2" w14:textId="77777777" w:rsidR="009D45A9" w:rsidRPr="008C210B" w:rsidRDefault="009D45A9" w:rsidP="009D45A9">
      <w:pPr>
        <w:spacing w:line="360" w:lineRule="auto"/>
        <w:rPr>
          <w:rFonts w:ascii="Times New Roman" w:hAnsi="Times New Roman" w:cs="Times New Roman"/>
          <w:lang w:val="en-GB"/>
        </w:rPr>
      </w:pP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4539"/>
      </w:tblGrid>
      <w:tr w:rsidR="003413D2" w:rsidRPr="008C210B" w14:paraId="2DF9CD60" w14:textId="77777777" w:rsidTr="005F5D10">
        <w:tc>
          <w:tcPr>
            <w:tcW w:w="5000" w:type="pct"/>
            <w:gridSpan w:val="2"/>
            <w:tcBorders>
              <w:top w:val="single" w:sz="12" w:space="0" w:color="auto"/>
            </w:tcBorders>
            <w:vAlign w:val="center"/>
          </w:tcPr>
          <w:p w14:paraId="1BA1EC7A" w14:textId="7CBC8D1D" w:rsidR="003413D2" w:rsidRPr="008C210B" w:rsidRDefault="003413D2" w:rsidP="009D45A9">
            <w:pPr>
              <w:spacing w:line="360" w:lineRule="auto"/>
              <w:jc w:val="center"/>
              <w:rPr>
                <w:rFonts w:ascii="Times New Roman" w:hAnsi="Times New Roman" w:cs="Times New Roman"/>
                <w:b/>
                <w:lang w:val="en-GB"/>
              </w:rPr>
            </w:pPr>
            <w:r w:rsidRPr="008C210B">
              <w:rPr>
                <w:rFonts w:ascii="Times New Roman" w:hAnsi="Times New Roman" w:cs="Times New Roman"/>
                <w:b/>
                <w:lang w:val="en-GB"/>
              </w:rPr>
              <w:t>Diazo- and Triazo- substructures</w:t>
            </w:r>
          </w:p>
        </w:tc>
      </w:tr>
      <w:tr w:rsidR="002272D0" w:rsidRPr="008C210B" w14:paraId="7C3831EA" w14:textId="77777777" w:rsidTr="005F5D10">
        <w:tc>
          <w:tcPr>
            <w:tcW w:w="2645" w:type="pct"/>
            <w:tcBorders>
              <w:top w:val="single" w:sz="12" w:space="0" w:color="auto"/>
            </w:tcBorders>
            <w:vAlign w:val="center"/>
          </w:tcPr>
          <w:p w14:paraId="1B5E502E" w14:textId="417C89E6" w:rsidR="003413D2" w:rsidRPr="008C210B" w:rsidRDefault="002272D0" w:rsidP="009D45A9">
            <w:pPr>
              <w:spacing w:line="360" w:lineRule="auto"/>
              <w:jc w:val="center"/>
              <w:rPr>
                <w:rFonts w:ascii="Times New Roman" w:hAnsi="Times New Roman" w:cs="Times New Roman"/>
                <w:lang w:val="en-GB"/>
              </w:rPr>
            </w:pPr>
            <w:r w:rsidRPr="008C210B">
              <w:rPr>
                <w:rFonts w:ascii="Times New Roman" w:hAnsi="Times New Roman" w:cs="Times New Roman"/>
                <w:noProof/>
                <w:lang w:val="en-GB"/>
              </w:rPr>
              <w:drawing>
                <wp:inline distT="0" distB="0" distL="0" distR="0" wp14:anchorId="61C3218E" wp14:editId="2531537C">
                  <wp:extent cx="2099144" cy="1856081"/>
                  <wp:effectExtent l="0" t="0" r="0" b="0"/>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113446" cy="1868727"/>
                          </a:xfrm>
                          <a:prstGeom prst="rect">
                            <a:avLst/>
                          </a:prstGeom>
                        </pic:spPr>
                      </pic:pic>
                    </a:graphicData>
                  </a:graphic>
                </wp:inline>
              </w:drawing>
            </w:r>
          </w:p>
          <w:p w14:paraId="6348B989" w14:textId="09A9FD2C" w:rsidR="003413D2" w:rsidRPr="008C210B" w:rsidRDefault="003413D2" w:rsidP="009D45A9">
            <w:pPr>
              <w:spacing w:line="360" w:lineRule="auto"/>
              <w:jc w:val="center"/>
              <w:rPr>
                <w:rFonts w:ascii="Times New Roman" w:hAnsi="Times New Roman" w:cs="Times New Roman"/>
                <w:lang w:val="en-GB"/>
              </w:rPr>
            </w:pPr>
          </w:p>
        </w:tc>
        <w:tc>
          <w:tcPr>
            <w:tcW w:w="2355" w:type="pct"/>
            <w:tcBorders>
              <w:top w:val="single" w:sz="12" w:space="0" w:color="auto"/>
            </w:tcBorders>
            <w:vAlign w:val="center"/>
          </w:tcPr>
          <w:p w14:paraId="7802988E" w14:textId="140700AD" w:rsidR="003413D2" w:rsidRPr="008C210B" w:rsidRDefault="002272D0" w:rsidP="009D45A9">
            <w:pPr>
              <w:spacing w:line="360" w:lineRule="auto"/>
              <w:jc w:val="center"/>
              <w:rPr>
                <w:rFonts w:ascii="Times New Roman" w:hAnsi="Times New Roman" w:cs="Times New Roman"/>
                <w:lang w:val="en-GB"/>
              </w:rPr>
            </w:pPr>
            <w:r w:rsidRPr="008C210B">
              <w:rPr>
                <w:rFonts w:ascii="Times New Roman" w:hAnsi="Times New Roman" w:cs="Times New Roman"/>
                <w:noProof/>
                <w:lang w:val="en-GB"/>
              </w:rPr>
              <w:drawing>
                <wp:inline distT="0" distB="0" distL="0" distR="0" wp14:anchorId="6BB1BB4C" wp14:editId="42E8DDD8">
                  <wp:extent cx="1065475" cy="2179617"/>
                  <wp:effectExtent l="0" t="0" r="1905" b="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80033" cy="2209398"/>
                          </a:xfrm>
                          <a:prstGeom prst="rect">
                            <a:avLst/>
                          </a:prstGeom>
                        </pic:spPr>
                      </pic:pic>
                    </a:graphicData>
                  </a:graphic>
                </wp:inline>
              </w:drawing>
            </w:r>
          </w:p>
        </w:tc>
      </w:tr>
      <w:tr w:rsidR="002272D0" w:rsidRPr="008C210B" w14:paraId="7FDADEB2" w14:textId="77777777" w:rsidTr="005F5D10">
        <w:tc>
          <w:tcPr>
            <w:tcW w:w="2645" w:type="pct"/>
            <w:tcBorders>
              <w:bottom w:val="single" w:sz="6" w:space="0" w:color="auto"/>
            </w:tcBorders>
            <w:vAlign w:val="center"/>
          </w:tcPr>
          <w:p w14:paraId="161B46AA" w14:textId="77777777" w:rsidR="003413D2" w:rsidRPr="008C210B" w:rsidRDefault="003413D2" w:rsidP="006E43E7">
            <w:pPr>
              <w:spacing w:line="360" w:lineRule="auto"/>
              <w:jc w:val="center"/>
              <w:rPr>
                <w:rFonts w:ascii="Times New Roman" w:hAnsi="Times New Roman" w:cs="Times New Roman"/>
                <w:lang w:val="en-GB"/>
              </w:rPr>
            </w:pPr>
            <w:r w:rsidRPr="008C210B">
              <w:rPr>
                <w:rFonts w:ascii="Times New Roman" w:hAnsi="Times New Roman" w:cs="Times New Roman"/>
                <w:lang w:val="en-GB"/>
              </w:rPr>
              <w:t>CAS 1516-67-2</w:t>
            </w:r>
          </w:p>
          <w:p w14:paraId="0A923807" w14:textId="16585AE5" w:rsidR="003413D2" w:rsidRPr="008C210B" w:rsidRDefault="003413D2" w:rsidP="006E43E7">
            <w:pPr>
              <w:spacing w:line="360" w:lineRule="auto"/>
              <w:jc w:val="center"/>
              <w:rPr>
                <w:rFonts w:ascii="Times New Roman" w:hAnsi="Times New Roman" w:cs="Times New Roman"/>
                <w:noProof/>
              </w:rPr>
            </w:pPr>
            <w:r w:rsidRPr="008C210B">
              <w:rPr>
                <w:rFonts w:ascii="Times New Roman" w:hAnsi="Times New Roman" w:cs="Times New Roman"/>
                <w:noProof/>
              </w:rPr>
              <w:t>LD50 = 5 mg/kg</w:t>
            </w:r>
          </w:p>
        </w:tc>
        <w:tc>
          <w:tcPr>
            <w:tcW w:w="2355" w:type="pct"/>
            <w:tcBorders>
              <w:bottom w:val="single" w:sz="6" w:space="0" w:color="auto"/>
            </w:tcBorders>
            <w:vAlign w:val="center"/>
          </w:tcPr>
          <w:p w14:paraId="2B0A6374" w14:textId="77777777" w:rsidR="003413D2" w:rsidRPr="008C210B" w:rsidRDefault="003413D2" w:rsidP="006E43E7">
            <w:pPr>
              <w:spacing w:line="360" w:lineRule="auto"/>
              <w:jc w:val="center"/>
              <w:rPr>
                <w:rFonts w:ascii="Times New Roman" w:hAnsi="Times New Roman" w:cs="Times New Roman"/>
                <w:lang w:val="en-GB"/>
              </w:rPr>
            </w:pPr>
            <w:r w:rsidRPr="008C210B">
              <w:rPr>
                <w:rFonts w:ascii="Times New Roman" w:hAnsi="Times New Roman" w:cs="Times New Roman"/>
                <w:lang w:val="en-GB"/>
              </w:rPr>
              <w:t>CAS 7203-90-9</w:t>
            </w:r>
          </w:p>
          <w:p w14:paraId="267C0BBB" w14:textId="0BC87B9F" w:rsidR="002272D0" w:rsidRPr="008C210B" w:rsidRDefault="002272D0" w:rsidP="006E43E7">
            <w:pPr>
              <w:spacing w:line="360" w:lineRule="auto"/>
              <w:jc w:val="center"/>
              <w:rPr>
                <w:rFonts w:ascii="Times New Roman" w:hAnsi="Times New Roman" w:cs="Times New Roman"/>
                <w:noProof/>
              </w:rPr>
            </w:pPr>
            <w:r w:rsidRPr="008C210B">
              <w:rPr>
                <w:rFonts w:ascii="Times New Roman" w:hAnsi="Times New Roman" w:cs="Times New Roman"/>
                <w:noProof/>
              </w:rPr>
              <w:t>LD50 = 362 mg/Kg</w:t>
            </w:r>
          </w:p>
        </w:tc>
      </w:tr>
      <w:tr w:rsidR="002272D0" w:rsidRPr="008C210B" w14:paraId="53B6C37B" w14:textId="77777777" w:rsidTr="005F5D10">
        <w:tc>
          <w:tcPr>
            <w:tcW w:w="2645" w:type="pct"/>
            <w:tcBorders>
              <w:top w:val="single" w:sz="6" w:space="0" w:color="auto"/>
            </w:tcBorders>
            <w:vAlign w:val="center"/>
          </w:tcPr>
          <w:p w14:paraId="12DFE7A7" w14:textId="671754CF" w:rsidR="003413D2" w:rsidRPr="008C210B" w:rsidRDefault="002272D0" w:rsidP="009D45A9">
            <w:pPr>
              <w:spacing w:line="360" w:lineRule="auto"/>
              <w:jc w:val="center"/>
              <w:rPr>
                <w:rFonts w:ascii="Times New Roman" w:hAnsi="Times New Roman" w:cs="Times New Roman"/>
                <w:lang w:val="en-GB"/>
              </w:rPr>
            </w:pPr>
            <w:r w:rsidRPr="008C210B">
              <w:rPr>
                <w:rFonts w:ascii="Times New Roman" w:hAnsi="Times New Roman" w:cs="Times New Roman"/>
                <w:noProof/>
                <w:lang w:val="en-GB"/>
              </w:rPr>
              <w:drawing>
                <wp:inline distT="0" distB="0" distL="0" distR="0" wp14:anchorId="051D7074" wp14:editId="777CAA51">
                  <wp:extent cx="2059388" cy="2105329"/>
                  <wp:effectExtent l="0" t="0" r="0" b="9525"/>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74301" cy="2120574"/>
                          </a:xfrm>
                          <a:prstGeom prst="rect">
                            <a:avLst/>
                          </a:prstGeom>
                        </pic:spPr>
                      </pic:pic>
                    </a:graphicData>
                  </a:graphic>
                </wp:inline>
              </w:drawing>
            </w:r>
          </w:p>
        </w:tc>
        <w:tc>
          <w:tcPr>
            <w:tcW w:w="2355" w:type="pct"/>
            <w:tcBorders>
              <w:top w:val="single" w:sz="6" w:space="0" w:color="auto"/>
            </w:tcBorders>
            <w:vAlign w:val="center"/>
          </w:tcPr>
          <w:p w14:paraId="32C6BF12" w14:textId="16BF90D6" w:rsidR="003413D2" w:rsidRPr="008C210B" w:rsidRDefault="002272D0" w:rsidP="009D45A9">
            <w:pPr>
              <w:spacing w:line="360" w:lineRule="auto"/>
              <w:jc w:val="center"/>
              <w:rPr>
                <w:rFonts w:ascii="Times New Roman" w:hAnsi="Times New Roman" w:cs="Times New Roman"/>
                <w:lang w:val="en-GB"/>
              </w:rPr>
            </w:pPr>
            <w:r w:rsidRPr="008C210B">
              <w:rPr>
                <w:rFonts w:ascii="Times New Roman" w:hAnsi="Times New Roman" w:cs="Times New Roman"/>
                <w:noProof/>
                <w:lang w:val="en-GB"/>
              </w:rPr>
              <w:drawing>
                <wp:inline distT="0" distB="0" distL="0" distR="0" wp14:anchorId="4E242122" wp14:editId="5B1CFA8A">
                  <wp:extent cx="1117611" cy="2282024"/>
                  <wp:effectExtent l="0" t="0" r="6350" b="4445"/>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126078" cy="2299314"/>
                          </a:xfrm>
                          <a:prstGeom prst="rect">
                            <a:avLst/>
                          </a:prstGeom>
                        </pic:spPr>
                      </pic:pic>
                    </a:graphicData>
                  </a:graphic>
                </wp:inline>
              </w:drawing>
            </w:r>
          </w:p>
        </w:tc>
      </w:tr>
      <w:tr w:rsidR="002272D0" w:rsidRPr="008C210B" w14:paraId="4FC7C1EB" w14:textId="77777777" w:rsidTr="005F5D10">
        <w:tc>
          <w:tcPr>
            <w:tcW w:w="2645" w:type="pct"/>
            <w:vAlign w:val="center"/>
          </w:tcPr>
          <w:p w14:paraId="6A6621CC" w14:textId="77777777" w:rsidR="003413D2" w:rsidRPr="008C210B" w:rsidRDefault="003413D2" w:rsidP="009D45A9">
            <w:pPr>
              <w:spacing w:line="360" w:lineRule="auto"/>
              <w:jc w:val="center"/>
              <w:rPr>
                <w:rFonts w:ascii="Times New Roman" w:hAnsi="Times New Roman" w:cs="Times New Roman"/>
                <w:lang w:val="en-GB"/>
              </w:rPr>
            </w:pPr>
            <w:r w:rsidRPr="008C210B">
              <w:rPr>
                <w:rFonts w:ascii="Times New Roman" w:hAnsi="Times New Roman" w:cs="Times New Roman"/>
                <w:lang w:val="en-GB"/>
              </w:rPr>
              <w:t>CAS 20241-03-6</w:t>
            </w:r>
          </w:p>
          <w:p w14:paraId="714C231E" w14:textId="479FB364" w:rsidR="002272D0" w:rsidRPr="008C210B" w:rsidRDefault="002272D0" w:rsidP="009D45A9">
            <w:pPr>
              <w:spacing w:line="360" w:lineRule="auto"/>
              <w:jc w:val="center"/>
              <w:rPr>
                <w:rFonts w:ascii="Times New Roman" w:hAnsi="Times New Roman" w:cs="Times New Roman"/>
                <w:noProof/>
              </w:rPr>
            </w:pPr>
            <w:r w:rsidRPr="008C210B">
              <w:rPr>
                <w:rFonts w:ascii="Times New Roman" w:hAnsi="Times New Roman" w:cs="Times New Roman"/>
                <w:noProof/>
              </w:rPr>
              <w:t>LD50 = 300 mg/kg</w:t>
            </w:r>
          </w:p>
        </w:tc>
        <w:tc>
          <w:tcPr>
            <w:tcW w:w="2355" w:type="pct"/>
            <w:vAlign w:val="center"/>
          </w:tcPr>
          <w:p w14:paraId="485BB6D3" w14:textId="77777777" w:rsidR="003413D2" w:rsidRPr="008C210B" w:rsidRDefault="003413D2" w:rsidP="009D45A9">
            <w:pPr>
              <w:spacing w:line="360" w:lineRule="auto"/>
              <w:jc w:val="center"/>
              <w:rPr>
                <w:rFonts w:ascii="Times New Roman" w:hAnsi="Times New Roman" w:cs="Times New Roman"/>
                <w:lang w:val="en-GB"/>
              </w:rPr>
            </w:pPr>
            <w:r w:rsidRPr="008C210B">
              <w:rPr>
                <w:rFonts w:ascii="Times New Roman" w:hAnsi="Times New Roman" w:cs="Times New Roman"/>
                <w:lang w:val="en-GB"/>
              </w:rPr>
              <w:t>CAS 40643-36-5</w:t>
            </w:r>
          </w:p>
          <w:p w14:paraId="10EC2EB0" w14:textId="224F1602" w:rsidR="002272D0" w:rsidRPr="008C210B" w:rsidRDefault="002272D0" w:rsidP="009D45A9">
            <w:pPr>
              <w:spacing w:line="360" w:lineRule="auto"/>
              <w:jc w:val="center"/>
              <w:rPr>
                <w:rFonts w:ascii="Times New Roman" w:hAnsi="Times New Roman" w:cs="Times New Roman"/>
                <w:noProof/>
              </w:rPr>
            </w:pPr>
            <w:r w:rsidRPr="008C210B">
              <w:rPr>
                <w:rFonts w:ascii="Times New Roman" w:hAnsi="Times New Roman" w:cs="Times New Roman"/>
                <w:noProof/>
              </w:rPr>
              <w:t>LD50 = 466 mg/kg</w:t>
            </w:r>
          </w:p>
        </w:tc>
      </w:tr>
      <w:tr w:rsidR="002272D0" w:rsidRPr="008C210B" w14:paraId="67DCACED" w14:textId="77777777" w:rsidTr="005F5D10">
        <w:tc>
          <w:tcPr>
            <w:tcW w:w="2645" w:type="pct"/>
            <w:tcBorders>
              <w:top w:val="single" w:sz="6" w:space="0" w:color="auto"/>
            </w:tcBorders>
            <w:vAlign w:val="center"/>
          </w:tcPr>
          <w:p w14:paraId="4676B080" w14:textId="06619F27" w:rsidR="003413D2" w:rsidRPr="008C210B" w:rsidRDefault="002272D0" w:rsidP="009D45A9">
            <w:pPr>
              <w:spacing w:line="360" w:lineRule="auto"/>
              <w:jc w:val="center"/>
              <w:rPr>
                <w:rFonts w:ascii="Times New Roman" w:hAnsi="Times New Roman" w:cs="Times New Roman"/>
                <w:lang w:val="en-GB"/>
              </w:rPr>
            </w:pPr>
            <w:r w:rsidRPr="008C210B">
              <w:rPr>
                <w:rFonts w:ascii="Times New Roman" w:hAnsi="Times New Roman" w:cs="Times New Roman"/>
                <w:noProof/>
                <w:lang w:val="en-GB"/>
              </w:rPr>
              <w:lastRenderedPageBreak/>
              <w:drawing>
                <wp:inline distT="0" distB="0" distL="0" distR="0" wp14:anchorId="6A2346A0" wp14:editId="11BA02C2">
                  <wp:extent cx="1478942" cy="2501438"/>
                  <wp:effectExtent l="0" t="0" r="6985" b="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490231" cy="2520531"/>
                          </a:xfrm>
                          <a:prstGeom prst="rect">
                            <a:avLst/>
                          </a:prstGeom>
                        </pic:spPr>
                      </pic:pic>
                    </a:graphicData>
                  </a:graphic>
                </wp:inline>
              </w:drawing>
            </w:r>
          </w:p>
        </w:tc>
        <w:tc>
          <w:tcPr>
            <w:tcW w:w="2355" w:type="pct"/>
            <w:tcBorders>
              <w:top w:val="single" w:sz="6" w:space="0" w:color="auto"/>
            </w:tcBorders>
            <w:vAlign w:val="center"/>
          </w:tcPr>
          <w:p w14:paraId="525DF258" w14:textId="77777777" w:rsidR="003413D2" w:rsidRPr="008C210B" w:rsidRDefault="003413D2" w:rsidP="009D45A9">
            <w:pPr>
              <w:spacing w:line="360" w:lineRule="auto"/>
              <w:jc w:val="center"/>
              <w:rPr>
                <w:rFonts w:ascii="Times New Roman" w:hAnsi="Times New Roman" w:cs="Times New Roman"/>
                <w:noProof/>
              </w:rPr>
            </w:pPr>
          </w:p>
        </w:tc>
      </w:tr>
      <w:tr w:rsidR="002272D0" w:rsidRPr="008C210B" w14:paraId="5692321B" w14:textId="77777777" w:rsidTr="005F5D10">
        <w:tc>
          <w:tcPr>
            <w:tcW w:w="2645" w:type="pct"/>
            <w:vAlign w:val="center"/>
          </w:tcPr>
          <w:p w14:paraId="1BBEF012" w14:textId="77777777" w:rsidR="003413D2" w:rsidRPr="008C210B" w:rsidRDefault="003413D2" w:rsidP="009D45A9">
            <w:pPr>
              <w:spacing w:line="360" w:lineRule="auto"/>
              <w:jc w:val="center"/>
              <w:rPr>
                <w:rFonts w:ascii="Times New Roman" w:hAnsi="Times New Roman" w:cs="Times New Roman"/>
                <w:lang w:val="en-GB"/>
              </w:rPr>
            </w:pPr>
            <w:r w:rsidRPr="008C210B">
              <w:rPr>
                <w:rFonts w:ascii="Times New Roman" w:hAnsi="Times New Roman" w:cs="Times New Roman"/>
                <w:lang w:val="en-GB"/>
              </w:rPr>
              <w:t>CAS 41798-82-7</w:t>
            </w:r>
          </w:p>
          <w:p w14:paraId="68F21909" w14:textId="6424717C" w:rsidR="002272D0" w:rsidRPr="008C210B" w:rsidRDefault="002272D0" w:rsidP="009D45A9">
            <w:pPr>
              <w:spacing w:line="360" w:lineRule="auto"/>
              <w:jc w:val="center"/>
              <w:rPr>
                <w:rFonts w:ascii="Times New Roman" w:hAnsi="Times New Roman" w:cs="Times New Roman"/>
                <w:noProof/>
              </w:rPr>
            </w:pPr>
            <w:r w:rsidRPr="008C210B">
              <w:rPr>
                <w:rFonts w:ascii="Times New Roman" w:hAnsi="Times New Roman" w:cs="Times New Roman"/>
                <w:noProof/>
              </w:rPr>
              <w:t>LD50 = 212 mg/kg</w:t>
            </w:r>
          </w:p>
        </w:tc>
        <w:tc>
          <w:tcPr>
            <w:tcW w:w="2355" w:type="pct"/>
            <w:vAlign w:val="center"/>
          </w:tcPr>
          <w:p w14:paraId="2AB75705" w14:textId="77777777" w:rsidR="003413D2" w:rsidRPr="008C210B" w:rsidRDefault="003413D2" w:rsidP="009D45A9">
            <w:pPr>
              <w:spacing w:line="360" w:lineRule="auto"/>
              <w:jc w:val="center"/>
              <w:rPr>
                <w:rFonts w:ascii="Times New Roman" w:hAnsi="Times New Roman" w:cs="Times New Roman"/>
                <w:noProof/>
              </w:rPr>
            </w:pPr>
          </w:p>
        </w:tc>
      </w:tr>
      <w:tr w:rsidR="003413D2" w:rsidRPr="008C210B" w14:paraId="4ABB6EBE" w14:textId="77777777" w:rsidTr="005F5D10">
        <w:tc>
          <w:tcPr>
            <w:tcW w:w="5000" w:type="pct"/>
            <w:gridSpan w:val="2"/>
            <w:tcBorders>
              <w:bottom w:val="single" w:sz="12" w:space="0" w:color="auto"/>
            </w:tcBorders>
            <w:vAlign w:val="center"/>
          </w:tcPr>
          <w:p w14:paraId="3EE671E3" w14:textId="30B12E3D" w:rsidR="003413D2" w:rsidRPr="008C210B" w:rsidRDefault="003413D2" w:rsidP="009D45A9">
            <w:pPr>
              <w:spacing w:line="360" w:lineRule="auto"/>
              <w:jc w:val="center"/>
              <w:rPr>
                <w:rFonts w:ascii="Times New Roman" w:hAnsi="Times New Roman" w:cs="Times New Roman"/>
                <w:lang w:val="en-GB"/>
              </w:rPr>
            </w:pPr>
          </w:p>
        </w:tc>
      </w:tr>
      <w:tr w:rsidR="003413D2" w:rsidRPr="008C210B" w14:paraId="1597AA35" w14:textId="77777777" w:rsidTr="005F5D10">
        <w:tc>
          <w:tcPr>
            <w:tcW w:w="5000" w:type="pct"/>
            <w:gridSpan w:val="2"/>
            <w:tcBorders>
              <w:top w:val="single" w:sz="12" w:space="0" w:color="auto"/>
            </w:tcBorders>
            <w:vAlign w:val="center"/>
          </w:tcPr>
          <w:p w14:paraId="7BB2CE0C" w14:textId="1E891B30" w:rsidR="003413D2" w:rsidRPr="008C210B" w:rsidRDefault="003413D2" w:rsidP="009D45A9">
            <w:pPr>
              <w:spacing w:line="360" w:lineRule="auto"/>
              <w:jc w:val="center"/>
              <w:rPr>
                <w:rFonts w:ascii="Times New Roman" w:hAnsi="Times New Roman" w:cs="Times New Roman"/>
                <w:b/>
                <w:lang w:val="en-GB"/>
              </w:rPr>
            </w:pPr>
            <w:r w:rsidRPr="008C210B">
              <w:rPr>
                <w:rFonts w:ascii="Times New Roman" w:hAnsi="Times New Roman" w:cs="Times New Roman"/>
                <w:b/>
                <w:lang w:val="en-GB"/>
              </w:rPr>
              <w:t xml:space="preserve">Halogenated benzene </w:t>
            </w:r>
            <w:r w:rsidR="002272D0" w:rsidRPr="008C210B">
              <w:rPr>
                <w:rFonts w:ascii="Times New Roman" w:hAnsi="Times New Roman" w:cs="Times New Roman"/>
                <w:b/>
                <w:lang w:val="en-GB"/>
              </w:rPr>
              <w:t>substructures</w:t>
            </w:r>
          </w:p>
        </w:tc>
      </w:tr>
      <w:tr w:rsidR="002272D0" w:rsidRPr="008C210B" w14:paraId="321A91BB" w14:textId="77777777" w:rsidTr="005F5D10">
        <w:tc>
          <w:tcPr>
            <w:tcW w:w="2645" w:type="pct"/>
            <w:tcBorders>
              <w:top w:val="single" w:sz="12" w:space="0" w:color="auto"/>
            </w:tcBorders>
            <w:vAlign w:val="center"/>
          </w:tcPr>
          <w:p w14:paraId="08146386" w14:textId="597C3A29" w:rsidR="003413D2" w:rsidRPr="008C210B" w:rsidRDefault="006E43E7" w:rsidP="009D45A9">
            <w:pPr>
              <w:spacing w:line="360" w:lineRule="auto"/>
              <w:jc w:val="center"/>
              <w:rPr>
                <w:rFonts w:ascii="Times New Roman" w:hAnsi="Times New Roman" w:cs="Times New Roman"/>
                <w:lang w:val="en-GB"/>
              </w:rPr>
            </w:pPr>
            <w:r w:rsidRPr="006E43E7">
              <w:rPr>
                <w:rFonts w:ascii="Times New Roman" w:hAnsi="Times New Roman" w:cs="Times New Roman"/>
                <w:noProof/>
                <w:lang w:val="en-GB"/>
              </w:rPr>
              <w:drawing>
                <wp:inline distT="0" distB="0" distL="0" distR="0" wp14:anchorId="0DD02C03" wp14:editId="3A526441">
                  <wp:extent cx="2641021" cy="1262418"/>
                  <wp:effectExtent l="0" t="0" r="6985"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60492" cy="1271725"/>
                          </a:xfrm>
                          <a:prstGeom prst="rect">
                            <a:avLst/>
                          </a:prstGeom>
                        </pic:spPr>
                      </pic:pic>
                    </a:graphicData>
                  </a:graphic>
                </wp:inline>
              </w:drawing>
            </w:r>
          </w:p>
          <w:p w14:paraId="13944C3D" w14:textId="54C1353B" w:rsidR="003413D2" w:rsidRPr="008C210B" w:rsidRDefault="003413D2" w:rsidP="009D45A9">
            <w:pPr>
              <w:spacing w:line="360" w:lineRule="auto"/>
              <w:jc w:val="center"/>
              <w:rPr>
                <w:rFonts w:ascii="Times New Roman" w:hAnsi="Times New Roman" w:cs="Times New Roman"/>
                <w:lang w:val="en-GB"/>
              </w:rPr>
            </w:pPr>
          </w:p>
        </w:tc>
        <w:tc>
          <w:tcPr>
            <w:tcW w:w="2355" w:type="pct"/>
            <w:tcBorders>
              <w:top w:val="single" w:sz="12" w:space="0" w:color="auto"/>
            </w:tcBorders>
            <w:vAlign w:val="center"/>
          </w:tcPr>
          <w:p w14:paraId="3B3D7223" w14:textId="4544873A" w:rsidR="002272D0" w:rsidRPr="008C210B" w:rsidRDefault="007618BC" w:rsidP="009D45A9">
            <w:pPr>
              <w:spacing w:line="360" w:lineRule="auto"/>
              <w:jc w:val="center"/>
              <w:rPr>
                <w:rFonts w:ascii="Times New Roman" w:hAnsi="Times New Roman" w:cs="Times New Roman"/>
                <w:lang w:val="en-GB"/>
              </w:rPr>
            </w:pPr>
            <w:r w:rsidRPr="007618BC">
              <w:rPr>
                <w:rFonts w:ascii="Times New Roman" w:hAnsi="Times New Roman" w:cs="Times New Roman"/>
                <w:noProof/>
                <w:lang w:val="en-GB"/>
              </w:rPr>
              <w:drawing>
                <wp:inline distT="0" distB="0" distL="0" distR="0" wp14:anchorId="7104953B" wp14:editId="0EDACB60">
                  <wp:extent cx="1269242" cy="1952006"/>
                  <wp:effectExtent l="0" t="0" r="7620"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274787" cy="1960534"/>
                          </a:xfrm>
                          <a:prstGeom prst="rect">
                            <a:avLst/>
                          </a:prstGeom>
                        </pic:spPr>
                      </pic:pic>
                    </a:graphicData>
                  </a:graphic>
                </wp:inline>
              </w:drawing>
            </w:r>
          </w:p>
        </w:tc>
      </w:tr>
      <w:tr w:rsidR="002272D0" w:rsidRPr="008C210B" w14:paraId="44806C78" w14:textId="77777777" w:rsidTr="005F5D10">
        <w:tc>
          <w:tcPr>
            <w:tcW w:w="2645" w:type="pct"/>
            <w:tcBorders>
              <w:bottom w:val="single" w:sz="6" w:space="0" w:color="auto"/>
            </w:tcBorders>
            <w:vAlign w:val="center"/>
          </w:tcPr>
          <w:p w14:paraId="79504A1B" w14:textId="77777777" w:rsidR="003413D2" w:rsidRPr="008C210B" w:rsidRDefault="003413D2" w:rsidP="009D45A9">
            <w:pPr>
              <w:spacing w:line="360" w:lineRule="auto"/>
              <w:jc w:val="center"/>
              <w:rPr>
                <w:rFonts w:ascii="Times New Roman" w:hAnsi="Times New Roman" w:cs="Times New Roman"/>
                <w:lang w:val="en-GB"/>
              </w:rPr>
            </w:pPr>
            <w:r w:rsidRPr="008C210B">
              <w:rPr>
                <w:rFonts w:ascii="Times New Roman" w:hAnsi="Times New Roman" w:cs="Times New Roman"/>
                <w:lang w:val="en-GB"/>
              </w:rPr>
              <w:t>CAS 19408-74-3</w:t>
            </w:r>
          </w:p>
          <w:p w14:paraId="6A4BED03" w14:textId="5D0F960B" w:rsidR="002272D0" w:rsidRPr="008C210B" w:rsidRDefault="002272D0" w:rsidP="009D45A9">
            <w:pPr>
              <w:spacing w:line="360" w:lineRule="auto"/>
              <w:jc w:val="center"/>
              <w:rPr>
                <w:rFonts w:ascii="Times New Roman" w:hAnsi="Times New Roman" w:cs="Times New Roman"/>
                <w:noProof/>
              </w:rPr>
            </w:pPr>
            <w:r w:rsidRPr="008C210B">
              <w:rPr>
                <w:rFonts w:ascii="Times New Roman" w:hAnsi="Times New Roman" w:cs="Times New Roman"/>
                <w:noProof/>
              </w:rPr>
              <w:t>LD50 = 0.8 mg/kg</w:t>
            </w:r>
          </w:p>
        </w:tc>
        <w:tc>
          <w:tcPr>
            <w:tcW w:w="2355" w:type="pct"/>
            <w:tcBorders>
              <w:bottom w:val="single" w:sz="6" w:space="0" w:color="auto"/>
            </w:tcBorders>
            <w:vAlign w:val="center"/>
          </w:tcPr>
          <w:p w14:paraId="30895BE2" w14:textId="77777777" w:rsidR="003413D2" w:rsidRPr="008C210B" w:rsidRDefault="003413D2" w:rsidP="009D45A9">
            <w:pPr>
              <w:spacing w:line="360" w:lineRule="auto"/>
              <w:jc w:val="center"/>
              <w:rPr>
                <w:rFonts w:ascii="Times New Roman" w:hAnsi="Times New Roman" w:cs="Times New Roman"/>
                <w:lang w:val="en-GB"/>
              </w:rPr>
            </w:pPr>
            <w:r w:rsidRPr="008C210B">
              <w:rPr>
                <w:rFonts w:ascii="Times New Roman" w:hAnsi="Times New Roman" w:cs="Times New Roman"/>
                <w:lang w:val="en-GB"/>
              </w:rPr>
              <w:t>CAS 36518-74-8</w:t>
            </w:r>
          </w:p>
          <w:p w14:paraId="7DD08B64" w14:textId="25A7B9E3" w:rsidR="002272D0" w:rsidRPr="008C210B" w:rsidRDefault="002272D0" w:rsidP="009D45A9">
            <w:pPr>
              <w:spacing w:line="360" w:lineRule="auto"/>
              <w:jc w:val="center"/>
              <w:rPr>
                <w:rFonts w:ascii="Times New Roman" w:hAnsi="Times New Roman" w:cs="Times New Roman"/>
                <w:noProof/>
              </w:rPr>
            </w:pPr>
            <w:r w:rsidRPr="008C210B">
              <w:rPr>
                <w:rFonts w:ascii="Times New Roman" w:hAnsi="Times New Roman" w:cs="Times New Roman"/>
                <w:noProof/>
              </w:rPr>
              <w:t>LD50 = 430 mg/kg</w:t>
            </w:r>
          </w:p>
        </w:tc>
      </w:tr>
      <w:tr w:rsidR="002272D0" w:rsidRPr="008C210B" w14:paraId="12AB11FC" w14:textId="77777777" w:rsidTr="005F5D10">
        <w:tc>
          <w:tcPr>
            <w:tcW w:w="2645" w:type="pct"/>
            <w:tcBorders>
              <w:top w:val="single" w:sz="6" w:space="0" w:color="auto"/>
            </w:tcBorders>
            <w:vAlign w:val="center"/>
          </w:tcPr>
          <w:p w14:paraId="40557864" w14:textId="392BDF59" w:rsidR="003413D2" w:rsidRPr="008C210B" w:rsidRDefault="006E43E7" w:rsidP="009D45A9">
            <w:pPr>
              <w:spacing w:line="360" w:lineRule="auto"/>
              <w:jc w:val="center"/>
              <w:rPr>
                <w:rFonts w:ascii="Times New Roman" w:hAnsi="Times New Roman" w:cs="Times New Roman"/>
                <w:lang w:val="en-GB"/>
              </w:rPr>
            </w:pPr>
            <w:r w:rsidRPr="006E43E7">
              <w:rPr>
                <w:rFonts w:ascii="Times New Roman" w:hAnsi="Times New Roman" w:cs="Times New Roman"/>
                <w:noProof/>
                <w:lang w:val="en-GB"/>
              </w:rPr>
              <w:drawing>
                <wp:inline distT="0" distB="0" distL="0" distR="0" wp14:anchorId="63243A96" wp14:editId="7852AA33">
                  <wp:extent cx="2523731" cy="900753"/>
                  <wp:effectExtent l="0" t="0" r="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68503" cy="916733"/>
                          </a:xfrm>
                          <a:prstGeom prst="rect">
                            <a:avLst/>
                          </a:prstGeom>
                        </pic:spPr>
                      </pic:pic>
                    </a:graphicData>
                  </a:graphic>
                </wp:inline>
              </w:drawing>
            </w:r>
          </w:p>
        </w:tc>
        <w:tc>
          <w:tcPr>
            <w:tcW w:w="2355" w:type="pct"/>
            <w:tcBorders>
              <w:top w:val="single" w:sz="6" w:space="0" w:color="auto"/>
            </w:tcBorders>
            <w:vAlign w:val="center"/>
          </w:tcPr>
          <w:p w14:paraId="29F87CC8" w14:textId="77777777" w:rsidR="003413D2" w:rsidRPr="008C210B" w:rsidRDefault="003413D2" w:rsidP="009D45A9">
            <w:pPr>
              <w:spacing w:line="360" w:lineRule="auto"/>
              <w:jc w:val="center"/>
              <w:rPr>
                <w:rFonts w:ascii="Times New Roman" w:hAnsi="Times New Roman" w:cs="Times New Roman"/>
                <w:lang w:val="en-GB"/>
              </w:rPr>
            </w:pPr>
          </w:p>
        </w:tc>
      </w:tr>
      <w:tr w:rsidR="002272D0" w:rsidRPr="008C210B" w14:paraId="566D5874" w14:textId="77777777" w:rsidTr="005F5D10">
        <w:tc>
          <w:tcPr>
            <w:tcW w:w="2645" w:type="pct"/>
            <w:tcBorders>
              <w:bottom w:val="single" w:sz="12" w:space="0" w:color="auto"/>
            </w:tcBorders>
            <w:vAlign w:val="center"/>
          </w:tcPr>
          <w:p w14:paraId="6B8D3FB1" w14:textId="77777777" w:rsidR="003413D2" w:rsidRPr="008C210B" w:rsidRDefault="003413D2" w:rsidP="009D45A9">
            <w:pPr>
              <w:spacing w:line="360" w:lineRule="auto"/>
              <w:jc w:val="center"/>
              <w:rPr>
                <w:rFonts w:ascii="Times New Roman" w:hAnsi="Times New Roman" w:cs="Times New Roman"/>
                <w:lang w:val="en-GB"/>
              </w:rPr>
            </w:pPr>
            <w:r w:rsidRPr="008C210B">
              <w:rPr>
                <w:rFonts w:ascii="Times New Roman" w:hAnsi="Times New Roman" w:cs="Times New Roman"/>
                <w:lang w:val="en-GB"/>
              </w:rPr>
              <w:t>CAS 50585-41-6</w:t>
            </w:r>
          </w:p>
          <w:p w14:paraId="03EBC049" w14:textId="17DC1294" w:rsidR="002272D0" w:rsidRPr="008C210B" w:rsidRDefault="002272D0" w:rsidP="009D45A9">
            <w:pPr>
              <w:spacing w:line="360" w:lineRule="auto"/>
              <w:jc w:val="center"/>
              <w:rPr>
                <w:rFonts w:ascii="Times New Roman" w:hAnsi="Times New Roman" w:cs="Times New Roman"/>
                <w:noProof/>
              </w:rPr>
            </w:pPr>
            <w:r w:rsidRPr="008C210B">
              <w:rPr>
                <w:rFonts w:ascii="Times New Roman" w:hAnsi="Times New Roman" w:cs="Times New Roman"/>
                <w:noProof/>
              </w:rPr>
              <w:t>LD50 = 0.1 mg/kg</w:t>
            </w:r>
          </w:p>
        </w:tc>
        <w:tc>
          <w:tcPr>
            <w:tcW w:w="2355" w:type="pct"/>
            <w:tcBorders>
              <w:bottom w:val="single" w:sz="12" w:space="0" w:color="auto"/>
            </w:tcBorders>
            <w:vAlign w:val="center"/>
          </w:tcPr>
          <w:p w14:paraId="063C67F8" w14:textId="77777777" w:rsidR="003413D2" w:rsidRPr="008C210B" w:rsidRDefault="003413D2" w:rsidP="009D45A9">
            <w:pPr>
              <w:spacing w:line="360" w:lineRule="auto"/>
              <w:jc w:val="center"/>
              <w:rPr>
                <w:rFonts w:ascii="Times New Roman" w:hAnsi="Times New Roman" w:cs="Times New Roman"/>
                <w:lang w:val="en-GB"/>
              </w:rPr>
            </w:pPr>
          </w:p>
        </w:tc>
      </w:tr>
    </w:tbl>
    <w:p w14:paraId="59B114FE" w14:textId="77777777" w:rsidR="003413D2" w:rsidRPr="008C210B" w:rsidRDefault="003413D2" w:rsidP="009D45A9">
      <w:pPr>
        <w:spacing w:line="360" w:lineRule="auto"/>
        <w:rPr>
          <w:rFonts w:ascii="Times New Roman" w:hAnsi="Times New Roman" w:cs="Times New Roman"/>
          <w:lang w:val="en-GB"/>
        </w:rPr>
      </w:pPr>
    </w:p>
    <w:sectPr w:rsidR="003413D2" w:rsidRPr="008C210B">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iberation Serif">
    <w:altName w:val="Times New Roman"/>
    <w:charset w:val="00"/>
    <w:family w:val="roman"/>
    <w:pitch w:val="variable"/>
  </w:font>
  <w:font w:name="Noto Sans CJK SC Regular">
    <w:altName w:val="Times New Roman"/>
    <w:charset w:val="00"/>
    <w:family w:val="auto"/>
    <w:pitch w:val="variable"/>
  </w:font>
  <w:font w:name="FreeSans">
    <w:altName w:val="Times New Roman"/>
    <w:charset w:val="00"/>
    <w:family w:val="auto"/>
    <w:pitch w:val="variable"/>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3F7E7A"/>
    <w:multiLevelType w:val="hybridMultilevel"/>
    <w:tmpl w:val="E79E4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E5717FE"/>
    <w:multiLevelType w:val="hybridMultilevel"/>
    <w:tmpl w:val="DB26E2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12C9"/>
    <w:rsid w:val="00024337"/>
    <w:rsid w:val="000B5B59"/>
    <w:rsid w:val="000C3502"/>
    <w:rsid w:val="000E5C44"/>
    <w:rsid w:val="00134EF4"/>
    <w:rsid w:val="00206320"/>
    <w:rsid w:val="002272D0"/>
    <w:rsid w:val="002312C9"/>
    <w:rsid w:val="003413D2"/>
    <w:rsid w:val="00370BE1"/>
    <w:rsid w:val="003B074F"/>
    <w:rsid w:val="003F11EF"/>
    <w:rsid w:val="00405735"/>
    <w:rsid w:val="00421A58"/>
    <w:rsid w:val="00435868"/>
    <w:rsid w:val="004A4D28"/>
    <w:rsid w:val="00577F1C"/>
    <w:rsid w:val="005936E6"/>
    <w:rsid w:val="005D6DEE"/>
    <w:rsid w:val="005F5D10"/>
    <w:rsid w:val="006E43E7"/>
    <w:rsid w:val="007618BC"/>
    <w:rsid w:val="007D4644"/>
    <w:rsid w:val="0082318B"/>
    <w:rsid w:val="008A2733"/>
    <w:rsid w:val="008C210B"/>
    <w:rsid w:val="008D3936"/>
    <w:rsid w:val="009D45A9"/>
    <w:rsid w:val="009D6208"/>
    <w:rsid w:val="00C47533"/>
    <w:rsid w:val="00DC0167"/>
    <w:rsid w:val="00DC34A8"/>
    <w:rsid w:val="00ED3E5B"/>
    <w:rsid w:val="00F7276D"/>
    <w:rsid w:val="00FB770A"/>
    <w:rsid w:val="00FD26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7104F2"/>
  <w15:chartTrackingRefBased/>
  <w15:docId w15:val="{1BCA27F9-3BF3-416B-8D98-4448093732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435868"/>
    <w:pPr>
      <w:spacing w:after="0" w:line="240" w:lineRule="auto"/>
    </w:pPr>
    <w:rPr>
      <w:rFonts w:ascii="Liberation Serif" w:eastAsia="Noto Sans CJK SC Regular" w:hAnsi="Liberation Serif" w:cs="FreeSans"/>
      <w:color w:val="00000A"/>
      <w:sz w:val="24"/>
      <w:szCs w:val="24"/>
      <w:lang w:val="en-US" w:eastAsia="zh-CN" w:bidi="hi-IN"/>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Auteurs">
    <w:name w:val="Auteurs"/>
    <w:basedOn w:val="Normale"/>
    <w:qFormat/>
    <w:rsid w:val="00435868"/>
    <w:pPr>
      <w:jc w:val="center"/>
    </w:pPr>
    <w:rPr>
      <w:rFonts w:ascii="Arial" w:hAnsi="Arial"/>
      <w:sz w:val="22"/>
      <w:lang w:eastAsia="en-US"/>
    </w:rPr>
  </w:style>
  <w:style w:type="character" w:customStyle="1" w:styleId="Affililiations">
    <w:name w:val="Affililiations"/>
    <w:basedOn w:val="Carpredefinitoparagrafo"/>
    <w:qFormat/>
    <w:rsid w:val="00435868"/>
    <w:rPr>
      <w:rFonts w:ascii="Arial" w:hAnsi="Arial"/>
      <w:i/>
      <w:strike w:val="0"/>
      <w:dstrike w:val="0"/>
      <w:position w:val="0"/>
      <w:sz w:val="22"/>
      <w:szCs w:val="24"/>
      <w:vertAlign w:val="baseline"/>
      <w:lang w:val="fr-FR" w:eastAsia="en-US" w:bidi="ar-SA"/>
    </w:rPr>
  </w:style>
  <w:style w:type="paragraph" w:customStyle="1" w:styleId="Titredelacontribution">
    <w:name w:val="Titre de la contribution"/>
    <w:basedOn w:val="Normale"/>
    <w:qFormat/>
    <w:rsid w:val="00435868"/>
    <w:pPr>
      <w:spacing w:after="120"/>
      <w:jc w:val="center"/>
    </w:pPr>
    <w:rPr>
      <w:rFonts w:ascii="Arial" w:eastAsia="Times New Roman" w:hAnsi="Arial" w:cs="Times New Roman"/>
      <w:b/>
      <w:sz w:val="28"/>
      <w:szCs w:val="28"/>
      <w:lang w:eastAsia="en-US" w:bidi="ar-SA"/>
    </w:rPr>
  </w:style>
  <w:style w:type="character" w:styleId="Testosegnaposto">
    <w:name w:val="Placeholder Text"/>
    <w:basedOn w:val="Carpredefinitoparagrafo"/>
    <w:uiPriority w:val="99"/>
    <w:semiHidden/>
    <w:rsid w:val="005936E6"/>
    <w:rPr>
      <w:color w:val="808080"/>
    </w:rPr>
  </w:style>
  <w:style w:type="table" w:styleId="Grigliatabella">
    <w:name w:val="Table Grid"/>
    <w:basedOn w:val="Tabellanormale"/>
    <w:uiPriority w:val="39"/>
    <w:rsid w:val="000243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fumetto">
    <w:name w:val="Balloon Text"/>
    <w:basedOn w:val="Normale"/>
    <w:link w:val="TestofumettoCarattere"/>
    <w:uiPriority w:val="99"/>
    <w:semiHidden/>
    <w:unhideWhenUsed/>
    <w:rsid w:val="00370BE1"/>
    <w:rPr>
      <w:rFonts w:ascii="Segoe UI" w:hAnsi="Segoe UI" w:cs="Mangal"/>
      <w:sz w:val="18"/>
      <w:szCs w:val="16"/>
    </w:rPr>
  </w:style>
  <w:style w:type="character" w:customStyle="1" w:styleId="TestofumettoCarattere">
    <w:name w:val="Testo fumetto Carattere"/>
    <w:basedOn w:val="Carpredefinitoparagrafo"/>
    <w:link w:val="Testofumetto"/>
    <w:uiPriority w:val="99"/>
    <w:semiHidden/>
    <w:rsid w:val="00370BE1"/>
    <w:rPr>
      <w:rFonts w:ascii="Segoe UI" w:eastAsia="Noto Sans CJK SC Regular" w:hAnsi="Segoe UI" w:cs="Mangal"/>
      <w:color w:val="00000A"/>
      <w:sz w:val="18"/>
      <w:szCs w:val="16"/>
      <w:lang w:val="en-US" w:eastAsia="zh-CN" w:bidi="hi-IN"/>
    </w:rPr>
  </w:style>
  <w:style w:type="paragraph" w:styleId="Paragrafoelenco">
    <w:name w:val="List Paragraph"/>
    <w:basedOn w:val="Normale"/>
    <w:uiPriority w:val="34"/>
    <w:qFormat/>
    <w:rsid w:val="00405735"/>
    <w:pPr>
      <w:ind w:left="720"/>
      <w:contextualSpacing/>
    </w:pPr>
    <w:rPr>
      <w:rFonts w:cs="Mangal"/>
      <w:szCs w:val="21"/>
    </w:rPr>
  </w:style>
  <w:style w:type="character" w:styleId="Collegamentoipertestuale">
    <w:name w:val="Hyperlink"/>
    <w:basedOn w:val="Carpredefinitoparagrafo"/>
    <w:uiPriority w:val="99"/>
    <w:unhideWhenUsed/>
    <w:rsid w:val="008C210B"/>
    <w:rPr>
      <w:color w:val="0563C1" w:themeColor="hyperlink"/>
      <w:u w:val="single"/>
    </w:rPr>
  </w:style>
  <w:style w:type="table" w:styleId="Tabellasemplice-3">
    <w:name w:val="Plain Table 3"/>
    <w:basedOn w:val="Tabellanormale"/>
    <w:uiPriority w:val="43"/>
    <w:rsid w:val="00DC34A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323072">
      <w:bodyDiv w:val="1"/>
      <w:marLeft w:val="0"/>
      <w:marRight w:val="0"/>
      <w:marTop w:val="0"/>
      <w:marBottom w:val="0"/>
      <w:divBdr>
        <w:top w:val="none" w:sz="0" w:space="0" w:color="auto"/>
        <w:left w:val="none" w:sz="0" w:space="0" w:color="auto"/>
        <w:bottom w:val="none" w:sz="0" w:space="0" w:color="auto"/>
        <w:right w:val="none" w:sz="0" w:space="0" w:color="auto"/>
      </w:divBdr>
    </w:div>
    <w:div w:id="110243494">
      <w:bodyDiv w:val="1"/>
      <w:marLeft w:val="0"/>
      <w:marRight w:val="0"/>
      <w:marTop w:val="0"/>
      <w:marBottom w:val="0"/>
      <w:divBdr>
        <w:top w:val="none" w:sz="0" w:space="0" w:color="auto"/>
        <w:left w:val="none" w:sz="0" w:space="0" w:color="auto"/>
        <w:bottom w:val="none" w:sz="0" w:space="0" w:color="auto"/>
        <w:right w:val="none" w:sz="0" w:space="0" w:color="auto"/>
      </w:divBdr>
    </w:div>
    <w:div w:id="146407626">
      <w:bodyDiv w:val="1"/>
      <w:marLeft w:val="0"/>
      <w:marRight w:val="0"/>
      <w:marTop w:val="0"/>
      <w:marBottom w:val="0"/>
      <w:divBdr>
        <w:top w:val="none" w:sz="0" w:space="0" w:color="auto"/>
        <w:left w:val="none" w:sz="0" w:space="0" w:color="auto"/>
        <w:bottom w:val="none" w:sz="0" w:space="0" w:color="auto"/>
        <w:right w:val="none" w:sz="0" w:space="0" w:color="auto"/>
      </w:divBdr>
    </w:div>
    <w:div w:id="579146283">
      <w:bodyDiv w:val="1"/>
      <w:marLeft w:val="0"/>
      <w:marRight w:val="0"/>
      <w:marTop w:val="0"/>
      <w:marBottom w:val="0"/>
      <w:divBdr>
        <w:top w:val="none" w:sz="0" w:space="0" w:color="auto"/>
        <w:left w:val="none" w:sz="0" w:space="0" w:color="auto"/>
        <w:bottom w:val="none" w:sz="0" w:space="0" w:color="auto"/>
        <w:right w:val="none" w:sz="0" w:space="0" w:color="auto"/>
      </w:divBdr>
    </w:div>
    <w:div w:id="1176699660">
      <w:bodyDiv w:val="1"/>
      <w:marLeft w:val="0"/>
      <w:marRight w:val="0"/>
      <w:marTop w:val="0"/>
      <w:marBottom w:val="0"/>
      <w:divBdr>
        <w:top w:val="none" w:sz="0" w:space="0" w:color="auto"/>
        <w:left w:val="none" w:sz="0" w:space="0" w:color="auto"/>
        <w:bottom w:val="none" w:sz="0" w:space="0" w:color="auto"/>
        <w:right w:val="none" w:sz="0" w:space="0" w:color="auto"/>
      </w:divBdr>
    </w:div>
    <w:div w:id="1198198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chart" Target="charts/chart2.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chart" Target="charts/chart6.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chart" Target="charts/chart5.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hart" Target="charts/chart4.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Filippo\Desktop\echavniceatm.csv.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Filippo\Desktop\echavniceatm.csv.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Filippo\Desktop\echavniceatm.csv.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Filippo\Desktop\echavniceatm.csv.xlsx" TargetMode="External"/><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Filippo\Desktop\echavniceatm.csv.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flung\AppData\Local\Temp\LD50histogramtanimoto.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Users\Filippo\Google Drive\2.Università\UNISTRA\ArticleGr\LD50\[TBD_GHS_Confusionmatrix_SUMMARY.xlsx]HISTOGRAMS FOR LD50 REG'!$J$3</c:f>
              <c:strCache>
                <c:ptCount val="1"/>
                <c:pt idx="0">
                  <c:v>NICEATM</c:v>
                </c:pt>
              </c:strCache>
            </c:strRef>
          </c:tx>
          <c:spPr>
            <a:solidFill>
              <a:srgbClr val="004586"/>
            </a:solidFill>
            <a:ln>
              <a:noFill/>
            </a:ln>
          </c:spPr>
          <c:invertIfNegative val="0"/>
          <c:dLbls>
            <c:spPr>
              <a:noFill/>
              <a:ln>
                <a:noFill/>
              </a:ln>
              <a:effectLst/>
            </c:spPr>
            <c:txPr>
              <a:bodyPr/>
              <a:lstStyle/>
              <a:p>
                <a:pPr>
                  <a:defRPr sz="1000" b="0" strike="noStrike" spc="-1">
                    <a:latin typeface="Arial"/>
                  </a:defRPr>
                </a:pPr>
                <a:endParaRPr lang="en-US"/>
              </a:p>
            </c:txP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Users\Filippo\Google Drive\2.Università\UNISTRA\ArticleGr\LD50\[TBD_GHS_Confusionmatrix_SUMMARY.xlsx]HISTOGRAMS FOR LD50 REG'!$H$4:$H$21</c:f>
              <c:strCache>
                <c:ptCount val="18"/>
                <c:pt idx="0">
                  <c:v>-∞ | -2.2</c:v>
                </c:pt>
                <c:pt idx="1">
                  <c:v>-2.2 | -1.9</c:v>
                </c:pt>
                <c:pt idx="2">
                  <c:v>-1.9 | -1.6</c:v>
                </c:pt>
                <c:pt idx="3">
                  <c:v>-1.6 | -1.3</c:v>
                </c:pt>
                <c:pt idx="4">
                  <c:v>-1.3 | -1</c:v>
                </c:pt>
                <c:pt idx="5">
                  <c:v>-1 | -0.7</c:v>
                </c:pt>
                <c:pt idx="6">
                  <c:v>-0.7 | -0.4</c:v>
                </c:pt>
                <c:pt idx="7">
                  <c:v>-0.4 | -0.1</c:v>
                </c:pt>
                <c:pt idx="8">
                  <c:v>-0.1 | 0.2</c:v>
                </c:pt>
                <c:pt idx="9">
                  <c:v>0.2 | 0.5</c:v>
                </c:pt>
                <c:pt idx="10">
                  <c:v>0.5 | 0.8</c:v>
                </c:pt>
                <c:pt idx="11">
                  <c:v>0.8 | 1.1</c:v>
                </c:pt>
                <c:pt idx="12">
                  <c:v>1.1 | 1.4</c:v>
                </c:pt>
                <c:pt idx="13">
                  <c:v>1.4 | 1.7</c:v>
                </c:pt>
                <c:pt idx="14">
                  <c:v>1.7 | 2</c:v>
                </c:pt>
                <c:pt idx="15">
                  <c:v>2 | 2.3</c:v>
                </c:pt>
                <c:pt idx="16">
                  <c:v>2.3 | 2.6</c:v>
                </c:pt>
                <c:pt idx="17">
                  <c:v>2.6 | +∞</c:v>
                </c:pt>
              </c:strCache>
            </c:strRef>
          </c:cat>
          <c:val>
            <c:numRef>
              <c:f>'\Users\Filippo\Google Drive\2.Università\UNISTRA\ArticleGr\LD50\[TBD_GHS_Confusionmatrix_SUMMARY.xlsx]HISTOGRAMS FOR LD50 REG'!$J$4:$J$21</c:f>
              <c:numCache>
                <c:formatCode>General</c:formatCode>
                <c:ptCount val="18"/>
                <c:pt idx="0">
                  <c:v>28</c:v>
                </c:pt>
                <c:pt idx="1">
                  <c:v>107</c:v>
                </c:pt>
                <c:pt idx="2">
                  <c:v>354</c:v>
                </c:pt>
                <c:pt idx="3">
                  <c:v>780</c:v>
                </c:pt>
                <c:pt idx="4">
                  <c:v>1173</c:v>
                </c:pt>
                <c:pt idx="5">
                  <c:v>1308</c:v>
                </c:pt>
                <c:pt idx="6">
                  <c:v>1273</c:v>
                </c:pt>
                <c:pt idx="7">
                  <c:v>992</c:v>
                </c:pt>
                <c:pt idx="8">
                  <c:v>748</c:v>
                </c:pt>
                <c:pt idx="9">
                  <c:v>450</c:v>
                </c:pt>
                <c:pt idx="10">
                  <c:v>333</c:v>
                </c:pt>
                <c:pt idx="11">
                  <c:v>226</c:v>
                </c:pt>
                <c:pt idx="12">
                  <c:v>146</c:v>
                </c:pt>
                <c:pt idx="13">
                  <c:v>123</c:v>
                </c:pt>
                <c:pt idx="14">
                  <c:v>90</c:v>
                </c:pt>
                <c:pt idx="15">
                  <c:v>62</c:v>
                </c:pt>
                <c:pt idx="16">
                  <c:v>28</c:v>
                </c:pt>
                <c:pt idx="17">
                  <c:v>35</c:v>
                </c:pt>
              </c:numCache>
            </c:numRef>
          </c:val>
          <c:extLst>
            <c:ext xmlns:c16="http://schemas.microsoft.com/office/drawing/2014/chart" uri="{C3380CC4-5D6E-409C-BE32-E72D297353CC}">
              <c16:uniqueId val="{00000000-A714-4B2A-804F-3054603FB0E1}"/>
            </c:ext>
          </c:extLst>
        </c:ser>
        <c:ser>
          <c:idx val="1"/>
          <c:order val="1"/>
          <c:tx>
            <c:strRef>
              <c:f>'\Users\Filippo\Google Drive\2.Università\UNISTRA\ArticleGr\LD50\[TBD_GHS_Confusionmatrix_SUMMARY.xlsx]HISTOGRAMS FOR LD50 REG'!$K$3</c:f>
              <c:strCache>
                <c:ptCount val="1"/>
                <c:pt idx="0">
                  <c:v>QSARTOOLBOX</c:v>
                </c:pt>
              </c:strCache>
            </c:strRef>
          </c:tx>
          <c:spPr>
            <a:solidFill>
              <a:srgbClr val="FF420E"/>
            </a:solidFill>
            <a:ln>
              <a:noFill/>
            </a:ln>
          </c:spPr>
          <c:invertIfNegative val="0"/>
          <c:dLbls>
            <c:spPr>
              <a:noFill/>
              <a:ln>
                <a:noFill/>
              </a:ln>
              <a:effectLst/>
            </c:spPr>
            <c:txPr>
              <a:bodyPr/>
              <a:lstStyle/>
              <a:p>
                <a:pPr>
                  <a:defRPr sz="1000" b="0" strike="noStrike" spc="-1">
                    <a:latin typeface="Arial"/>
                  </a:defRPr>
                </a:pPr>
                <a:endParaRPr lang="en-US"/>
              </a:p>
            </c:txP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Users\Filippo\Google Drive\2.Università\UNISTRA\ArticleGr\LD50\[TBD_GHS_Confusionmatrix_SUMMARY.xlsx]HISTOGRAMS FOR LD50 REG'!$H$4:$H$21</c:f>
              <c:strCache>
                <c:ptCount val="18"/>
                <c:pt idx="0">
                  <c:v>-∞ | -2.2</c:v>
                </c:pt>
                <c:pt idx="1">
                  <c:v>-2.2 | -1.9</c:v>
                </c:pt>
                <c:pt idx="2">
                  <c:v>-1.9 | -1.6</c:v>
                </c:pt>
                <c:pt idx="3">
                  <c:v>-1.6 | -1.3</c:v>
                </c:pt>
                <c:pt idx="4">
                  <c:v>-1.3 | -1</c:v>
                </c:pt>
                <c:pt idx="5">
                  <c:v>-1 | -0.7</c:v>
                </c:pt>
                <c:pt idx="6">
                  <c:v>-0.7 | -0.4</c:v>
                </c:pt>
                <c:pt idx="7">
                  <c:v>-0.4 | -0.1</c:v>
                </c:pt>
                <c:pt idx="8">
                  <c:v>-0.1 | 0.2</c:v>
                </c:pt>
                <c:pt idx="9">
                  <c:v>0.2 | 0.5</c:v>
                </c:pt>
                <c:pt idx="10">
                  <c:v>0.5 | 0.8</c:v>
                </c:pt>
                <c:pt idx="11">
                  <c:v>0.8 | 1.1</c:v>
                </c:pt>
                <c:pt idx="12">
                  <c:v>1.1 | 1.4</c:v>
                </c:pt>
                <c:pt idx="13">
                  <c:v>1.4 | 1.7</c:v>
                </c:pt>
                <c:pt idx="14">
                  <c:v>1.7 | 2</c:v>
                </c:pt>
                <c:pt idx="15">
                  <c:v>2 | 2.3</c:v>
                </c:pt>
                <c:pt idx="16">
                  <c:v>2.3 | 2.6</c:v>
                </c:pt>
                <c:pt idx="17">
                  <c:v>2.6 | +∞</c:v>
                </c:pt>
              </c:strCache>
            </c:strRef>
          </c:cat>
          <c:val>
            <c:numRef>
              <c:f>'\Users\Filippo\Google Drive\2.Università\UNISTRA\ArticleGr\LD50\[TBD_GHS_Confusionmatrix_SUMMARY.xlsx]HISTOGRAMS FOR LD50 REG'!$K$4:$K$21</c:f>
              <c:numCache>
                <c:formatCode>General</c:formatCode>
                <c:ptCount val="18"/>
                <c:pt idx="0">
                  <c:v>47</c:v>
                </c:pt>
                <c:pt idx="1">
                  <c:v>152</c:v>
                </c:pt>
                <c:pt idx="2">
                  <c:v>415</c:v>
                </c:pt>
                <c:pt idx="3">
                  <c:v>1241</c:v>
                </c:pt>
                <c:pt idx="4">
                  <c:v>1738</c:v>
                </c:pt>
                <c:pt idx="5">
                  <c:v>1739</c:v>
                </c:pt>
                <c:pt idx="6">
                  <c:v>1505</c:v>
                </c:pt>
                <c:pt idx="7">
                  <c:v>1006</c:v>
                </c:pt>
                <c:pt idx="8">
                  <c:v>871</c:v>
                </c:pt>
                <c:pt idx="9">
                  <c:v>500</c:v>
                </c:pt>
                <c:pt idx="10">
                  <c:v>352</c:v>
                </c:pt>
                <c:pt idx="11">
                  <c:v>276</c:v>
                </c:pt>
                <c:pt idx="12">
                  <c:v>203</c:v>
                </c:pt>
                <c:pt idx="13">
                  <c:v>171</c:v>
                </c:pt>
                <c:pt idx="14">
                  <c:v>134</c:v>
                </c:pt>
                <c:pt idx="15">
                  <c:v>97</c:v>
                </c:pt>
                <c:pt idx="16">
                  <c:v>44</c:v>
                </c:pt>
                <c:pt idx="17">
                  <c:v>40</c:v>
                </c:pt>
              </c:numCache>
            </c:numRef>
          </c:val>
          <c:extLst>
            <c:ext xmlns:c16="http://schemas.microsoft.com/office/drawing/2014/chart" uri="{C3380CC4-5D6E-409C-BE32-E72D297353CC}">
              <c16:uniqueId val="{00000001-A714-4B2A-804F-3054603FB0E1}"/>
            </c:ext>
          </c:extLst>
        </c:ser>
        <c:ser>
          <c:idx val="2"/>
          <c:order val="2"/>
          <c:tx>
            <c:strRef>
              <c:f>'\Users\Filippo\Google Drive\2.Università\UNISTRA\ArticleGr\LD50\[TBD_GHS_Confusionmatrix_SUMMARY.xlsx]HISTOGRAMS FOR LD50 REG'!$L$3</c:f>
              <c:strCache>
                <c:ptCount val="1"/>
                <c:pt idx="0">
                  <c:v>TESTEPA</c:v>
                </c:pt>
              </c:strCache>
            </c:strRef>
          </c:tx>
          <c:spPr>
            <a:solidFill>
              <a:srgbClr val="FFD320"/>
            </a:solidFill>
            <a:ln>
              <a:noFill/>
            </a:ln>
          </c:spPr>
          <c:invertIfNegative val="0"/>
          <c:dLbls>
            <c:spPr>
              <a:noFill/>
              <a:ln>
                <a:noFill/>
              </a:ln>
              <a:effectLst/>
            </c:spPr>
            <c:txPr>
              <a:bodyPr/>
              <a:lstStyle/>
              <a:p>
                <a:pPr>
                  <a:defRPr sz="1000" b="0" strike="noStrike" spc="-1">
                    <a:latin typeface="Arial"/>
                  </a:defRPr>
                </a:pPr>
                <a:endParaRPr lang="en-US"/>
              </a:p>
            </c:txP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Users\Filippo\Google Drive\2.Università\UNISTRA\ArticleGr\LD50\[TBD_GHS_Confusionmatrix_SUMMARY.xlsx]HISTOGRAMS FOR LD50 REG'!$H$4:$H$21</c:f>
              <c:strCache>
                <c:ptCount val="18"/>
                <c:pt idx="0">
                  <c:v>-∞ | -2.2</c:v>
                </c:pt>
                <c:pt idx="1">
                  <c:v>-2.2 | -1.9</c:v>
                </c:pt>
                <c:pt idx="2">
                  <c:v>-1.9 | -1.6</c:v>
                </c:pt>
                <c:pt idx="3">
                  <c:v>-1.6 | -1.3</c:v>
                </c:pt>
                <c:pt idx="4">
                  <c:v>-1.3 | -1</c:v>
                </c:pt>
                <c:pt idx="5">
                  <c:v>-1 | -0.7</c:v>
                </c:pt>
                <c:pt idx="6">
                  <c:v>-0.7 | -0.4</c:v>
                </c:pt>
                <c:pt idx="7">
                  <c:v>-0.4 | -0.1</c:v>
                </c:pt>
                <c:pt idx="8">
                  <c:v>-0.1 | 0.2</c:v>
                </c:pt>
                <c:pt idx="9">
                  <c:v>0.2 | 0.5</c:v>
                </c:pt>
                <c:pt idx="10">
                  <c:v>0.5 | 0.8</c:v>
                </c:pt>
                <c:pt idx="11">
                  <c:v>0.8 | 1.1</c:v>
                </c:pt>
                <c:pt idx="12">
                  <c:v>1.1 | 1.4</c:v>
                </c:pt>
                <c:pt idx="13">
                  <c:v>1.4 | 1.7</c:v>
                </c:pt>
                <c:pt idx="14">
                  <c:v>1.7 | 2</c:v>
                </c:pt>
                <c:pt idx="15">
                  <c:v>2 | 2.3</c:v>
                </c:pt>
                <c:pt idx="16">
                  <c:v>2.3 | 2.6</c:v>
                </c:pt>
                <c:pt idx="17">
                  <c:v>2.6 | +∞</c:v>
                </c:pt>
              </c:strCache>
            </c:strRef>
          </c:cat>
          <c:val>
            <c:numRef>
              <c:f>'\Users\Filippo\Google Drive\2.Università\UNISTRA\ArticleGr\LD50\[TBD_GHS_Confusionmatrix_SUMMARY.xlsx]HISTOGRAMS FOR LD50 REG'!$L$4:$L$21</c:f>
              <c:numCache>
                <c:formatCode>General</c:formatCode>
                <c:ptCount val="18"/>
                <c:pt idx="0">
                  <c:v>33</c:v>
                </c:pt>
                <c:pt idx="1">
                  <c:v>120</c:v>
                </c:pt>
                <c:pt idx="2">
                  <c:v>321</c:v>
                </c:pt>
                <c:pt idx="3">
                  <c:v>770</c:v>
                </c:pt>
                <c:pt idx="4">
                  <c:v>1043</c:v>
                </c:pt>
                <c:pt idx="5">
                  <c:v>1088</c:v>
                </c:pt>
                <c:pt idx="6">
                  <c:v>1053</c:v>
                </c:pt>
                <c:pt idx="7">
                  <c:v>749</c:v>
                </c:pt>
                <c:pt idx="8">
                  <c:v>604</c:v>
                </c:pt>
                <c:pt idx="9">
                  <c:v>394</c:v>
                </c:pt>
                <c:pt idx="10">
                  <c:v>316</c:v>
                </c:pt>
                <c:pt idx="11">
                  <c:v>240</c:v>
                </c:pt>
                <c:pt idx="12">
                  <c:v>171</c:v>
                </c:pt>
                <c:pt idx="13">
                  <c:v>148</c:v>
                </c:pt>
                <c:pt idx="14">
                  <c:v>117</c:v>
                </c:pt>
                <c:pt idx="15">
                  <c:v>79</c:v>
                </c:pt>
                <c:pt idx="16">
                  <c:v>39</c:v>
                </c:pt>
                <c:pt idx="17">
                  <c:v>30</c:v>
                </c:pt>
              </c:numCache>
            </c:numRef>
          </c:val>
          <c:extLst>
            <c:ext xmlns:c16="http://schemas.microsoft.com/office/drawing/2014/chart" uri="{C3380CC4-5D6E-409C-BE32-E72D297353CC}">
              <c16:uniqueId val="{00000002-A714-4B2A-804F-3054603FB0E1}"/>
            </c:ext>
          </c:extLst>
        </c:ser>
        <c:ser>
          <c:idx val="3"/>
          <c:order val="3"/>
          <c:tx>
            <c:strRef>
              <c:f>'\Users\Filippo\Google Drive\2.Università\UNISTRA\ArticleGr\LD50\[TBD_GHS_Confusionmatrix_SUMMARY.xlsx]HISTOGRAMS FOR LD50 REG'!$M$3</c:f>
              <c:strCache>
                <c:ptCount val="1"/>
                <c:pt idx="0">
                  <c:v>ECHA</c:v>
                </c:pt>
              </c:strCache>
            </c:strRef>
          </c:tx>
          <c:spPr>
            <a:solidFill>
              <a:srgbClr val="579D1C"/>
            </a:solidFill>
            <a:ln>
              <a:noFill/>
            </a:ln>
          </c:spPr>
          <c:invertIfNegative val="0"/>
          <c:dLbls>
            <c:spPr>
              <a:noFill/>
              <a:ln>
                <a:noFill/>
              </a:ln>
              <a:effectLst/>
            </c:spPr>
            <c:txPr>
              <a:bodyPr/>
              <a:lstStyle/>
              <a:p>
                <a:pPr>
                  <a:defRPr sz="1000" b="0" strike="noStrike" spc="-1">
                    <a:latin typeface="Arial"/>
                  </a:defRPr>
                </a:pPr>
                <a:endParaRPr lang="en-US"/>
              </a:p>
            </c:txP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Users\Filippo\Google Drive\2.Università\UNISTRA\ArticleGr\LD50\[TBD_GHS_Confusionmatrix_SUMMARY.xlsx]HISTOGRAMS FOR LD50 REG'!$H$4:$H$21</c:f>
              <c:strCache>
                <c:ptCount val="18"/>
                <c:pt idx="0">
                  <c:v>-∞ | -2.2</c:v>
                </c:pt>
                <c:pt idx="1">
                  <c:v>-2.2 | -1.9</c:v>
                </c:pt>
                <c:pt idx="2">
                  <c:v>-1.9 | -1.6</c:v>
                </c:pt>
                <c:pt idx="3">
                  <c:v>-1.6 | -1.3</c:v>
                </c:pt>
                <c:pt idx="4">
                  <c:v>-1.3 | -1</c:v>
                </c:pt>
                <c:pt idx="5">
                  <c:v>-1 | -0.7</c:v>
                </c:pt>
                <c:pt idx="6">
                  <c:v>-0.7 | -0.4</c:v>
                </c:pt>
                <c:pt idx="7">
                  <c:v>-0.4 | -0.1</c:v>
                </c:pt>
                <c:pt idx="8">
                  <c:v>-0.1 | 0.2</c:v>
                </c:pt>
                <c:pt idx="9">
                  <c:v>0.2 | 0.5</c:v>
                </c:pt>
                <c:pt idx="10">
                  <c:v>0.5 | 0.8</c:v>
                </c:pt>
                <c:pt idx="11">
                  <c:v>0.8 | 1.1</c:v>
                </c:pt>
                <c:pt idx="12">
                  <c:v>1.1 | 1.4</c:v>
                </c:pt>
                <c:pt idx="13">
                  <c:v>1.4 | 1.7</c:v>
                </c:pt>
                <c:pt idx="14">
                  <c:v>1.7 | 2</c:v>
                </c:pt>
                <c:pt idx="15">
                  <c:v>2 | 2.3</c:v>
                </c:pt>
                <c:pt idx="16">
                  <c:v>2.3 | 2.6</c:v>
                </c:pt>
                <c:pt idx="17">
                  <c:v>2.6 | +∞</c:v>
                </c:pt>
              </c:strCache>
            </c:strRef>
          </c:cat>
          <c:val>
            <c:numRef>
              <c:f>'\Users\Filippo\Google Drive\2.Università\UNISTRA\ArticleGr\LD50\[TBD_GHS_Confusionmatrix_SUMMARY.xlsx]HISTOGRAMS FOR LD50 REG'!$M$4:$M$21</c:f>
              <c:numCache>
                <c:formatCode>General</c:formatCode>
                <c:ptCount val="18"/>
                <c:pt idx="0">
                  <c:v>10</c:v>
                </c:pt>
                <c:pt idx="1">
                  <c:v>37</c:v>
                </c:pt>
                <c:pt idx="2">
                  <c:v>135</c:v>
                </c:pt>
                <c:pt idx="3">
                  <c:v>309</c:v>
                </c:pt>
                <c:pt idx="4">
                  <c:v>409</c:v>
                </c:pt>
                <c:pt idx="5">
                  <c:v>335</c:v>
                </c:pt>
                <c:pt idx="6">
                  <c:v>250</c:v>
                </c:pt>
                <c:pt idx="7">
                  <c:v>120</c:v>
                </c:pt>
                <c:pt idx="8">
                  <c:v>62</c:v>
                </c:pt>
                <c:pt idx="9">
                  <c:v>23</c:v>
                </c:pt>
                <c:pt idx="10">
                  <c:v>12</c:v>
                </c:pt>
                <c:pt idx="11">
                  <c:v>8</c:v>
                </c:pt>
                <c:pt idx="12">
                  <c:v>3</c:v>
                </c:pt>
                <c:pt idx="13">
                  <c:v>2</c:v>
                </c:pt>
                <c:pt idx="14">
                  <c:v>1</c:v>
                </c:pt>
                <c:pt idx="15">
                  <c:v>0</c:v>
                </c:pt>
                <c:pt idx="16">
                  <c:v>1</c:v>
                </c:pt>
                <c:pt idx="17">
                  <c:v>0</c:v>
                </c:pt>
              </c:numCache>
            </c:numRef>
          </c:val>
          <c:extLst>
            <c:ext xmlns:c16="http://schemas.microsoft.com/office/drawing/2014/chart" uri="{C3380CC4-5D6E-409C-BE32-E72D297353CC}">
              <c16:uniqueId val="{00000003-A714-4B2A-804F-3054603FB0E1}"/>
            </c:ext>
          </c:extLst>
        </c:ser>
        <c:ser>
          <c:idx val="4"/>
          <c:order val="4"/>
          <c:tx>
            <c:strRef>
              <c:f>'\Users\Filippo\Google Drive\2.Università\UNISTRA\ArticleGr\LD50\[TBD_GHS_Confusionmatrix_SUMMARY.xlsx]HISTOGRAMS FOR LD50 REG'!$N$3</c:f>
              <c:strCache>
                <c:ptCount val="1"/>
                <c:pt idx="0">
                  <c:v>SOLVAY</c:v>
                </c:pt>
              </c:strCache>
            </c:strRef>
          </c:tx>
          <c:spPr>
            <a:solidFill>
              <a:srgbClr val="7E0021"/>
            </a:solidFill>
            <a:ln>
              <a:noFill/>
            </a:ln>
          </c:spPr>
          <c:invertIfNegative val="0"/>
          <c:dLbls>
            <c:spPr>
              <a:noFill/>
              <a:ln>
                <a:noFill/>
              </a:ln>
              <a:effectLst/>
            </c:spPr>
            <c:txPr>
              <a:bodyPr/>
              <a:lstStyle/>
              <a:p>
                <a:pPr>
                  <a:defRPr sz="1000" b="0" strike="noStrike" spc="-1">
                    <a:latin typeface="Arial"/>
                  </a:defRPr>
                </a:pPr>
                <a:endParaRPr lang="en-US"/>
              </a:p>
            </c:txP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Users\Filippo\Google Drive\2.Università\UNISTRA\ArticleGr\LD50\[TBD_GHS_Confusionmatrix_SUMMARY.xlsx]HISTOGRAMS FOR LD50 REG'!$H$4:$H$21</c:f>
              <c:strCache>
                <c:ptCount val="18"/>
                <c:pt idx="0">
                  <c:v>-∞ | -2.2</c:v>
                </c:pt>
                <c:pt idx="1">
                  <c:v>-2.2 | -1.9</c:v>
                </c:pt>
                <c:pt idx="2">
                  <c:v>-1.9 | -1.6</c:v>
                </c:pt>
                <c:pt idx="3">
                  <c:v>-1.6 | -1.3</c:v>
                </c:pt>
                <c:pt idx="4">
                  <c:v>-1.3 | -1</c:v>
                </c:pt>
                <c:pt idx="5">
                  <c:v>-1 | -0.7</c:v>
                </c:pt>
                <c:pt idx="6">
                  <c:v>-0.7 | -0.4</c:v>
                </c:pt>
                <c:pt idx="7">
                  <c:v>-0.4 | -0.1</c:v>
                </c:pt>
                <c:pt idx="8">
                  <c:v>-0.1 | 0.2</c:v>
                </c:pt>
                <c:pt idx="9">
                  <c:v>0.2 | 0.5</c:v>
                </c:pt>
                <c:pt idx="10">
                  <c:v>0.5 | 0.8</c:v>
                </c:pt>
                <c:pt idx="11">
                  <c:v>0.8 | 1.1</c:v>
                </c:pt>
                <c:pt idx="12">
                  <c:v>1.1 | 1.4</c:v>
                </c:pt>
                <c:pt idx="13">
                  <c:v>1.4 | 1.7</c:v>
                </c:pt>
                <c:pt idx="14">
                  <c:v>1.7 | 2</c:v>
                </c:pt>
                <c:pt idx="15">
                  <c:v>2 | 2.3</c:v>
                </c:pt>
                <c:pt idx="16">
                  <c:v>2.3 | 2.6</c:v>
                </c:pt>
                <c:pt idx="17">
                  <c:v>2.6 | +∞</c:v>
                </c:pt>
              </c:strCache>
            </c:strRef>
          </c:cat>
          <c:val>
            <c:numRef>
              <c:f>'\Users\Filippo\Google Drive\2.Università\UNISTRA\ArticleGr\LD50\[TBD_GHS_Confusionmatrix_SUMMARY.xlsx]HISTOGRAMS FOR LD50 REG'!$N$4:$N$21</c:f>
              <c:numCache>
                <c:formatCode>General</c:formatCode>
                <c:ptCount val="18"/>
                <c:pt idx="0">
                  <c:v>10</c:v>
                </c:pt>
                <c:pt idx="1">
                  <c:v>24</c:v>
                </c:pt>
                <c:pt idx="2">
                  <c:v>63</c:v>
                </c:pt>
                <c:pt idx="3">
                  <c:v>89</c:v>
                </c:pt>
                <c:pt idx="4">
                  <c:v>141</c:v>
                </c:pt>
                <c:pt idx="5">
                  <c:v>163</c:v>
                </c:pt>
                <c:pt idx="6">
                  <c:v>120</c:v>
                </c:pt>
                <c:pt idx="7">
                  <c:v>52</c:v>
                </c:pt>
                <c:pt idx="8">
                  <c:v>40</c:v>
                </c:pt>
                <c:pt idx="9">
                  <c:v>10</c:v>
                </c:pt>
                <c:pt idx="10">
                  <c:v>3</c:v>
                </c:pt>
                <c:pt idx="11">
                  <c:v>3</c:v>
                </c:pt>
                <c:pt idx="12">
                  <c:v>1</c:v>
                </c:pt>
                <c:pt idx="13">
                  <c:v>0</c:v>
                </c:pt>
                <c:pt idx="14">
                  <c:v>0</c:v>
                </c:pt>
                <c:pt idx="15">
                  <c:v>0</c:v>
                </c:pt>
                <c:pt idx="16">
                  <c:v>0</c:v>
                </c:pt>
                <c:pt idx="17">
                  <c:v>0</c:v>
                </c:pt>
              </c:numCache>
            </c:numRef>
          </c:val>
          <c:extLst>
            <c:ext xmlns:c16="http://schemas.microsoft.com/office/drawing/2014/chart" uri="{C3380CC4-5D6E-409C-BE32-E72D297353CC}">
              <c16:uniqueId val="{00000004-A714-4B2A-804F-3054603FB0E1}"/>
            </c:ext>
          </c:extLst>
        </c:ser>
        <c:dLbls>
          <c:showLegendKey val="0"/>
          <c:showVal val="0"/>
          <c:showCatName val="0"/>
          <c:showSerName val="0"/>
          <c:showPercent val="0"/>
          <c:showBubbleSize val="0"/>
        </c:dLbls>
        <c:gapWidth val="100"/>
        <c:axId val="34148088"/>
        <c:axId val="15484449"/>
      </c:barChart>
      <c:catAx>
        <c:axId val="34148088"/>
        <c:scaling>
          <c:orientation val="minMax"/>
        </c:scaling>
        <c:delete val="0"/>
        <c:axPos val="b"/>
        <c:numFmt formatCode="General" sourceLinked="1"/>
        <c:majorTickMark val="out"/>
        <c:minorTickMark val="none"/>
        <c:tickLblPos val="nextTo"/>
        <c:spPr>
          <a:ln>
            <a:solidFill>
              <a:srgbClr val="B3B3B3"/>
            </a:solidFill>
          </a:ln>
        </c:spPr>
        <c:txPr>
          <a:bodyPr rot="-5400000" vert="horz" anchor="ctr" anchorCtr="0"/>
          <a:lstStyle/>
          <a:p>
            <a:pPr>
              <a:defRPr sz="1400" b="0" strike="noStrike" spc="-1">
                <a:latin typeface="Arial"/>
              </a:defRPr>
            </a:pPr>
            <a:endParaRPr lang="en-US"/>
          </a:p>
        </c:txPr>
        <c:crossAx val="15484449"/>
        <c:crosses val="autoZero"/>
        <c:auto val="1"/>
        <c:lblAlgn val="ctr"/>
        <c:lblOffset val="100"/>
        <c:noMultiLvlLbl val="1"/>
      </c:catAx>
      <c:valAx>
        <c:axId val="15484449"/>
        <c:scaling>
          <c:orientation val="minMax"/>
        </c:scaling>
        <c:delete val="0"/>
        <c:axPos val="l"/>
        <c:majorGridlines>
          <c:spPr>
            <a:ln>
              <a:solidFill>
                <a:schemeClr val="bg1">
                  <a:lumMod val="85000"/>
                </a:schemeClr>
              </a:solidFill>
            </a:ln>
          </c:spPr>
        </c:majorGridlines>
        <c:numFmt formatCode="General" sourceLinked="1"/>
        <c:majorTickMark val="out"/>
        <c:minorTickMark val="none"/>
        <c:tickLblPos val="nextTo"/>
        <c:spPr>
          <a:ln>
            <a:solidFill>
              <a:srgbClr val="B3B3B3"/>
            </a:solidFill>
          </a:ln>
        </c:spPr>
        <c:txPr>
          <a:bodyPr/>
          <a:lstStyle/>
          <a:p>
            <a:pPr>
              <a:defRPr sz="1400" b="0" strike="noStrike" spc="-1">
                <a:latin typeface="Arial"/>
              </a:defRPr>
            </a:pPr>
            <a:endParaRPr lang="en-US"/>
          </a:p>
        </c:txPr>
        <c:crossAx val="34148088"/>
        <c:crosses val="autoZero"/>
        <c:crossBetween val="between"/>
      </c:valAx>
      <c:spPr>
        <a:noFill/>
        <a:ln>
          <a:solidFill>
            <a:srgbClr val="B3B3B3"/>
          </a:solidFill>
        </a:ln>
      </c:spPr>
    </c:plotArea>
    <c:legend>
      <c:legendPos val="r"/>
      <c:layout>
        <c:manualLayout>
          <c:xMode val="edge"/>
          <c:yMode val="edge"/>
          <c:x val="0.60558697282574059"/>
          <c:y val="4.6892154127335939E-2"/>
          <c:w val="0.36628241556960389"/>
          <c:h val="0.28511655271075054"/>
        </c:manualLayout>
      </c:layout>
      <c:overlay val="1"/>
      <c:spPr>
        <a:solidFill>
          <a:schemeClr val="bg1"/>
        </a:solidFill>
        <a:ln>
          <a:solidFill>
            <a:srgbClr val="B3B3B3"/>
          </a:solidFill>
        </a:ln>
      </c:spPr>
      <c:txPr>
        <a:bodyPr/>
        <a:lstStyle/>
        <a:p>
          <a:pPr>
            <a:defRPr sz="1400" b="0" strike="noStrike" spc="-1">
              <a:latin typeface="Arial"/>
            </a:defRPr>
          </a:pPr>
          <a:endParaRPr lang="en-US"/>
        </a:p>
      </c:txPr>
    </c:legend>
    <c:plotVisOnly val="1"/>
    <c:dispBlanksAs val="gap"/>
    <c:showDLblsOverMax val="1"/>
  </c:chart>
  <c:spPr>
    <a:solidFill>
      <a:srgbClr val="FFFFFF"/>
    </a:solidFill>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2"/>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0.16768163626735191"/>
                  <c:y val="-5.2487303475158217E-2"/>
                </c:manualLayout>
              </c:layout>
              <c:numFmt formatCode="General" sourceLinked="0"/>
              <c:spPr>
                <a:noFill/>
                <a:ln>
                  <a:noFill/>
                </a:ln>
                <a:effectLst/>
              </c:spPr>
              <c:txPr>
                <a:bodyPr rot="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trendlineLbl>
          </c:trendline>
          <c:xVal>
            <c:numRef>
              <c:f>echavniceatm!$J$2:$J$5997</c:f>
              <c:numCache>
                <c:formatCode>General</c:formatCode>
                <c:ptCount val="5996"/>
                <c:pt idx="0">
                  <c:v>-1.21235420757976</c:v>
                </c:pt>
                <c:pt idx="1">
                  <c:v>-0.31716106009356998</c:v>
                </c:pt>
                <c:pt idx="2">
                  <c:v>-0.61680922388405701</c:v>
                </c:pt>
                <c:pt idx="3">
                  <c:v>0.42005402961939498</c:v>
                </c:pt>
                <c:pt idx="4">
                  <c:v>1.5967070296814401</c:v>
                </c:pt>
                <c:pt idx="5">
                  <c:v>0.294276378006466</c:v>
                </c:pt>
                <c:pt idx="6">
                  <c:v>1.3290503409703101</c:v>
                </c:pt>
                <c:pt idx="7">
                  <c:v>-1.12429934697308</c:v>
                </c:pt>
                <c:pt idx="8">
                  <c:v>-0.756130000246933</c:v>
                </c:pt>
                <c:pt idx="9">
                  <c:v>1.6369480428296399</c:v>
                </c:pt>
                <c:pt idx="10">
                  <c:v>-0.98229738955257595</c:v>
                </c:pt>
                <c:pt idx="11">
                  <c:v>-0.182058690734857</c:v>
                </c:pt>
                <c:pt idx="12">
                  <c:v>-1.24403753234873</c:v>
                </c:pt>
                <c:pt idx="13">
                  <c:v>-1.1667317361890199</c:v>
                </c:pt>
                <c:pt idx="14">
                  <c:v>-4.31780637833585E-3</c:v>
                </c:pt>
                <c:pt idx="15">
                  <c:v>-0.63433461510918099</c:v>
                </c:pt>
                <c:pt idx="16">
                  <c:v>-0.80708741020872998</c:v>
                </c:pt>
                <c:pt idx="17">
                  <c:v>-0.53764605042826896</c:v>
                </c:pt>
                <c:pt idx="18">
                  <c:v>-0.39034860590270798</c:v>
                </c:pt>
                <c:pt idx="19">
                  <c:v>-0.71624661666747302</c:v>
                </c:pt>
                <c:pt idx="20">
                  <c:v>-0.25098765000877299</c:v>
                </c:pt>
                <c:pt idx="21">
                  <c:v>-0.72017268369211096</c:v>
                </c:pt>
                <c:pt idx="22">
                  <c:v>-0.44255231198966999</c:v>
                </c:pt>
                <c:pt idx="23">
                  <c:v>-0.19366528855638199</c:v>
                </c:pt>
                <c:pt idx="24">
                  <c:v>-0.55387309009980201</c:v>
                </c:pt>
                <c:pt idx="25">
                  <c:v>-1.36775940293749</c:v>
                </c:pt>
                <c:pt idx="26">
                  <c:v>-0.97910096513809697</c:v>
                </c:pt>
                <c:pt idx="27">
                  <c:v>1.0628845986401101</c:v>
                </c:pt>
                <c:pt idx="28">
                  <c:v>-1.1094286163710101</c:v>
                </c:pt>
                <c:pt idx="29">
                  <c:v>-0.48920756345995903</c:v>
                </c:pt>
                <c:pt idx="30">
                  <c:v>-1.0838725530342599</c:v>
                </c:pt>
                <c:pt idx="31">
                  <c:v>-0.22395725829542901</c:v>
                </c:pt>
                <c:pt idx="32">
                  <c:v>-0.109518284471165</c:v>
                </c:pt>
                <c:pt idx="33">
                  <c:v>-1.03102699555892</c:v>
                </c:pt>
                <c:pt idx="34" formatCode="0.00E+00">
                  <c:v>-5.7718072775265398E-4</c:v>
                </c:pt>
                <c:pt idx="35">
                  <c:v>-0.28331102103381101</c:v>
                </c:pt>
                <c:pt idx="36">
                  <c:v>-0.85812711324543101</c:v>
                </c:pt>
                <c:pt idx="37">
                  <c:v>-0.17685396685162599</c:v>
                </c:pt>
                <c:pt idx="38">
                  <c:v>-1.47473703426011</c:v>
                </c:pt>
                <c:pt idx="39">
                  <c:v>-0.82893206729462698</c:v>
                </c:pt>
                <c:pt idx="40">
                  <c:v>-0.92278089639926497</c:v>
                </c:pt>
                <c:pt idx="41">
                  <c:v>0.44840531558952401</c:v>
                </c:pt>
                <c:pt idx="42">
                  <c:v>-0.93986599936343196</c:v>
                </c:pt>
                <c:pt idx="43">
                  <c:v>-1.1307555290290501</c:v>
                </c:pt>
                <c:pt idx="44">
                  <c:v>-0.54171274027777605</c:v>
                </c:pt>
                <c:pt idx="45">
                  <c:v>-1.1408092063942401</c:v>
                </c:pt>
                <c:pt idx="46">
                  <c:v>-1.31614279459965</c:v>
                </c:pt>
                <c:pt idx="47">
                  <c:v>-1.07867775641617</c:v>
                </c:pt>
                <c:pt idx="48">
                  <c:v>-1.0375923722686</c:v>
                </c:pt>
                <c:pt idx="49">
                  <c:v>-1.1127963764706801</c:v>
                </c:pt>
                <c:pt idx="50">
                  <c:v>-1.0701735767068801</c:v>
                </c:pt>
                <c:pt idx="51">
                  <c:v>-0.78860177000983001</c:v>
                </c:pt>
                <c:pt idx="52">
                  <c:v>1.9430194011005</c:v>
                </c:pt>
                <c:pt idx="53">
                  <c:v>-0.37683986326789298</c:v>
                </c:pt>
                <c:pt idx="54">
                  <c:v>-0.58630966113538596</c:v>
                </c:pt>
                <c:pt idx="55">
                  <c:v>0.86261671617109403</c:v>
                </c:pt>
                <c:pt idx="56">
                  <c:v>-1.1438162539172001</c:v>
                </c:pt>
                <c:pt idx="57">
                  <c:v>-0.724519379784479</c:v>
                </c:pt>
                <c:pt idx="58">
                  <c:v>-1.06400370235804</c:v>
                </c:pt>
                <c:pt idx="59">
                  <c:v>-0.43398945711147902</c:v>
                </c:pt>
                <c:pt idx="60">
                  <c:v>-0.81108966435521701</c:v>
                </c:pt>
                <c:pt idx="61">
                  <c:v>-0.81273316182070499</c:v>
                </c:pt>
                <c:pt idx="62">
                  <c:v>-0.76431059624462105</c:v>
                </c:pt>
                <c:pt idx="63">
                  <c:v>0.30159103817898902</c:v>
                </c:pt>
                <c:pt idx="64">
                  <c:v>6.0536619479736098E-2</c:v>
                </c:pt>
                <c:pt idx="65">
                  <c:v>-1.0654762998112199</c:v>
                </c:pt>
                <c:pt idx="66">
                  <c:v>-0.39032091152208798</c:v>
                </c:pt>
                <c:pt idx="67">
                  <c:v>-1.2321340441195701</c:v>
                </c:pt>
                <c:pt idx="68">
                  <c:v>-0.98148910818326596</c:v>
                </c:pt>
                <c:pt idx="69">
                  <c:v>-0.81497161126332995</c:v>
                </c:pt>
                <c:pt idx="70">
                  <c:v>-1.06786907612116</c:v>
                </c:pt>
                <c:pt idx="71">
                  <c:v>-1.3196865062495</c:v>
                </c:pt>
                <c:pt idx="72">
                  <c:v>-0.51845218679628602</c:v>
                </c:pt>
                <c:pt idx="73">
                  <c:v>0.55481321283112195</c:v>
                </c:pt>
                <c:pt idx="74">
                  <c:v>-0.30334055084378903</c:v>
                </c:pt>
                <c:pt idx="75">
                  <c:v>-1.04340901062164</c:v>
                </c:pt>
                <c:pt idx="76">
                  <c:v>-0.86831719053859402</c:v>
                </c:pt>
                <c:pt idx="77">
                  <c:v>-0.95633922375998304</c:v>
                </c:pt>
                <c:pt idx="78">
                  <c:v>-1.41270134347884</c:v>
                </c:pt>
                <c:pt idx="79">
                  <c:v>0.86005580451451002</c:v>
                </c:pt>
                <c:pt idx="80">
                  <c:v>-0.493799030440009</c:v>
                </c:pt>
                <c:pt idx="81">
                  <c:v>-0.42911376222568998</c:v>
                </c:pt>
                <c:pt idx="82">
                  <c:v>-0.93498110801345602</c:v>
                </c:pt>
                <c:pt idx="83">
                  <c:v>-0.97499938912511597</c:v>
                </c:pt>
                <c:pt idx="84">
                  <c:v>-1.30824007891853</c:v>
                </c:pt>
                <c:pt idx="85">
                  <c:v>-0.13468906043140599</c:v>
                </c:pt>
                <c:pt idx="86">
                  <c:v>-1.21260452820441</c:v>
                </c:pt>
                <c:pt idx="87">
                  <c:v>-1.3563423802379699</c:v>
                </c:pt>
                <c:pt idx="88">
                  <c:v>-0.79615468122307098</c:v>
                </c:pt>
                <c:pt idx="89">
                  <c:v>-0.57099110452342505</c:v>
                </c:pt>
                <c:pt idx="90">
                  <c:v>-0.94700596658314196</c:v>
                </c:pt>
                <c:pt idx="91">
                  <c:v>-1.6478786425465</c:v>
                </c:pt>
                <c:pt idx="92">
                  <c:v>0.65092346233284204</c:v>
                </c:pt>
                <c:pt idx="93">
                  <c:v>-1.1901520738115801</c:v>
                </c:pt>
                <c:pt idx="94">
                  <c:v>-0.85985020941132195</c:v>
                </c:pt>
                <c:pt idx="95">
                  <c:v>-1.14277052176267</c:v>
                </c:pt>
                <c:pt idx="96">
                  <c:v>-0.87322439821008302</c:v>
                </c:pt>
                <c:pt idx="97">
                  <c:v>-0.92037915021637395</c:v>
                </c:pt>
                <c:pt idx="98">
                  <c:v>-1.15040190267156</c:v>
                </c:pt>
                <c:pt idx="99">
                  <c:v>-1.1018984289311</c:v>
                </c:pt>
                <c:pt idx="100">
                  <c:v>-0.82306991554949405</c:v>
                </c:pt>
                <c:pt idx="101">
                  <c:v>-0.734695724080069</c:v>
                </c:pt>
                <c:pt idx="102">
                  <c:v>-0.756859701414766</c:v>
                </c:pt>
                <c:pt idx="103">
                  <c:v>-1.0903008206882101</c:v>
                </c:pt>
                <c:pt idx="104">
                  <c:v>-0.164897338096716</c:v>
                </c:pt>
                <c:pt idx="105">
                  <c:v>-0.74355287059492203</c:v>
                </c:pt>
                <c:pt idx="106">
                  <c:v>-0.93643050939948402</c:v>
                </c:pt>
                <c:pt idx="107">
                  <c:v>0.67621294662433795</c:v>
                </c:pt>
                <c:pt idx="108">
                  <c:v>1.6120183030322099</c:v>
                </c:pt>
                <c:pt idx="109">
                  <c:v>-1.3840679594304499</c:v>
                </c:pt>
                <c:pt idx="110">
                  <c:v>-1.1735584705712601</c:v>
                </c:pt>
                <c:pt idx="111">
                  <c:v>-1.1430884957677101</c:v>
                </c:pt>
                <c:pt idx="112">
                  <c:v>-0.16337211103635099</c:v>
                </c:pt>
                <c:pt idx="113">
                  <c:v>-0.38240432707661898</c:v>
                </c:pt>
                <c:pt idx="114">
                  <c:v>-0.69776494132129196</c:v>
                </c:pt>
                <c:pt idx="115">
                  <c:v>-0.61135076781965103</c:v>
                </c:pt>
                <c:pt idx="116">
                  <c:v>-1.1742046840723801</c:v>
                </c:pt>
                <c:pt idx="117">
                  <c:v>-1.3091226827342799</c:v>
                </c:pt>
                <c:pt idx="118">
                  <c:v>-1.40473692951707</c:v>
                </c:pt>
                <c:pt idx="119">
                  <c:v>-1.02951027031786</c:v>
                </c:pt>
                <c:pt idx="120">
                  <c:v>-0.68082349172840795</c:v>
                </c:pt>
                <c:pt idx="121">
                  <c:v>-0.15821199192674401</c:v>
                </c:pt>
                <c:pt idx="122">
                  <c:v>0.116993721172977</c:v>
                </c:pt>
                <c:pt idx="123">
                  <c:v>-1.39896246343102</c:v>
                </c:pt>
                <c:pt idx="124">
                  <c:v>0.35919671910010897</c:v>
                </c:pt>
                <c:pt idx="125">
                  <c:v>-0.71693555335665005</c:v>
                </c:pt>
                <c:pt idx="126">
                  <c:v>-1.64534870118758</c:v>
                </c:pt>
                <c:pt idx="127">
                  <c:v>1.1287843503886199</c:v>
                </c:pt>
                <c:pt idx="128">
                  <c:v>-0.64365539454897003</c:v>
                </c:pt>
                <c:pt idx="129">
                  <c:v>-1.00679747165073</c:v>
                </c:pt>
                <c:pt idx="130">
                  <c:v>-1.23520494868285</c:v>
                </c:pt>
                <c:pt idx="131">
                  <c:v>-0.85737592805107499</c:v>
                </c:pt>
                <c:pt idx="132">
                  <c:v>-0.34480529173673002</c:v>
                </c:pt>
                <c:pt idx="133">
                  <c:v>-0.71924348239957503</c:v>
                </c:pt>
                <c:pt idx="134">
                  <c:v>-2.2776705033276499</c:v>
                </c:pt>
                <c:pt idx="135">
                  <c:v>-0.95701503264784704</c:v>
                </c:pt>
                <c:pt idx="136">
                  <c:v>-0.37183186540206897</c:v>
                </c:pt>
                <c:pt idx="137">
                  <c:v>-0.92761957624436298</c:v>
                </c:pt>
                <c:pt idx="138">
                  <c:v>-1.25987655427822</c:v>
                </c:pt>
                <c:pt idx="139">
                  <c:v>-0.407809860550365</c:v>
                </c:pt>
                <c:pt idx="140">
                  <c:v>-1.5496509255267501</c:v>
                </c:pt>
                <c:pt idx="141">
                  <c:v>-0.93324558338282704</c:v>
                </c:pt>
                <c:pt idx="142">
                  <c:v>1.39455017394957</c:v>
                </c:pt>
                <c:pt idx="143">
                  <c:v>0.48035112953780701</c:v>
                </c:pt>
                <c:pt idx="144">
                  <c:v>-1.28800146136524</c:v>
                </c:pt>
                <c:pt idx="145">
                  <c:v>-0.49283918497197698</c:v>
                </c:pt>
                <c:pt idx="146">
                  <c:v>-1.1602283174140999</c:v>
                </c:pt>
                <c:pt idx="147">
                  <c:v>0.64099406791968305</c:v>
                </c:pt>
                <c:pt idx="148">
                  <c:v>-1.1680960269718299</c:v>
                </c:pt>
                <c:pt idx="149">
                  <c:v>-0.24769986572896999</c:v>
                </c:pt>
                <c:pt idx="150">
                  <c:v>-1.27592463487553</c:v>
                </c:pt>
                <c:pt idx="151">
                  <c:v>-0.43666015571557398</c:v>
                </c:pt>
                <c:pt idx="152">
                  <c:v>-0.35611477732411001</c:v>
                </c:pt>
                <c:pt idx="153">
                  <c:v>-0.15599797236819499</c:v>
                </c:pt>
                <c:pt idx="154">
                  <c:v>-1.2538172854821099</c:v>
                </c:pt>
                <c:pt idx="155">
                  <c:v>-0.199678876999935</c:v>
                </c:pt>
                <c:pt idx="156">
                  <c:v>-1.18101444354953</c:v>
                </c:pt>
                <c:pt idx="157">
                  <c:v>-0.74681473443582203</c:v>
                </c:pt>
                <c:pt idx="158">
                  <c:v>-1.39905045874566</c:v>
                </c:pt>
                <c:pt idx="159">
                  <c:v>-1.29169402575368</c:v>
                </c:pt>
                <c:pt idx="160">
                  <c:v>-0.52771481394786701</c:v>
                </c:pt>
                <c:pt idx="161">
                  <c:v>0.32466666059190202</c:v>
                </c:pt>
                <c:pt idx="162">
                  <c:v>-0.44619646346562702</c:v>
                </c:pt>
                <c:pt idx="163">
                  <c:v>0.29554470455118098</c:v>
                </c:pt>
                <c:pt idx="164">
                  <c:v>-0.36918592685635698</c:v>
                </c:pt>
                <c:pt idx="165">
                  <c:v>-9.0362643872705498E-2</c:v>
                </c:pt>
                <c:pt idx="166">
                  <c:v>-4.59905079558579E-2</c:v>
                </c:pt>
                <c:pt idx="167">
                  <c:v>-0.45018722210134299</c:v>
                </c:pt>
                <c:pt idx="168">
                  <c:v>-1.77312518151003</c:v>
                </c:pt>
                <c:pt idx="169">
                  <c:v>-0.209352695384072</c:v>
                </c:pt>
                <c:pt idx="170">
                  <c:v>-0.73090500547899995</c:v>
                </c:pt>
                <c:pt idx="171">
                  <c:v>0.81913622608307302</c:v>
                </c:pt>
                <c:pt idx="172">
                  <c:v>-0.55174130152606005</c:v>
                </c:pt>
                <c:pt idx="173">
                  <c:v>-1.8038446134183801</c:v>
                </c:pt>
                <c:pt idx="174">
                  <c:v>-0.833489154772173</c:v>
                </c:pt>
                <c:pt idx="175">
                  <c:v>-0.30045132205151198</c:v>
                </c:pt>
                <c:pt idx="176">
                  <c:v>0.45259872731129502</c:v>
                </c:pt>
                <c:pt idx="177">
                  <c:v>1.4642570835194</c:v>
                </c:pt>
                <c:pt idx="178">
                  <c:v>-0.73918829996812396</c:v>
                </c:pt>
                <c:pt idx="179">
                  <c:v>-0.94710278808434301</c:v>
                </c:pt>
                <c:pt idx="180">
                  <c:v>-1.2162021052979399</c:v>
                </c:pt>
                <c:pt idx="181">
                  <c:v>-0.245286432422089</c:v>
                </c:pt>
                <c:pt idx="182">
                  <c:v>-0.98655370477411097</c:v>
                </c:pt>
                <c:pt idx="183">
                  <c:v>-1.05243896801578</c:v>
                </c:pt>
                <c:pt idx="184">
                  <c:v>-3.6658594981130298E-2</c:v>
                </c:pt>
                <c:pt idx="185">
                  <c:v>-0.52549800309533601</c:v>
                </c:pt>
                <c:pt idx="186">
                  <c:v>-0.74667411243451898</c:v>
                </c:pt>
                <c:pt idx="187">
                  <c:v>0.34811766601720401</c:v>
                </c:pt>
                <c:pt idx="188">
                  <c:v>-0.72145190351912103</c:v>
                </c:pt>
                <c:pt idx="189">
                  <c:v>-0.894537568760438</c:v>
                </c:pt>
                <c:pt idx="190">
                  <c:v>-1.07671805758492</c:v>
                </c:pt>
                <c:pt idx="191">
                  <c:v>-1.1102680739934201</c:v>
                </c:pt>
                <c:pt idx="192">
                  <c:v>-1.22850070969309</c:v>
                </c:pt>
                <c:pt idx="193">
                  <c:v>-0.92699608261450395</c:v>
                </c:pt>
                <c:pt idx="194">
                  <c:v>-1.68056795522765</c:v>
                </c:pt>
                <c:pt idx="195">
                  <c:v>-0.91352740424041901</c:v>
                </c:pt>
                <c:pt idx="196">
                  <c:v>-1.0649968485463399</c:v>
                </c:pt>
                <c:pt idx="197">
                  <c:v>-9.1753763782459002E-2</c:v>
                </c:pt>
                <c:pt idx="198">
                  <c:v>-0.15777134999300199</c:v>
                </c:pt>
                <c:pt idx="199">
                  <c:v>-0.58633991554349896</c:v>
                </c:pt>
                <c:pt idx="200">
                  <c:v>-0.49098932673612899</c:v>
                </c:pt>
                <c:pt idx="201">
                  <c:v>-0.844465324132747</c:v>
                </c:pt>
                <c:pt idx="202">
                  <c:v>-1.2685610072478699</c:v>
                </c:pt>
                <c:pt idx="203">
                  <c:v>0.23789948727496399</c:v>
                </c:pt>
                <c:pt idx="204">
                  <c:v>-1.06008407329038</c:v>
                </c:pt>
                <c:pt idx="205">
                  <c:v>-1.06750086839536</c:v>
                </c:pt>
                <c:pt idx="206">
                  <c:v>-0.512886015552664</c:v>
                </c:pt>
                <c:pt idx="207">
                  <c:v>0.57487422125974297</c:v>
                </c:pt>
                <c:pt idx="208">
                  <c:v>-0.56293260664329603</c:v>
                </c:pt>
                <c:pt idx="209">
                  <c:v>-0.86242741770697096</c:v>
                </c:pt>
                <c:pt idx="210">
                  <c:v>-1.1353316633463799</c:v>
                </c:pt>
                <c:pt idx="211">
                  <c:v>-1.1337126609157999</c:v>
                </c:pt>
                <c:pt idx="212">
                  <c:v>-0.43587854747706001</c:v>
                </c:pt>
                <c:pt idx="213">
                  <c:v>-1.8973713632587601</c:v>
                </c:pt>
                <c:pt idx="214">
                  <c:v>-1.03702217192294</c:v>
                </c:pt>
                <c:pt idx="215">
                  <c:v>-1.0513470951375901</c:v>
                </c:pt>
                <c:pt idx="216">
                  <c:v>-1.35238219731256</c:v>
                </c:pt>
                <c:pt idx="217">
                  <c:v>-1.00634983693707</c:v>
                </c:pt>
                <c:pt idx="218">
                  <c:v>-1.2538863321748801</c:v>
                </c:pt>
                <c:pt idx="219">
                  <c:v>-0.36652023452101501</c:v>
                </c:pt>
                <c:pt idx="220">
                  <c:v>-1.01371416586612</c:v>
                </c:pt>
                <c:pt idx="221">
                  <c:v>-0.68298623875165698</c:v>
                </c:pt>
                <c:pt idx="222">
                  <c:v>0.170014724719217</c:v>
                </c:pt>
                <c:pt idx="223">
                  <c:v>-1.5249715991489301</c:v>
                </c:pt>
                <c:pt idx="224">
                  <c:v>0.155010340532272</c:v>
                </c:pt>
                <c:pt idx="225">
                  <c:v>-1.4890165391747801</c:v>
                </c:pt>
                <c:pt idx="226">
                  <c:v>-0.62301539996578104</c:v>
                </c:pt>
                <c:pt idx="227">
                  <c:v>-1.69898449468153</c:v>
                </c:pt>
                <c:pt idx="228">
                  <c:v>-0.91596436204760101</c:v>
                </c:pt>
                <c:pt idx="229">
                  <c:v>1.48500434094699</c:v>
                </c:pt>
                <c:pt idx="230">
                  <c:v>-0.28197403528607601</c:v>
                </c:pt>
                <c:pt idx="231">
                  <c:v>1.06500700898878</c:v>
                </c:pt>
                <c:pt idx="232">
                  <c:v>0.26101021018093201</c:v>
                </c:pt>
                <c:pt idx="233">
                  <c:v>6.0024666965872699E-2</c:v>
                </c:pt>
                <c:pt idx="234">
                  <c:v>-0.19398946220853</c:v>
                </c:pt>
                <c:pt idx="235">
                  <c:v>-0.462998850432847</c:v>
                </c:pt>
                <c:pt idx="236">
                  <c:v>-0.92801246898414003</c:v>
                </c:pt>
                <c:pt idx="237">
                  <c:v>-0.774977071471044</c:v>
                </c:pt>
                <c:pt idx="238">
                  <c:v>-1.0259839872902099</c:v>
                </c:pt>
                <c:pt idx="239">
                  <c:v>7.4010152258211198E-2</c:v>
                </c:pt>
                <c:pt idx="240">
                  <c:v>-0.59898080348796801</c:v>
                </c:pt>
                <c:pt idx="241">
                  <c:v>1.9230204190284901</c:v>
                </c:pt>
                <c:pt idx="242">
                  <c:v>-0.61299390494462402</c:v>
                </c:pt>
                <c:pt idx="243">
                  <c:v>-0.96497261783461497</c:v>
                </c:pt>
                <c:pt idx="244">
                  <c:v>-1.176971107215</c:v>
                </c:pt>
                <c:pt idx="245">
                  <c:v>-1.41397826777652</c:v>
                </c:pt>
                <c:pt idx="246">
                  <c:v>-0.108501579013839</c:v>
                </c:pt>
                <c:pt idx="247">
                  <c:v>-0.21099184390338499</c:v>
                </c:pt>
                <c:pt idx="248">
                  <c:v>-0.68100762282975003</c:v>
                </c:pt>
                <c:pt idx="249">
                  <c:v>-1.40998455861164</c:v>
                </c:pt>
                <c:pt idx="250">
                  <c:v>-2.0069970864550299</c:v>
                </c:pt>
                <c:pt idx="251">
                  <c:v>-0.97197139593537196</c:v>
                </c:pt>
                <c:pt idx="252">
                  <c:v>-1.5709844762445599</c:v>
                </c:pt>
                <c:pt idx="253">
                  <c:v>0.59600126153180699</c:v>
                </c:pt>
                <c:pt idx="254">
                  <c:v>0.15600784653709199</c:v>
                </c:pt>
                <c:pt idx="255">
                  <c:v>-0.95099090161719901</c:v>
                </c:pt>
                <c:pt idx="256">
                  <c:v>1.69300356214487</c:v>
                </c:pt>
                <c:pt idx="257">
                  <c:v>-0.44001603587438798</c:v>
                </c:pt>
                <c:pt idx="258">
                  <c:v>0.21899360358741701</c:v>
                </c:pt>
                <c:pt idx="259">
                  <c:v>-1.5856986521429399</c:v>
                </c:pt>
                <c:pt idx="260">
                  <c:v>-1.04397938080693</c:v>
                </c:pt>
                <c:pt idx="261">
                  <c:v>0.49700976811861802</c:v>
                </c:pt>
                <c:pt idx="262">
                  <c:v>-1.49768143497506E-2</c:v>
                </c:pt>
                <c:pt idx="263">
                  <c:v>-1.1069982300440999</c:v>
                </c:pt>
                <c:pt idx="264">
                  <c:v>-0.39198123401350399</c:v>
                </c:pt>
                <c:pt idx="265">
                  <c:v>-0.54798511334131506</c:v>
                </c:pt>
                <c:pt idx="266">
                  <c:v>-0.50798187712450404</c:v>
                </c:pt>
                <c:pt idx="267">
                  <c:v>-1.5029847116502</c:v>
                </c:pt>
                <c:pt idx="268">
                  <c:v>3.69902268249706</c:v>
                </c:pt>
                <c:pt idx="269">
                  <c:v>-0.10197992989615901</c:v>
                </c:pt>
                <c:pt idx="270">
                  <c:v>-1.6430086636185799</c:v>
                </c:pt>
                <c:pt idx="271">
                  <c:v>-0.44497834284689602</c:v>
                </c:pt>
                <c:pt idx="272">
                  <c:v>-1.2289821827306799</c:v>
                </c:pt>
                <c:pt idx="273">
                  <c:v>-1.5319901180064299</c:v>
                </c:pt>
                <c:pt idx="274">
                  <c:v>-0.42097386741589199</c:v>
                </c:pt>
                <c:pt idx="275">
                  <c:v>-1.51597161565562</c:v>
                </c:pt>
                <c:pt idx="276">
                  <c:v>-4.2994616066776098E-2</c:v>
                </c:pt>
                <c:pt idx="277">
                  <c:v>-0.39301439887003498</c:v>
                </c:pt>
                <c:pt idx="278">
                  <c:v>-0.32597125340379002</c:v>
                </c:pt>
                <c:pt idx="279">
                  <c:v>-0.48498645451146499</c:v>
                </c:pt>
                <c:pt idx="280">
                  <c:v>-0.29698877600538198</c:v>
                </c:pt>
                <c:pt idx="281">
                  <c:v>-0.94198014348304104</c:v>
                </c:pt>
                <c:pt idx="282">
                  <c:v>-9.5982752090546894E-2</c:v>
                </c:pt>
                <c:pt idx="283">
                  <c:v>-1.4289771090569801</c:v>
                </c:pt>
                <c:pt idx="284">
                  <c:v>-1.59897517757817</c:v>
                </c:pt>
                <c:pt idx="285">
                  <c:v>1.6360193785555099</c:v>
                </c:pt>
                <c:pt idx="286">
                  <c:v>-1.0119768761352801</c:v>
                </c:pt>
                <c:pt idx="287">
                  <c:v>-1.3649853987425</c:v>
                </c:pt>
                <c:pt idx="288">
                  <c:v>-1.68998799304958</c:v>
                </c:pt>
                <c:pt idx="289">
                  <c:v>-1.2119715612633299</c:v>
                </c:pt>
                <c:pt idx="290">
                  <c:v>0.33102504868461602</c:v>
                </c:pt>
                <c:pt idx="291">
                  <c:v>0.471996916577055</c:v>
                </c:pt>
                <c:pt idx="292">
                  <c:v>0.26900694547304699</c:v>
                </c:pt>
                <c:pt idx="293">
                  <c:v>-4.1991386651002403E-2</c:v>
                </c:pt>
                <c:pt idx="294">
                  <c:v>1.4220229383173799</c:v>
                </c:pt>
                <c:pt idx="295">
                  <c:v>-1.87398244759187</c:v>
                </c:pt>
                <c:pt idx="296">
                  <c:v>-1.1239901589852299</c:v>
                </c:pt>
                <c:pt idx="297">
                  <c:v>-0.79100294943406502</c:v>
                </c:pt>
                <c:pt idx="298">
                  <c:v>0.30202317543954699</c:v>
                </c:pt>
                <c:pt idx="299">
                  <c:v>-0.481982593841427</c:v>
                </c:pt>
                <c:pt idx="300">
                  <c:v>8.3014624901979195E-2</c:v>
                </c:pt>
                <c:pt idx="301">
                  <c:v>0.46400672280661398</c:v>
                </c:pt>
                <c:pt idx="302">
                  <c:v>-0.76598894716555199</c:v>
                </c:pt>
                <c:pt idx="303">
                  <c:v>-0.73597403845371401</c:v>
                </c:pt>
                <c:pt idx="304">
                  <c:v>-1.1793168092514399</c:v>
                </c:pt>
                <c:pt idx="305">
                  <c:v>0.81301682168803602</c:v>
                </c:pt>
                <c:pt idx="306">
                  <c:v>-0.41299818236819502</c:v>
                </c:pt>
                <c:pt idx="307">
                  <c:v>-0.90399571699996395</c:v>
                </c:pt>
                <c:pt idx="308">
                  <c:v>-1.8765522434347499</c:v>
                </c:pt>
                <c:pt idx="309">
                  <c:v>-0.58599782674179801</c:v>
                </c:pt>
                <c:pt idx="310">
                  <c:v>-0.56497225283431796</c:v>
                </c:pt>
                <c:pt idx="311">
                  <c:v>-0.82899913818975002</c:v>
                </c:pt>
                <c:pt idx="312">
                  <c:v>-1.2829831970843799</c:v>
                </c:pt>
                <c:pt idx="313">
                  <c:v>-0.52497481528482104</c:v>
                </c:pt>
                <c:pt idx="314">
                  <c:v>0.228018106515296</c:v>
                </c:pt>
                <c:pt idx="315">
                  <c:v>0.157956254516497</c:v>
                </c:pt>
                <c:pt idx="316">
                  <c:v>-0.50901766643477797</c:v>
                </c:pt>
                <c:pt idx="317">
                  <c:v>-0.47496251324399502</c:v>
                </c:pt>
                <c:pt idx="318">
                  <c:v>-0.876975331585791</c:v>
                </c:pt>
                <c:pt idx="319">
                  <c:v>-2.0019759307642899</c:v>
                </c:pt>
                <c:pt idx="320">
                  <c:v>-5.2010953690340901E-2</c:v>
                </c:pt>
                <c:pt idx="321">
                  <c:v>-0.36299633225711803</c:v>
                </c:pt>
                <c:pt idx="322">
                  <c:v>-1.34000337553921</c:v>
                </c:pt>
                <c:pt idx="323">
                  <c:v>-0.329976789503652</c:v>
                </c:pt>
                <c:pt idx="324">
                  <c:v>-0.39801640436654501</c:v>
                </c:pt>
                <c:pt idx="325">
                  <c:v>-1.5989851049788499</c:v>
                </c:pt>
                <c:pt idx="326">
                  <c:v>-0.82801892493517604</c:v>
                </c:pt>
                <c:pt idx="327">
                  <c:v>0.81700766947383596</c:v>
                </c:pt>
                <c:pt idx="328">
                  <c:v>0.22201507144730101</c:v>
                </c:pt>
                <c:pt idx="329">
                  <c:v>-0.28699644310206301</c:v>
                </c:pt>
                <c:pt idx="330">
                  <c:v>-0.38001669309923403</c:v>
                </c:pt>
                <c:pt idx="331">
                  <c:v>-1.9469769159057799</c:v>
                </c:pt>
                <c:pt idx="332">
                  <c:v>0.85300952418046005</c:v>
                </c:pt>
                <c:pt idx="333">
                  <c:v>0.32500987615023602</c:v>
                </c:pt>
                <c:pt idx="334">
                  <c:v>-0.208979219089411</c:v>
                </c:pt>
                <c:pt idx="335">
                  <c:v>-0.84752994147424698</c:v>
                </c:pt>
                <c:pt idx="336">
                  <c:v>-1.5909927661314001</c:v>
                </c:pt>
                <c:pt idx="337">
                  <c:v>-1.19998320842158</c:v>
                </c:pt>
                <c:pt idx="338">
                  <c:v>-0.70598794337807302</c:v>
                </c:pt>
                <c:pt idx="339">
                  <c:v>-1.10498373831955</c:v>
                </c:pt>
                <c:pt idx="340">
                  <c:v>-0.13598591332333601</c:v>
                </c:pt>
                <c:pt idx="341">
                  <c:v>-1.42098884925276</c:v>
                </c:pt>
                <c:pt idx="342">
                  <c:v>-0.79997974871681798</c:v>
                </c:pt>
                <c:pt idx="343">
                  <c:v>6.3014923937377995E-2</c:v>
                </c:pt>
                <c:pt idx="344">
                  <c:v>-0.25498376208752699</c:v>
                </c:pt>
                <c:pt idx="345">
                  <c:v>-0.37998521334264102</c:v>
                </c:pt>
                <c:pt idx="346">
                  <c:v>-1.83398447756756</c:v>
                </c:pt>
                <c:pt idx="347">
                  <c:v>1.3860012310551599</c:v>
                </c:pt>
                <c:pt idx="348">
                  <c:v>-0.219003112083412</c:v>
                </c:pt>
                <c:pt idx="349">
                  <c:v>-0.37899495043258202</c:v>
                </c:pt>
                <c:pt idx="350">
                  <c:v>-1.29302057470233</c:v>
                </c:pt>
                <c:pt idx="351">
                  <c:v>0.44501834876938601</c:v>
                </c:pt>
                <c:pt idx="352">
                  <c:v>-1.5439852689343601</c:v>
                </c:pt>
                <c:pt idx="353">
                  <c:v>-1.01898687580785</c:v>
                </c:pt>
                <c:pt idx="354">
                  <c:v>1.0510142278154599</c:v>
                </c:pt>
                <c:pt idx="355">
                  <c:v>-0.16199900341394999</c:v>
                </c:pt>
                <c:pt idx="356">
                  <c:v>0.104014668141978</c:v>
                </c:pt>
                <c:pt idx="357">
                  <c:v>0.350024854252446</c:v>
                </c:pt>
                <c:pt idx="358">
                  <c:v>0.31501433575134502</c:v>
                </c:pt>
                <c:pt idx="359">
                  <c:v>-1.3319790597427601</c:v>
                </c:pt>
                <c:pt idx="360">
                  <c:v>-4.8979829449276299E-2</c:v>
                </c:pt>
                <c:pt idx="361">
                  <c:v>-0.77497308173211199</c:v>
                </c:pt>
                <c:pt idx="362">
                  <c:v>0.95002483764764301</c:v>
                </c:pt>
                <c:pt idx="363">
                  <c:v>-0.65500350356930204</c:v>
                </c:pt>
                <c:pt idx="364">
                  <c:v>0.30172320930058899</c:v>
                </c:pt>
                <c:pt idx="365">
                  <c:v>-0.98299448814155099</c:v>
                </c:pt>
                <c:pt idx="366">
                  <c:v>-0.52397890021467597</c:v>
                </c:pt>
                <c:pt idx="367">
                  <c:v>-0.79500626196806701</c:v>
                </c:pt>
                <c:pt idx="368">
                  <c:v>-0.85999838975806997</c:v>
                </c:pt>
                <c:pt idx="369">
                  <c:v>9.90135239429972E-2</c:v>
                </c:pt>
                <c:pt idx="370">
                  <c:v>-0.106995181394154</c:v>
                </c:pt>
                <c:pt idx="371">
                  <c:v>-0.81300863458939798</c:v>
                </c:pt>
                <c:pt idx="372">
                  <c:v>-0.52199047581954106</c:v>
                </c:pt>
                <c:pt idx="373">
                  <c:v>-1.4989821627306801</c:v>
                </c:pt>
                <c:pt idx="374">
                  <c:v>-0.63449161473869098</c:v>
                </c:pt>
                <c:pt idx="375">
                  <c:v>-0.46197425633649802</c:v>
                </c:pt>
                <c:pt idx="376">
                  <c:v>3.50192717284077E-2</c:v>
                </c:pt>
                <c:pt idx="377">
                  <c:v>0.12202471499637101</c:v>
                </c:pt>
                <c:pt idx="378">
                  <c:v>-2.60653440019105E-2</c:v>
                </c:pt>
                <c:pt idx="379">
                  <c:v>-0.66899046217404701</c:v>
                </c:pt>
                <c:pt idx="380">
                  <c:v>-0.24298612237221301</c:v>
                </c:pt>
                <c:pt idx="381">
                  <c:v>-2.33862826242019E-2</c:v>
                </c:pt>
                <c:pt idx="382">
                  <c:v>-1.04498789304958</c:v>
                </c:pt>
                <c:pt idx="383">
                  <c:v>-0.92299546309966995</c:v>
                </c:pt>
                <c:pt idx="384">
                  <c:v>-0.62799725275612595</c:v>
                </c:pt>
                <c:pt idx="385">
                  <c:v>-1.7169649342128901</c:v>
                </c:pt>
                <c:pt idx="386">
                  <c:v>-1.3069958182475701</c:v>
                </c:pt>
                <c:pt idx="387">
                  <c:v>0.13601189848414599</c:v>
                </c:pt>
                <c:pt idx="388">
                  <c:v>-0.70499418128401004</c:v>
                </c:pt>
                <c:pt idx="389">
                  <c:v>-0.86898608807895295</c:v>
                </c:pt>
                <c:pt idx="390">
                  <c:v>1.3018619109945799E-2</c:v>
                </c:pt>
                <c:pt idx="391">
                  <c:v>-1.0009691014078199</c:v>
                </c:pt>
                <c:pt idx="392">
                  <c:v>2.1050056421508798</c:v>
                </c:pt>
                <c:pt idx="393">
                  <c:v>0.416998917121289</c:v>
                </c:pt>
                <c:pt idx="394">
                  <c:v>0.15302241372502701</c:v>
                </c:pt>
                <c:pt idx="395">
                  <c:v>0.71198802723122601</c:v>
                </c:pt>
                <c:pt idx="396">
                  <c:v>0.258971027522788</c:v>
                </c:pt>
                <c:pt idx="397">
                  <c:v>0.51300905067311997</c:v>
                </c:pt>
                <c:pt idx="398">
                  <c:v>-0.155982974167446</c:v>
                </c:pt>
                <c:pt idx="399">
                  <c:v>-5.7976484860160798E-2</c:v>
                </c:pt>
                <c:pt idx="400">
                  <c:v>-1.4929768392529399</c:v>
                </c:pt>
                <c:pt idx="401">
                  <c:v>0.67901739747733403</c:v>
                </c:pt>
                <c:pt idx="402">
                  <c:v>-1.1189839442038401</c:v>
                </c:pt>
                <c:pt idx="403">
                  <c:v>2.1700158114581898</c:v>
                </c:pt>
                <c:pt idx="404">
                  <c:v>-1.15799881728604</c:v>
                </c:pt>
                <c:pt idx="405">
                  <c:v>-0.48698950245930001</c:v>
                </c:pt>
                <c:pt idx="406">
                  <c:v>-0.25598516497885498</c:v>
                </c:pt>
                <c:pt idx="407">
                  <c:v>0.34502566507006599</c:v>
                </c:pt>
                <c:pt idx="408">
                  <c:v>-1.8069835074665099</c:v>
                </c:pt>
                <c:pt idx="409">
                  <c:v>-0.92401361638183699</c:v>
                </c:pt>
                <c:pt idx="410">
                  <c:v>-1.1080092553745</c:v>
                </c:pt>
                <c:pt idx="411">
                  <c:v>-1.3649982750162399</c:v>
                </c:pt>
                <c:pt idx="412">
                  <c:v>-2.24898748051839</c:v>
                </c:pt>
                <c:pt idx="413">
                  <c:v>-2.1129824775918702</c:v>
                </c:pt>
                <c:pt idx="414">
                  <c:v>-1.35898272081538</c:v>
                </c:pt>
                <c:pt idx="415">
                  <c:v>-1.29697170177806</c:v>
                </c:pt>
                <c:pt idx="416">
                  <c:v>-0.32198991356201201</c:v>
                </c:pt>
                <c:pt idx="417">
                  <c:v>-2.1973051732114699E-2</c:v>
                </c:pt>
                <c:pt idx="418">
                  <c:v>-0.60900319467369901</c:v>
                </c:pt>
                <c:pt idx="419">
                  <c:v>-0.33498618698545601</c:v>
                </c:pt>
                <c:pt idx="420">
                  <c:v>-0.165989617741789</c:v>
                </c:pt>
                <c:pt idx="421">
                  <c:v>-1.4970037001815899</c:v>
                </c:pt>
                <c:pt idx="422">
                  <c:v>-0.39399640159055999</c:v>
                </c:pt>
                <c:pt idx="423">
                  <c:v>-1.1119645611248099</c:v>
                </c:pt>
                <c:pt idx="424">
                  <c:v>-0.54689866401749099</c:v>
                </c:pt>
                <c:pt idx="425">
                  <c:v>-0.98297784623155304</c:v>
                </c:pt>
                <c:pt idx="426">
                  <c:v>-1.37399312157817</c:v>
                </c:pt>
                <c:pt idx="427">
                  <c:v>4.6001172713955797E-2</c:v>
                </c:pt>
                <c:pt idx="428">
                  <c:v>-1.0039906251783</c:v>
                </c:pt>
                <c:pt idx="429">
                  <c:v>-1.37097461302251</c:v>
                </c:pt>
                <c:pt idx="430">
                  <c:v>-1.46100810103227</c:v>
                </c:pt>
                <c:pt idx="431">
                  <c:v>-0.94001081974484801</c:v>
                </c:pt>
                <c:pt idx="432">
                  <c:v>0.16401756429870101</c:v>
                </c:pt>
                <c:pt idx="433">
                  <c:v>-1.2489958048220899</c:v>
                </c:pt>
                <c:pt idx="434">
                  <c:v>-1.7840085813469899</c:v>
                </c:pt>
                <c:pt idx="435">
                  <c:v>-1.27497637777364</c:v>
                </c:pt>
                <c:pt idx="436">
                  <c:v>-1.2749877188116501</c:v>
                </c:pt>
                <c:pt idx="437">
                  <c:v>-1.0199899652287201</c:v>
                </c:pt>
                <c:pt idx="438">
                  <c:v>-9.1976818377550298E-2</c:v>
                </c:pt>
                <c:pt idx="439">
                  <c:v>-0.34597583197119602</c:v>
                </c:pt>
                <c:pt idx="440">
                  <c:v>-0.103983690433382</c:v>
                </c:pt>
                <c:pt idx="441">
                  <c:v>-0.38198316554823197</c:v>
                </c:pt>
                <c:pt idx="442">
                  <c:v>-0.76200925208282799</c:v>
                </c:pt>
                <c:pt idx="443">
                  <c:v>-0.88998945985886502</c:v>
                </c:pt>
                <c:pt idx="444">
                  <c:v>-0.34998180546764002</c:v>
                </c:pt>
                <c:pt idx="445">
                  <c:v>0.97801303489514702</c:v>
                </c:pt>
                <c:pt idx="446">
                  <c:v>0.49502377225210498</c:v>
                </c:pt>
                <c:pt idx="447">
                  <c:v>-0.44799848813672999</c:v>
                </c:pt>
                <c:pt idx="448">
                  <c:v>1.64801193484947</c:v>
                </c:pt>
                <c:pt idx="449">
                  <c:v>-0.15397261552493299</c:v>
                </c:pt>
                <c:pt idx="450">
                  <c:v>-1.1969752950036301</c:v>
                </c:pt>
                <c:pt idx="451">
                  <c:v>-1.1680039961557001</c:v>
                </c:pt>
                <c:pt idx="452">
                  <c:v>-1.5190109235934399</c:v>
                </c:pt>
                <c:pt idx="453">
                  <c:v>-1.65447035750737</c:v>
                </c:pt>
                <c:pt idx="454">
                  <c:v>-0.49397494519416901</c:v>
                </c:pt>
                <c:pt idx="455">
                  <c:v>-0.31498761563946298</c:v>
                </c:pt>
                <c:pt idx="456">
                  <c:v>-0.100980923670036</c:v>
                </c:pt>
                <c:pt idx="457">
                  <c:v>-1.89999709047287</c:v>
                </c:pt>
                <c:pt idx="458">
                  <c:v>-0.69900617494124095</c:v>
                </c:pt>
                <c:pt idx="459">
                  <c:v>-1.47897216283432</c:v>
                </c:pt>
                <c:pt idx="460">
                  <c:v>0.89501032119422497</c:v>
                </c:pt>
                <c:pt idx="461">
                  <c:v>-0.37098779700477802</c:v>
                </c:pt>
                <c:pt idx="462">
                  <c:v>-1.33699008485254</c:v>
                </c:pt>
                <c:pt idx="463">
                  <c:v>-0.611005233094288</c:v>
                </c:pt>
                <c:pt idx="464">
                  <c:v>-1.3639827108153799</c:v>
                </c:pt>
                <c:pt idx="465">
                  <c:v>-0.58997462128069</c:v>
                </c:pt>
                <c:pt idx="466">
                  <c:v>-1.1940011854596</c:v>
                </c:pt>
                <c:pt idx="467">
                  <c:v>0.492029345933225</c:v>
                </c:pt>
                <c:pt idx="468">
                  <c:v>0.45201707331533397</c:v>
                </c:pt>
                <c:pt idx="469">
                  <c:v>-1.34398255197965</c:v>
                </c:pt>
                <c:pt idx="470">
                  <c:v>-0.41598271668466402</c:v>
                </c:pt>
                <c:pt idx="471">
                  <c:v>-5.1009158613306897E-2</c:v>
                </c:pt>
                <c:pt idx="472">
                  <c:v>1.2840171406457801</c:v>
                </c:pt>
                <c:pt idx="473">
                  <c:v>-2.0549988263927901</c:v>
                </c:pt>
                <c:pt idx="474">
                  <c:v>-0.54398937177860895</c:v>
                </c:pt>
                <c:pt idx="475">
                  <c:v>-1.51098494395173</c:v>
                </c:pt>
                <c:pt idx="476">
                  <c:v>-0.28899206122080101</c:v>
                </c:pt>
                <c:pt idx="477">
                  <c:v>-1.1399751668767999</c:v>
                </c:pt>
                <c:pt idx="478">
                  <c:v>-0.108975189130002</c:v>
                </c:pt>
                <c:pt idx="479">
                  <c:v>-1.3889954989237601</c:v>
                </c:pt>
                <c:pt idx="480">
                  <c:v>-1.2209849733413101</c:v>
                </c:pt>
                <c:pt idx="481">
                  <c:v>-0.84197518687680595</c:v>
                </c:pt>
                <c:pt idx="482">
                  <c:v>-0.42397305676331998</c:v>
                </c:pt>
                <c:pt idx="483">
                  <c:v>-1.22699250665587</c:v>
                </c:pt>
                <c:pt idx="484">
                  <c:v>-0.60997104809980696</c:v>
                </c:pt>
                <c:pt idx="485">
                  <c:v>-1.42397305676332</c:v>
                </c:pt>
                <c:pt idx="486">
                  <c:v>-1.18698341502895</c:v>
                </c:pt>
                <c:pt idx="487">
                  <c:v>-0.58598693733497598</c:v>
                </c:pt>
                <c:pt idx="488">
                  <c:v>-1.10699866601913</c:v>
                </c:pt>
                <c:pt idx="489">
                  <c:v>0.43001185927753799</c:v>
                </c:pt>
                <c:pt idx="490">
                  <c:v>-0.52199818408225396</c:v>
                </c:pt>
                <c:pt idx="491">
                  <c:v>-4.0007224964832798E-2</c:v>
                </c:pt>
                <c:pt idx="492">
                  <c:v>-1.5959922961729101</c:v>
                </c:pt>
                <c:pt idx="493">
                  <c:v>-0.83299410600725698</c:v>
                </c:pt>
                <c:pt idx="494">
                  <c:v>1.1679974752228</c:v>
                </c:pt>
                <c:pt idx="495">
                  <c:v>-1.0359801501959101</c:v>
                </c:pt>
                <c:pt idx="496">
                  <c:v>2.5000790782292601E-2</c:v>
                </c:pt>
                <c:pt idx="497">
                  <c:v>-1.8869874763447501</c:v>
                </c:pt>
                <c:pt idx="498">
                  <c:v>-1.0349871442290099</c:v>
                </c:pt>
                <c:pt idx="499">
                  <c:v>2.2390210240186601</c:v>
                </c:pt>
                <c:pt idx="500">
                  <c:v>1.7820250170341301</c:v>
                </c:pt>
                <c:pt idx="501">
                  <c:v>-2.1589982443228499</c:v>
                </c:pt>
                <c:pt idx="502">
                  <c:v>-0.865969508599293</c:v>
                </c:pt>
                <c:pt idx="503">
                  <c:v>-9.3008238241079497E-2</c:v>
                </c:pt>
                <c:pt idx="504">
                  <c:v>-0.87997981303853201</c:v>
                </c:pt>
                <c:pt idx="505">
                  <c:v>-0.75999574541480797</c:v>
                </c:pt>
                <c:pt idx="506">
                  <c:v>-0.66100231732005399</c:v>
                </c:pt>
                <c:pt idx="507">
                  <c:v>-1.48197907575641</c:v>
                </c:pt>
                <c:pt idx="508">
                  <c:v>-1.25197781733117</c:v>
                </c:pt>
                <c:pt idx="509">
                  <c:v>-1.0479913994633501</c:v>
                </c:pt>
                <c:pt idx="510">
                  <c:v>-0.83399143665100295</c:v>
                </c:pt>
                <c:pt idx="511">
                  <c:v>2.9018301450752799E-2</c:v>
                </c:pt>
                <c:pt idx="512">
                  <c:v>-1.1289739203068001</c:v>
                </c:pt>
                <c:pt idx="513">
                  <c:v>-0.65799006700418605</c:v>
                </c:pt>
                <c:pt idx="514">
                  <c:v>-7.8984196001935403E-2</c:v>
                </c:pt>
                <c:pt idx="515">
                  <c:v>-1.11196492797318</c:v>
                </c:pt>
                <c:pt idx="516">
                  <c:v>-0.20798461127109499</c:v>
                </c:pt>
                <c:pt idx="517">
                  <c:v>-0.72998910387788196</c:v>
                </c:pt>
                <c:pt idx="518">
                  <c:v>-0.290980967887571</c:v>
                </c:pt>
                <c:pt idx="519">
                  <c:v>-0.552985870980781</c:v>
                </c:pt>
                <c:pt idx="520">
                  <c:v>0.49801440510579298</c:v>
                </c:pt>
                <c:pt idx="521">
                  <c:v>-0.94399305342331696</c:v>
                </c:pt>
                <c:pt idx="522">
                  <c:v>-0.83296975496057801</c:v>
                </c:pt>
                <c:pt idx="523">
                  <c:v>-1.1929898456485799</c:v>
                </c:pt>
                <c:pt idx="524">
                  <c:v>1.32501623059297</c:v>
                </c:pt>
                <c:pt idx="525">
                  <c:v>-1.13197593076429</c:v>
                </c:pt>
                <c:pt idx="526">
                  <c:v>-0.86197287620628105</c:v>
                </c:pt>
                <c:pt idx="527">
                  <c:v>0.297016482874423</c:v>
                </c:pt>
                <c:pt idx="528">
                  <c:v>-1.8260077823526699</c:v>
                </c:pt>
                <c:pt idx="529">
                  <c:v>0.52400543072660499</c:v>
                </c:pt>
                <c:pt idx="530">
                  <c:v>-1.8790385497006401</c:v>
                </c:pt>
                <c:pt idx="531">
                  <c:v>-1.3599953830839899</c:v>
                </c:pt>
                <c:pt idx="532">
                  <c:v>0.29302769749002999</c:v>
                </c:pt>
                <c:pt idx="533">
                  <c:v>0.103023879199568</c:v>
                </c:pt>
                <c:pt idx="534">
                  <c:v>1.6530073389517901</c:v>
                </c:pt>
                <c:pt idx="535">
                  <c:v>-0.27799586001217103</c:v>
                </c:pt>
                <c:pt idx="536">
                  <c:v>-1.1427315196330301</c:v>
                </c:pt>
                <c:pt idx="537">
                  <c:v>-1.22997804112452</c:v>
                </c:pt>
                <c:pt idx="538">
                  <c:v>-1.66797476573214</c:v>
                </c:pt>
                <c:pt idx="539">
                  <c:v>-1.5349937746459399</c:v>
                </c:pt>
                <c:pt idx="540">
                  <c:v>-1.6209934646572299</c:v>
                </c:pt>
                <c:pt idx="541">
                  <c:v>-0.47397476148325401</c:v>
                </c:pt>
                <c:pt idx="542">
                  <c:v>0.43101401033704001</c:v>
                </c:pt>
                <c:pt idx="543">
                  <c:v>-1.4510011940197101</c:v>
                </c:pt>
                <c:pt idx="544">
                  <c:v>-1.81999868816403</c:v>
                </c:pt>
                <c:pt idx="545">
                  <c:v>-1.57401384145948</c:v>
                </c:pt>
                <c:pt idx="546">
                  <c:v>-0.96398861642798195</c:v>
                </c:pt>
                <c:pt idx="547">
                  <c:v>-0.86500773462345004</c:v>
                </c:pt>
                <c:pt idx="548">
                  <c:v>0.98300379464220899</c:v>
                </c:pt>
                <c:pt idx="549">
                  <c:v>-0.77698953044918295</c:v>
                </c:pt>
                <c:pt idx="550">
                  <c:v>-0.86098469317979198</c:v>
                </c:pt>
                <c:pt idx="551">
                  <c:v>-0.89601383811953705</c:v>
                </c:pt>
                <c:pt idx="552">
                  <c:v>-0.94897193776044397</c:v>
                </c:pt>
                <c:pt idx="553">
                  <c:v>-0.79299203102001203</c:v>
                </c:pt>
                <c:pt idx="554">
                  <c:v>-0.33399577186991902</c:v>
                </c:pt>
                <c:pt idx="555">
                  <c:v>-0.75497166126333104</c:v>
                </c:pt>
                <c:pt idx="556">
                  <c:v>8.2012676905560897E-2</c:v>
                </c:pt>
                <c:pt idx="557">
                  <c:v>-0.56498600439101399</c:v>
                </c:pt>
                <c:pt idx="558">
                  <c:v>-0.90899873356351502</c:v>
                </c:pt>
                <c:pt idx="559">
                  <c:v>-1.0649881544473701</c:v>
                </c:pt>
                <c:pt idx="560">
                  <c:v>-0.42000341833946497</c:v>
                </c:pt>
                <c:pt idx="561">
                  <c:v>0.33702118255911601</c:v>
                </c:pt>
                <c:pt idx="562">
                  <c:v>-0.61298739051839202</c:v>
                </c:pt>
                <c:pt idx="563">
                  <c:v>-1.56197545519031</c:v>
                </c:pt>
                <c:pt idx="564">
                  <c:v>0.43601999939955999</c:v>
                </c:pt>
                <c:pt idx="565">
                  <c:v>-0.39599870940541299</c:v>
                </c:pt>
                <c:pt idx="566">
                  <c:v>-0.711016151954873</c:v>
                </c:pt>
                <c:pt idx="567">
                  <c:v>-0.39300443824590098</c:v>
                </c:pt>
                <c:pt idx="568">
                  <c:v>-1.01698774922632</c:v>
                </c:pt>
                <c:pt idx="569">
                  <c:v>2.6630095568319501</c:v>
                </c:pt>
                <c:pt idx="570">
                  <c:v>-0.76197065099932804</c:v>
                </c:pt>
                <c:pt idx="571">
                  <c:v>-1.6309859911727</c:v>
                </c:pt>
                <c:pt idx="572">
                  <c:v>0.310017978334585</c:v>
                </c:pt>
                <c:pt idx="573">
                  <c:v>-0.688992577796259</c:v>
                </c:pt>
                <c:pt idx="574">
                  <c:v>-0.77297695932788502</c:v>
                </c:pt>
                <c:pt idx="575">
                  <c:v>-6.9822294033537102E-3</c:v>
                </c:pt>
                <c:pt idx="576">
                  <c:v>8.7008281557879097E-2</c:v>
                </c:pt>
                <c:pt idx="577">
                  <c:v>-1.0759646185365399</c:v>
                </c:pt>
                <c:pt idx="578">
                  <c:v>-1.1579799232650101</c:v>
                </c:pt>
                <c:pt idx="579">
                  <c:v>-1.2210209257148901</c:v>
                </c:pt>
                <c:pt idx="580">
                  <c:v>-1.05000903735519</c:v>
                </c:pt>
                <c:pt idx="581">
                  <c:v>-0.65798325187464402</c:v>
                </c:pt>
                <c:pt idx="582">
                  <c:v>-1.1499932557800601</c:v>
                </c:pt>
                <c:pt idx="583">
                  <c:v>1.0600158095821</c:v>
                </c:pt>
                <c:pt idx="584">
                  <c:v>-0.126999317141649</c:v>
                </c:pt>
                <c:pt idx="585">
                  <c:v>-1.18797951045266</c:v>
                </c:pt>
                <c:pt idx="586">
                  <c:v>-1.18797951045266</c:v>
                </c:pt>
                <c:pt idx="587">
                  <c:v>-1.0069833686728</c:v>
                </c:pt>
                <c:pt idx="588">
                  <c:v>-1.0069833686728</c:v>
                </c:pt>
                <c:pt idx="589">
                  <c:v>0.114028785585629</c:v>
                </c:pt>
                <c:pt idx="590">
                  <c:v>-1.03847516913</c:v>
                </c:pt>
                <c:pt idx="591">
                  <c:v>-1.48597674581461</c:v>
                </c:pt>
                <c:pt idx="592">
                  <c:v>1.2669990120711101</c:v>
                </c:pt>
                <c:pt idx="593">
                  <c:v>-1.4219849445652999</c:v>
                </c:pt>
                <c:pt idx="594">
                  <c:v>-0.37200159582096798</c:v>
                </c:pt>
                <c:pt idx="595">
                  <c:v>-1.0289892590207299</c:v>
                </c:pt>
                <c:pt idx="596">
                  <c:v>-1.06399575854822</c:v>
                </c:pt>
                <c:pt idx="597">
                  <c:v>-1.01697967527216</c:v>
                </c:pt>
                <c:pt idx="598">
                  <c:v>-0.49799386688661901</c:v>
                </c:pt>
                <c:pt idx="599">
                  <c:v>1.2920212182255</c:v>
                </c:pt>
                <c:pt idx="600">
                  <c:v>1.70601492688173</c:v>
                </c:pt>
                <c:pt idx="601">
                  <c:v>0.95199136167588705</c:v>
                </c:pt>
                <c:pt idx="602">
                  <c:v>-1.0329715059353699</c:v>
                </c:pt>
                <c:pt idx="603">
                  <c:v>-1.9569806379255099</c:v>
                </c:pt>
                <c:pt idx="604">
                  <c:v>-0.61297502361338696</c:v>
                </c:pt>
                <c:pt idx="605">
                  <c:v>-0.56499942777737</c:v>
                </c:pt>
                <c:pt idx="606">
                  <c:v>-1.4489886849351199</c:v>
                </c:pt>
                <c:pt idx="607">
                  <c:v>0.47501349299726298</c:v>
                </c:pt>
                <c:pt idx="608">
                  <c:v>1.1030287246873101</c:v>
                </c:pt>
                <c:pt idx="609">
                  <c:v>-0.1947227240038</c:v>
                </c:pt>
                <c:pt idx="610">
                  <c:v>-0.71598653605700002</c:v>
                </c:pt>
                <c:pt idx="611">
                  <c:v>-1.34449905201613</c:v>
                </c:pt>
                <c:pt idx="612">
                  <c:v>-0.74698597332333705</c:v>
                </c:pt>
                <c:pt idx="613">
                  <c:v>-0.77099294722159595</c:v>
                </c:pt>
                <c:pt idx="614">
                  <c:v>-0.85697700141718902</c:v>
                </c:pt>
                <c:pt idx="615">
                  <c:v>-0.27997150901383999</c:v>
                </c:pt>
                <c:pt idx="616">
                  <c:v>6.6024407780994096E-2</c:v>
                </c:pt>
                <c:pt idx="617">
                  <c:v>0.102008325213633</c:v>
                </c:pt>
                <c:pt idx="618">
                  <c:v>-0.420984276017627</c:v>
                </c:pt>
                <c:pt idx="619">
                  <c:v>-0.844005302807463</c:v>
                </c:pt>
                <c:pt idx="620">
                  <c:v>-2.01099314356513</c:v>
                </c:pt>
                <c:pt idx="621">
                  <c:v>-0.20698084805329001</c:v>
                </c:pt>
                <c:pt idx="622">
                  <c:v>-0.94899671783298001</c:v>
                </c:pt>
                <c:pt idx="623">
                  <c:v>-0.58048175415493997</c:v>
                </c:pt>
                <c:pt idx="624">
                  <c:v>-0.89296467355287301</c:v>
                </c:pt>
                <c:pt idx="625">
                  <c:v>-0.987984754767536</c:v>
                </c:pt>
                <c:pt idx="626">
                  <c:v>-0.61997769623155097</c:v>
                </c:pt>
                <c:pt idx="627">
                  <c:v>-0.233977116900489</c:v>
                </c:pt>
                <c:pt idx="628">
                  <c:v>-0.99599254784929103</c:v>
                </c:pt>
                <c:pt idx="629">
                  <c:v>-0.23598051922913901</c:v>
                </c:pt>
                <c:pt idx="630">
                  <c:v>-1.3809798643681901</c:v>
                </c:pt>
                <c:pt idx="631">
                  <c:v>-1.39599527588066</c:v>
                </c:pt>
                <c:pt idx="632">
                  <c:v>0.46601321219020497</c:v>
                </c:pt>
                <c:pt idx="633">
                  <c:v>-0.56098821472282301</c:v>
                </c:pt>
                <c:pt idx="634">
                  <c:v>-0.56798586896498604</c:v>
                </c:pt>
                <c:pt idx="635">
                  <c:v>-1.48396468965091</c:v>
                </c:pt>
                <c:pt idx="636">
                  <c:v>-0.72999036344853796</c:v>
                </c:pt>
                <c:pt idx="637">
                  <c:v>-6.0005473692067698E-2</c:v>
                </c:pt>
                <c:pt idx="638">
                  <c:v>0.54502605931863402</c:v>
                </c:pt>
                <c:pt idx="639">
                  <c:v>-1.92798232268937</c:v>
                </c:pt>
                <c:pt idx="640">
                  <c:v>0.59801555375543503</c:v>
                </c:pt>
                <c:pt idx="641">
                  <c:v>-0.27799126609171398</c:v>
                </c:pt>
                <c:pt idx="642">
                  <c:v>-0.39398243577722403</c:v>
                </c:pt>
                <c:pt idx="643">
                  <c:v>0.71600063631267297</c:v>
                </c:pt>
                <c:pt idx="644">
                  <c:v>-0.33099801462808498</c:v>
                </c:pt>
                <c:pt idx="645">
                  <c:v>-0.57198479338094899</c:v>
                </c:pt>
                <c:pt idx="646">
                  <c:v>-0.141985080067599</c:v>
                </c:pt>
                <c:pt idx="647">
                  <c:v>-0.58597968527216004</c:v>
                </c:pt>
                <c:pt idx="648">
                  <c:v>-0.23298289648284301</c:v>
                </c:pt>
                <c:pt idx="649">
                  <c:v>-0.50097950649465595</c:v>
                </c:pt>
                <c:pt idx="650">
                  <c:v>-1.61699791103595</c:v>
                </c:pt>
                <c:pt idx="651">
                  <c:v>-0.70198752666027897</c:v>
                </c:pt>
                <c:pt idx="652">
                  <c:v>-0.83401554297720104</c:v>
                </c:pt>
                <c:pt idx="653">
                  <c:v>-4.2993606658949302E-2</c:v>
                </c:pt>
                <c:pt idx="654">
                  <c:v>-1.2270064520842201</c:v>
                </c:pt>
                <c:pt idx="655">
                  <c:v>-0.75797516500362905</c:v>
                </c:pt>
                <c:pt idx="656">
                  <c:v>-1.7629826577048699</c:v>
                </c:pt>
                <c:pt idx="657">
                  <c:v>-0.619985097310362</c:v>
                </c:pt>
                <c:pt idx="658">
                  <c:v>-1.5049899347861799</c:v>
                </c:pt>
                <c:pt idx="659">
                  <c:v>-1.17598384373766</c:v>
                </c:pt>
                <c:pt idx="660">
                  <c:v>-9.0992531852408895E-2</c:v>
                </c:pt>
                <c:pt idx="661">
                  <c:v>-0.73998594436769005</c:v>
                </c:pt>
                <c:pt idx="662">
                  <c:v>-1.1099918267159701</c:v>
                </c:pt>
                <c:pt idx="663">
                  <c:v>-1.6815446032266701</c:v>
                </c:pt>
                <c:pt idx="664">
                  <c:v>-1.02998748634475</c:v>
                </c:pt>
                <c:pt idx="665">
                  <c:v>0.20903536742708601</c:v>
                </c:pt>
                <c:pt idx="666">
                  <c:v>-0.46598443759274499</c:v>
                </c:pt>
                <c:pt idx="667">
                  <c:v>-1.28597228598203</c:v>
                </c:pt>
                <c:pt idx="668">
                  <c:v>0.726016241214269</c:v>
                </c:pt>
                <c:pt idx="669">
                  <c:v>-0.15398080336182399</c:v>
                </c:pt>
                <c:pt idx="670">
                  <c:v>-2.4170019372874201</c:v>
                </c:pt>
                <c:pt idx="671">
                  <c:v>-0.35601109199693098</c:v>
                </c:pt>
                <c:pt idx="672">
                  <c:v>-1.35597834002512</c:v>
                </c:pt>
                <c:pt idx="673">
                  <c:v>0.115012155479515</c:v>
                </c:pt>
                <c:pt idx="674">
                  <c:v>-0.291978282095887</c:v>
                </c:pt>
                <c:pt idx="675">
                  <c:v>-1.0630223575477999</c:v>
                </c:pt>
                <c:pt idx="676">
                  <c:v>-1.6994739092215199E-2</c:v>
                </c:pt>
                <c:pt idx="677">
                  <c:v>1.62802624630432</c:v>
                </c:pt>
                <c:pt idx="678">
                  <c:v>-0.92799183989294198</c:v>
                </c:pt>
                <c:pt idx="679">
                  <c:v>-0.466994358766329</c:v>
                </c:pt>
                <c:pt idx="680">
                  <c:v>-4.2772942448231599E-2</c:v>
                </c:pt>
                <c:pt idx="681">
                  <c:v>-1.34197803112452</c:v>
                </c:pt>
                <c:pt idx="682">
                  <c:v>-0.78099361129572198</c:v>
                </c:pt>
                <c:pt idx="683">
                  <c:v>-0.97098852008674696</c:v>
                </c:pt>
                <c:pt idx="684">
                  <c:v>-0.69100705383694805</c:v>
                </c:pt>
                <c:pt idx="685">
                  <c:v>-1.8049877253447599</c:v>
                </c:pt>
                <c:pt idx="686">
                  <c:v>-1.0359770196074001</c:v>
                </c:pt>
                <c:pt idx="687">
                  <c:v>-1.1119835503217701</c:v>
                </c:pt>
                <c:pt idx="688">
                  <c:v>-1.3169716817780599</c:v>
                </c:pt>
                <c:pt idx="689">
                  <c:v>-0.97197816375478396</c:v>
                </c:pt>
                <c:pt idx="690">
                  <c:v>-0.16697526360142101</c:v>
                </c:pt>
                <c:pt idx="691">
                  <c:v>1.90125107024454E-2</c:v>
                </c:pt>
                <c:pt idx="692">
                  <c:v>-2.39897902974276</c:v>
                </c:pt>
                <c:pt idx="693">
                  <c:v>-0.65199477122109695</c:v>
                </c:pt>
                <c:pt idx="694">
                  <c:v>-1.2210013369728401</c:v>
                </c:pt>
                <c:pt idx="695">
                  <c:v>-1.34597899974276</c:v>
                </c:pt>
                <c:pt idx="696">
                  <c:v>-0.95698912962303495</c:v>
                </c:pt>
                <c:pt idx="697">
                  <c:v>-0.50997150593537099</c:v>
                </c:pt>
                <c:pt idx="698">
                  <c:v>-0.95398921586864505</c:v>
                </c:pt>
                <c:pt idx="699">
                  <c:v>-1.29698177105835</c:v>
                </c:pt>
                <c:pt idx="700">
                  <c:v>-0.97298194923491998</c:v>
                </c:pt>
                <c:pt idx="701">
                  <c:v>-0.86498970451308099</c:v>
                </c:pt>
                <c:pt idx="702">
                  <c:v>-1.5489649442128901</c:v>
                </c:pt>
                <c:pt idx="703">
                  <c:v>-0.79697981004445795</c:v>
                </c:pt>
                <c:pt idx="704">
                  <c:v>-0.78797769640016802</c:v>
                </c:pt>
                <c:pt idx="705">
                  <c:v>-0.573995706407186</c:v>
                </c:pt>
                <c:pt idx="706">
                  <c:v>0.100018509109946</c:v>
                </c:pt>
                <c:pt idx="707">
                  <c:v>-0.110996327678062</c:v>
                </c:pt>
                <c:pt idx="708">
                  <c:v>-0.10798924862091901</c:v>
                </c:pt>
                <c:pt idx="709">
                  <c:v>0.26302069685350798</c:v>
                </c:pt>
                <c:pt idx="710">
                  <c:v>-1.2949839049660199</c:v>
                </c:pt>
                <c:pt idx="711">
                  <c:v>-1.80197062099932</c:v>
                </c:pt>
                <c:pt idx="712">
                  <c:v>-1.0639869005981799</c:v>
                </c:pt>
                <c:pt idx="713">
                  <c:v>-1.1529777309689999</c:v>
                </c:pt>
                <c:pt idx="714">
                  <c:v>0.14000541606268399</c:v>
                </c:pt>
                <c:pt idx="715">
                  <c:v>1.41100369864869</c:v>
                </c:pt>
                <c:pt idx="716">
                  <c:v>-1.3639689378576301</c:v>
                </c:pt>
                <c:pt idx="717">
                  <c:v>-0.42899580930041198</c:v>
                </c:pt>
                <c:pt idx="718">
                  <c:v>-0.298992223466021</c:v>
                </c:pt>
                <c:pt idx="719">
                  <c:v>-1.3969647025729099</c:v>
                </c:pt>
                <c:pt idx="720">
                  <c:v>-1.2829844775675601</c:v>
                </c:pt>
                <c:pt idx="721">
                  <c:v>-1.09198928159455</c:v>
                </c:pt>
                <c:pt idx="722">
                  <c:v>1.8800096331479199</c:v>
                </c:pt>
                <c:pt idx="723">
                  <c:v>-1.3139694852335699</c:v>
                </c:pt>
                <c:pt idx="724">
                  <c:v>-1.6309790797427599</c:v>
                </c:pt>
                <c:pt idx="725">
                  <c:v>-1.6119875606005201</c:v>
                </c:pt>
                <c:pt idx="726">
                  <c:v>-1.5640179842289601</c:v>
                </c:pt>
                <c:pt idx="727">
                  <c:v>1.70501952951186</c:v>
                </c:pt>
                <c:pt idx="728">
                  <c:v>-1.1019722759820201</c:v>
                </c:pt>
                <c:pt idx="729">
                  <c:v>-0.74297462083884702</c:v>
                </c:pt>
                <c:pt idx="730">
                  <c:v>0.96499933695801299</c:v>
                </c:pt>
                <c:pt idx="731">
                  <c:v>2.3340231509865101</c:v>
                </c:pt>
                <c:pt idx="732">
                  <c:v>0.24802303000058501</c:v>
                </c:pt>
                <c:pt idx="733">
                  <c:v>-0.99396021730417905</c:v>
                </c:pt>
                <c:pt idx="734">
                  <c:v>-0.31099442226951302</c:v>
                </c:pt>
                <c:pt idx="735">
                  <c:v>2.40400946472535</c:v>
                </c:pt>
                <c:pt idx="736">
                  <c:v>0.18502203226365799</c:v>
                </c:pt>
                <c:pt idx="737">
                  <c:v>-1.0699813640123199</c:v>
                </c:pt>
                <c:pt idx="738">
                  <c:v>-1.3639876117554499</c:v>
                </c:pt>
                <c:pt idx="739">
                  <c:v>-0.20999755487998101</c:v>
                </c:pt>
                <c:pt idx="740">
                  <c:v>-1.1059783202342199</c:v>
                </c:pt>
                <c:pt idx="741">
                  <c:v>-0.41796485779807402</c:v>
                </c:pt>
                <c:pt idx="742">
                  <c:v>0.21000004</c:v>
                </c:pt>
                <c:pt idx="743">
                  <c:v>-8.4767478539647695E-2</c:v>
                </c:pt>
                <c:pt idx="744">
                  <c:v>-1.49598639492819</c:v>
                </c:pt>
                <c:pt idx="745">
                  <c:v>-0.14398479740520201</c:v>
                </c:pt>
                <c:pt idx="746">
                  <c:v>-1.3789942266336901</c:v>
                </c:pt>
                <c:pt idx="747">
                  <c:v>-1.6119963385184499</c:v>
                </c:pt>
                <c:pt idx="748">
                  <c:v>0.207020139998635</c:v>
                </c:pt>
                <c:pt idx="749">
                  <c:v>-1.49799205681033</c:v>
                </c:pt>
                <c:pt idx="750">
                  <c:v>-1.34799262985089</c:v>
                </c:pt>
                <c:pt idx="751">
                  <c:v>-1.5849752482445401</c:v>
                </c:pt>
                <c:pt idx="752">
                  <c:v>-1.4619929034192201</c:v>
                </c:pt>
                <c:pt idx="753">
                  <c:v>-9.5986250112960206E-2</c:v>
                </c:pt>
                <c:pt idx="754">
                  <c:v>-1.27999227543653</c:v>
                </c:pt>
                <c:pt idx="755">
                  <c:v>-1.4169761480863201</c:v>
                </c:pt>
                <c:pt idx="756">
                  <c:v>2.6580189665862601</c:v>
                </c:pt>
                <c:pt idx="757">
                  <c:v>0.26100711386859599</c:v>
                </c:pt>
                <c:pt idx="758">
                  <c:v>7.1019035177530401E-2</c:v>
                </c:pt>
                <c:pt idx="759">
                  <c:v>-1.0779701381211699</c:v>
                </c:pt>
                <c:pt idx="760">
                  <c:v>1.21301798733585</c:v>
                </c:pt>
                <c:pt idx="761">
                  <c:v>-0.38197895206693899</c:v>
                </c:pt>
                <c:pt idx="762">
                  <c:v>-1.7919913861072501</c:v>
                </c:pt>
                <c:pt idx="763">
                  <c:v>-1.70297672507516</c:v>
                </c:pt>
                <c:pt idx="764">
                  <c:v>-1.0599926703811899</c:v>
                </c:pt>
                <c:pt idx="765">
                  <c:v>-0.119984166017627</c:v>
                </c:pt>
                <c:pt idx="766">
                  <c:v>-1.6569987663927901</c:v>
                </c:pt>
                <c:pt idx="767">
                  <c:v>-2.1990707588877698E-2</c:v>
                </c:pt>
                <c:pt idx="768">
                  <c:v>-1.2609934094992701</c:v>
                </c:pt>
                <c:pt idx="769">
                  <c:v>-0.88498449643279098</c:v>
                </c:pt>
                <c:pt idx="770">
                  <c:v>5.8993706513775397E-2</c:v>
                </c:pt>
                <c:pt idx="771">
                  <c:v>-0.96901252579486397</c:v>
                </c:pt>
                <c:pt idx="772">
                  <c:v>-0.91122099069123397</c:v>
                </c:pt>
                <c:pt idx="773">
                  <c:v>-1.58700219768599</c:v>
                </c:pt>
                <c:pt idx="774">
                  <c:v>-0.602983809708598</c:v>
                </c:pt>
                <c:pt idx="775">
                  <c:v>-1.18797859743986</c:v>
                </c:pt>
                <c:pt idx="776">
                  <c:v>-1.2279875105183899</c:v>
                </c:pt>
                <c:pt idx="777">
                  <c:v>-1.45899656064487</c:v>
                </c:pt>
                <c:pt idx="778">
                  <c:v>-0.31198112326996802</c:v>
                </c:pt>
                <c:pt idx="779">
                  <c:v>0.65600105167079603</c:v>
                </c:pt>
                <c:pt idx="780">
                  <c:v>-1.59997272806749</c:v>
                </c:pt>
                <c:pt idx="781">
                  <c:v>-1.15598921993549</c:v>
                </c:pt>
                <c:pt idx="782">
                  <c:v>7.3015046048266696E-2</c:v>
                </c:pt>
                <c:pt idx="783">
                  <c:v>-1.3779933414876699</c:v>
                </c:pt>
                <c:pt idx="784">
                  <c:v>-0.74798280383111004</c:v>
                </c:pt>
                <c:pt idx="785">
                  <c:v>-0.56998790666577404</c:v>
                </c:pt>
                <c:pt idx="786">
                  <c:v>0.70901204170920695</c:v>
                </c:pt>
                <c:pt idx="787">
                  <c:v>-2.0930271801623199</c:v>
                </c:pt>
                <c:pt idx="788">
                  <c:v>-0.574989933354349</c:v>
                </c:pt>
                <c:pt idx="789">
                  <c:v>-0.59974527360142404</c:v>
                </c:pt>
                <c:pt idx="790">
                  <c:v>-1.06596485779807</c:v>
                </c:pt>
                <c:pt idx="791">
                  <c:v>-0.307975250205619</c:v>
                </c:pt>
                <c:pt idx="792">
                  <c:v>-0.51799988999999902</c:v>
                </c:pt>
                <c:pt idx="793">
                  <c:v>-0.16771636494124001</c:v>
                </c:pt>
                <c:pt idx="794">
                  <c:v>-0.21897801392076799</c:v>
                </c:pt>
                <c:pt idx="795">
                  <c:v>-1.1770131003022</c:v>
                </c:pt>
                <c:pt idx="796">
                  <c:v>-0.98598466195164403</c:v>
                </c:pt>
                <c:pt idx="797">
                  <c:v>0.44401307516279898</c:v>
                </c:pt>
                <c:pt idx="798">
                  <c:v>-0.87898602881916199</c:v>
                </c:pt>
                <c:pt idx="799">
                  <c:v>-1.8959849339517301</c:v>
                </c:pt>
                <c:pt idx="800">
                  <c:v>0.18302967420060701</c:v>
                </c:pt>
                <c:pt idx="801">
                  <c:v>0.29530396189653402</c:v>
                </c:pt>
                <c:pt idx="802">
                  <c:v>-6.0170123998487899E-3</c:v>
                </c:pt>
                <c:pt idx="803">
                  <c:v>0.15900810328402401</c:v>
                </c:pt>
                <c:pt idx="804">
                  <c:v>0.42300562055177299</c:v>
                </c:pt>
                <c:pt idx="805">
                  <c:v>-1.3770098198881899</c:v>
                </c:pt>
                <c:pt idx="806">
                  <c:v>-1.5449847090217499</c:v>
                </c:pt>
                <c:pt idx="807">
                  <c:v>-1.0449992222815501</c:v>
                </c:pt>
                <c:pt idx="808">
                  <c:v>-0.46198657450267799</c:v>
                </c:pt>
                <c:pt idx="809">
                  <c:v>-0.90698008017323695</c:v>
                </c:pt>
                <c:pt idx="810">
                  <c:v>-1.68397111424725</c:v>
                </c:pt>
                <c:pt idx="811">
                  <c:v>-0.49898519394150997</c:v>
                </c:pt>
                <c:pt idx="812">
                  <c:v>-0.71700177390215902</c:v>
                </c:pt>
                <c:pt idx="813">
                  <c:v>-0.69799770635128</c:v>
                </c:pt>
                <c:pt idx="814">
                  <c:v>-1.25896950859929</c:v>
                </c:pt>
                <c:pt idx="815">
                  <c:v>1.20271344280201E-2</c:v>
                </c:pt>
                <c:pt idx="816">
                  <c:v>-1.4289804485264099</c:v>
                </c:pt>
                <c:pt idx="817">
                  <c:v>-0.92099911620894503</c:v>
                </c:pt>
                <c:pt idx="818">
                  <c:v>-0.52198347733445405</c:v>
                </c:pt>
                <c:pt idx="819">
                  <c:v>-0.59997444508411801</c:v>
                </c:pt>
                <c:pt idx="820">
                  <c:v>0.55099270943436496</c:v>
                </c:pt>
                <c:pt idx="821">
                  <c:v>-0.85598071693781197</c:v>
                </c:pt>
                <c:pt idx="822">
                  <c:v>-1.7290093290603901</c:v>
                </c:pt>
                <c:pt idx="823">
                  <c:v>-0.99297017616382799</c:v>
                </c:pt>
                <c:pt idx="824">
                  <c:v>-0.90797926880658397</c:v>
                </c:pt>
                <c:pt idx="825">
                  <c:v>-0.95599423153296903</c:v>
                </c:pt>
                <c:pt idx="826">
                  <c:v>-0.34399261127889502</c:v>
                </c:pt>
                <c:pt idx="827">
                  <c:v>2.00001130500767</c:v>
                </c:pt>
                <c:pt idx="828">
                  <c:v>-0.52899622925325496</c:v>
                </c:pt>
                <c:pt idx="829">
                  <c:v>-0.76299930413560002</c:v>
                </c:pt>
                <c:pt idx="830">
                  <c:v>-0.54499988597061799</c:v>
                </c:pt>
                <c:pt idx="831">
                  <c:v>-0.52699356605412395</c:v>
                </c:pt>
                <c:pt idx="832">
                  <c:v>-1.14398779855421</c:v>
                </c:pt>
                <c:pt idx="833">
                  <c:v>-1.5889879764321599</c:v>
                </c:pt>
                <c:pt idx="834">
                  <c:v>0.484025780306859</c:v>
                </c:pt>
                <c:pt idx="835">
                  <c:v>-1.0069786799145299</c:v>
                </c:pt>
                <c:pt idx="836">
                  <c:v>-0.2029917735392</c:v>
                </c:pt>
                <c:pt idx="837">
                  <c:v>-0.77398235144204797</c:v>
                </c:pt>
                <c:pt idx="838">
                  <c:v>-0.33301014486709701</c:v>
                </c:pt>
                <c:pt idx="839">
                  <c:v>0.50703476630030297</c:v>
                </c:pt>
                <c:pt idx="840">
                  <c:v>-1.4680130382851999</c:v>
                </c:pt>
                <c:pt idx="841">
                  <c:v>-1.5739861489846201</c:v>
                </c:pt>
                <c:pt idx="842">
                  <c:v>-0.66899837935415696</c:v>
                </c:pt>
                <c:pt idx="843">
                  <c:v>0.98101280096512</c:v>
                </c:pt>
                <c:pt idx="844">
                  <c:v>-0.47298847885316198</c:v>
                </c:pt>
                <c:pt idx="845">
                  <c:v>-1.3619716417780601</c:v>
                </c:pt>
                <c:pt idx="846">
                  <c:v>0.42802206226365702</c:v>
                </c:pt>
                <c:pt idx="847">
                  <c:v>-0.16900808400379599</c:v>
                </c:pt>
                <c:pt idx="848">
                  <c:v>-0.63100003999999899</c:v>
                </c:pt>
                <c:pt idx="849">
                  <c:v>0.53301201333422499</c:v>
                </c:pt>
                <c:pt idx="850">
                  <c:v>-0.42799914780918102</c:v>
                </c:pt>
                <c:pt idx="851">
                  <c:v>-3.3986066985454998E-2</c:v>
                </c:pt>
                <c:pt idx="852">
                  <c:v>-1.25596779056862</c:v>
                </c:pt>
                <c:pt idx="853">
                  <c:v>0.20799413019992699</c:v>
                </c:pt>
                <c:pt idx="854">
                  <c:v>-1.3630018099359</c:v>
                </c:pt>
                <c:pt idx="855">
                  <c:v>0.417001557110875</c:v>
                </c:pt>
                <c:pt idx="856">
                  <c:v>1.1200119403525499</c:v>
                </c:pt>
                <c:pt idx="857">
                  <c:v>-0.35798411062650498</c:v>
                </c:pt>
                <c:pt idx="858">
                  <c:v>-1.06598605398156</c:v>
                </c:pt>
                <c:pt idx="859">
                  <c:v>-0.442979971736572</c:v>
                </c:pt>
                <c:pt idx="860">
                  <c:v>1.29201580659418</c:v>
                </c:pt>
                <c:pt idx="861">
                  <c:v>-0.75200315800011597</c:v>
                </c:pt>
                <c:pt idx="862">
                  <c:v>-1.5679788667077199</c:v>
                </c:pt>
                <c:pt idx="863">
                  <c:v>-0.67297620195282803</c:v>
                </c:pt>
                <c:pt idx="864">
                  <c:v>-0.73799868069123398</c:v>
                </c:pt>
                <c:pt idx="865">
                  <c:v>-1.6189648377980701</c:v>
                </c:pt>
                <c:pt idx="866">
                  <c:v>-1.0639877853447599</c:v>
                </c:pt>
                <c:pt idx="867">
                  <c:v>-1.60099675530416</c:v>
                </c:pt>
                <c:pt idx="868">
                  <c:v>-1.13798289327583</c:v>
                </c:pt>
                <c:pt idx="869">
                  <c:v>-0.98298759038731198</c:v>
                </c:pt>
                <c:pt idx="870">
                  <c:v>-1.2689963167029099</c:v>
                </c:pt>
                <c:pt idx="871">
                  <c:v>-0.86297049099932999</c:v>
                </c:pt>
                <c:pt idx="872">
                  <c:v>-0.53198177718042305</c:v>
                </c:pt>
                <c:pt idx="873">
                  <c:v>-1.4719844875675601</c:v>
                </c:pt>
                <c:pt idx="874">
                  <c:v>0.57801629095025198</c:v>
                </c:pt>
                <c:pt idx="875">
                  <c:v>-1.1259646315579901</c:v>
                </c:pt>
                <c:pt idx="876">
                  <c:v>-1.1389769963204199</c:v>
                </c:pt>
                <c:pt idx="877">
                  <c:v>-0.358993707454487</c:v>
                </c:pt>
                <c:pt idx="878">
                  <c:v>-0.13102844431508501</c:v>
                </c:pt>
                <c:pt idx="879">
                  <c:v>-9.5972113461644901E-2</c:v>
                </c:pt>
                <c:pt idx="880">
                  <c:v>-0.37599387208659601</c:v>
                </c:pt>
                <c:pt idx="881">
                  <c:v>-0.86599882718387899</c:v>
                </c:pt>
                <c:pt idx="882">
                  <c:v>-1.49298767855308</c:v>
                </c:pt>
                <c:pt idx="883">
                  <c:v>-0.84299300140569899</c:v>
                </c:pt>
                <c:pt idx="884">
                  <c:v>-1.84997787525258</c:v>
                </c:pt>
                <c:pt idx="885">
                  <c:v>-1.57497532974801</c:v>
                </c:pt>
                <c:pt idx="886">
                  <c:v>-0.22199447661357699</c:v>
                </c:pt>
                <c:pt idx="887">
                  <c:v>-0.226014681064893</c:v>
                </c:pt>
                <c:pt idx="888">
                  <c:v>-0.56700044373178105</c:v>
                </c:pt>
                <c:pt idx="889">
                  <c:v>-0.94899182377844105</c:v>
                </c:pt>
                <c:pt idx="890">
                  <c:v>0.511015353468392</c:v>
                </c:pt>
                <c:pt idx="891">
                  <c:v>-0.97197868034829704</c:v>
                </c:pt>
                <c:pt idx="892">
                  <c:v>-0.50898802813886501</c:v>
                </c:pt>
                <c:pt idx="893">
                  <c:v>1.3710022335938401</c:v>
                </c:pt>
                <c:pt idx="894">
                  <c:v>-1.5069892753745</c:v>
                </c:pt>
                <c:pt idx="895">
                  <c:v>-1.9909760510016501</c:v>
                </c:pt>
                <c:pt idx="896">
                  <c:v>-1.39699198681033</c:v>
                </c:pt>
                <c:pt idx="897">
                  <c:v>-0.14897821375478501</c:v>
                </c:pt>
                <c:pt idx="898">
                  <c:v>-0.60199532827495505</c:v>
                </c:pt>
                <c:pt idx="899">
                  <c:v>0.554997381924624</c:v>
                </c:pt>
                <c:pt idx="900">
                  <c:v>-0.29699885492362399</c:v>
                </c:pt>
                <c:pt idx="901">
                  <c:v>-0.389993163771366</c:v>
                </c:pt>
                <c:pt idx="902">
                  <c:v>-1.1919787735532901</c:v>
                </c:pt>
                <c:pt idx="903">
                  <c:v>-1.1200049320488199</c:v>
                </c:pt>
                <c:pt idx="904">
                  <c:v>5.6007409550760501E-2</c:v>
                </c:pt>
                <c:pt idx="905">
                  <c:v>-0.54398346187253299</c:v>
                </c:pt>
                <c:pt idx="906">
                  <c:v>-0.492004790881994</c:v>
                </c:pt>
                <c:pt idx="907">
                  <c:v>-0.109995423649657</c:v>
                </c:pt>
                <c:pt idx="908">
                  <c:v>-0.73197166126333002</c:v>
                </c:pt>
                <c:pt idx="909">
                  <c:v>-0.53600944863908195</c:v>
                </c:pt>
                <c:pt idx="910">
                  <c:v>-0.34396890557623899</c:v>
                </c:pt>
                <c:pt idx="911">
                  <c:v>-1.1190138140866199</c:v>
                </c:pt>
                <c:pt idx="912">
                  <c:v>-0.71599044643221399</c:v>
                </c:pt>
                <c:pt idx="913">
                  <c:v>-1.21998486476753</c:v>
                </c:pt>
                <c:pt idx="914">
                  <c:v>-1.32798709705367</c:v>
                </c:pt>
                <c:pt idx="915">
                  <c:v>-0.55199093594742998</c:v>
                </c:pt>
                <c:pt idx="916">
                  <c:v>0.49901374439685597</c:v>
                </c:pt>
                <c:pt idx="917">
                  <c:v>-1.4709788667077199</c:v>
                </c:pt>
                <c:pt idx="918">
                  <c:v>-0.90298502395173297</c:v>
                </c:pt>
                <c:pt idx="919">
                  <c:v>-0.200982499064012</c:v>
                </c:pt>
                <c:pt idx="920">
                  <c:v>-0.77398357006398899</c:v>
                </c:pt>
                <c:pt idx="921">
                  <c:v>0.118991057853448</c:v>
                </c:pt>
                <c:pt idx="922">
                  <c:v>-1.8570042234785999</c:v>
                </c:pt>
                <c:pt idx="923">
                  <c:v>0.21102485381501501</c:v>
                </c:pt>
                <c:pt idx="924">
                  <c:v>1.80901511162827</c:v>
                </c:pt>
                <c:pt idx="925">
                  <c:v>-1.3099877153447601</c:v>
                </c:pt>
                <c:pt idx="926">
                  <c:v>0.37700939331265498</c:v>
                </c:pt>
                <c:pt idx="927">
                  <c:v>-1.23196930445241</c:v>
                </c:pt>
                <c:pt idx="928">
                  <c:v>-1.07097901974276</c:v>
                </c:pt>
                <c:pt idx="929">
                  <c:v>0.40601227333971901</c:v>
                </c:pt>
                <c:pt idx="930">
                  <c:v>-0.46299930405211498</c:v>
                </c:pt>
                <c:pt idx="931">
                  <c:v>-0.56299276613140403</c:v>
                </c:pt>
                <c:pt idx="932">
                  <c:v>-0.341985642468286</c:v>
                </c:pt>
                <c:pt idx="933">
                  <c:v>-0.55199408813517703</c:v>
                </c:pt>
                <c:pt idx="934">
                  <c:v>-0.80097963928335403</c:v>
                </c:pt>
                <c:pt idx="935">
                  <c:v>-0.94897193776044397</c:v>
                </c:pt>
                <c:pt idx="936">
                  <c:v>-1.06798445289804</c:v>
                </c:pt>
                <c:pt idx="937">
                  <c:v>1.20101013514745</c:v>
                </c:pt>
                <c:pt idx="938">
                  <c:v>0.50202021961027898</c:v>
                </c:pt>
                <c:pt idx="939">
                  <c:v>1.4310167869542201</c:v>
                </c:pt>
                <c:pt idx="940">
                  <c:v>0.11602303601248901</c:v>
                </c:pt>
                <c:pt idx="941">
                  <c:v>0.89499896167902204</c:v>
                </c:pt>
                <c:pt idx="942">
                  <c:v>0.131017113610193</c:v>
                </c:pt>
                <c:pt idx="943">
                  <c:v>0.20700225055676</c:v>
                </c:pt>
                <c:pt idx="944">
                  <c:v>-1.42897163914893</c:v>
                </c:pt>
                <c:pt idx="945">
                  <c:v>-0.67798795643215903</c:v>
                </c:pt>
                <c:pt idx="946">
                  <c:v>-1.14497517757817</c:v>
                </c:pt>
                <c:pt idx="947">
                  <c:v>-1.27499998</c:v>
                </c:pt>
                <c:pt idx="948">
                  <c:v>-1.24798032730515</c:v>
                </c:pt>
                <c:pt idx="949">
                  <c:v>-0.54597930201018097</c:v>
                </c:pt>
                <c:pt idx="950">
                  <c:v>-0.79949190728742003</c:v>
                </c:pt>
                <c:pt idx="951">
                  <c:v>-1.05896459112481</c:v>
                </c:pt>
                <c:pt idx="952">
                  <c:v>0.56302715123813496</c:v>
                </c:pt>
                <c:pt idx="953">
                  <c:v>-0.83398142023780097</c:v>
                </c:pt>
                <c:pt idx="954">
                  <c:v>-0.997981796016014</c:v>
                </c:pt>
                <c:pt idx="955">
                  <c:v>-4.4992193563356001E-2</c:v>
                </c:pt>
                <c:pt idx="956">
                  <c:v>0.15801965625809</c:v>
                </c:pt>
                <c:pt idx="957">
                  <c:v>-1.2869928125468699</c:v>
                </c:pt>
                <c:pt idx="958">
                  <c:v>7.3016561603864202E-2</c:v>
                </c:pt>
                <c:pt idx="959">
                  <c:v>0.23201137430481</c:v>
                </c:pt>
                <c:pt idx="960">
                  <c:v>-1.2599871055587599</c:v>
                </c:pt>
                <c:pt idx="961">
                  <c:v>0.81702021801855595</c:v>
                </c:pt>
                <c:pt idx="962">
                  <c:v>1.6010819566687699E-2</c:v>
                </c:pt>
                <c:pt idx="963">
                  <c:v>-0.67298553956321505</c:v>
                </c:pt>
                <c:pt idx="964">
                  <c:v>-1.0799827908153701</c:v>
                </c:pt>
                <c:pt idx="965">
                  <c:v>-0.55598226005603901</c:v>
                </c:pt>
                <c:pt idx="966">
                  <c:v>-1.1590050809624199</c:v>
                </c:pt>
                <c:pt idx="967">
                  <c:v>-2.8012843425967601E-2</c:v>
                </c:pt>
                <c:pt idx="968">
                  <c:v>-1.3919722621486099</c:v>
                </c:pt>
                <c:pt idx="969">
                  <c:v>-1.7489876985542101</c:v>
                </c:pt>
                <c:pt idx="970">
                  <c:v>-1.19400458465472</c:v>
                </c:pt>
                <c:pt idx="971">
                  <c:v>2.90137591388131E-2</c:v>
                </c:pt>
                <c:pt idx="972">
                  <c:v>-0.16401136681842399</c:v>
                </c:pt>
                <c:pt idx="973">
                  <c:v>-1.18099720247833</c:v>
                </c:pt>
                <c:pt idx="974">
                  <c:v>-0.718002662565281</c:v>
                </c:pt>
                <c:pt idx="975">
                  <c:v>-1.05599339099324</c:v>
                </c:pt>
                <c:pt idx="976">
                  <c:v>-0.12597956493791601</c:v>
                </c:pt>
                <c:pt idx="977">
                  <c:v>-0.89999620039625605</c:v>
                </c:pt>
                <c:pt idx="978">
                  <c:v>-1.37897905908941</c:v>
                </c:pt>
                <c:pt idx="979">
                  <c:v>-1.08797463120723</c:v>
                </c:pt>
                <c:pt idx="980">
                  <c:v>-0.81297523709284802</c:v>
                </c:pt>
                <c:pt idx="981">
                  <c:v>-1.0619752237525699</c:v>
                </c:pt>
                <c:pt idx="982">
                  <c:v>-0.45898573618587901</c:v>
                </c:pt>
                <c:pt idx="983">
                  <c:v>0.51300000999999995</c:v>
                </c:pt>
                <c:pt idx="984">
                  <c:v>-1.1749787975136901</c:v>
                </c:pt>
                <c:pt idx="985">
                  <c:v>-0.21898914150637899</c:v>
                </c:pt>
                <c:pt idx="986">
                  <c:v>-1.26998433759274</c:v>
                </c:pt>
                <c:pt idx="987">
                  <c:v>-0.65499849681404698</c:v>
                </c:pt>
                <c:pt idx="988">
                  <c:v>-2.1469694852335701</c:v>
                </c:pt>
                <c:pt idx="989">
                  <c:v>-0.94198332365439696</c:v>
                </c:pt>
                <c:pt idx="990">
                  <c:v>-1.3849823426893699</c:v>
                </c:pt>
                <c:pt idx="991">
                  <c:v>-0.41098119023926899</c:v>
                </c:pt>
                <c:pt idx="992">
                  <c:v>-0.20700764789255299</c:v>
                </c:pt>
                <c:pt idx="993">
                  <c:v>-0.28800218289151902</c:v>
                </c:pt>
                <c:pt idx="994">
                  <c:v>0.13601859083001</c:v>
                </c:pt>
                <c:pt idx="995">
                  <c:v>0.68702551304470105</c:v>
                </c:pt>
                <c:pt idx="996">
                  <c:v>-0.78998814633928705</c:v>
                </c:pt>
                <c:pt idx="997">
                  <c:v>1.3720173088885499</c:v>
                </c:pt>
                <c:pt idx="998">
                  <c:v>-0.28745482733272998</c:v>
                </c:pt>
                <c:pt idx="999">
                  <c:v>-1.0389897266938699</c:v>
                </c:pt>
                <c:pt idx="1000">
                  <c:v>-0.87099434405439502</c:v>
                </c:pt>
                <c:pt idx="1001">
                  <c:v>1.0270269260060501</c:v>
                </c:pt>
                <c:pt idx="1002">
                  <c:v>-1.8019954159212701</c:v>
                </c:pt>
                <c:pt idx="1003">
                  <c:v>-0.33298131739119202</c:v>
                </c:pt>
                <c:pt idx="1004">
                  <c:v>-1.3600043089585101</c:v>
                </c:pt>
                <c:pt idx="1005">
                  <c:v>0.39098875922974002</c:v>
                </c:pt>
                <c:pt idx="1006">
                  <c:v>-0.74698109540415902</c:v>
                </c:pt>
                <c:pt idx="1007">
                  <c:v>-0.20897608501319201</c:v>
                </c:pt>
                <c:pt idx="1008">
                  <c:v>-0.34798095727878098</c:v>
                </c:pt>
                <c:pt idx="1009">
                  <c:v>-1.0179698673016599</c:v>
                </c:pt>
                <c:pt idx="1010">
                  <c:v>-0.95599700237047502</c:v>
                </c:pt>
                <c:pt idx="1011">
                  <c:v>-0.47598662637200101</c:v>
                </c:pt>
                <c:pt idx="1012">
                  <c:v>9.1018072006584599E-2</c:v>
                </c:pt>
                <c:pt idx="1013">
                  <c:v>1.98999326465729</c:v>
                </c:pt>
                <c:pt idx="1014">
                  <c:v>-0.74901465858848804</c:v>
                </c:pt>
                <c:pt idx="1015">
                  <c:v>1.4019735009663499E-2</c:v>
                </c:pt>
                <c:pt idx="1016">
                  <c:v>-1.43397300343306</c:v>
                </c:pt>
                <c:pt idx="1017">
                  <c:v>-1.0579810911534799</c:v>
                </c:pt>
                <c:pt idx="1018">
                  <c:v>-0.69497714473468397</c:v>
                </c:pt>
                <c:pt idx="1019">
                  <c:v>-1.99898230268937</c:v>
                </c:pt>
                <c:pt idx="1020">
                  <c:v>-2.0740124989841302</c:v>
                </c:pt>
                <c:pt idx="1021">
                  <c:v>-1.2049712948539599</c:v>
                </c:pt>
                <c:pt idx="1022">
                  <c:v>-0.74396552855883202</c:v>
                </c:pt>
                <c:pt idx="1023">
                  <c:v>-1.39297458972156</c:v>
                </c:pt>
                <c:pt idx="1024">
                  <c:v>-1.1229802634830399</c:v>
                </c:pt>
                <c:pt idx="1025">
                  <c:v>-1.50101354444571</c:v>
                </c:pt>
                <c:pt idx="1026">
                  <c:v>-0.50501104085687898</c:v>
                </c:pt>
                <c:pt idx="1027">
                  <c:v>-0.29499866104380901</c:v>
                </c:pt>
                <c:pt idx="1028">
                  <c:v>-0.49397520158579</c:v>
                </c:pt>
                <c:pt idx="1029">
                  <c:v>-0.41099629257090298</c:v>
                </c:pt>
                <c:pt idx="1030">
                  <c:v>-0.79299515460908199</c:v>
                </c:pt>
                <c:pt idx="1031">
                  <c:v>-0.63297387741079603</c:v>
                </c:pt>
                <c:pt idx="1032">
                  <c:v>-0.97900752894639198</c:v>
                </c:pt>
                <c:pt idx="1033">
                  <c:v>-0.187988586596263</c:v>
                </c:pt>
                <c:pt idx="1034">
                  <c:v>-1.29889024491465E-2</c:v>
                </c:pt>
                <c:pt idx="1035">
                  <c:v>0.70202272689925005</c:v>
                </c:pt>
                <c:pt idx="1036">
                  <c:v>0.53300301747234302</c:v>
                </c:pt>
                <c:pt idx="1037">
                  <c:v>0.74300279837744398</c:v>
                </c:pt>
                <c:pt idx="1038">
                  <c:v>0.25600951970924402</c:v>
                </c:pt>
                <c:pt idx="1039">
                  <c:v>-0.49098735210828098</c:v>
                </c:pt>
                <c:pt idx="1040">
                  <c:v>-0.192983333159465</c:v>
                </c:pt>
                <c:pt idx="1041">
                  <c:v>-1.38399373641514</c:v>
                </c:pt>
                <c:pt idx="1042">
                  <c:v>0.299012650084585</c:v>
                </c:pt>
                <c:pt idx="1043">
                  <c:v>-0.197986342260284</c:v>
                </c:pt>
                <c:pt idx="1044">
                  <c:v>-0.19797576354577301</c:v>
                </c:pt>
                <c:pt idx="1045">
                  <c:v>-0.51998977111965605</c:v>
                </c:pt>
                <c:pt idx="1046">
                  <c:v>-0.279979997477114</c:v>
                </c:pt>
                <c:pt idx="1047">
                  <c:v>-1.4519823726893699</c:v>
                </c:pt>
                <c:pt idx="1048">
                  <c:v>5.5023483311522403E-2</c:v>
                </c:pt>
                <c:pt idx="1049">
                  <c:v>0.66100297866749702</c:v>
                </c:pt>
                <c:pt idx="1050">
                  <c:v>1.1380167781574699</c:v>
                </c:pt>
                <c:pt idx="1051">
                  <c:v>-0.90296744318724298</c:v>
                </c:pt>
                <c:pt idx="1052">
                  <c:v>-1.49299629401853</c:v>
                </c:pt>
                <c:pt idx="1053">
                  <c:v>-0.49875809444736902</c:v>
                </c:pt>
                <c:pt idx="1054">
                  <c:v>-0.70898980729425998</c:v>
                </c:pt>
                <c:pt idx="1055">
                  <c:v>-1.7439872636660601</c:v>
                </c:pt>
                <c:pt idx="1056">
                  <c:v>-1.0179721734527001</c:v>
                </c:pt>
                <c:pt idx="1057">
                  <c:v>0.72602409031891102</c:v>
                </c:pt>
                <c:pt idx="1058">
                  <c:v>-0.35398525603977699</c:v>
                </c:pt>
                <c:pt idx="1059">
                  <c:v>-1.14098615807895</c:v>
                </c:pt>
                <c:pt idx="1060">
                  <c:v>-0.75799007173138799</c:v>
                </c:pt>
                <c:pt idx="1061">
                  <c:v>2.21401133979507</c:v>
                </c:pt>
                <c:pt idx="1062">
                  <c:v>-1.3389835817582001</c:v>
                </c:pt>
                <c:pt idx="1063">
                  <c:v>-7.0981576154524106E-2</c:v>
                </c:pt>
                <c:pt idx="1064">
                  <c:v>-0.11298482395173599</c:v>
                </c:pt>
                <c:pt idx="1065">
                  <c:v>-1.6819845376339699</c:v>
                </c:pt>
                <c:pt idx="1066">
                  <c:v>1.5250156082348101</c:v>
                </c:pt>
                <c:pt idx="1067">
                  <c:v>-3.4984061500176897E-2</c:v>
                </c:pt>
                <c:pt idx="1068">
                  <c:v>-0.80599234942497699</c:v>
                </c:pt>
                <c:pt idx="1069">
                  <c:v>-0.58798055478303601</c:v>
                </c:pt>
                <c:pt idx="1070">
                  <c:v>-0.60502122874156705</c:v>
                </c:pt>
                <c:pt idx="1071">
                  <c:v>-0.22498743929755299</c:v>
                </c:pt>
                <c:pt idx="1072">
                  <c:v>-1.7199845175675601</c:v>
                </c:pt>
                <c:pt idx="1073">
                  <c:v>-1.19198871493512</c:v>
                </c:pt>
                <c:pt idx="1074">
                  <c:v>-1.2009751991299999</c:v>
                </c:pt>
                <c:pt idx="1075">
                  <c:v>-0.558979327279434</c:v>
                </c:pt>
                <c:pt idx="1076">
                  <c:v>-1.61796474965091</c:v>
                </c:pt>
                <c:pt idx="1077">
                  <c:v>-0.35499840951067702</c:v>
                </c:pt>
                <c:pt idx="1078">
                  <c:v>-1.4929915831627001</c:v>
                </c:pt>
                <c:pt idx="1079">
                  <c:v>-1.0499849088723601</c:v>
                </c:pt>
                <c:pt idx="1080">
                  <c:v>-0.74799776674179796</c:v>
                </c:pt>
                <c:pt idx="1081">
                  <c:v>0.44901793835805198</c:v>
                </c:pt>
                <c:pt idx="1082">
                  <c:v>-1.1269709892736699</c:v>
                </c:pt>
                <c:pt idx="1083">
                  <c:v>-1.3259821927306901</c:v>
                </c:pt>
                <c:pt idx="1084">
                  <c:v>-1.51199674436335</c:v>
                </c:pt>
                <c:pt idx="1085">
                  <c:v>1.4470048258402399</c:v>
                </c:pt>
                <c:pt idx="1086">
                  <c:v>-1.3339715059353701</c:v>
                </c:pt>
                <c:pt idx="1087">
                  <c:v>-1.11696898553225</c:v>
                </c:pt>
                <c:pt idx="1088">
                  <c:v>-1.38598800880835</c:v>
                </c:pt>
                <c:pt idx="1089">
                  <c:v>-1.3749912273023599</c:v>
                </c:pt>
                <c:pt idx="1090">
                  <c:v>-1.37197395199808</c:v>
                </c:pt>
                <c:pt idx="1091">
                  <c:v>-1.1069956793078299</c:v>
                </c:pt>
                <c:pt idx="1092">
                  <c:v>-0.82669715864337301</c:v>
                </c:pt>
                <c:pt idx="1093">
                  <c:v>-0.20000178514015299</c:v>
                </c:pt>
                <c:pt idx="1094">
                  <c:v>0.65099706678725999</c:v>
                </c:pt>
                <c:pt idx="1095">
                  <c:v>-0.71897967649465599</c:v>
                </c:pt>
                <c:pt idx="1096">
                  <c:v>-1.2719833586728</c:v>
                </c:pt>
                <c:pt idx="1097">
                  <c:v>-0.28696874557623597</c:v>
                </c:pt>
                <c:pt idx="1098">
                  <c:v>2.08100664805663</c:v>
                </c:pt>
                <c:pt idx="1099">
                  <c:v>-1.3269815391714599</c:v>
                </c:pt>
                <c:pt idx="1100">
                  <c:v>-1.33098232268937</c:v>
                </c:pt>
                <c:pt idx="1101">
                  <c:v>-0.99697727915282497</c:v>
                </c:pt>
                <c:pt idx="1102">
                  <c:v>-1.6279791645053601</c:v>
                </c:pt>
                <c:pt idx="1103">
                  <c:v>0.89899195147338196</c:v>
                </c:pt>
                <c:pt idx="1104">
                  <c:v>0.53201113208589201</c:v>
                </c:pt>
                <c:pt idx="1105">
                  <c:v>-0.47798333794384901</c:v>
                </c:pt>
                <c:pt idx="1106">
                  <c:v>0.93901395323770398</c:v>
                </c:pt>
                <c:pt idx="1107">
                  <c:v>-1.10098096034203</c:v>
                </c:pt>
                <c:pt idx="1108">
                  <c:v>5.00223146159893E-2</c:v>
                </c:pt>
                <c:pt idx="1109">
                  <c:v>0.806988382918429</c:v>
                </c:pt>
                <c:pt idx="1110">
                  <c:v>1.8810043785627</c:v>
                </c:pt>
                <c:pt idx="1111">
                  <c:v>-0.39598920194898901</c:v>
                </c:pt>
                <c:pt idx="1112">
                  <c:v>-1.2559886355018699</c:v>
                </c:pt>
                <c:pt idx="1113">
                  <c:v>-1.54197970021363</c:v>
                </c:pt>
                <c:pt idx="1114">
                  <c:v>-2.3819685733048601</c:v>
                </c:pt>
                <c:pt idx="1115">
                  <c:v>-1.4090043800107399</c:v>
                </c:pt>
                <c:pt idx="1116">
                  <c:v>-0.39397302202609702</c:v>
                </c:pt>
                <c:pt idx="1117">
                  <c:v>0.249001150963301</c:v>
                </c:pt>
                <c:pt idx="1118">
                  <c:v>3.5022442620515203E-2</c:v>
                </c:pt>
                <c:pt idx="1119">
                  <c:v>-1.48397690632042</c:v>
                </c:pt>
                <c:pt idx="1120">
                  <c:v>-0.398982065418924</c:v>
                </c:pt>
                <c:pt idx="1121">
                  <c:v>-1.3169752275781701</c:v>
                </c:pt>
                <c:pt idx="1122">
                  <c:v>-0.52198731752640604</c:v>
                </c:pt>
                <c:pt idx="1123">
                  <c:v>-0.43498920194187202</c:v>
                </c:pt>
                <c:pt idx="1124">
                  <c:v>-1.9770996074038598E-3</c:v>
                </c:pt>
                <c:pt idx="1125">
                  <c:v>-1.03698248473329</c:v>
                </c:pt>
                <c:pt idx="1126">
                  <c:v>-1.6609448251955801</c:v>
                </c:pt>
                <c:pt idx="1127">
                  <c:v>-0.92698964339308398</c:v>
                </c:pt>
                <c:pt idx="1128">
                  <c:v>-0.95298107321896697</c:v>
                </c:pt>
                <c:pt idx="1129">
                  <c:v>-1.73197902974276</c:v>
                </c:pt>
                <c:pt idx="1130">
                  <c:v>-0.386982943765666</c:v>
                </c:pt>
                <c:pt idx="1131">
                  <c:v>-1.3409943349431099</c:v>
                </c:pt>
                <c:pt idx="1132">
                  <c:v>-0.22098070269416001</c:v>
                </c:pt>
                <c:pt idx="1133">
                  <c:v>-1.22997692250684</c:v>
                </c:pt>
                <c:pt idx="1134">
                  <c:v>-4.2980619221713402E-2</c:v>
                </c:pt>
                <c:pt idx="1135">
                  <c:v>1.37402604931863</c:v>
                </c:pt>
                <c:pt idx="1136">
                  <c:v>-0.64399710656659503</c:v>
                </c:pt>
                <c:pt idx="1137">
                  <c:v>-0.16199325685649499</c:v>
                </c:pt>
                <c:pt idx="1138">
                  <c:v>-5.1982166831439303E-2</c:v>
                </c:pt>
                <c:pt idx="1139">
                  <c:v>-1.3399786674398599</c:v>
                </c:pt>
                <c:pt idx="1140">
                  <c:v>-0.66497942945543898</c:v>
                </c:pt>
                <c:pt idx="1141">
                  <c:v>-0.75399197681033403</c:v>
                </c:pt>
                <c:pt idx="1142">
                  <c:v>-0.37598411882807298</c:v>
                </c:pt>
                <c:pt idx="1143">
                  <c:v>-0.33400893673323501</c:v>
                </c:pt>
                <c:pt idx="1144">
                  <c:v>-1.2199978983137301</c:v>
                </c:pt>
                <c:pt idx="1145">
                  <c:v>-1.12498331384754</c:v>
                </c:pt>
                <c:pt idx="1146">
                  <c:v>0.27302059267889001</c:v>
                </c:pt>
                <c:pt idx="1147">
                  <c:v>-1.24697675507516</c:v>
                </c:pt>
                <c:pt idx="1148">
                  <c:v>-1.4800041391779599</c:v>
                </c:pt>
                <c:pt idx="1149">
                  <c:v>-0.41199459057807097</c:v>
                </c:pt>
                <c:pt idx="1150">
                  <c:v>0.76401361289215297</c:v>
                </c:pt>
                <c:pt idx="1151">
                  <c:v>-0.55183319833571598</c:v>
                </c:pt>
                <c:pt idx="1152">
                  <c:v>0.39400506772138899</c:v>
                </c:pt>
                <c:pt idx="1153">
                  <c:v>0.59902684715249799</c:v>
                </c:pt>
                <c:pt idx="1154">
                  <c:v>0.54602476175576198</c:v>
                </c:pt>
                <c:pt idx="1155">
                  <c:v>-1.47799840163066</c:v>
                </c:pt>
                <c:pt idx="1156">
                  <c:v>0.141008953907857</c:v>
                </c:pt>
                <c:pt idx="1157">
                  <c:v>0.74500538748446798</c:v>
                </c:pt>
                <c:pt idx="1158">
                  <c:v>-0.80598776534477001</c:v>
                </c:pt>
                <c:pt idx="1159">
                  <c:v>-1.18197948811208</c:v>
                </c:pt>
                <c:pt idx="1160">
                  <c:v>-0.62198270946668199</c:v>
                </c:pt>
                <c:pt idx="1161">
                  <c:v>0.48202092956936499</c:v>
                </c:pt>
                <c:pt idx="1162">
                  <c:v>-0.82299380747197903</c:v>
                </c:pt>
                <c:pt idx="1163">
                  <c:v>0.23302330742315</c:v>
                </c:pt>
                <c:pt idx="1164">
                  <c:v>-0.70597722045965405</c:v>
                </c:pt>
                <c:pt idx="1165">
                  <c:v>-1.65897600076429</c:v>
                </c:pt>
                <c:pt idx="1166">
                  <c:v>-8.2996597165669705E-2</c:v>
                </c:pt>
                <c:pt idx="1167">
                  <c:v>-1.43197528158578</c:v>
                </c:pt>
                <c:pt idx="1168">
                  <c:v>-1.0539814141764501</c:v>
                </c:pt>
                <c:pt idx="1169">
                  <c:v>-1.7799855909206701</c:v>
                </c:pt>
                <c:pt idx="1170">
                  <c:v>0.45999473971829902</c:v>
                </c:pt>
                <c:pt idx="1171">
                  <c:v>-1.0079798294492699</c:v>
                </c:pt>
                <c:pt idx="1172">
                  <c:v>-0.88298866681544197</c:v>
                </c:pt>
                <c:pt idx="1173">
                  <c:v>-0.55800667130270898</c:v>
                </c:pt>
                <c:pt idx="1174">
                  <c:v>-0.57798678337433296</c:v>
                </c:pt>
                <c:pt idx="1175">
                  <c:v>-0.96099455248674104</c:v>
                </c:pt>
                <c:pt idx="1176">
                  <c:v>0.107001678041638</c:v>
                </c:pt>
                <c:pt idx="1177">
                  <c:v>-1.7949877353447701</c:v>
                </c:pt>
                <c:pt idx="1178">
                  <c:v>0.42901803584505999</c:v>
                </c:pt>
                <c:pt idx="1179">
                  <c:v>-1.21998177055617</c:v>
                </c:pt>
                <c:pt idx="1180">
                  <c:v>-0.46298781419451601</c:v>
                </c:pt>
                <c:pt idx="1181">
                  <c:v>-1.0799856230756899</c:v>
                </c:pt>
                <c:pt idx="1182">
                  <c:v>-0.86398400299153</c:v>
                </c:pt>
                <c:pt idx="1183">
                  <c:v>1.9830073603470399</c:v>
                </c:pt>
                <c:pt idx="1184">
                  <c:v>-2.2179922634347502</c:v>
                </c:pt>
                <c:pt idx="1185">
                  <c:v>-0.109987675344769</c:v>
                </c:pt>
                <c:pt idx="1186">
                  <c:v>-0.31698333101736198</c:v>
                </c:pt>
                <c:pt idx="1187">
                  <c:v>1.40897957786168</c:v>
                </c:pt>
                <c:pt idx="1188">
                  <c:v>-1.15000004673829</c:v>
                </c:pt>
                <c:pt idx="1189">
                  <c:v>-1.36499133053316</c:v>
                </c:pt>
                <c:pt idx="1190">
                  <c:v>-0.50798799444736897</c:v>
                </c:pt>
                <c:pt idx="1191">
                  <c:v>0.13901768937810199</c:v>
                </c:pt>
                <c:pt idx="1192">
                  <c:v>0.66000906854296404</c:v>
                </c:pt>
                <c:pt idx="1193">
                  <c:v>-0.63660699937209697</c:v>
                </c:pt>
                <c:pt idx="1194">
                  <c:v>-8.2981163717075396E-2</c:v>
                </c:pt>
                <c:pt idx="1195">
                  <c:v>1.09501007671745</c:v>
                </c:pt>
                <c:pt idx="1196">
                  <c:v>1.0899921504496499</c:v>
                </c:pt>
                <c:pt idx="1197">
                  <c:v>-0.77301741881710495</c:v>
                </c:pt>
                <c:pt idx="1198">
                  <c:v>-0.99798226996996797</c:v>
                </c:pt>
                <c:pt idx="1199">
                  <c:v>-0.21199323135052001</c:v>
                </c:pt>
                <c:pt idx="1200">
                  <c:v>-0.203993176144944</c:v>
                </c:pt>
                <c:pt idx="1201">
                  <c:v>-0.61901737801280798</c:v>
                </c:pt>
                <c:pt idx="1202">
                  <c:v>-0.26498425684520499</c:v>
                </c:pt>
                <c:pt idx="1203">
                  <c:v>-1.7636868258146099</c:v>
                </c:pt>
                <c:pt idx="1204">
                  <c:v>5.8007769209102202E-2</c:v>
                </c:pt>
                <c:pt idx="1205">
                  <c:v>-1.6909805979254999</c:v>
                </c:pt>
                <c:pt idx="1206">
                  <c:v>-1.5649868708057599</c:v>
                </c:pt>
                <c:pt idx="1207">
                  <c:v>-0.50299427104847805</c:v>
                </c:pt>
                <c:pt idx="1208">
                  <c:v>9.8023934738899601E-2</c:v>
                </c:pt>
                <c:pt idx="1209">
                  <c:v>-1.5069823226893699</c:v>
                </c:pt>
                <c:pt idx="1210">
                  <c:v>-0.70800764174419195</c:v>
                </c:pt>
                <c:pt idx="1211">
                  <c:v>0.82701249401194898</c:v>
                </c:pt>
                <c:pt idx="1212">
                  <c:v>-0.75000954363702999</c:v>
                </c:pt>
                <c:pt idx="1213">
                  <c:v>-1.1329714623154501</c:v>
                </c:pt>
                <c:pt idx="1214">
                  <c:v>0.17999840411384299</c:v>
                </c:pt>
                <c:pt idx="1215">
                  <c:v>-0.42598737171733497</c:v>
                </c:pt>
                <c:pt idx="1216">
                  <c:v>0.61200299129804303</c:v>
                </c:pt>
                <c:pt idx="1217">
                  <c:v>-0.85401752807644404</c:v>
                </c:pt>
                <c:pt idx="1218">
                  <c:v>0.112026018001911</c:v>
                </c:pt>
                <c:pt idx="1219">
                  <c:v>6.9007956537092394E-2</c:v>
                </c:pt>
                <c:pt idx="1220">
                  <c:v>-1.58998224273069</c:v>
                </c:pt>
                <c:pt idx="1221">
                  <c:v>-1.11099266972229</c:v>
                </c:pt>
                <c:pt idx="1222">
                  <c:v>-1.67599441824826</c:v>
                </c:pt>
                <c:pt idx="1223">
                  <c:v>-1.2419867940195699</c:v>
                </c:pt>
                <c:pt idx="1224">
                  <c:v>-0.77099868705185204</c:v>
                </c:pt>
                <c:pt idx="1225">
                  <c:v>1.5400161946746</c:v>
                </c:pt>
                <c:pt idx="1226">
                  <c:v>1.1120041994513601</c:v>
                </c:pt>
                <c:pt idx="1227">
                  <c:v>-9.2984153364147198E-2</c:v>
                </c:pt>
                <c:pt idx="1228">
                  <c:v>-1.21997805112452</c:v>
                </c:pt>
                <c:pt idx="1229">
                  <c:v>-1.52698804444737</c:v>
                </c:pt>
                <c:pt idx="1230">
                  <c:v>-1.6639752491299999</c:v>
                </c:pt>
                <c:pt idx="1231">
                  <c:v>-1.0870023834850699</c:v>
                </c:pt>
                <c:pt idx="1232">
                  <c:v>-0.26998284772985798</c:v>
                </c:pt>
                <c:pt idx="1233">
                  <c:v>-0.90198747218291397</c:v>
                </c:pt>
                <c:pt idx="1234">
                  <c:v>-0.63398597454514505</c:v>
                </c:pt>
                <c:pt idx="1235">
                  <c:v>-1.15997155565562</c:v>
                </c:pt>
                <c:pt idx="1236">
                  <c:v>-1.18401148176749</c:v>
                </c:pt>
                <c:pt idx="1237">
                  <c:v>-0.49199071290095903</c:v>
                </c:pt>
                <c:pt idx="1238">
                  <c:v>-1.02498010505199</c:v>
                </c:pt>
                <c:pt idx="1239">
                  <c:v>-0.73798940795333201</c:v>
                </c:pt>
                <c:pt idx="1240">
                  <c:v>-0.10999749889001</c:v>
                </c:pt>
                <c:pt idx="1241">
                  <c:v>1.44601561592521</c:v>
                </c:pt>
                <c:pt idx="1242">
                  <c:v>-0.700986177261682</c:v>
                </c:pt>
                <c:pt idx="1243">
                  <c:v>-0.78899257104819998</c:v>
                </c:pt>
                <c:pt idx="1244">
                  <c:v>-1.25998263770486</c:v>
                </c:pt>
                <c:pt idx="1245">
                  <c:v>-0.54598594631919894</c:v>
                </c:pt>
                <c:pt idx="1246">
                  <c:v>-0.70729896600837905</c:v>
                </c:pt>
                <c:pt idx="1247">
                  <c:v>1.8280123855157899</c:v>
                </c:pt>
                <c:pt idx="1248">
                  <c:v>-1.5930013145419399</c:v>
                </c:pt>
                <c:pt idx="1249">
                  <c:v>-1.85098886618393</c:v>
                </c:pt>
                <c:pt idx="1250">
                  <c:v>-0.79998773797252498</c:v>
                </c:pt>
                <c:pt idx="1251">
                  <c:v>-0.754990555427279</c:v>
                </c:pt>
                <c:pt idx="1252">
                  <c:v>-1.3029905624900699</c:v>
                </c:pt>
                <c:pt idx="1253">
                  <c:v>-1.2079844348643101</c:v>
                </c:pt>
                <c:pt idx="1254">
                  <c:v>-1.48297105927367</c:v>
                </c:pt>
                <c:pt idx="1255">
                  <c:v>-0.435981262157557</c:v>
                </c:pt>
                <c:pt idx="1256">
                  <c:v>-0.87551969451308098</c:v>
                </c:pt>
                <c:pt idx="1257">
                  <c:v>-0.42998039293615697</c:v>
                </c:pt>
                <c:pt idx="1258">
                  <c:v>1.2350179687853</c:v>
                </c:pt>
                <c:pt idx="1259">
                  <c:v>1.79852150384129E-2</c:v>
                </c:pt>
                <c:pt idx="1260">
                  <c:v>0.141008953907857</c:v>
                </c:pt>
                <c:pt idx="1261">
                  <c:v>0.12402587620754001</c:v>
                </c:pt>
                <c:pt idx="1262">
                  <c:v>-1.16198032079995</c:v>
                </c:pt>
                <c:pt idx="1263">
                  <c:v>-0.81098081050884696</c:v>
                </c:pt>
                <c:pt idx="1264">
                  <c:v>-1.4119867199487</c:v>
                </c:pt>
                <c:pt idx="1265">
                  <c:v>-0.90598511485839195</c:v>
                </c:pt>
                <c:pt idx="1266">
                  <c:v>-0.95798219884997804</c:v>
                </c:pt>
                <c:pt idx="1267">
                  <c:v>-1.13897696250684</c:v>
                </c:pt>
                <c:pt idx="1268">
                  <c:v>-1.2269780738201701</c:v>
                </c:pt>
                <c:pt idx="1269">
                  <c:v>-0.85200426562703002</c:v>
                </c:pt>
                <c:pt idx="1270">
                  <c:v>-2.5639279840407401E-2</c:v>
                </c:pt>
                <c:pt idx="1271">
                  <c:v>-9.9000611855173906E-2</c:v>
                </c:pt>
                <c:pt idx="1272">
                  <c:v>1.4930151775116201</c:v>
                </c:pt>
                <c:pt idx="1273">
                  <c:v>-1.20598188332362</c:v>
                </c:pt>
                <c:pt idx="1274">
                  <c:v>0.20500942256063701</c:v>
                </c:pt>
                <c:pt idx="1275">
                  <c:v>-0.74401006348598298</c:v>
                </c:pt>
                <c:pt idx="1276">
                  <c:v>-1.14998742918651</c:v>
                </c:pt>
                <c:pt idx="1277">
                  <c:v>4.3986055913378598E-2</c:v>
                </c:pt>
                <c:pt idx="1278">
                  <c:v>-0.66697909974276803</c:v>
                </c:pt>
                <c:pt idx="1279">
                  <c:v>0.39501523487558898</c:v>
                </c:pt>
                <c:pt idx="1280">
                  <c:v>-1.67297395199808</c:v>
                </c:pt>
                <c:pt idx="1281">
                  <c:v>-0.96500504454317304</c:v>
                </c:pt>
                <c:pt idx="1282">
                  <c:v>-0.66597934064775699</c:v>
                </c:pt>
                <c:pt idx="1283">
                  <c:v>-5.9850446791664203E-3</c:v>
                </c:pt>
                <c:pt idx="1284">
                  <c:v>-1.1469912866509999</c:v>
                </c:pt>
                <c:pt idx="1285">
                  <c:v>-0.30799218468150902</c:v>
                </c:pt>
                <c:pt idx="1286">
                  <c:v>-0.34398909902068597</c:v>
                </c:pt>
                <c:pt idx="1287">
                  <c:v>-0.58999241627083099</c:v>
                </c:pt>
                <c:pt idx="1288">
                  <c:v>-1.34599483020362</c:v>
                </c:pt>
                <c:pt idx="1289">
                  <c:v>-1.11397961696276</c:v>
                </c:pt>
                <c:pt idx="1290">
                  <c:v>-0.93598126215755595</c:v>
                </c:pt>
                <c:pt idx="1291">
                  <c:v>1.8510116917338</c:v>
                </c:pt>
                <c:pt idx="1292">
                  <c:v>1.06901905542094</c:v>
                </c:pt>
                <c:pt idx="1293">
                  <c:v>1.0840232300005801</c:v>
                </c:pt>
                <c:pt idx="1294">
                  <c:v>-1.2600019272874099</c:v>
                </c:pt>
                <c:pt idx="1295">
                  <c:v>1.89601647314114</c:v>
                </c:pt>
                <c:pt idx="1296">
                  <c:v>-1.44560076348797</c:v>
                </c:pt>
                <c:pt idx="1297">
                  <c:v>-1.1459710026288601</c:v>
                </c:pt>
                <c:pt idx="1298">
                  <c:v>-1.6409523161729</c:v>
                </c:pt>
                <c:pt idx="1299">
                  <c:v>-0.93597954920022797</c:v>
                </c:pt>
                <c:pt idx="1300">
                  <c:v>-1.07196786011172</c:v>
                </c:pt>
                <c:pt idx="1301">
                  <c:v>-0.66196903721876899</c:v>
                </c:pt>
                <c:pt idx="1302">
                  <c:v>0.55302647722249798</c:v>
                </c:pt>
                <c:pt idx="1303">
                  <c:v>-2.0789840896938001</c:v>
                </c:pt>
                <c:pt idx="1304">
                  <c:v>1.72801452406281</c:v>
                </c:pt>
                <c:pt idx="1305">
                  <c:v>-1.0639658183369101</c:v>
                </c:pt>
                <c:pt idx="1306">
                  <c:v>-0.86497304676332099</c:v>
                </c:pt>
                <c:pt idx="1307">
                  <c:v>0.53400711386859501</c:v>
                </c:pt>
                <c:pt idx="1308">
                  <c:v>-0.907000059999999</c:v>
                </c:pt>
                <c:pt idx="1309">
                  <c:v>-0.42701477276397898</c:v>
                </c:pt>
                <c:pt idx="1310">
                  <c:v>-0.60596951859929404</c:v>
                </c:pt>
                <c:pt idx="1311">
                  <c:v>0.23201609659418199</c:v>
                </c:pt>
                <c:pt idx="1312">
                  <c:v>1.19300505936881</c:v>
                </c:pt>
                <c:pt idx="1313">
                  <c:v>-0.46297368598459898</c:v>
                </c:pt>
                <c:pt idx="1314">
                  <c:v>1.51300905067312</c:v>
                </c:pt>
                <c:pt idx="1315">
                  <c:v>-0.49998510226458198</c:v>
                </c:pt>
                <c:pt idx="1316">
                  <c:v>-1.06298265645384</c:v>
                </c:pt>
                <c:pt idx="1317">
                  <c:v>-0.37598632711057101</c:v>
                </c:pt>
                <c:pt idx="1318">
                  <c:v>0.50500638628421901</c:v>
                </c:pt>
                <c:pt idx="1319">
                  <c:v>0.82302090669544203</c:v>
                </c:pt>
                <c:pt idx="1320">
                  <c:v>-0.68297930687630104</c:v>
                </c:pt>
                <c:pt idx="1321">
                  <c:v>-1.54497693147104</c:v>
                </c:pt>
                <c:pt idx="1322">
                  <c:v>-1.4219753270928399</c:v>
                </c:pt>
                <c:pt idx="1323">
                  <c:v>-0.19698115458587201</c:v>
                </c:pt>
                <c:pt idx="1324">
                  <c:v>-1.3529790345788399</c:v>
                </c:pt>
                <c:pt idx="1325">
                  <c:v>-1.0499789055891</c:v>
                </c:pt>
                <c:pt idx="1326">
                  <c:v>-0.91697703097460903</c:v>
                </c:pt>
                <c:pt idx="1327">
                  <c:v>-0.93397715045965302</c:v>
                </c:pt>
                <c:pt idx="1328">
                  <c:v>-1.42597398445344</c:v>
                </c:pt>
                <c:pt idx="1329">
                  <c:v>0.29401115687548901</c:v>
                </c:pt>
                <c:pt idx="1330">
                  <c:v>-9.9004948266386394E-2</c:v>
                </c:pt>
                <c:pt idx="1331">
                  <c:v>1.3660097031479199</c:v>
                </c:pt>
                <c:pt idx="1332">
                  <c:v>-3.2476055311624202E-2</c:v>
                </c:pt>
                <c:pt idx="1333">
                  <c:v>-0.208986103323335</c:v>
                </c:pt>
                <c:pt idx="1334">
                  <c:v>-0.68098750634475202</c:v>
                </c:pt>
                <c:pt idx="1335">
                  <c:v>-0.183975767227509</c:v>
                </c:pt>
                <c:pt idx="1336">
                  <c:v>-0.37999452824826102</c:v>
                </c:pt>
                <c:pt idx="1337">
                  <c:v>-7.3989951771792906E-2</c:v>
                </c:pt>
                <c:pt idx="1338">
                  <c:v>1.03700802886655</c:v>
                </c:pt>
                <c:pt idx="1339">
                  <c:v>-0.96999797051475201</c:v>
                </c:pt>
                <c:pt idx="1340">
                  <c:v>-0.51498790692336005</c:v>
                </c:pt>
                <c:pt idx="1341">
                  <c:v>-0.81100151445214397</c:v>
                </c:pt>
                <c:pt idx="1342">
                  <c:v>1.4210108000645001</c:v>
                </c:pt>
                <c:pt idx="1343">
                  <c:v>-0.339990048400519</c:v>
                </c:pt>
                <c:pt idx="1344">
                  <c:v>-1.10096963277089</c:v>
                </c:pt>
                <c:pt idx="1345">
                  <c:v>-0.934367520518393</c:v>
                </c:pt>
                <c:pt idx="1346">
                  <c:v>1.19937850587586E-2</c:v>
                </c:pt>
                <c:pt idx="1347">
                  <c:v>-0.96898677511725695</c:v>
                </c:pt>
                <c:pt idx="1348">
                  <c:v>0.782020611725466</c:v>
                </c:pt>
                <c:pt idx="1349">
                  <c:v>-1.60699201681033</c:v>
                </c:pt>
                <c:pt idx="1350">
                  <c:v>-0.85058210690261704</c:v>
                </c:pt>
                <c:pt idx="1351">
                  <c:v>-1.13400363235804</c:v>
                </c:pt>
                <c:pt idx="1352">
                  <c:v>-0.43598546384554998</c:v>
                </c:pt>
                <c:pt idx="1353">
                  <c:v>-1.5060047855396099</c:v>
                </c:pt>
                <c:pt idx="1354">
                  <c:v>-0.57701156839773304</c:v>
                </c:pt>
                <c:pt idx="1355">
                  <c:v>-0.62198080805329203</c:v>
                </c:pt>
                <c:pt idx="1356">
                  <c:v>-1.2419799504529501</c:v>
                </c:pt>
                <c:pt idx="1357">
                  <c:v>-0.15597204616909199</c:v>
                </c:pt>
                <c:pt idx="1358">
                  <c:v>-0.33097473137530198</c:v>
                </c:pt>
                <c:pt idx="1359">
                  <c:v>-1.47298619898462</c:v>
                </c:pt>
                <c:pt idx="1360">
                  <c:v>-0.438988389230831</c:v>
                </c:pt>
                <c:pt idx="1361">
                  <c:v>0.67316686445176599</c:v>
                </c:pt>
                <c:pt idx="1362">
                  <c:v>-0.94800553698412304</c:v>
                </c:pt>
                <c:pt idx="1363">
                  <c:v>-0.91497679728205505</c:v>
                </c:pt>
                <c:pt idx="1364">
                  <c:v>4.0018255931467399E-2</c:v>
                </c:pt>
                <c:pt idx="1365">
                  <c:v>-1.37497700650113</c:v>
                </c:pt>
                <c:pt idx="1366">
                  <c:v>-0.29598120268256001</c:v>
                </c:pt>
                <c:pt idx="1367">
                  <c:v>0.44802015373891002</c:v>
                </c:pt>
                <c:pt idx="1368">
                  <c:v>0.17899239370922099</c:v>
                </c:pt>
                <c:pt idx="1369">
                  <c:v>-1.4059646585365499</c:v>
                </c:pt>
                <c:pt idx="1370">
                  <c:v>-1.54798233268937</c:v>
                </c:pt>
                <c:pt idx="1371">
                  <c:v>-0.81299229617290902</c:v>
                </c:pt>
                <c:pt idx="1372">
                  <c:v>-1.9239820974670601</c:v>
                </c:pt>
                <c:pt idx="1373">
                  <c:v>-0.210984172825706</c:v>
                </c:pt>
                <c:pt idx="1374">
                  <c:v>-1.4429705710013501</c:v>
                </c:pt>
                <c:pt idx="1375">
                  <c:v>-0.64398617807895198</c:v>
                </c:pt>
                <c:pt idx="1376">
                  <c:v>-0.70301403653294003</c:v>
                </c:pt>
                <c:pt idx="1377">
                  <c:v>-0.87298003505198896</c:v>
                </c:pt>
                <c:pt idx="1378">
                  <c:v>-1.2579751968768</c:v>
                </c:pt>
                <c:pt idx="1379">
                  <c:v>-0.61099147727535696</c:v>
                </c:pt>
                <c:pt idx="1380">
                  <c:v>-1.3119834010236899</c:v>
                </c:pt>
                <c:pt idx="1381">
                  <c:v>-0.38698927519579102</c:v>
                </c:pt>
                <c:pt idx="1382">
                  <c:v>-0.86797689950365198</c:v>
                </c:pt>
                <c:pt idx="1383">
                  <c:v>-0.17998838024014999</c:v>
                </c:pt>
                <c:pt idx="1384">
                  <c:v>-0.55097471083884497</c:v>
                </c:pt>
                <c:pt idx="1385">
                  <c:v>-4.7975106358912202E-2</c:v>
                </c:pt>
                <c:pt idx="1386">
                  <c:v>0.429017866588706</c:v>
                </c:pt>
                <c:pt idx="1387">
                  <c:v>0.82002380502507899</c:v>
                </c:pt>
                <c:pt idx="1388">
                  <c:v>-1.5229805698218599</c:v>
                </c:pt>
                <c:pt idx="1389">
                  <c:v>-1.2959853552807801</c:v>
                </c:pt>
                <c:pt idx="1390">
                  <c:v>-1.1699905726353399</c:v>
                </c:pt>
                <c:pt idx="1391">
                  <c:v>-0.70199263038119297</c:v>
                </c:pt>
                <c:pt idx="1392">
                  <c:v>1.04599773337404</c:v>
                </c:pt>
                <c:pt idx="1393">
                  <c:v>-0.739978047408961</c:v>
                </c:pt>
                <c:pt idx="1394">
                  <c:v>-0.64199061705121196</c:v>
                </c:pt>
                <c:pt idx="1395">
                  <c:v>0.66201308158684002</c:v>
                </c:pt>
                <c:pt idx="1396">
                  <c:v>-1.4039752168768</c:v>
                </c:pt>
                <c:pt idx="1397">
                  <c:v>1.2440104631289199</c:v>
                </c:pt>
                <c:pt idx="1398">
                  <c:v>-1.010981914349</c:v>
                </c:pt>
                <c:pt idx="1399">
                  <c:v>-1.5722566759580201</c:v>
                </c:pt>
                <c:pt idx="1400">
                  <c:v>-1.9869823904281001</c:v>
                </c:pt>
                <c:pt idx="1401">
                  <c:v>-1.3739649429701699</c:v>
                </c:pt>
                <c:pt idx="1402">
                  <c:v>-1.3009993675932401</c:v>
                </c:pt>
                <c:pt idx="1403">
                  <c:v>-1.33298283383111</c:v>
                </c:pt>
                <c:pt idx="1404">
                  <c:v>-1.2749789116299699</c:v>
                </c:pt>
                <c:pt idx="1405">
                  <c:v>0.699018469261251</c:v>
                </c:pt>
                <c:pt idx="1406">
                  <c:v>0.26800963795419003</c:v>
                </c:pt>
                <c:pt idx="1407">
                  <c:v>-1.14397485374734</c:v>
                </c:pt>
                <c:pt idx="1408">
                  <c:v>-1.2929715312633301</c:v>
                </c:pt>
                <c:pt idx="1409">
                  <c:v>-0.61198634479455505</c:v>
                </c:pt>
                <c:pt idx="1410">
                  <c:v>-1.09497400199808</c:v>
                </c:pt>
                <c:pt idx="1411">
                  <c:v>-0.96197029151539304</c:v>
                </c:pt>
                <c:pt idx="1412">
                  <c:v>-4.8995237932065602E-2</c:v>
                </c:pt>
                <c:pt idx="1413">
                  <c:v>-0.55999130493990201</c:v>
                </c:pt>
                <c:pt idx="1414">
                  <c:v>-1.43398155279324</c:v>
                </c:pt>
                <c:pt idx="1415">
                  <c:v>-1.05198742210398</c:v>
                </c:pt>
                <c:pt idx="1416">
                  <c:v>-8.6981984171127097E-2</c:v>
                </c:pt>
                <c:pt idx="1417">
                  <c:v>-0.85099280038119296</c:v>
                </c:pt>
                <c:pt idx="1418">
                  <c:v>-0.248005532689795</c:v>
                </c:pt>
                <c:pt idx="1419">
                  <c:v>-1.7849745541086199</c:v>
                </c:pt>
                <c:pt idx="1420">
                  <c:v>-0.59698303565361699</c:v>
                </c:pt>
                <c:pt idx="1421">
                  <c:v>-1.4129752091300001</c:v>
                </c:pt>
                <c:pt idx="1422">
                  <c:v>-0.447991929513746</c:v>
                </c:pt>
                <c:pt idx="1423">
                  <c:v>1.7003902833736501E-2</c:v>
                </c:pt>
                <c:pt idx="1424">
                  <c:v>-2.1985544094169199E-2</c:v>
                </c:pt>
                <c:pt idx="1425">
                  <c:v>-1.5579823226893701</c:v>
                </c:pt>
                <c:pt idx="1426">
                  <c:v>-1.2969867596173501</c:v>
                </c:pt>
                <c:pt idx="1427">
                  <c:v>-0.25698459506272597</c:v>
                </c:pt>
                <c:pt idx="1428">
                  <c:v>-1.31801928880658</c:v>
                </c:pt>
                <c:pt idx="1429">
                  <c:v>1.9640135671735499</c:v>
                </c:pt>
                <c:pt idx="1430">
                  <c:v>-1.3179834936986099</c:v>
                </c:pt>
                <c:pt idx="1431">
                  <c:v>-0.40700104969788597</c:v>
                </c:pt>
                <c:pt idx="1432">
                  <c:v>-1.3479835260192501</c:v>
                </c:pt>
                <c:pt idx="1433">
                  <c:v>-0.71698603092138402</c:v>
                </c:pt>
                <c:pt idx="1434">
                  <c:v>-1.35099673436335</c:v>
                </c:pt>
                <c:pt idx="1435">
                  <c:v>0.53601339525993796</c:v>
                </c:pt>
                <c:pt idx="1436">
                  <c:v>-1.5109716591489299</c:v>
                </c:pt>
                <c:pt idx="1437">
                  <c:v>-1.0629828056217301</c:v>
                </c:pt>
                <c:pt idx="1438">
                  <c:v>0.96002429277249202</c:v>
                </c:pt>
                <c:pt idx="1439">
                  <c:v>-1.6219650407099899</c:v>
                </c:pt>
                <c:pt idx="1440">
                  <c:v>-0.57798766198262097</c:v>
                </c:pt>
                <c:pt idx="1441">
                  <c:v>-0.157988084447368</c:v>
                </c:pt>
                <c:pt idx="1442">
                  <c:v>0.59201599659418103</c:v>
                </c:pt>
                <c:pt idx="1443">
                  <c:v>-0.65398982383378601</c:v>
                </c:pt>
                <c:pt idx="1444">
                  <c:v>-1.1099808380532901</c:v>
                </c:pt>
                <c:pt idx="1445">
                  <c:v>1.34601698458207</c:v>
                </c:pt>
                <c:pt idx="1446">
                  <c:v>-1.5789790397427601</c:v>
                </c:pt>
                <c:pt idx="1447">
                  <c:v>-0.447984051901404</c:v>
                </c:pt>
                <c:pt idx="1448">
                  <c:v>-0.82499034130971205</c:v>
                </c:pt>
                <c:pt idx="1449">
                  <c:v>2.0680187182890499</c:v>
                </c:pt>
                <c:pt idx="1450">
                  <c:v>-0.71301322477270401</c:v>
                </c:pt>
                <c:pt idx="1451">
                  <c:v>0.83397905670374195</c:v>
                </c:pt>
                <c:pt idx="1452">
                  <c:v>-0.53397760677717698</c:v>
                </c:pt>
                <c:pt idx="1453">
                  <c:v>3.0118656788979299E-3</c:v>
                </c:pt>
                <c:pt idx="1454">
                  <c:v>-2.2199707558140398</c:v>
                </c:pt>
                <c:pt idx="1455">
                  <c:v>-1.29698847885316</c:v>
                </c:pt>
                <c:pt idx="1456">
                  <c:v>-1.7719800796037699</c:v>
                </c:pt>
                <c:pt idx="1457">
                  <c:v>4.0028420986159802E-2</c:v>
                </c:pt>
                <c:pt idx="1458">
                  <c:v>0.25201728858100603</c:v>
                </c:pt>
                <c:pt idx="1459">
                  <c:v>-1.1320048787741701</c:v>
                </c:pt>
                <c:pt idx="1460">
                  <c:v>0.22302095187068199</c:v>
                </c:pt>
                <c:pt idx="1461">
                  <c:v>-1.3899759409045001</c:v>
                </c:pt>
                <c:pt idx="1462">
                  <c:v>-0.68698253110602403</c:v>
                </c:pt>
                <c:pt idx="1463">
                  <c:v>-1.1579907142600701</c:v>
                </c:pt>
                <c:pt idx="1464">
                  <c:v>-2.04398760060052</c:v>
                </c:pt>
                <c:pt idx="1465">
                  <c:v>0.65800128249007095</c:v>
                </c:pt>
                <c:pt idx="1466">
                  <c:v>1.7470043339201</c:v>
                </c:pt>
                <c:pt idx="1467">
                  <c:v>-1.6719890179969099</c:v>
                </c:pt>
                <c:pt idx="1468">
                  <c:v>-1.94797898974276</c:v>
                </c:pt>
                <c:pt idx="1469">
                  <c:v>-0.63199870000745495</c:v>
                </c:pt>
                <c:pt idx="1470">
                  <c:v>-0.63098806943683505</c:v>
                </c:pt>
                <c:pt idx="1471">
                  <c:v>-0.56298772567200395</c:v>
                </c:pt>
                <c:pt idx="1472">
                  <c:v>-1.2509779161107999</c:v>
                </c:pt>
                <c:pt idx="1473">
                  <c:v>-0.70799268626240397</c:v>
                </c:pt>
                <c:pt idx="1474">
                  <c:v>-0.78199331331930699</c:v>
                </c:pt>
                <c:pt idx="1475">
                  <c:v>-0.72399697588068102</c:v>
                </c:pt>
                <c:pt idx="1476">
                  <c:v>-1.04498921293893</c:v>
                </c:pt>
                <c:pt idx="1477">
                  <c:v>-1.15798009973258</c:v>
                </c:pt>
                <c:pt idx="1478">
                  <c:v>-0.81597357316242602</c:v>
                </c:pt>
                <c:pt idx="1479">
                  <c:v>8.2019574489350697E-2</c:v>
                </c:pt>
                <c:pt idx="1480">
                  <c:v>-0.44797052099932899</c:v>
                </c:pt>
                <c:pt idx="1481">
                  <c:v>-0.65099885443749494</c:v>
                </c:pt>
                <c:pt idx="1482">
                  <c:v>-1.7549954140100601</c:v>
                </c:pt>
                <c:pt idx="1483">
                  <c:v>-0.52199579517389105</c:v>
                </c:pt>
                <c:pt idx="1484">
                  <c:v>-0.52797811167205699</c:v>
                </c:pt>
                <c:pt idx="1485">
                  <c:v>-0.829976757282054</c:v>
                </c:pt>
                <c:pt idx="1486">
                  <c:v>-1.4479739344534399</c:v>
                </c:pt>
                <c:pt idx="1487">
                  <c:v>-0.33298272073663598</c:v>
                </c:pt>
                <c:pt idx="1488">
                  <c:v>-0.82598018682650698</c:v>
                </c:pt>
                <c:pt idx="1489">
                  <c:v>-0.37099001576613899</c:v>
                </c:pt>
                <c:pt idx="1490">
                  <c:v>-0.56599224077835297</c:v>
                </c:pt>
                <c:pt idx="1491">
                  <c:v>3.5972805592885002E-2</c:v>
                </c:pt>
                <c:pt idx="1492">
                  <c:v>-1.1410048815012199</c:v>
                </c:pt>
                <c:pt idx="1493">
                  <c:v>-1.43697673673411</c:v>
                </c:pt>
                <c:pt idx="1494">
                  <c:v>-1.3329846112710899</c:v>
                </c:pt>
                <c:pt idx="1495">
                  <c:v>-0.59099157198183505</c:v>
                </c:pt>
                <c:pt idx="1496">
                  <c:v>0.61901963027910301</c:v>
                </c:pt>
                <c:pt idx="1497">
                  <c:v>0.16000555892790999</c:v>
                </c:pt>
                <c:pt idx="1498">
                  <c:v>-0.35897440289708599</c:v>
                </c:pt>
                <c:pt idx="1499">
                  <c:v>-1.2429814241764601</c:v>
                </c:pt>
                <c:pt idx="1500">
                  <c:v>0.707980202303929</c:v>
                </c:pt>
                <c:pt idx="1501">
                  <c:v>-1.2289873229714801</c:v>
                </c:pt>
                <c:pt idx="1502">
                  <c:v>-1.5769862470018401</c:v>
                </c:pt>
                <c:pt idx="1503">
                  <c:v>-0.70299122439239403</c:v>
                </c:pt>
                <c:pt idx="1504">
                  <c:v>-0.67999929038977103</c:v>
                </c:pt>
                <c:pt idx="1505">
                  <c:v>-1.3589812445917699</c:v>
                </c:pt>
                <c:pt idx="1506">
                  <c:v>-0.26699061705121102</c:v>
                </c:pt>
                <c:pt idx="1507">
                  <c:v>0.40301834132626901</c:v>
                </c:pt>
                <c:pt idx="1508">
                  <c:v>-0.30702535547105197</c:v>
                </c:pt>
                <c:pt idx="1509">
                  <c:v>-0.56299498841451501</c:v>
                </c:pt>
                <c:pt idx="1510">
                  <c:v>-1.13097226135878</c:v>
                </c:pt>
                <c:pt idx="1511">
                  <c:v>-0.108999969999999</c:v>
                </c:pt>
                <c:pt idx="1512">
                  <c:v>-0.51399233317238002</c:v>
                </c:pt>
                <c:pt idx="1513">
                  <c:v>-0.97698457567059604</c:v>
                </c:pt>
                <c:pt idx="1514">
                  <c:v>-9.0174097451014897E-3</c:v>
                </c:pt>
                <c:pt idx="1515">
                  <c:v>-1.56398441986495</c:v>
                </c:pt>
                <c:pt idx="1516">
                  <c:v>-0.94000160745023598</c:v>
                </c:pt>
                <c:pt idx="1517">
                  <c:v>0.44501443406999802</c:v>
                </c:pt>
                <c:pt idx="1518">
                  <c:v>0.67801357912766103</c:v>
                </c:pt>
                <c:pt idx="1519">
                  <c:v>-0.54998351957411795</c:v>
                </c:pt>
                <c:pt idx="1520">
                  <c:v>0.457992881473755</c:v>
                </c:pt>
                <c:pt idx="1521">
                  <c:v>-1.32897222135878</c:v>
                </c:pt>
                <c:pt idx="1522">
                  <c:v>1.3786425251179699</c:v>
                </c:pt>
                <c:pt idx="1523">
                  <c:v>-1.2809955793596299</c:v>
                </c:pt>
                <c:pt idx="1524">
                  <c:v>-0.44400441614799302</c:v>
                </c:pt>
                <c:pt idx="1525">
                  <c:v>-0.89798149161712604</c:v>
                </c:pt>
                <c:pt idx="1526">
                  <c:v>-0.60499100265463202</c:v>
                </c:pt>
                <c:pt idx="1527">
                  <c:v>0.29601707316470799</c:v>
                </c:pt>
                <c:pt idx="1528">
                  <c:v>0.51101886784369199</c:v>
                </c:pt>
                <c:pt idx="1529">
                  <c:v>-1.2479736231624201</c:v>
                </c:pt>
                <c:pt idx="1530">
                  <c:v>-1.2069894421335801</c:v>
                </c:pt>
                <c:pt idx="1531">
                  <c:v>-1.4829745951486399</c:v>
                </c:pt>
                <c:pt idx="1532">
                  <c:v>0.59100581227570803</c:v>
                </c:pt>
                <c:pt idx="1533">
                  <c:v>-0.28600759309347801</c:v>
                </c:pt>
                <c:pt idx="1534">
                  <c:v>-0.27883459824590101</c:v>
                </c:pt>
                <c:pt idx="1535">
                  <c:v>0.26001508604826601</c:v>
                </c:pt>
                <c:pt idx="1536">
                  <c:v>1.4480110597950699</c:v>
                </c:pt>
                <c:pt idx="1537">
                  <c:v>-0.55798197979208597</c:v>
                </c:pt>
                <c:pt idx="1538">
                  <c:v>0.67000813622155797</c:v>
                </c:pt>
                <c:pt idx="1539">
                  <c:v>0.20601381523911799</c:v>
                </c:pt>
                <c:pt idx="1540">
                  <c:v>-0.809986230715255</c:v>
                </c:pt>
                <c:pt idx="1541">
                  <c:v>-0.65298133284763804</c:v>
                </c:pt>
                <c:pt idx="1542">
                  <c:v>-0.77799140077187501</c:v>
                </c:pt>
                <c:pt idx="1543">
                  <c:v>-1.88697778376876</c:v>
                </c:pt>
                <c:pt idx="1544">
                  <c:v>-0.24201878696809301</c:v>
                </c:pt>
                <c:pt idx="1545">
                  <c:v>-1.23398365940277</c:v>
                </c:pt>
                <c:pt idx="1546">
                  <c:v>-0.33298682035424298</c:v>
                </c:pt>
                <c:pt idx="1547">
                  <c:v>0.110021786445594</c:v>
                </c:pt>
                <c:pt idx="1548">
                  <c:v>0.485018429309796</c:v>
                </c:pt>
                <c:pt idx="1549">
                  <c:v>-0.34971404452883598</c:v>
                </c:pt>
                <c:pt idx="1550">
                  <c:v>-0.42601088271620602</c:v>
                </c:pt>
                <c:pt idx="1551">
                  <c:v>-1.4640112201947799</c:v>
                </c:pt>
                <c:pt idx="1552">
                  <c:v>2.3699977401243801</c:v>
                </c:pt>
                <c:pt idx="1553">
                  <c:v>-1.23597508473828</c:v>
                </c:pt>
                <c:pt idx="1554">
                  <c:v>-0.91799211825956395</c:v>
                </c:pt>
                <c:pt idx="1555">
                  <c:v>0.159000983145687</c:v>
                </c:pt>
                <c:pt idx="1556">
                  <c:v>-0.30497612460767798</c:v>
                </c:pt>
                <c:pt idx="1557">
                  <c:v>-1.0289898311196499</c:v>
                </c:pt>
                <c:pt idx="1558">
                  <c:v>-0.43898244945487702</c:v>
                </c:pt>
                <c:pt idx="1559">
                  <c:v>-2.09597003870305</c:v>
                </c:pt>
                <c:pt idx="1560">
                  <c:v>6.2018455270919398E-2</c:v>
                </c:pt>
                <c:pt idx="1561">
                  <c:v>1.06301434228197</c:v>
                </c:pt>
                <c:pt idx="1562">
                  <c:v>-1.2089925169584801</c:v>
                </c:pt>
                <c:pt idx="1563">
                  <c:v>-1.21997223720133</c:v>
                </c:pt>
                <c:pt idx="1564">
                  <c:v>-0.67805436605789504</c:v>
                </c:pt>
                <c:pt idx="1565">
                  <c:v>-1.2039934067740099</c:v>
                </c:pt>
                <c:pt idx="1566">
                  <c:v>-1.1419854433119101</c:v>
                </c:pt>
                <c:pt idx="1567">
                  <c:v>-1.2619751368768</c:v>
                </c:pt>
                <c:pt idx="1568">
                  <c:v>0.22599222280605999</c:v>
                </c:pt>
                <c:pt idx="1569">
                  <c:v>-0.16497932794308601</c:v>
                </c:pt>
                <c:pt idx="1570">
                  <c:v>-1.0299796852721601</c:v>
                </c:pt>
                <c:pt idx="1571">
                  <c:v>-1.58496496421289</c:v>
                </c:pt>
                <c:pt idx="1572">
                  <c:v>-1.0839969918440899</c:v>
                </c:pt>
                <c:pt idx="1573">
                  <c:v>-1.2689768558146099</c:v>
                </c:pt>
                <c:pt idx="1574">
                  <c:v>-1.53000162397729</c:v>
                </c:pt>
                <c:pt idx="1575">
                  <c:v>-0.53498530444721704</c:v>
                </c:pt>
                <c:pt idx="1576">
                  <c:v>-1.13797095055775</c:v>
                </c:pt>
                <c:pt idx="1577">
                  <c:v>-1.2189956943806901</c:v>
                </c:pt>
                <c:pt idx="1578">
                  <c:v>1.10401175658705</c:v>
                </c:pt>
                <c:pt idx="1579">
                  <c:v>-0.658989632179933</c:v>
                </c:pt>
                <c:pt idx="1580">
                  <c:v>-0.42600497150122901</c:v>
                </c:pt>
                <c:pt idx="1581">
                  <c:v>-1.05803097737642</c:v>
                </c:pt>
                <c:pt idx="1582">
                  <c:v>0.59400823796222202</c:v>
                </c:pt>
                <c:pt idx="1583">
                  <c:v>-1.09960710347139E-2</c:v>
                </c:pt>
                <c:pt idx="1584">
                  <c:v>-0.38399798462808499</c:v>
                </c:pt>
                <c:pt idx="1585">
                  <c:v>-1.52698782024552</c:v>
                </c:pt>
                <c:pt idx="1586">
                  <c:v>-1.0099861825474501</c:v>
                </c:pt>
                <c:pt idx="1587">
                  <c:v>-1.52898076131045</c:v>
                </c:pt>
                <c:pt idx="1588">
                  <c:v>0.39899181144925799</c:v>
                </c:pt>
                <c:pt idx="1589">
                  <c:v>-0.65698439247882001</c:v>
                </c:pt>
                <c:pt idx="1590">
                  <c:v>0.61002261504814004</c:v>
                </c:pt>
                <c:pt idx="1591">
                  <c:v>0.71600451840950097</c:v>
                </c:pt>
                <c:pt idx="1592">
                  <c:v>-0.37798512226458097</c:v>
                </c:pt>
                <c:pt idx="1593">
                  <c:v>-0.43497752595620598</c:v>
                </c:pt>
                <c:pt idx="1594">
                  <c:v>-1.0159843875927399</c:v>
                </c:pt>
                <c:pt idx="1595">
                  <c:v>-1.64198260770486</c:v>
                </c:pt>
                <c:pt idx="1596">
                  <c:v>-1.04797443850149</c:v>
                </c:pt>
                <c:pt idx="1597">
                  <c:v>-0.13298423776096299</c:v>
                </c:pt>
                <c:pt idx="1598">
                  <c:v>-0.49597403807335699</c:v>
                </c:pt>
                <c:pt idx="1599">
                  <c:v>-0.42596220127654799</c:v>
                </c:pt>
                <c:pt idx="1600">
                  <c:v>-1.92598235268937</c:v>
                </c:pt>
                <c:pt idx="1601">
                  <c:v>0.10001708165998401</c:v>
                </c:pt>
                <c:pt idx="1602">
                  <c:v>0.983003582929322</c:v>
                </c:pt>
                <c:pt idx="1603">
                  <c:v>-0.55900680536500802</c:v>
                </c:pt>
                <c:pt idx="1604">
                  <c:v>-1.88398946476323</c:v>
                </c:pt>
                <c:pt idx="1605">
                  <c:v>-1.0249728544501</c:v>
                </c:pt>
                <c:pt idx="1606">
                  <c:v>-0.48198101739653998</c:v>
                </c:pt>
                <c:pt idx="1607">
                  <c:v>-0.28398790643215899</c:v>
                </c:pt>
                <c:pt idx="1608">
                  <c:v>-1.3640049695385199</c:v>
                </c:pt>
                <c:pt idx="1609">
                  <c:v>-0.44598160398063802</c:v>
                </c:pt>
                <c:pt idx="1610">
                  <c:v>-0.86200725546463197</c:v>
                </c:pt>
                <c:pt idx="1611">
                  <c:v>-0.28798259751803301</c:v>
                </c:pt>
                <c:pt idx="1612">
                  <c:v>-1.4039823321665601</c:v>
                </c:pt>
                <c:pt idx="1613">
                  <c:v>-1.3590043100107401</c:v>
                </c:pt>
                <c:pt idx="1614">
                  <c:v>-1.4239847983529501</c:v>
                </c:pt>
                <c:pt idx="1615">
                  <c:v>-0.577992338182301</c:v>
                </c:pt>
                <c:pt idx="1616">
                  <c:v>-0.33197380847934199</c:v>
                </c:pt>
                <c:pt idx="1617">
                  <c:v>-1.63696910221356</c:v>
                </c:pt>
                <c:pt idx="1618">
                  <c:v>-0.36998510444721699</c:v>
                </c:pt>
                <c:pt idx="1619">
                  <c:v>-1.9619755822189999</c:v>
                </c:pt>
                <c:pt idx="1620">
                  <c:v>0.103014634451613</c:v>
                </c:pt>
                <c:pt idx="1621">
                  <c:v>0.62601386678451898</c:v>
                </c:pt>
                <c:pt idx="1622">
                  <c:v>-0.85597729056634497</c:v>
                </c:pt>
                <c:pt idx="1623">
                  <c:v>0.26099063375771497</c:v>
                </c:pt>
                <c:pt idx="1624">
                  <c:v>-0.634979509283354</c:v>
                </c:pt>
                <c:pt idx="1625">
                  <c:v>-0.311975156184984</c:v>
                </c:pt>
                <c:pt idx="1626">
                  <c:v>-1.0999988037142701</c:v>
                </c:pt>
                <c:pt idx="1627">
                  <c:v>-1.9650053529185501</c:v>
                </c:pt>
                <c:pt idx="1628">
                  <c:v>2.0039968270921298</c:v>
                </c:pt>
                <c:pt idx="1629">
                  <c:v>-1.9415716131627001</c:v>
                </c:pt>
                <c:pt idx="1630">
                  <c:v>-1.3179878270583201</c:v>
                </c:pt>
                <c:pt idx="1631">
                  <c:v>1.16000853210105</c:v>
                </c:pt>
                <c:pt idx="1632">
                  <c:v>1.99275378575136</c:v>
                </c:pt>
                <c:pt idx="1633">
                  <c:v>-0.45996779056861897</c:v>
                </c:pt>
                <c:pt idx="1634">
                  <c:v>0.166014165162539</c:v>
                </c:pt>
                <c:pt idx="1635">
                  <c:v>-1.2949715456556199</c:v>
                </c:pt>
                <c:pt idx="1636">
                  <c:v>1.5920316816876801</c:v>
                </c:pt>
                <c:pt idx="1637">
                  <c:v>-0.49598164936244798</c:v>
                </c:pt>
                <c:pt idx="1638">
                  <c:v>0.90501626719457995</c:v>
                </c:pt>
                <c:pt idx="1639">
                  <c:v>-0.815989206275892</c:v>
                </c:pt>
                <c:pt idx="1640">
                  <c:v>-0.45297950682013299</c:v>
                </c:pt>
                <c:pt idx="1641">
                  <c:v>-1.8669933992467</c:v>
                </c:pt>
                <c:pt idx="1642">
                  <c:v>-0.74597908974276805</c:v>
                </c:pt>
                <c:pt idx="1643">
                  <c:v>0.19902964489543801</c:v>
                </c:pt>
                <c:pt idx="1644">
                  <c:v>-0.64097525932157096</c:v>
                </c:pt>
                <c:pt idx="1645">
                  <c:v>1.20014882204481E-2</c:v>
                </c:pt>
                <c:pt idx="1646">
                  <c:v>-0.44197740399876501</c:v>
                </c:pt>
                <c:pt idx="1647">
                  <c:v>-1.37297589389036</c:v>
                </c:pt>
                <c:pt idx="1648">
                  <c:v>-2.0089730279548399</c:v>
                </c:pt>
                <c:pt idx="1649">
                  <c:v>-1.2849850203006501</c:v>
                </c:pt>
                <c:pt idx="1650">
                  <c:v>-1.40498637700273</c:v>
                </c:pt>
                <c:pt idx="1651">
                  <c:v>-1.41498787657855</c:v>
                </c:pt>
                <c:pt idx="1652">
                  <c:v>-1.7129979167417899</c:v>
                </c:pt>
                <c:pt idx="1653">
                  <c:v>0.479018767254828</c:v>
                </c:pt>
                <c:pt idx="1654">
                  <c:v>0.43101369599712402</c:v>
                </c:pt>
                <c:pt idx="1655">
                  <c:v>0.93200721478730897</c:v>
                </c:pt>
                <c:pt idx="1656">
                  <c:v>-0.32697679816896702</c:v>
                </c:pt>
                <c:pt idx="1657">
                  <c:v>-0.50698148824857603</c:v>
                </c:pt>
                <c:pt idx="1658">
                  <c:v>0.16302530048700301</c:v>
                </c:pt>
                <c:pt idx="1659">
                  <c:v>-1.2209970704728701</c:v>
                </c:pt>
                <c:pt idx="1660">
                  <c:v>1.23502173143922</c:v>
                </c:pt>
                <c:pt idx="1661">
                  <c:v>0.14102676512130999</c:v>
                </c:pt>
                <c:pt idx="1662">
                  <c:v>-0.75397599370347002</c:v>
                </c:pt>
                <c:pt idx="1663">
                  <c:v>-0.227983125548232</c:v>
                </c:pt>
                <c:pt idx="1664">
                  <c:v>-0.86399729247833201</c:v>
                </c:pt>
                <c:pt idx="1665">
                  <c:v>-1.46798363062169</c:v>
                </c:pt>
                <c:pt idx="1666">
                  <c:v>0.16734999778159201</c:v>
                </c:pt>
                <c:pt idx="1667">
                  <c:v>-0.96398772069263206</c:v>
                </c:pt>
                <c:pt idx="1668">
                  <c:v>-0.873506579780297</c:v>
                </c:pt>
                <c:pt idx="1669">
                  <c:v>-0.48597967910316198</c:v>
                </c:pt>
                <c:pt idx="1670">
                  <c:v>-0.41900610628163998</c:v>
                </c:pt>
                <c:pt idx="1671">
                  <c:v>-0.72199063292413401</c:v>
                </c:pt>
                <c:pt idx="1672">
                  <c:v>-0.49298482195299698</c:v>
                </c:pt>
                <c:pt idx="1673">
                  <c:v>-1.04898358177498</c:v>
                </c:pt>
                <c:pt idx="1674">
                  <c:v>-0.90697220842830095</c:v>
                </c:pt>
                <c:pt idx="1675">
                  <c:v>-0.55697865754059295</c:v>
                </c:pt>
                <c:pt idx="1676">
                  <c:v>1.3000153037951201</c:v>
                </c:pt>
                <c:pt idx="1677">
                  <c:v>-0.45298814227992001</c:v>
                </c:pt>
                <c:pt idx="1678">
                  <c:v>-0.94898268331453295</c:v>
                </c:pt>
                <c:pt idx="1679">
                  <c:v>-0.481027824012702</c:v>
                </c:pt>
                <c:pt idx="1680">
                  <c:v>5.2011423403737697E-2</c:v>
                </c:pt>
                <c:pt idx="1681">
                  <c:v>0.279025316533562</c:v>
                </c:pt>
                <c:pt idx="1682">
                  <c:v>-1.6569766950387199</c:v>
                </c:pt>
                <c:pt idx="1683">
                  <c:v>-0.79598159936244595</c:v>
                </c:pt>
                <c:pt idx="1684">
                  <c:v>-7.3989557108244702E-2</c:v>
                </c:pt>
                <c:pt idx="1685">
                  <c:v>0.30600768293439701</c:v>
                </c:pt>
                <c:pt idx="1686">
                  <c:v>-1.5339740152860699</c:v>
                </c:pt>
                <c:pt idx="1687">
                  <c:v>-0.68399599288033897</c:v>
                </c:pt>
                <c:pt idx="1688">
                  <c:v>-0.586981769550876</c:v>
                </c:pt>
                <c:pt idx="1689">
                  <c:v>0.53199218686668104</c:v>
                </c:pt>
                <c:pt idx="1690">
                  <c:v>-0.90898659511725699</c:v>
                </c:pt>
                <c:pt idx="1691">
                  <c:v>-0.90898908354786501</c:v>
                </c:pt>
                <c:pt idx="1692">
                  <c:v>-0.90999816236819397</c:v>
                </c:pt>
                <c:pt idx="1693">
                  <c:v>-0.34099075386387101</c:v>
                </c:pt>
                <c:pt idx="1694">
                  <c:v>-0.43797118465574197</c:v>
                </c:pt>
                <c:pt idx="1695">
                  <c:v>-1.0409910349749401</c:v>
                </c:pt>
                <c:pt idx="1696">
                  <c:v>-1.2620006400389701</c:v>
                </c:pt>
                <c:pt idx="1697">
                  <c:v>-0.41199139574232102</c:v>
                </c:pt>
                <c:pt idx="1698">
                  <c:v>-0.13797077984866701</c:v>
                </c:pt>
                <c:pt idx="1699">
                  <c:v>-1.87098658241088</c:v>
                </c:pt>
                <c:pt idx="1700">
                  <c:v>-0.34898505257150902</c:v>
                </c:pt>
                <c:pt idx="1701">
                  <c:v>-1.50898495334131</c:v>
                </c:pt>
                <c:pt idx="1702">
                  <c:v>1.8110025155837099</c:v>
                </c:pt>
                <c:pt idx="1703">
                  <c:v>-0.51498022505199004</c:v>
                </c:pt>
                <c:pt idx="1704">
                  <c:v>-0.66599911714165005</c:v>
                </c:pt>
                <c:pt idx="1705">
                  <c:v>-1.75400225385968</c:v>
                </c:pt>
                <c:pt idx="1706">
                  <c:v>-0.76797716902539304</c:v>
                </c:pt>
                <c:pt idx="1707">
                  <c:v>-0.86498863874138399</c:v>
                </c:pt>
                <c:pt idx="1708">
                  <c:v>-1.1159760822650699</c:v>
                </c:pt>
                <c:pt idx="1709">
                  <c:v>-0.64298360762566098</c:v>
                </c:pt>
                <c:pt idx="1710">
                  <c:v>-0.55700262691584501</c:v>
                </c:pt>
                <c:pt idx="1711">
                  <c:v>-1.22099533308399</c:v>
                </c:pt>
                <c:pt idx="1712">
                  <c:v>0.33899530154598501</c:v>
                </c:pt>
                <c:pt idx="1713">
                  <c:v>0.32202003113665101</c:v>
                </c:pt>
                <c:pt idx="1714">
                  <c:v>2.5130174234260498</c:v>
                </c:pt>
                <c:pt idx="1715">
                  <c:v>-0.29498818273921901</c:v>
                </c:pt>
                <c:pt idx="1716">
                  <c:v>-0.55497820633338002</c:v>
                </c:pt>
                <c:pt idx="1717">
                  <c:v>-0.17097658064307</c:v>
                </c:pt>
                <c:pt idx="1718">
                  <c:v>-1.3329697549605799</c:v>
                </c:pt>
                <c:pt idx="1719">
                  <c:v>0.81400893067312097</c:v>
                </c:pt>
                <c:pt idx="1720">
                  <c:v>-0.37998489550417902</c:v>
                </c:pt>
                <c:pt idx="1721">
                  <c:v>-0.97597433444547099</c:v>
                </c:pt>
                <c:pt idx="1722">
                  <c:v>-1.0120043639779499</c:v>
                </c:pt>
                <c:pt idx="1723">
                  <c:v>-1.6019715685740901</c:v>
                </c:pt>
                <c:pt idx="1724">
                  <c:v>-0.380971928738642</c:v>
                </c:pt>
                <c:pt idx="1725">
                  <c:v>3.4999556268216603E-2</c:v>
                </c:pt>
                <c:pt idx="1726">
                  <c:v>3.1689161786681998E-2</c:v>
                </c:pt>
                <c:pt idx="1727">
                  <c:v>-0.78399447144355905</c:v>
                </c:pt>
                <c:pt idx="1728">
                  <c:v>-0.23115614423720801</c:v>
                </c:pt>
                <c:pt idx="1729">
                  <c:v>7.1002791854491903E-2</c:v>
                </c:pt>
                <c:pt idx="1730">
                  <c:v>-1.5839865785876499</c:v>
                </c:pt>
                <c:pt idx="1731">
                  <c:v>-1.1449923209067601</c:v>
                </c:pt>
                <c:pt idx="1732">
                  <c:v>-0.226984159354852</c:v>
                </c:pt>
                <c:pt idx="1733">
                  <c:v>-1.4909740444534401</c:v>
                </c:pt>
                <c:pt idx="1734">
                  <c:v>-1.2439864720159199</c:v>
                </c:pt>
                <c:pt idx="1735">
                  <c:v>-1.4029779198665799</c:v>
                </c:pt>
                <c:pt idx="1736">
                  <c:v>-1.2769823026893701</c:v>
                </c:pt>
                <c:pt idx="1737">
                  <c:v>-1.34796990730166</c:v>
                </c:pt>
                <c:pt idx="1738">
                  <c:v>0.19400512714050899</c:v>
                </c:pt>
                <c:pt idx="1739">
                  <c:v>-0.72698058476891103</c:v>
                </c:pt>
                <c:pt idx="1740">
                  <c:v>-0.75397892230820895</c:v>
                </c:pt>
                <c:pt idx="1741">
                  <c:v>-0.81900210056517297</c:v>
                </c:pt>
                <c:pt idx="1742">
                  <c:v>-0.64998016709733197</c:v>
                </c:pt>
                <c:pt idx="1743">
                  <c:v>-1.02399588679316</c:v>
                </c:pt>
                <c:pt idx="1744">
                  <c:v>-0.76398551631501399</c:v>
                </c:pt>
                <c:pt idx="1745">
                  <c:v>-1.0569875770477799</c:v>
                </c:pt>
                <c:pt idx="1746">
                  <c:v>-0.85506559116788505</c:v>
                </c:pt>
                <c:pt idx="1747">
                  <c:v>4.00197290130457E-2</c:v>
                </c:pt>
                <c:pt idx="1748">
                  <c:v>-0.902957174838385</c:v>
                </c:pt>
                <c:pt idx="1749">
                  <c:v>-1.6259845375675599</c:v>
                </c:pt>
                <c:pt idx="1750">
                  <c:v>3.7009049518923497E-2</c:v>
                </c:pt>
                <c:pt idx="1751">
                  <c:v>-0.86096962859929405</c:v>
                </c:pt>
                <c:pt idx="1752">
                  <c:v>-0.66098239577722295</c:v>
                </c:pt>
                <c:pt idx="1753">
                  <c:v>-1.35900262972826</c:v>
                </c:pt>
                <c:pt idx="1754">
                  <c:v>-0.61798643608841397</c:v>
                </c:pt>
                <c:pt idx="1755">
                  <c:v>1.40135244716288E-2</c:v>
                </c:pt>
                <c:pt idx="1756">
                  <c:v>0.84800292303521496</c:v>
                </c:pt>
                <c:pt idx="1757">
                  <c:v>-1.62498578134486</c:v>
                </c:pt>
                <c:pt idx="1758">
                  <c:v>-0.80098867563112197</c:v>
                </c:pt>
                <c:pt idx="1759">
                  <c:v>1.28701432861159</c:v>
                </c:pt>
                <c:pt idx="1760">
                  <c:v>-0.48099160558231902</c:v>
                </c:pt>
                <c:pt idx="1761">
                  <c:v>-1.5019886086821499</c:v>
                </c:pt>
                <c:pt idx="1762">
                  <c:v>-0.87098583134486296</c:v>
                </c:pt>
                <c:pt idx="1763">
                  <c:v>1.2680068740809001</c:v>
                </c:pt>
                <c:pt idx="1764">
                  <c:v>-0.21793558746496899</c:v>
                </c:pt>
                <c:pt idx="1765">
                  <c:v>-1.0179644820475999</c:v>
                </c:pt>
                <c:pt idx="1766">
                  <c:v>1.19300724296807</c:v>
                </c:pt>
                <c:pt idx="1767">
                  <c:v>-1.5549932033192999</c:v>
                </c:pt>
                <c:pt idx="1768">
                  <c:v>-0.883001264520064</c:v>
                </c:pt>
                <c:pt idx="1769">
                  <c:v>0.51501304688803295</c:v>
                </c:pt>
                <c:pt idx="1770">
                  <c:v>-1.6379876312076</c:v>
                </c:pt>
                <c:pt idx="1771">
                  <c:v>0.202024507344786</c:v>
                </c:pt>
                <c:pt idx="1772">
                  <c:v>-0.51098964598685404</c:v>
                </c:pt>
                <c:pt idx="1773">
                  <c:v>5.5989059143121599E-2</c:v>
                </c:pt>
                <c:pt idx="1774">
                  <c:v>-0.48599020291935502</c:v>
                </c:pt>
                <c:pt idx="1775">
                  <c:v>0.42201000103074399</c:v>
                </c:pt>
                <c:pt idx="1776">
                  <c:v>-1.50828457744363</c:v>
                </c:pt>
                <c:pt idx="1777">
                  <c:v>-0.32698045285522398</c:v>
                </c:pt>
                <c:pt idx="1778">
                  <c:v>-0.86999489650598105</c:v>
                </c:pt>
                <c:pt idx="1779">
                  <c:v>-1.60800520211079</c:v>
                </c:pt>
                <c:pt idx="1780">
                  <c:v>-0.73298590156563503</c:v>
                </c:pt>
                <c:pt idx="1781">
                  <c:v>-0.52299826432285601</c:v>
                </c:pt>
                <c:pt idx="1782">
                  <c:v>-0.43697131340378897</c:v>
                </c:pt>
                <c:pt idx="1783">
                  <c:v>-0.93899875823736501</c:v>
                </c:pt>
                <c:pt idx="1784">
                  <c:v>0.55701778197061502</c:v>
                </c:pt>
                <c:pt idx="1785">
                  <c:v>-0.83700848609510903</c:v>
                </c:pt>
                <c:pt idx="1786">
                  <c:v>1.76201631843684</c:v>
                </c:pt>
                <c:pt idx="1787">
                  <c:v>0.79101498098594103</c:v>
                </c:pt>
                <c:pt idx="1788">
                  <c:v>0.19601305840798</c:v>
                </c:pt>
                <c:pt idx="1789">
                  <c:v>-0.66497212345270496</c:v>
                </c:pt>
                <c:pt idx="1790">
                  <c:v>-1.30600398918959</c:v>
                </c:pt>
                <c:pt idx="1791">
                  <c:v>0.52100782065729101</c:v>
                </c:pt>
                <c:pt idx="1792">
                  <c:v>0.52602261267432804</c:v>
                </c:pt>
                <c:pt idx="1793">
                  <c:v>-0.58699430722552903</c:v>
                </c:pt>
                <c:pt idx="1794">
                  <c:v>-0.53899140382309396</c:v>
                </c:pt>
                <c:pt idx="1795">
                  <c:v>-0.96998754634475304</c:v>
                </c:pt>
                <c:pt idx="1796">
                  <c:v>-2.09785110240597E-2</c:v>
                </c:pt>
                <c:pt idx="1797">
                  <c:v>8.0005268976753599E-2</c:v>
                </c:pt>
                <c:pt idx="1798">
                  <c:v>-0.33398471195164497</c:v>
                </c:pt>
                <c:pt idx="1799">
                  <c:v>1.34601521232659</c:v>
                </c:pt>
                <c:pt idx="1800">
                  <c:v>-0.79861645644530399</c:v>
                </c:pt>
                <c:pt idx="1801">
                  <c:v>-1.28200290321273</c:v>
                </c:pt>
                <c:pt idx="1802">
                  <c:v>-1.2639881544473699</c:v>
                </c:pt>
                <c:pt idx="1803">
                  <c:v>-0.87999440151973796</c:v>
                </c:pt>
                <c:pt idx="1804">
                  <c:v>-1.5429870166983699</c:v>
                </c:pt>
                <c:pt idx="1805">
                  <c:v>0.32800969541557601</c:v>
                </c:pt>
                <c:pt idx="1806">
                  <c:v>-4.9770081689692299E-3</c:v>
                </c:pt>
                <c:pt idx="1807">
                  <c:v>-1.54696511070999</c:v>
                </c:pt>
                <c:pt idx="1808">
                  <c:v>-7.2982054081494399E-2</c:v>
                </c:pt>
                <c:pt idx="1809">
                  <c:v>-0.21598457289803999</c:v>
                </c:pt>
                <c:pt idx="1810">
                  <c:v>1.80998838790504</c:v>
                </c:pt>
                <c:pt idx="1811">
                  <c:v>-0.76398476875635102</c:v>
                </c:pt>
                <c:pt idx="1812">
                  <c:v>0.19899681199988301</c:v>
                </c:pt>
                <c:pt idx="1813">
                  <c:v>1.33300169328241</c:v>
                </c:pt>
                <c:pt idx="1814">
                  <c:v>-1.4459777805046401</c:v>
                </c:pt>
                <c:pt idx="1815">
                  <c:v>-0.64298207091534998</c:v>
                </c:pt>
                <c:pt idx="1816">
                  <c:v>-1.7200062119680599</c:v>
                </c:pt>
                <c:pt idx="1817">
                  <c:v>-0.48997159565562298</c:v>
                </c:pt>
                <c:pt idx="1818">
                  <c:v>-1.5599819495026901</c:v>
                </c:pt>
                <c:pt idx="1819">
                  <c:v>-1.7439905745080699</c:v>
                </c:pt>
                <c:pt idx="1820">
                  <c:v>-0.52697521500362998</c:v>
                </c:pt>
                <c:pt idx="1821">
                  <c:v>-1.5339856609206699</c:v>
                </c:pt>
                <c:pt idx="1822">
                  <c:v>4.7000780169474898E-2</c:v>
                </c:pt>
                <c:pt idx="1823">
                  <c:v>0.31799764315078899</c:v>
                </c:pt>
                <c:pt idx="1824">
                  <c:v>-1.47299207681033</c:v>
                </c:pt>
                <c:pt idx="1825">
                  <c:v>-0.79698719071160096</c:v>
                </c:pt>
                <c:pt idx="1826">
                  <c:v>-1.7989854848609399</c:v>
                </c:pt>
                <c:pt idx="1827">
                  <c:v>-1.6929972681454999</c:v>
                </c:pt>
                <c:pt idx="1828">
                  <c:v>-1.05398188415493</c:v>
                </c:pt>
                <c:pt idx="1829">
                  <c:v>-1.2447719048952599</c:v>
                </c:pt>
                <c:pt idx="1830">
                  <c:v>0.35601684866906702</c:v>
                </c:pt>
                <c:pt idx="1831">
                  <c:v>-0.89626084807296702</c:v>
                </c:pt>
                <c:pt idx="1832">
                  <c:v>-0.93599501324671097</c:v>
                </c:pt>
                <c:pt idx="1833">
                  <c:v>-0.111987033463552</c:v>
                </c:pt>
                <c:pt idx="1834">
                  <c:v>0.52501847188609096</c:v>
                </c:pt>
                <c:pt idx="1835">
                  <c:v>-0.93097989686767701</c:v>
                </c:pt>
                <c:pt idx="1836">
                  <c:v>-1.27097680507516</c:v>
                </c:pt>
                <c:pt idx="1837">
                  <c:v>-0.55198427408930995</c:v>
                </c:pt>
                <c:pt idx="1838">
                  <c:v>-0.55399842681404798</c:v>
                </c:pt>
                <c:pt idx="1839">
                  <c:v>-1.5090034255518201</c:v>
                </c:pt>
                <c:pt idx="1840">
                  <c:v>-0.48194866562761202</c:v>
                </c:pt>
                <c:pt idx="1841">
                  <c:v>-0.20498583454514399</c:v>
                </c:pt>
                <c:pt idx="1842">
                  <c:v>-0.52798370744100798</c:v>
                </c:pt>
                <c:pt idx="1843">
                  <c:v>-0.81997429492993401</c:v>
                </c:pt>
                <c:pt idx="1844">
                  <c:v>-1.19597296173211</c:v>
                </c:pt>
                <c:pt idx="1845">
                  <c:v>-1.3819759922650701</c:v>
                </c:pt>
                <c:pt idx="1846">
                  <c:v>-0.88298046977925904</c:v>
                </c:pt>
                <c:pt idx="1847">
                  <c:v>-1.2899823126893699</c:v>
                </c:pt>
                <c:pt idx="1848">
                  <c:v>-1.5029934983489801</c:v>
                </c:pt>
                <c:pt idx="1849">
                  <c:v>-1.3440070385262399</c:v>
                </c:pt>
                <c:pt idx="1850">
                  <c:v>-0.36097967910316098</c:v>
                </c:pt>
                <c:pt idx="1851">
                  <c:v>1.8130164997173801</c:v>
                </c:pt>
                <c:pt idx="1852">
                  <c:v>-0.87597903908940999</c:v>
                </c:pt>
                <c:pt idx="1853">
                  <c:v>-1.3429913761072501</c:v>
                </c:pt>
                <c:pt idx="1854">
                  <c:v>-1.6889752075781701</c:v>
                </c:pt>
                <c:pt idx="1855">
                  <c:v>-1.60697157565562</c:v>
                </c:pt>
                <c:pt idx="1856">
                  <c:v>0.46001596204215001</c:v>
                </c:pt>
                <c:pt idx="1857">
                  <c:v>-1.02096499184436</c:v>
                </c:pt>
                <c:pt idx="1858">
                  <c:v>-1.4380033739704901</c:v>
                </c:pt>
                <c:pt idx="1859">
                  <c:v>-0.62710590758023399</c:v>
                </c:pt>
                <c:pt idx="1860">
                  <c:v>-0.114988104716441</c:v>
                </c:pt>
                <c:pt idx="1861">
                  <c:v>-0.51699010291935399</c:v>
                </c:pt>
                <c:pt idx="1862">
                  <c:v>-1.2530021105651701</c:v>
                </c:pt>
                <c:pt idx="1863">
                  <c:v>-0.96499588519064505</c:v>
                </c:pt>
                <c:pt idx="1864">
                  <c:v>-1.7992203216763699E-2</c:v>
                </c:pt>
                <c:pt idx="1865">
                  <c:v>0.22100981708064599</c:v>
                </c:pt>
                <c:pt idx="1866">
                  <c:v>-1.6309784435594901</c:v>
                </c:pt>
                <c:pt idx="1867">
                  <c:v>-0.84599372359524805</c:v>
                </c:pt>
                <c:pt idx="1868">
                  <c:v>-1.73201696582913</c:v>
                </c:pt>
                <c:pt idx="1869">
                  <c:v>-0.702976348870472</c:v>
                </c:pt>
                <c:pt idx="1870">
                  <c:v>-0.63099085964610002</c:v>
                </c:pt>
                <c:pt idx="1871">
                  <c:v>-0.85299060517829906</c:v>
                </c:pt>
                <c:pt idx="1872">
                  <c:v>0.95702485505744195</c:v>
                </c:pt>
                <c:pt idx="1873">
                  <c:v>-1.33998615283346</c:v>
                </c:pt>
                <c:pt idx="1874">
                  <c:v>-0.51497308173211198</c:v>
                </c:pt>
                <c:pt idx="1875">
                  <c:v>-4.5028764050488702E-2</c:v>
                </c:pt>
                <c:pt idx="1876">
                  <c:v>-0.225984874819572</c:v>
                </c:pt>
                <c:pt idx="1877">
                  <c:v>-0.42002363112290803</c:v>
                </c:pt>
                <c:pt idx="1878">
                  <c:v>0.58100384015962203</c:v>
                </c:pt>
                <c:pt idx="1879">
                  <c:v>-0.63397458320677003</c:v>
                </c:pt>
                <c:pt idx="1880">
                  <c:v>-0.67498140582324495</c:v>
                </c:pt>
                <c:pt idx="1881">
                  <c:v>2.2520136727023101</c:v>
                </c:pt>
                <c:pt idx="1882">
                  <c:v>-0.26297528974801598</c:v>
                </c:pt>
                <c:pt idx="1883">
                  <c:v>-0.56799119268541298</c:v>
                </c:pt>
                <c:pt idx="1884">
                  <c:v>0.122998140064099</c:v>
                </c:pt>
                <c:pt idx="1885">
                  <c:v>-0.37798542595323098</c:v>
                </c:pt>
                <c:pt idx="1886">
                  <c:v>0.369024763454251</c:v>
                </c:pt>
                <c:pt idx="1887">
                  <c:v>-0.93798319461336199</c:v>
                </c:pt>
                <c:pt idx="1888">
                  <c:v>-0.178986384469312</c:v>
                </c:pt>
                <c:pt idx="1889">
                  <c:v>-0.492488675627613</c:v>
                </c:pt>
                <c:pt idx="1890">
                  <c:v>-0.83197286034516904</c:v>
                </c:pt>
                <c:pt idx="1891">
                  <c:v>-0.82704048372274996</c:v>
                </c:pt>
                <c:pt idx="1892">
                  <c:v>-1.0249768626095499</c:v>
                </c:pt>
                <c:pt idx="1893">
                  <c:v>-1.3449734902989301</c:v>
                </c:pt>
                <c:pt idx="1894">
                  <c:v>-1.6709647196509101</c:v>
                </c:pt>
                <c:pt idx="1895">
                  <c:v>-0.23797623053366301</c:v>
                </c:pt>
                <c:pt idx="1896">
                  <c:v>-1.0850156727522799</c:v>
                </c:pt>
                <c:pt idx="1897">
                  <c:v>-0.94598073674791905</c:v>
                </c:pt>
                <c:pt idx="1898">
                  <c:v>-0.78099494809504</c:v>
                </c:pt>
                <c:pt idx="1899">
                  <c:v>-0.97500053942350595</c:v>
                </c:pt>
                <c:pt idx="1900">
                  <c:v>-1.6690059296071</c:v>
                </c:pt>
                <c:pt idx="1901">
                  <c:v>-2.17797677581461</c:v>
                </c:pt>
                <c:pt idx="1902">
                  <c:v>-0.84298003019706702</c:v>
                </c:pt>
                <c:pt idx="1903">
                  <c:v>0.209013478442166</c:v>
                </c:pt>
                <c:pt idx="1904">
                  <c:v>0.97701411843136998</c:v>
                </c:pt>
                <c:pt idx="1905">
                  <c:v>-0.54298212285469205</c:v>
                </c:pt>
                <c:pt idx="1906">
                  <c:v>-1.25697513020561</c:v>
                </c:pt>
                <c:pt idx="1907">
                  <c:v>0.37201478387919601</c:v>
                </c:pt>
                <c:pt idx="1908">
                  <c:v>-4.9004805422972503E-2</c:v>
                </c:pt>
                <c:pt idx="1909">
                  <c:v>-0.52598829792185997</c:v>
                </c:pt>
                <c:pt idx="1910">
                  <c:v>-0.71499748331516899</c:v>
                </c:pt>
                <c:pt idx="1911">
                  <c:v>-1.2139823426893701</c:v>
                </c:pt>
                <c:pt idx="1912">
                  <c:v>0.18401977143849901</c:v>
                </c:pt>
                <c:pt idx="1913">
                  <c:v>-0.89701392408661995</c:v>
                </c:pt>
                <c:pt idx="1914">
                  <c:v>-0.40300124679959998</c:v>
                </c:pt>
                <c:pt idx="1915">
                  <c:v>-1.8209840886670901</c:v>
                </c:pt>
                <c:pt idx="1916">
                  <c:v>-0.57899278177548896</c:v>
                </c:pt>
                <c:pt idx="1917">
                  <c:v>0.98299953377688998</c:v>
                </c:pt>
                <c:pt idx="1918">
                  <c:v>-0.266989060705003</c:v>
                </c:pt>
                <c:pt idx="1919">
                  <c:v>-0.88699307924259396</c:v>
                </c:pt>
                <c:pt idx="1920">
                  <c:v>5.8010431194227399E-2</c:v>
                </c:pt>
                <c:pt idx="1921">
                  <c:v>-0.272971670696595</c:v>
                </c:pt>
                <c:pt idx="1922">
                  <c:v>0.25002903740482402</c:v>
                </c:pt>
                <c:pt idx="1923">
                  <c:v>-0.5859981453998</c:v>
                </c:pt>
                <c:pt idx="1924">
                  <c:v>-1.4409866358225401</c:v>
                </c:pt>
                <c:pt idx="1925">
                  <c:v>-0.84797522687680604</c:v>
                </c:pt>
                <c:pt idx="1926">
                  <c:v>-0.405975119130003</c:v>
                </c:pt>
                <c:pt idx="1927">
                  <c:v>-0.80867228273069003</c:v>
                </c:pt>
                <c:pt idx="1928">
                  <c:v>-1.0990099234991499</c:v>
                </c:pt>
                <c:pt idx="1929">
                  <c:v>-1.0149905218200199</c:v>
                </c:pt>
                <c:pt idx="1930">
                  <c:v>-0.49397451019409999</c:v>
                </c:pt>
                <c:pt idx="1931">
                  <c:v>-1.0209786170081001</c:v>
                </c:pt>
                <c:pt idx="1932">
                  <c:v>-0.66299398683379096</c:v>
                </c:pt>
                <c:pt idx="1933">
                  <c:v>-0.68198895623132405</c:v>
                </c:pt>
                <c:pt idx="1934">
                  <c:v>-2.3149874705183899</c:v>
                </c:pt>
                <c:pt idx="1935">
                  <c:v>-0.77198795655490404</c:v>
                </c:pt>
                <c:pt idx="1936">
                  <c:v>-1.26798301635292</c:v>
                </c:pt>
                <c:pt idx="1937">
                  <c:v>-1.4119761417749701</c:v>
                </c:pt>
                <c:pt idx="1938">
                  <c:v>-1.2449887472508401</c:v>
                </c:pt>
                <c:pt idx="1939">
                  <c:v>-0.76798754551572401</c:v>
                </c:pt>
                <c:pt idx="1940">
                  <c:v>-1.5270117834360799</c:v>
                </c:pt>
                <c:pt idx="1941">
                  <c:v>-0.64199650174876899</c:v>
                </c:pt>
                <c:pt idx="1942">
                  <c:v>-0.62097443467138302</c:v>
                </c:pt>
                <c:pt idx="1943">
                  <c:v>-0.52597384563078198</c:v>
                </c:pt>
                <c:pt idx="1944">
                  <c:v>-0.49199023972278699</c:v>
                </c:pt>
                <c:pt idx="1945">
                  <c:v>-0.99697789986659002</c:v>
                </c:pt>
                <c:pt idx="1946">
                  <c:v>0.33400083709667699</c:v>
                </c:pt>
                <c:pt idx="1947">
                  <c:v>-0.58698721856092895</c:v>
                </c:pt>
                <c:pt idx="1948">
                  <c:v>1.1200106900644999</c:v>
                </c:pt>
                <c:pt idx="1949">
                  <c:v>-1.1799778802668801</c:v>
                </c:pt>
                <c:pt idx="1950">
                  <c:v>-1.07798874587013</c:v>
                </c:pt>
                <c:pt idx="1951">
                  <c:v>-1.2976872927103899E-2</c:v>
                </c:pt>
                <c:pt idx="1952">
                  <c:v>-0.57198162936244701</c:v>
                </c:pt>
                <c:pt idx="1953">
                  <c:v>-0.90397800982490895</c:v>
                </c:pt>
                <c:pt idx="1954">
                  <c:v>-1.5750000499999901</c:v>
                </c:pt>
                <c:pt idx="1955">
                  <c:v>-0.23299832725382399</c:v>
                </c:pt>
                <c:pt idx="1956">
                  <c:v>-0.22697850648211601</c:v>
                </c:pt>
                <c:pt idx="1957">
                  <c:v>-1.3909825275918699</c:v>
                </c:pt>
                <c:pt idx="1958">
                  <c:v>-1.30700125401971</c:v>
                </c:pt>
                <c:pt idx="1959">
                  <c:v>0.69301126583551098</c:v>
                </c:pt>
                <c:pt idx="1960">
                  <c:v>0.69602588043389302</c:v>
                </c:pt>
                <c:pt idx="1961">
                  <c:v>-0.15197910164932099</c:v>
                </c:pt>
                <c:pt idx="1962">
                  <c:v>0.40701030840677399</c:v>
                </c:pt>
                <c:pt idx="1963">
                  <c:v>0.69302213565118698</c:v>
                </c:pt>
                <c:pt idx="1964">
                  <c:v>-0.697971429025387</c:v>
                </c:pt>
                <c:pt idx="1965">
                  <c:v>-1.0039949617610899</c:v>
                </c:pt>
                <c:pt idx="1966">
                  <c:v>-0.64598335387027706</c:v>
                </c:pt>
                <c:pt idx="1967">
                  <c:v>-1.1649739444534399</c:v>
                </c:pt>
                <c:pt idx="1968">
                  <c:v>0.357013773938822</c:v>
                </c:pt>
                <c:pt idx="1969">
                  <c:v>-2.1849871790311499</c:v>
                </c:pt>
                <c:pt idx="1970">
                  <c:v>-0.81899072661447703</c:v>
                </c:pt>
                <c:pt idx="1971">
                  <c:v>-0.39997806982490902</c:v>
                </c:pt>
                <c:pt idx="1972">
                  <c:v>-9.0983095211312495E-2</c:v>
                </c:pt>
                <c:pt idx="1973">
                  <c:v>-1.67098777534476</c:v>
                </c:pt>
                <c:pt idx="1974">
                  <c:v>-0.67198636286710101</c:v>
                </c:pt>
                <c:pt idx="1975">
                  <c:v>-1.3630005737317801</c:v>
                </c:pt>
                <c:pt idx="1976">
                  <c:v>-0.88597268743068802</c:v>
                </c:pt>
                <c:pt idx="1977">
                  <c:v>6.9017874581075903E-2</c:v>
                </c:pt>
                <c:pt idx="1978">
                  <c:v>-1.2749768825068399</c:v>
                </c:pt>
                <c:pt idx="1979">
                  <c:v>0.50100227814346099</c:v>
                </c:pt>
                <c:pt idx="1980">
                  <c:v>-1.59499829432285</c:v>
                </c:pt>
                <c:pt idx="1981">
                  <c:v>0.24399211280606001</c:v>
                </c:pt>
                <c:pt idx="1982">
                  <c:v>-0.26798068398844799</c:v>
                </c:pt>
                <c:pt idx="1983">
                  <c:v>-1.2349943580424501</c:v>
                </c:pt>
                <c:pt idx="1984">
                  <c:v>0.412004412432325</c:v>
                </c:pt>
                <c:pt idx="1985">
                  <c:v>7.4002999959682403E-2</c:v>
                </c:pt>
                <c:pt idx="1986">
                  <c:v>-1.58398050774245</c:v>
                </c:pt>
                <c:pt idx="1987">
                  <c:v>-0.83197157126332799</c:v>
                </c:pt>
                <c:pt idx="1988">
                  <c:v>-0.43698556908134101</c:v>
                </c:pt>
                <c:pt idx="1989">
                  <c:v>-0.99499908579985497</c:v>
                </c:pt>
                <c:pt idx="1990">
                  <c:v>-0.20198199627679</c:v>
                </c:pt>
                <c:pt idx="1991">
                  <c:v>-0.49298801643216</c:v>
                </c:pt>
                <c:pt idx="1992">
                  <c:v>-0.61999056386387097</c:v>
                </c:pt>
                <c:pt idx="1993">
                  <c:v>7.8015549720259605E-2</c:v>
                </c:pt>
                <c:pt idx="1994">
                  <c:v>-0.75498692638110398</c:v>
                </c:pt>
                <c:pt idx="1995">
                  <c:v>-1.4699830894686301</c:v>
                </c:pt>
                <c:pt idx="1996">
                  <c:v>-1.2639837169036301</c:v>
                </c:pt>
                <c:pt idx="1997">
                  <c:v>-0.84497853977776505</c:v>
                </c:pt>
                <c:pt idx="1998">
                  <c:v>0.232013791557032</c:v>
                </c:pt>
                <c:pt idx="1999">
                  <c:v>-1.2229740236575399</c:v>
                </c:pt>
                <c:pt idx="2000">
                  <c:v>0.199008112498504</c:v>
                </c:pt>
                <c:pt idx="2001">
                  <c:v>-2.2660020605651701</c:v>
                </c:pt>
                <c:pt idx="2002">
                  <c:v>-1.36911938905769</c:v>
                </c:pt>
                <c:pt idx="2003">
                  <c:v>0.13502656715059899</c:v>
                </c:pt>
                <c:pt idx="2004">
                  <c:v>1.8360190635249201</c:v>
                </c:pt>
                <c:pt idx="2005">
                  <c:v>0.82299365041100503</c:v>
                </c:pt>
                <c:pt idx="2006">
                  <c:v>-0.82299256833858303</c:v>
                </c:pt>
                <c:pt idx="2007">
                  <c:v>-0.22998391042285399</c:v>
                </c:pt>
                <c:pt idx="2008">
                  <c:v>-0.117979670213632</c:v>
                </c:pt>
                <c:pt idx="2009">
                  <c:v>-0.62198967451308296</c:v>
                </c:pt>
                <c:pt idx="2010">
                  <c:v>-0.98098325424684896</c:v>
                </c:pt>
                <c:pt idx="2011">
                  <c:v>-2.0339905616062799</c:v>
                </c:pt>
                <c:pt idx="2012">
                  <c:v>-0.27098319356033601</c:v>
                </c:pt>
                <c:pt idx="2013">
                  <c:v>-0.22102539547105299</c:v>
                </c:pt>
                <c:pt idx="2014">
                  <c:v>1.2920146238791901</c:v>
                </c:pt>
                <c:pt idx="2015">
                  <c:v>-0.57799476227080704</c:v>
                </c:pt>
                <c:pt idx="2016">
                  <c:v>-1.22497215317471</c:v>
                </c:pt>
                <c:pt idx="2017">
                  <c:v>-0.84498733252038005</c:v>
                </c:pt>
                <c:pt idx="2018">
                  <c:v>-0.62397697250684703</c:v>
                </c:pt>
                <c:pt idx="2019">
                  <c:v>0.82099837075620097</c:v>
                </c:pt>
                <c:pt idx="2020">
                  <c:v>1.53701554608906</c:v>
                </c:pt>
                <c:pt idx="2021">
                  <c:v>-1.0894605577424501</c:v>
                </c:pt>
                <c:pt idx="2022">
                  <c:v>-0.68198074805329201</c:v>
                </c:pt>
                <c:pt idx="2023">
                  <c:v>-0.51597161565562399</c:v>
                </c:pt>
                <c:pt idx="2024">
                  <c:v>-0.64197982885217197</c:v>
                </c:pt>
                <c:pt idx="2025">
                  <c:v>-1.26397404588774</c:v>
                </c:pt>
                <c:pt idx="2026">
                  <c:v>-0.242004376996589</c:v>
                </c:pt>
                <c:pt idx="2027">
                  <c:v>-1.44597107424725</c:v>
                </c:pt>
                <c:pt idx="2028">
                  <c:v>-1.0069782188221501</c:v>
                </c:pt>
                <c:pt idx="2029">
                  <c:v>1.3860150433304199</c:v>
                </c:pt>
                <c:pt idx="2030">
                  <c:v>-0.50997995097467197</c:v>
                </c:pt>
                <c:pt idx="2031">
                  <c:v>0.42801902506108302</c:v>
                </c:pt>
                <c:pt idx="2032">
                  <c:v>-0.68798500118087702</c:v>
                </c:pt>
                <c:pt idx="2033">
                  <c:v>-0.37299897341395299</c:v>
                </c:pt>
                <c:pt idx="2034">
                  <c:v>-1.0209770365011299</c:v>
                </c:pt>
                <c:pt idx="2035">
                  <c:v>-0.92799527231680001</c:v>
                </c:pt>
                <c:pt idx="2036">
                  <c:v>-1.21697733434819</c:v>
                </c:pt>
                <c:pt idx="2037">
                  <c:v>-6.3028128562020697E-2</c:v>
                </c:pt>
                <c:pt idx="2038">
                  <c:v>-1.06699927501096</c:v>
                </c:pt>
                <c:pt idx="2039">
                  <c:v>0.82701849227568902</c:v>
                </c:pt>
                <c:pt idx="2040">
                  <c:v>-0.89997531913000395</c:v>
                </c:pt>
                <c:pt idx="2041">
                  <c:v>-1.4889847947675301</c:v>
                </c:pt>
                <c:pt idx="2042">
                  <c:v>-1.21397302676332</c:v>
                </c:pt>
                <c:pt idx="2043">
                  <c:v>-1.7709726379380699</c:v>
                </c:pt>
                <c:pt idx="2044">
                  <c:v>-0.40699915866150199</c:v>
                </c:pt>
                <c:pt idx="2045">
                  <c:v>-0.44897688960740201</c:v>
                </c:pt>
                <c:pt idx="2046">
                  <c:v>0.128013634829204</c:v>
                </c:pt>
                <c:pt idx="2047">
                  <c:v>0.54301666011723504</c:v>
                </c:pt>
                <c:pt idx="2048">
                  <c:v>-1.1710176064347699</c:v>
                </c:pt>
                <c:pt idx="2049">
                  <c:v>0.36700400715499898</c:v>
                </c:pt>
                <c:pt idx="2050">
                  <c:v>-1.32698642694199</c:v>
                </c:pt>
                <c:pt idx="2051">
                  <c:v>-0.182980597466604</c:v>
                </c:pt>
                <c:pt idx="2052">
                  <c:v>1.0820152871019499</c:v>
                </c:pt>
                <c:pt idx="2053">
                  <c:v>-1.17898636492819</c:v>
                </c:pt>
                <c:pt idx="2054">
                  <c:v>-8.4977505392190303E-2</c:v>
                </c:pt>
                <c:pt idx="2055">
                  <c:v>-6.7982106017483099E-2</c:v>
                </c:pt>
                <c:pt idx="2056">
                  <c:v>-0.16198099215630701</c:v>
                </c:pt>
                <c:pt idx="2057">
                  <c:v>-1.2046415691489301</c:v>
                </c:pt>
                <c:pt idx="2058">
                  <c:v>-0.56497225283431796</c:v>
                </c:pt>
                <c:pt idx="2059">
                  <c:v>-0.49398390472075898</c:v>
                </c:pt>
                <c:pt idx="2060">
                  <c:v>-1.83696918769868</c:v>
                </c:pt>
                <c:pt idx="2061">
                  <c:v>1.7650130514237501</c:v>
                </c:pt>
                <c:pt idx="2062">
                  <c:v>0.20101572352250099</c:v>
                </c:pt>
                <c:pt idx="2063">
                  <c:v>0.23100165254667099</c:v>
                </c:pt>
                <c:pt idx="2064">
                  <c:v>-1.6329836420050201</c:v>
                </c:pt>
                <c:pt idx="2065">
                  <c:v>-0.82697288343306696</c:v>
                </c:pt>
                <c:pt idx="2066">
                  <c:v>-0.71498292351044501</c:v>
                </c:pt>
                <c:pt idx="2067">
                  <c:v>-0.56498047612880897</c:v>
                </c:pt>
                <c:pt idx="2068">
                  <c:v>-1.4569793189451601</c:v>
                </c:pt>
                <c:pt idx="2069">
                  <c:v>-0.24997485239536399</c:v>
                </c:pt>
                <c:pt idx="2070">
                  <c:v>0.25596323204307297</c:v>
                </c:pt>
                <c:pt idx="2071">
                  <c:v>2.0800020872170299</c:v>
                </c:pt>
                <c:pt idx="2072">
                  <c:v>0.28001964898750498</c:v>
                </c:pt>
                <c:pt idx="2073">
                  <c:v>-0.88597623053366403</c:v>
                </c:pt>
                <c:pt idx="2074">
                  <c:v>-1.3089934695726799</c:v>
                </c:pt>
                <c:pt idx="2075">
                  <c:v>-0.74699076360087402</c:v>
                </c:pt>
                <c:pt idx="2076">
                  <c:v>-1.1669906726353301</c:v>
                </c:pt>
                <c:pt idx="2077">
                  <c:v>-4.2979471165223798E-2</c:v>
                </c:pt>
                <c:pt idx="2078">
                  <c:v>-1.30800767174419</c:v>
                </c:pt>
                <c:pt idx="2079">
                  <c:v>0.40701894173397701</c:v>
                </c:pt>
                <c:pt idx="2080">
                  <c:v>-1.1819710592736701</c:v>
                </c:pt>
                <c:pt idx="2081">
                  <c:v>-1.2519769409746</c:v>
                </c:pt>
                <c:pt idx="2082">
                  <c:v>-0.46099155328490699</c:v>
                </c:pt>
                <c:pt idx="2083">
                  <c:v>-0.740974388377447</c:v>
                </c:pt>
                <c:pt idx="2084">
                  <c:v>-1.33498122539107</c:v>
                </c:pt>
                <c:pt idx="2085">
                  <c:v>-1.0309949515949299</c:v>
                </c:pt>
                <c:pt idx="2086">
                  <c:v>1.8069922083610801</c:v>
                </c:pt>
                <c:pt idx="2087">
                  <c:v>-0.66098516183873202</c:v>
                </c:pt>
                <c:pt idx="2088">
                  <c:v>-0.47499985888627999</c:v>
                </c:pt>
                <c:pt idx="2089">
                  <c:v>0.52601015504072202</c:v>
                </c:pt>
                <c:pt idx="2090">
                  <c:v>-1.61997683728205</c:v>
                </c:pt>
                <c:pt idx="2091">
                  <c:v>-0.54298812288387699</c:v>
                </c:pt>
                <c:pt idx="2092">
                  <c:v>1.99800477910325</c:v>
                </c:pt>
                <c:pt idx="2093">
                  <c:v>-0.63797804399538804</c:v>
                </c:pt>
                <c:pt idx="2094">
                  <c:v>1.39501544248347</c:v>
                </c:pt>
                <c:pt idx="2095">
                  <c:v>-0.74097505618498505</c:v>
                </c:pt>
                <c:pt idx="2096">
                  <c:v>0.21099257721054501</c:v>
                </c:pt>
                <c:pt idx="2097">
                  <c:v>-0.19998955372617</c:v>
                </c:pt>
                <c:pt idx="2098">
                  <c:v>-0.65690682805278799</c:v>
                </c:pt>
                <c:pt idx="2099">
                  <c:v>0.35199999999999998</c:v>
                </c:pt>
                <c:pt idx="2100">
                  <c:v>0.89001654688537002</c:v>
                </c:pt>
                <c:pt idx="2101">
                  <c:v>-1.45797586195846</c:v>
                </c:pt>
                <c:pt idx="2102">
                  <c:v>-1.31197915811354</c:v>
                </c:pt>
                <c:pt idx="2103">
                  <c:v>-1.1859805077424499</c:v>
                </c:pt>
                <c:pt idx="2104">
                  <c:v>-1.60596482779807</c:v>
                </c:pt>
                <c:pt idx="2105">
                  <c:v>-1.0360050635900799</c:v>
                </c:pt>
                <c:pt idx="2106">
                  <c:v>-0.94598989111965504</c:v>
                </c:pt>
                <c:pt idx="2107">
                  <c:v>0.17402202718780299</c:v>
                </c:pt>
                <c:pt idx="2108">
                  <c:v>-0.61199879902657095</c:v>
                </c:pt>
                <c:pt idx="2109">
                  <c:v>-1.2440090473551899</c:v>
                </c:pt>
                <c:pt idx="2110">
                  <c:v>-0.72897934385374497</c:v>
                </c:pt>
                <c:pt idx="2111">
                  <c:v>-0.17599116942818099</c:v>
                </c:pt>
                <c:pt idx="2112">
                  <c:v>-1.03399615875553</c:v>
                </c:pt>
                <c:pt idx="2113">
                  <c:v>-0.410983168421585</c:v>
                </c:pt>
                <c:pt idx="2114">
                  <c:v>-4.1982412689370197E-2</c:v>
                </c:pt>
                <c:pt idx="2115">
                  <c:v>-0.21799840892695699</c:v>
                </c:pt>
                <c:pt idx="2116">
                  <c:v>-0.84601567624541296</c:v>
                </c:pt>
                <c:pt idx="2117">
                  <c:v>1.6190184291462499</c:v>
                </c:pt>
                <c:pt idx="2118">
                  <c:v>-0.86599202932038699</c:v>
                </c:pt>
                <c:pt idx="2119">
                  <c:v>3.00996087054521E-3</c:v>
                </c:pt>
                <c:pt idx="2120">
                  <c:v>0.46802002197677101</c:v>
                </c:pt>
                <c:pt idx="2121">
                  <c:v>-0.82597969527215997</c:v>
                </c:pt>
                <c:pt idx="2122">
                  <c:v>-0.486985420307262</c:v>
                </c:pt>
                <c:pt idx="2123">
                  <c:v>-0.976004855422971</c:v>
                </c:pt>
                <c:pt idx="2124">
                  <c:v>-1.5509849039517301</c:v>
                </c:pt>
                <c:pt idx="2125">
                  <c:v>-0.54197942794308596</c:v>
                </c:pt>
                <c:pt idx="2126">
                  <c:v>-0.80599854374200797</c:v>
                </c:pt>
                <c:pt idx="2127">
                  <c:v>-1.7579882126483699</c:v>
                </c:pt>
                <c:pt idx="2128">
                  <c:v>-1.04099556935964</c:v>
                </c:pt>
                <c:pt idx="2129">
                  <c:v>-0.97297520901034995</c:v>
                </c:pt>
                <c:pt idx="2130">
                  <c:v>-0.70800228916750496</c:v>
                </c:pt>
                <c:pt idx="2131">
                  <c:v>-0.27098150936244603</c:v>
                </c:pt>
                <c:pt idx="2132">
                  <c:v>-1.0169739425011699</c:v>
                </c:pt>
                <c:pt idx="2133">
                  <c:v>-0.57999789751245001</c:v>
                </c:pt>
                <c:pt idx="2134">
                  <c:v>-0.77096581389663899</c:v>
                </c:pt>
                <c:pt idx="2135">
                  <c:v>-0.44098218952898199</c:v>
                </c:pt>
                <c:pt idx="2136">
                  <c:v>-0.14497749450060299</c:v>
                </c:pt>
                <c:pt idx="2137">
                  <c:v>-2.4269847683529502</c:v>
                </c:pt>
                <c:pt idx="2138">
                  <c:v>-1.65101386145948</c:v>
                </c:pt>
                <c:pt idx="2139">
                  <c:v>0.240023683210668</c:v>
                </c:pt>
                <c:pt idx="2140">
                  <c:v>-1.21599090826418</c:v>
                </c:pt>
                <c:pt idx="2141">
                  <c:v>-0.92799664666889703</c:v>
                </c:pt>
                <c:pt idx="2142">
                  <c:v>-0.77600195948209405</c:v>
                </c:pt>
                <c:pt idx="2143">
                  <c:v>-1.3720071844106501</c:v>
                </c:pt>
                <c:pt idx="2144">
                  <c:v>-0.91898439756756201</c:v>
                </c:pt>
                <c:pt idx="2145">
                  <c:v>-2.8973446485134599E-2</c:v>
                </c:pt>
                <c:pt idx="2146">
                  <c:v>-1.01997918119228</c:v>
                </c:pt>
                <c:pt idx="2147">
                  <c:v>-1.3869768963204201</c:v>
                </c:pt>
                <c:pt idx="2148">
                  <c:v>-0.86499072059105697</c:v>
                </c:pt>
                <c:pt idx="2149">
                  <c:v>-1.05398026060443</c:v>
                </c:pt>
                <c:pt idx="2150">
                  <c:v>-0.728971147215005</c:v>
                </c:pt>
                <c:pt idx="2151">
                  <c:v>-0.96600432220001997</c:v>
                </c:pt>
                <c:pt idx="2152">
                  <c:v>-1.8519839672902101</c:v>
                </c:pt>
                <c:pt idx="2153">
                  <c:v>-0.90197295991236004</c:v>
                </c:pt>
                <c:pt idx="2154">
                  <c:v>-1.1309682167300501</c:v>
                </c:pt>
                <c:pt idx="2155">
                  <c:v>0.47600991535897802</c:v>
                </c:pt>
                <c:pt idx="2156">
                  <c:v>-1.2209972681454999</c:v>
                </c:pt>
                <c:pt idx="2157">
                  <c:v>1.16302049675274</c:v>
                </c:pt>
                <c:pt idx="2158">
                  <c:v>-1.1829810863224199</c:v>
                </c:pt>
                <c:pt idx="2159">
                  <c:v>-0.91798092831578304</c:v>
                </c:pt>
                <c:pt idx="2160">
                  <c:v>-1.29297225598203</c:v>
                </c:pt>
                <c:pt idx="2161">
                  <c:v>-0.82598633736564198</c:v>
                </c:pt>
                <c:pt idx="2162">
                  <c:v>-0.91398791655490497</c:v>
                </c:pt>
                <c:pt idx="2163">
                  <c:v>-1.72597675581461</c:v>
                </c:pt>
                <c:pt idx="2164">
                  <c:v>-0.94099901181623102</c:v>
                </c:pt>
                <c:pt idx="2165">
                  <c:v>-1.4859836632558101</c:v>
                </c:pt>
                <c:pt idx="2166">
                  <c:v>-7.7770347567353701E-3</c:v>
                </c:pt>
                <c:pt idx="2167">
                  <c:v>-0.40527989984908003</c:v>
                </c:pt>
                <c:pt idx="2168">
                  <c:v>-1.4959847416501899</c:v>
                </c:pt>
                <c:pt idx="2169">
                  <c:v>-1.0869834441989401</c:v>
                </c:pt>
                <c:pt idx="2170">
                  <c:v>-0.97997221283431701</c:v>
                </c:pt>
                <c:pt idx="2171">
                  <c:v>-1.2039760222650699</c:v>
                </c:pt>
                <c:pt idx="2172">
                  <c:v>-0.178022561542661</c:v>
                </c:pt>
                <c:pt idx="2173">
                  <c:v>-7.4979759038069596E-2</c:v>
                </c:pt>
                <c:pt idx="2174">
                  <c:v>0.12502175139678501</c:v>
                </c:pt>
                <c:pt idx="2175">
                  <c:v>-1.9489823526893699</c:v>
                </c:pt>
                <c:pt idx="2176">
                  <c:v>-0.93797776666622601</c:v>
                </c:pt>
                <c:pt idx="2177">
                  <c:v>-1.30697697632042</c:v>
                </c:pt>
                <c:pt idx="2178">
                  <c:v>-0.39598653856537003</c:v>
                </c:pt>
                <c:pt idx="2179">
                  <c:v>-1.9249950937101501</c:v>
                </c:pt>
                <c:pt idx="2180">
                  <c:v>-1.3014541157996501E-2</c:v>
                </c:pt>
                <c:pt idx="2181">
                  <c:v>-0.49497923995134802</c:v>
                </c:pt>
                <c:pt idx="2182">
                  <c:v>-0.64197053106014801</c:v>
                </c:pt>
                <c:pt idx="2183">
                  <c:v>-0.53698190908784704</c:v>
                </c:pt>
                <c:pt idx="2184">
                  <c:v>0.75900772209357703</c:v>
                </c:pt>
                <c:pt idx="2185">
                  <c:v>-0.88899359616028695</c:v>
                </c:pt>
                <c:pt idx="2186">
                  <c:v>7.3016562072452801E-2</c:v>
                </c:pt>
                <c:pt idx="2187">
                  <c:v>-0.31699141128519198</c:v>
                </c:pt>
                <c:pt idx="2188">
                  <c:v>0.362010189129088</c:v>
                </c:pt>
                <c:pt idx="2189">
                  <c:v>0.49099687199988401</c:v>
                </c:pt>
                <c:pt idx="2190">
                  <c:v>-1.0499967343633501</c:v>
                </c:pt>
                <c:pt idx="2191">
                  <c:v>-1.0789746340838999</c:v>
                </c:pt>
                <c:pt idx="2192">
                  <c:v>-0.69798081117739497</c:v>
                </c:pt>
                <c:pt idx="2193">
                  <c:v>1.7100085366011999</c:v>
                </c:pt>
                <c:pt idx="2194">
                  <c:v>-1.2409768658146101</c:v>
                </c:pt>
                <c:pt idx="2195">
                  <c:v>0.265982070939908</c:v>
                </c:pt>
                <c:pt idx="2196">
                  <c:v>-1.1160040733440699</c:v>
                </c:pt>
                <c:pt idx="2197">
                  <c:v>-0.94498462165020003</c:v>
                </c:pt>
                <c:pt idx="2198">
                  <c:v>0.80602253134698398</c:v>
                </c:pt>
                <c:pt idx="2199">
                  <c:v>0.86000901990640799</c:v>
                </c:pt>
                <c:pt idx="2200">
                  <c:v>-0.91258527131090705</c:v>
                </c:pt>
                <c:pt idx="2201">
                  <c:v>-0.79797937880658298</c:v>
                </c:pt>
                <c:pt idx="2202">
                  <c:v>-1.11298298423959</c:v>
                </c:pt>
                <c:pt idx="2203">
                  <c:v>-0.14948859452285801</c:v>
                </c:pt>
                <c:pt idx="2204">
                  <c:v>-0.81200428206379305</c:v>
                </c:pt>
                <c:pt idx="2205">
                  <c:v>0.10200965655146101</c:v>
                </c:pt>
                <c:pt idx="2206">
                  <c:v>0.78202511585285095</c:v>
                </c:pt>
                <c:pt idx="2207">
                  <c:v>0.87599057266589397</c:v>
                </c:pt>
                <c:pt idx="2208">
                  <c:v>-1.67798543486094</c:v>
                </c:pt>
                <c:pt idx="2209">
                  <c:v>-1.47698490395173</c:v>
                </c:pt>
                <c:pt idx="2210">
                  <c:v>-1.5089931933192999</c:v>
                </c:pt>
                <c:pt idx="2211">
                  <c:v>-1.1049815618682699</c:v>
                </c:pt>
                <c:pt idx="2212">
                  <c:v>2.9016159534557499E-2</c:v>
                </c:pt>
                <c:pt idx="2213">
                  <c:v>-1.40398564665252</c:v>
                </c:pt>
                <c:pt idx="2214">
                  <c:v>-0.857981434176459</c:v>
                </c:pt>
                <c:pt idx="2215">
                  <c:v>-0.715989420119022</c:v>
                </c:pt>
                <c:pt idx="2216">
                  <c:v>-0.84599241226089705</c:v>
                </c:pt>
                <c:pt idx="2217">
                  <c:v>-1.49598226273068</c:v>
                </c:pt>
                <c:pt idx="2218">
                  <c:v>-0.19298462713893599</c:v>
                </c:pt>
                <c:pt idx="2219">
                  <c:v>-1.3579723159820201</c:v>
                </c:pt>
                <c:pt idx="2220">
                  <c:v>-1.0699738661252201</c:v>
                </c:pt>
                <c:pt idx="2221">
                  <c:v>0.12002970628533501</c:v>
                </c:pt>
                <c:pt idx="2222">
                  <c:v>-1.07001151176749</c:v>
                </c:pt>
                <c:pt idx="2223">
                  <c:v>1.31900634688746</c:v>
                </c:pt>
                <c:pt idx="2224">
                  <c:v>-0.54499836555324799</c:v>
                </c:pt>
                <c:pt idx="2225">
                  <c:v>-0.12597956493791501</c:v>
                </c:pt>
                <c:pt idx="2226">
                  <c:v>-0.79698605807895295</c:v>
                </c:pt>
                <c:pt idx="2227">
                  <c:v>1.03501671168803</c:v>
                </c:pt>
                <c:pt idx="2228">
                  <c:v>-1.0489681967300499</c:v>
                </c:pt>
                <c:pt idx="2229">
                  <c:v>0.528013236277874</c:v>
                </c:pt>
                <c:pt idx="2230">
                  <c:v>-1.0019802777784099</c:v>
                </c:pt>
                <c:pt idx="2231">
                  <c:v>-0.92899598051660703</c:v>
                </c:pt>
                <c:pt idx="2232">
                  <c:v>1.73002580043389</c:v>
                </c:pt>
                <c:pt idx="2233">
                  <c:v>-0.65098622274489903</c:v>
                </c:pt>
                <c:pt idx="2234">
                  <c:v>-0.14399382563110999</c:v>
                </c:pt>
                <c:pt idx="2235">
                  <c:v>-0.96799040916288104</c:v>
                </c:pt>
                <c:pt idx="2236">
                  <c:v>-1.39497678581461</c:v>
                </c:pt>
                <c:pt idx="2237">
                  <c:v>-2.0729934620367301</c:v>
                </c:pt>
                <c:pt idx="2238">
                  <c:v>-0.87297448972156899</c:v>
                </c:pt>
                <c:pt idx="2239">
                  <c:v>1.2940186460193599</c:v>
                </c:pt>
                <c:pt idx="2240">
                  <c:v>-1.2929853580175199</c:v>
                </c:pt>
                <c:pt idx="2241">
                  <c:v>-0.337000191762238</c:v>
                </c:pt>
                <c:pt idx="2242">
                  <c:v>-1.5539821467917501</c:v>
                </c:pt>
                <c:pt idx="2243">
                  <c:v>-9.3440695653595598E-2</c:v>
                </c:pt>
                <c:pt idx="2244">
                  <c:v>-0.95898281644652605</c:v>
                </c:pt>
                <c:pt idx="2245">
                  <c:v>-1.2969725779349</c:v>
                </c:pt>
                <c:pt idx="2246">
                  <c:v>-0.32198996073928199</c:v>
                </c:pt>
                <c:pt idx="2247">
                  <c:v>-0.83897813511498698</c:v>
                </c:pt>
                <c:pt idx="2248">
                  <c:v>-0.99000819071090695</c:v>
                </c:pt>
                <c:pt idx="2249">
                  <c:v>0.30999796609335301</c:v>
                </c:pt>
                <c:pt idx="2250">
                  <c:v>-0.954964774415059</c:v>
                </c:pt>
                <c:pt idx="2251">
                  <c:v>-1.2259846541916799</c:v>
                </c:pt>
                <c:pt idx="2252">
                  <c:v>-0.89599464964313402</c:v>
                </c:pt>
                <c:pt idx="2253">
                  <c:v>-6.9982420514567101E-2</c:v>
                </c:pt>
                <c:pt idx="2254">
                  <c:v>-0.18598750117849</c:v>
                </c:pt>
                <c:pt idx="2255">
                  <c:v>-0.16498798745241999</c:v>
                </c:pt>
                <c:pt idx="2256">
                  <c:v>-0.97499797236819197</c:v>
                </c:pt>
                <c:pt idx="2257">
                  <c:v>-0.88198498334131503</c:v>
                </c:pt>
                <c:pt idx="2258">
                  <c:v>-0.755987956578557</c:v>
                </c:pt>
                <c:pt idx="2259">
                  <c:v>1.44401287489514</c:v>
                </c:pt>
                <c:pt idx="2260">
                  <c:v>-0.83498253759187901</c:v>
                </c:pt>
                <c:pt idx="2261">
                  <c:v>-0.296978934201303</c:v>
                </c:pt>
                <c:pt idx="2262">
                  <c:v>0.70200338033606602</c:v>
                </c:pt>
                <c:pt idx="2263">
                  <c:v>-1.15297777753318</c:v>
                </c:pt>
                <c:pt idx="2264">
                  <c:v>1.9970053960320799</c:v>
                </c:pt>
                <c:pt idx="2265">
                  <c:v>-0.72699560264485397</c:v>
                </c:pt>
                <c:pt idx="2266">
                  <c:v>5.2021060715735E-2</c:v>
                </c:pt>
                <c:pt idx="2267">
                  <c:v>0.62200609558932995</c:v>
                </c:pt>
                <c:pt idx="2268">
                  <c:v>-1.1579649142128901</c:v>
                </c:pt>
                <c:pt idx="2269">
                  <c:v>-1.06899044450892</c:v>
                </c:pt>
                <c:pt idx="2270">
                  <c:v>-0.93800312865616697</c:v>
                </c:pt>
                <c:pt idx="2271">
                  <c:v>-1.2379887252330699</c:v>
                </c:pt>
                <c:pt idx="2272">
                  <c:v>-0.71281194299834705</c:v>
                </c:pt>
                <c:pt idx="2273">
                  <c:v>-0.67399074426007499</c:v>
                </c:pt>
                <c:pt idx="2274">
                  <c:v>0.65900206325820099</c:v>
                </c:pt>
                <c:pt idx="2275">
                  <c:v>0.82102163871571798</c:v>
                </c:pt>
                <c:pt idx="2276">
                  <c:v>-1.4529777890356901</c:v>
                </c:pt>
                <c:pt idx="2277">
                  <c:v>-0.38501315477270298</c:v>
                </c:pt>
                <c:pt idx="2278">
                  <c:v>-1.5179752515857901</c:v>
                </c:pt>
                <c:pt idx="2279">
                  <c:v>0.40802117771987101</c:v>
                </c:pt>
                <c:pt idx="2280">
                  <c:v>-1.3519722759820201</c:v>
                </c:pt>
                <c:pt idx="2281">
                  <c:v>-0.82498226273068997</c:v>
                </c:pt>
                <c:pt idx="2282">
                  <c:v>0.29437407035894703</c:v>
                </c:pt>
                <c:pt idx="2283">
                  <c:v>-0.56497562219445996</c:v>
                </c:pt>
                <c:pt idx="2284">
                  <c:v>-0.37598835885316201</c:v>
                </c:pt>
                <c:pt idx="2285">
                  <c:v>0.96500491858436299</c:v>
                </c:pt>
                <c:pt idx="2286">
                  <c:v>0.30197284992315998</c:v>
                </c:pt>
                <c:pt idx="2287">
                  <c:v>-0.90000006369913299</c:v>
                </c:pt>
                <c:pt idx="2288">
                  <c:v>-1.5429751775781699</c:v>
                </c:pt>
                <c:pt idx="2289">
                  <c:v>-0.13598660450267699</c:v>
                </c:pt>
                <c:pt idx="2290">
                  <c:v>-1.65896503297017</c:v>
                </c:pt>
                <c:pt idx="2291">
                  <c:v>-1.53796505070999</c:v>
                </c:pt>
                <c:pt idx="2292">
                  <c:v>-1.4959651107099901</c:v>
                </c:pt>
                <c:pt idx="2293">
                  <c:v>-0.95997929385374603</c:v>
                </c:pt>
                <c:pt idx="2294">
                  <c:v>-9.9969362595646302E-2</c:v>
                </c:pt>
                <c:pt idx="2295">
                  <c:v>1.06500401142629</c:v>
                </c:pt>
                <c:pt idx="2296">
                  <c:v>-0.33400444627090398</c:v>
                </c:pt>
                <c:pt idx="2297">
                  <c:v>-0.63398286331453302</c:v>
                </c:pt>
                <c:pt idx="2298">
                  <c:v>-0.30801258898413902</c:v>
                </c:pt>
                <c:pt idx="2299">
                  <c:v>-1.3039830643646899</c:v>
                </c:pt>
                <c:pt idx="2300">
                  <c:v>-0.28998057792550802</c:v>
                </c:pt>
                <c:pt idx="2301">
                  <c:v>-0.48198688679565299</c:v>
                </c:pt>
                <c:pt idx="2302">
                  <c:v>-0.48899911578097</c:v>
                </c:pt>
                <c:pt idx="2303">
                  <c:v>-1.7759818414865101</c:v>
                </c:pt>
                <c:pt idx="2304">
                  <c:v>-0.84197860292146998</c:v>
                </c:pt>
                <c:pt idx="2305">
                  <c:v>0.213016622503512</c:v>
                </c:pt>
                <c:pt idx="2306">
                  <c:v>-0.46898666559030799</c:v>
                </c:pt>
                <c:pt idx="2307">
                  <c:v>-0.31901636659949301</c:v>
                </c:pt>
                <c:pt idx="2308">
                  <c:v>-1.2509797446533599</c:v>
                </c:pt>
                <c:pt idx="2309">
                  <c:v>-1.4370101434859801</c:v>
                </c:pt>
                <c:pt idx="2310">
                  <c:v>-1.3070170379470101</c:v>
                </c:pt>
                <c:pt idx="2311">
                  <c:v>-0.99800698013288702</c:v>
                </c:pt>
                <c:pt idx="2312">
                  <c:v>-1.3410086345893899</c:v>
                </c:pt>
                <c:pt idx="2313">
                  <c:v>1.23602447414106</c:v>
                </c:pt>
                <c:pt idx="2314">
                  <c:v>1.0850141032377001</c:v>
                </c:pt>
                <c:pt idx="2315">
                  <c:v>-1.51897106927367</c:v>
                </c:pt>
                <c:pt idx="2316">
                  <c:v>1.47101749615416</c:v>
                </c:pt>
                <c:pt idx="2317">
                  <c:v>-0.36098325727156799</c:v>
                </c:pt>
                <c:pt idx="2318">
                  <c:v>-0.52098174764382199</c:v>
                </c:pt>
                <c:pt idx="2319">
                  <c:v>-1.11497186160075</c:v>
                </c:pt>
                <c:pt idx="2320">
                  <c:v>-0.83697433258839604</c:v>
                </c:pt>
                <c:pt idx="2321">
                  <c:v>-0.89498760666027999</c:v>
                </c:pt>
                <c:pt idx="2322">
                  <c:v>0.38802228559304303</c:v>
                </c:pt>
                <c:pt idx="2323">
                  <c:v>-1.30297158914894</c:v>
                </c:pt>
                <c:pt idx="2324">
                  <c:v>5.3011892274272998E-2</c:v>
                </c:pt>
                <c:pt idx="2325">
                  <c:v>-0.94498105115348097</c:v>
                </c:pt>
                <c:pt idx="2326">
                  <c:v>0.67601868588101899</c:v>
                </c:pt>
                <c:pt idx="2327">
                  <c:v>0.28300953963762099</c:v>
                </c:pt>
                <c:pt idx="2328">
                  <c:v>-0.34900934833506603</c:v>
                </c:pt>
                <c:pt idx="2329">
                  <c:v>-0.74697711045965398</c:v>
                </c:pt>
                <c:pt idx="2330">
                  <c:v>-1.82698905537762</c:v>
                </c:pt>
                <c:pt idx="2331">
                  <c:v>-0.795976555422656</c:v>
                </c:pt>
                <c:pt idx="2332">
                  <c:v>-0.60298400795784801</c:v>
                </c:pt>
                <c:pt idx="2333">
                  <c:v>-5.1987568498424799E-2</c:v>
                </c:pt>
                <c:pt idx="2334">
                  <c:v>-1.72398775534476</c:v>
                </c:pt>
                <c:pt idx="2335">
                  <c:v>-1.35097597226507</c:v>
                </c:pt>
                <c:pt idx="2336">
                  <c:v>-0.85401325477270296</c:v>
                </c:pt>
                <c:pt idx="2337">
                  <c:v>0.45400497980418503</c:v>
                </c:pt>
                <c:pt idx="2338">
                  <c:v>3.4014521756423798E-2</c:v>
                </c:pt>
                <c:pt idx="2339">
                  <c:v>-0.47699186233386698</c:v>
                </c:pt>
                <c:pt idx="2340">
                  <c:v>-0.77899833732618895</c:v>
                </c:pt>
                <c:pt idx="2341">
                  <c:v>1.98101741006251</c:v>
                </c:pt>
                <c:pt idx="2342">
                  <c:v>-1.50796508070999</c:v>
                </c:pt>
                <c:pt idx="2343">
                  <c:v>-1.2689780198249001</c:v>
                </c:pt>
                <c:pt idx="2344">
                  <c:v>-1.35596487421289</c:v>
                </c:pt>
                <c:pt idx="2345">
                  <c:v>-6.7988284162106893E-2</c:v>
                </c:pt>
                <c:pt idx="2346">
                  <c:v>-0.237981339677929</c:v>
                </c:pt>
                <c:pt idx="2347">
                  <c:v>-1.18797886853853</c:v>
                </c:pt>
                <c:pt idx="2348">
                  <c:v>-1.43397377542656</c:v>
                </c:pt>
                <c:pt idx="2349">
                  <c:v>-1.5789804206148099</c:v>
                </c:pt>
                <c:pt idx="2350">
                  <c:v>0.10402372804080599</c:v>
                </c:pt>
                <c:pt idx="2351">
                  <c:v>-1.9189752068768</c:v>
                </c:pt>
                <c:pt idx="2352">
                  <c:v>-0.65097155931549999</c:v>
                </c:pt>
                <c:pt idx="2353">
                  <c:v>-0.77198470081161497</c:v>
                </c:pt>
                <c:pt idx="2354">
                  <c:v>-1.2739796345188901</c:v>
                </c:pt>
                <c:pt idx="2355">
                  <c:v>-0.48598332187464599</c:v>
                </c:pt>
                <c:pt idx="2356">
                  <c:v>-0.18197457874654299</c:v>
                </c:pt>
                <c:pt idx="2357">
                  <c:v>0.53100992894333399</c:v>
                </c:pt>
                <c:pt idx="2358">
                  <c:v>-1.2809647396509101</c:v>
                </c:pt>
                <c:pt idx="2359">
                  <c:v>-0.74498328867280605</c:v>
                </c:pt>
                <c:pt idx="2360">
                  <c:v>-0.62599299377136597</c:v>
                </c:pt>
                <c:pt idx="2361">
                  <c:v>0.16102329733793699</c:v>
                </c:pt>
                <c:pt idx="2362">
                  <c:v>-1.2619818088524</c:v>
                </c:pt>
                <c:pt idx="2363">
                  <c:v>1.67999358332107</c:v>
                </c:pt>
                <c:pt idx="2364">
                  <c:v>0.50200009000000001</c:v>
                </c:pt>
                <c:pt idx="2365">
                  <c:v>0.78801768549358098</c:v>
                </c:pt>
                <c:pt idx="2366">
                  <c:v>0.15002927977203001</c:v>
                </c:pt>
                <c:pt idx="2367">
                  <c:v>-1.71197790537408</c:v>
                </c:pt>
                <c:pt idx="2368">
                  <c:v>-0.42499215900634102</c:v>
                </c:pt>
                <c:pt idx="2369">
                  <c:v>-0.239998082368195</c:v>
                </c:pt>
                <c:pt idx="2370">
                  <c:v>-1.1019796161709801</c:v>
                </c:pt>
                <c:pt idx="2371">
                  <c:v>-0.18598117058719299</c:v>
                </c:pt>
                <c:pt idx="2372">
                  <c:v>0.71000028933738202</c:v>
                </c:pt>
                <c:pt idx="2373">
                  <c:v>-1.4999869494031099</c:v>
                </c:pt>
                <c:pt idx="2374">
                  <c:v>0.69299785166668204</c:v>
                </c:pt>
                <c:pt idx="2375">
                  <c:v>-0.79698512459687398</c:v>
                </c:pt>
                <c:pt idx="2376">
                  <c:v>-0.94998794501600203</c:v>
                </c:pt>
                <c:pt idx="2377">
                  <c:v>0.17300656790170801</c:v>
                </c:pt>
                <c:pt idx="2378">
                  <c:v>-1.4059806379255</c:v>
                </c:pt>
                <c:pt idx="2379">
                  <c:v>-0.45197513024138303</c:v>
                </c:pt>
                <c:pt idx="2380">
                  <c:v>0.45301255365524801</c:v>
                </c:pt>
                <c:pt idx="2381">
                  <c:v>0.20102972504550801</c:v>
                </c:pt>
                <c:pt idx="2382">
                  <c:v>-0.50000815191917003</c:v>
                </c:pt>
                <c:pt idx="2383">
                  <c:v>-0.762992294952344</c:v>
                </c:pt>
                <c:pt idx="2384">
                  <c:v>0.49799221856079801</c:v>
                </c:pt>
                <c:pt idx="2385">
                  <c:v>-1.53998028293615</c:v>
                </c:pt>
                <c:pt idx="2386">
                  <c:v>-2.0219875806005199</c:v>
                </c:pt>
                <c:pt idx="2387">
                  <c:v>-1.9269899631902301</c:v>
                </c:pt>
                <c:pt idx="2388">
                  <c:v>0.51001583506190795</c:v>
                </c:pt>
                <c:pt idx="2389">
                  <c:v>-0.74199622060204495</c:v>
                </c:pt>
                <c:pt idx="2390">
                  <c:v>-0.41299564482815199</c:v>
                </c:pt>
                <c:pt idx="2391">
                  <c:v>0.50701748538816205</c:v>
                </c:pt>
                <c:pt idx="2392">
                  <c:v>1.0840099948976301</c:v>
                </c:pt>
                <c:pt idx="2393">
                  <c:v>1.1940200325574399</c:v>
                </c:pt>
                <c:pt idx="2394">
                  <c:v>0.47101785602553398</c:v>
                </c:pt>
                <c:pt idx="2395">
                  <c:v>-0.39997511194361801</c:v>
                </c:pt>
                <c:pt idx="2396">
                  <c:v>-0.62799506235724001</c:v>
                </c:pt>
                <c:pt idx="2397">
                  <c:v>-1.3049666140637399</c:v>
                </c:pt>
                <c:pt idx="2398">
                  <c:v>-1.10100390567335</c:v>
                </c:pt>
                <c:pt idx="2399">
                  <c:v>-1.1469656092074501</c:v>
                </c:pt>
                <c:pt idx="2400">
                  <c:v>-1.3149925666558699</c:v>
                </c:pt>
                <c:pt idx="2401">
                  <c:v>-1.09708155554155E-2</c:v>
                </c:pt>
                <c:pt idx="2402">
                  <c:v>-1.2209729221572201</c:v>
                </c:pt>
                <c:pt idx="2403">
                  <c:v>-1.1889895273193101</c:v>
                </c:pt>
                <c:pt idx="2404">
                  <c:v>9.1010815246346993E-2</c:v>
                </c:pt>
                <c:pt idx="2405">
                  <c:v>-1.66498627589721</c:v>
                </c:pt>
                <c:pt idx="2406">
                  <c:v>-1.1370129482852001</c:v>
                </c:pt>
                <c:pt idx="2407">
                  <c:v>1.2020165176703801</c:v>
                </c:pt>
                <c:pt idx="2408">
                  <c:v>-0.33799558364965598</c:v>
                </c:pt>
                <c:pt idx="2409">
                  <c:v>0.40301245991023799</c:v>
                </c:pt>
                <c:pt idx="2410">
                  <c:v>0.322021600264776</c:v>
                </c:pt>
                <c:pt idx="2411">
                  <c:v>0.69900480860584402</c:v>
                </c:pt>
                <c:pt idx="2412">
                  <c:v>-0.12997455837744701</c:v>
                </c:pt>
                <c:pt idx="2413">
                  <c:v>-0.103983690433382</c:v>
                </c:pt>
                <c:pt idx="2414">
                  <c:v>-0.45499932610614502</c:v>
                </c:pt>
                <c:pt idx="2415">
                  <c:v>-0.72399416459070298</c:v>
                </c:pt>
                <c:pt idx="2416">
                  <c:v>-0.14297873225993599</c:v>
                </c:pt>
                <c:pt idx="2417">
                  <c:v>-0.57745758191743901</c:v>
                </c:pt>
                <c:pt idx="2418">
                  <c:v>-1.37597306900565</c:v>
                </c:pt>
                <c:pt idx="2419">
                  <c:v>-1.39198231268937</c:v>
                </c:pt>
                <c:pt idx="2420">
                  <c:v>-0.77799549308399396</c:v>
                </c:pt>
                <c:pt idx="2421">
                  <c:v>-1.7749745470748799</c:v>
                </c:pt>
                <c:pt idx="2422">
                  <c:v>-0.87797096055775103</c:v>
                </c:pt>
                <c:pt idx="2423">
                  <c:v>-0.65697395949036896</c:v>
                </c:pt>
                <c:pt idx="2424">
                  <c:v>6.6023117072896695E-2</c:v>
                </c:pt>
                <c:pt idx="2425">
                  <c:v>-0.54397822528951001</c:v>
                </c:pt>
                <c:pt idx="2426">
                  <c:v>0.82801757743764604</c:v>
                </c:pt>
                <c:pt idx="2427">
                  <c:v>-0.73898676450267498</c:v>
                </c:pt>
                <c:pt idx="2428">
                  <c:v>-0.87698119096649896</c:v>
                </c:pt>
                <c:pt idx="2429">
                  <c:v>8.4018719109945295E-2</c:v>
                </c:pt>
                <c:pt idx="2430">
                  <c:v>-0.62697678673411905</c:v>
                </c:pt>
                <c:pt idx="2431">
                  <c:v>-8.5305744703881706E-2</c:v>
                </c:pt>
                <c:pt idx="2432">
                  <c:v>-0.23296482355287301</c:v>
                </c:pt>
                <c:pt idx="2433">
                  <c:v>-0.77798914429489097</c:v>
                </c:pt>
                <c:pt idx="2434">
                  <c:v>-1.08999582356504</c:v>
                </c:pt>
                <c:pt idx="2435">
                  <c:v>-1.29098768583388</c:v>
                </c:pt>
                <c:pt idx="2436">
                  <c:v>-0.47898035076235501</c:v>
                </c:pt>
                <c:pt idx="2437">
                  <c:v>-0.56402128377932403</c:v>
                </c:pt>
                <c:pt idx="2438">
                  <c:v>-1.0799795592833501</c:v>
                </c:pt>
                <c:pt idx="2439">
                  <c:v>-1.41398452763397</c:v>
                </c:pt>
                <c:pt idx="2440">
                  <c:v>-0.42696483355287201</c:v>
                </c:pt>
                <c:pt idx="2441">
                  <c:v>-1.7480142758297901</c:v>
                </c:pt>
                <c:pt idx="2442">
                  <c:v>4.8005794355986203E-2</c:v>
                </c:pt>
                <c:pt idx="2443">
                  <c:v>1.4330142427842201</c:v>
                </c:pt>
                <c:pt idx="2444">
                  <c:v>7.0242752336814899E-3</c:v>
                </c:pt>
                <c:pt idx="2445">
                  <c:v>-1.3390046235730499</c:v>
                </c:pt>
                <c:pt idx="2446">
                  <c:v>-0.87198501096078995</c:v>
                </c:pt>
                <c:pt idx="2447">
                  <c:v>-0.606988202215485</c:v>
                </c:pt>
                <c:pt idx="2448">
                  <c:v>-0.59900191728742003</c:v>
                </c:pt>
                <c:pt idx="2449">
                  <c:v>-1.04401475479228</c:v>
                </c:pt>
                <c:pt idx="2450">
                  <c:v>-1.85969627071525</c:v>
                </c:pt>
                <c:pt idx="2451">
                  <c:v>-1.31999318770556</c:v>
                </c:pt>
                <c:pt idx="2452">
                  <c:v>-1.19830110489674E-2</c:v>
                </c:pt>
                <c:pt idx="2453">
                  <c:v>-0.81800493312693401</c:v>
                </c:pt>
                <c:pt idx="2454">
                  <c:v>-1.3019821767917401</c:v>
                </c:pt>
                <c:pt idx="2455">
                  <c:v>-0.97697457972156898</c:v>
                </c:pt>
                <c:pt idx="2456">
                  <c:v>-1.5429751775781699</c:v>
                </c:pt>
                <c:pt idx="2457">
                  <c:v>-1.25499537308399</c:v>
                </c:pt>
                <c:pt idx="2458">
                  <c:v>1.3830149621780501</c:v>
                </c:pt>
                <c:pt idx="2459">
                  <c:v>-9.9983469574117995E-2</c:v>
                </c:pt>
                <c:pt idx="2460">
                  <c:v>0.91450367340050498</c:v>
                </c:pt>
                <c:pt idx="2461">
                  <c:v>0.13699676111307099</c:v>
                </c:pt>
                <c:pt idx="2462">
                  <c:v>-0.55197584719673598</c:v>
                </c:pt>
                <c:pt idx="2463">
                  <c:v>1.4580152186998701</c:v>
                </c:pt>
                <c:pt idx="2464">
                  <c:v>-0.158998931805584</c:v>
                </c:pt>
                <c:pt idx="2465">
                  <c:v>-1.6988180360362599E-2</c:v>
                </c:pt>
                <c:pt idx="2466">
                  <c:v>-0.68599008504707004</c:v>
                </c:pt>
                <c:pt idx="2467">
                  <c:v>-0.29398826991715898</c:v>
                </c:pt>
                <c:pt idx="2468">
                  <c:v>-0.890986279810982</c:v>
                </c:pt>
                <c:pt idx="2469">
                  <c:v>-0.66700179519991898</c:v>
                </c:pt>
                <c:pt idx="2470">
                  <c:v>0.29802256408865702</c:v>
                </c:pt>
                <c:pt idx="2471">
                  <c:v>1.3015024585782801E-2</c:v>
                </c:pt>
                <c:pt idx="2472">
                  <c:v>-1.4529833486728001</c:v>
                </c:pt>
                <c:pt idx="2473">
                  <c:v>-0.51799060661447704</c:v>
                </c:pt>
                <c:pt idx="2474">
                  <c:v>-5.2968600992680297E-2</c:v>
                </c:pt>
                <c:pt idx="2475">
                  <c:v>-1.0269793668353699</c:v>
                </c:pt>
                <c:pt idx="2476">
                  <c:v>-0.98599369600923503</c:v>
                </c:pt>
                <c:pt idx="2477">
                  <c:v>-0.70498303643235305</c:v>
                </c:pt>
                <c:pt idx="2478">
                  <c:v>-1.0399834630670499</c:v>
                </c:pt>
                <c:pt idx="2479">
                  <c:v>-0.95398054634592799</c:v>
                </c:pt>
                <c:pt idx="2480">
                  <c:v>-0.57399456458040499</c:v>
                </c:pt>
                <c:pt idx="2481">
                  <c:v>-0.29799250510102099</c:v>
                </c:pt>
                <c:pt idx="2482">
                  <c:v>-0.59699034361720305</c:v>
                </c:pt>
                <c:pt idx="2483">
                  <c:v>-0.11498374043479501</c:v>
                </c:pt>
                <c:pt idx="2484">
                  <c:v>-1.1799805943028701</c:v>
                </c:pt>
                <c:pt idx="2485">
                  <c:v>-0.101996826989722</c:v>
                </c:pt>
                <c:pt idx="2486">
                  <c:v>-1.0662526442742799</c:v>
                </c:pt>
                <c:pt idx="2487">
                  <c:v>-1.1379923671619101</c:v>
                </c:pt>
                <c:pt idx="2488">
                  <c:v>1.0170239541713</c:v>
                </c:pt>
                <c:pt idx="2489">
                  <c:v>-0.67200977312383303</c:v>
                </c:pt>
                <c:pt idx="2490">
                  <c:v>-1.2219939296180899</c:v>
                </c:pt>
                <c:pt idx="2491">
                  <c:v>-0.28958845927738802</c:v>
                </c:pt>
                <c:pt idx="2492">
                  <c:v>-0.381973839234374</c:v>
                </c:pt>
                <c:pt idx="2493">
                  <c:v>0.30402182617982498</c:v>
                </c:pt>
                <c:pt idx="2494">
                  <c:v>0.81300518090778495</c:v>
                </c:pt>
                <c:pt idx="2495">
                  <c:v>-0.96001137681842497</c:v>
                </c:pt>
                <c:pt idx="2496">
                  <c:v>3.0989442436715101E-2</c:v>
                </c:pt>
                <c:pt idx="2497">
                  <c:v>-1.08898634479455</c:v>
                </c:pt>
                <c:pt idx="2498">
                  <c:v>-0.69698122905978599</c:v>
                </c:pt>
                <c:pt idx="2499">
                  <c:v>-1.1759877753447601</c:v>
                </c:pt>
                <c:pt idx="2500">
                  <c:v>-0.81597820209588701</c:v>
                </c:pt>
                <c:pt idx="2501">
                  <c:v>0.455022098489826</c:v>
                </c:pt>
                <c:pt idx="2502">
                  <c:v>9.9998713517760698E-2</c:v>
                </c:pt>
                <c:pt idx="2503">
                  <c:v>-0.37798451741706901</c:v>
                </c:pt>
                <c:pt idx="2504">
                  <c:v>0.14000715131437899</c:v>
                </c:pt>
                <c:pt idx="2505">
                  <c:v>0.88001633407416502</c:v>
                </c:pt>
                <c:pt idx="2506">
                  <c:v>1.65901442406999</c:v>
                </c:pt>
                <c:pt idx="2507">
                  <c:v>-0.27497615248516699</c:v>
                </c:pt>
                <c:pt idx="2508">
                  <c:v>0.32601713596527199</c:v>
                </c:pt>
                <c:pt idx="2509">
                  <c:v>0.20500972117861299</c:v>
                </c:pt>
                <c:pt idx="2510">
                  <c:v>0.48702054724288002</c:v>
                </c:pt>
                <c:pt idx="2511">
                  <c:v>-1.2169940282312599</c:v>
                </c:pt>
                <c:pt idx="2512">
                  <c:v>-1.22599507420564</c:v>
                </c:pt>
                <c:pt idx="2513">
                  <c:v>-0.59798675961735304</c:v>
                </c:pt>
                <c:pt idx="2514">
                  <c:v>-1.75999091807857</c:v>
                </c:pt>
                <c:pt idx="2515">
                  <c:v>-0.58499891100787205</c:v>
                </c:pt>
                <c:pt idx="2516">
                  <c:v>-0.758993288666023</c:v>
                </c:pt>
                <c:pt idx="2517">
                  <c:v>-0.78497528757817703</c:v>
                </c:pt>
                <c:pt idx="2518">
                  <c:v>-1.07797519158579</c:v>
                </c:pt>
                <c:pt idx="2519">
                  <c:v>-0.92800151745023496</c:v>
                </c:pt>
                <c:pt idx="2520">
                  <c:v>-1.2509666057147499</c:v>
                </c:pt>
                <c:pt idx="2521">
                  <c:v>4.6000781777678398E-2</c:v>
                </c:pt>
                <c:pt idx="2522">
                  <c:v>-1.21099997</c:v>
                </c:pt>
                <c:pt idx="2523">
                  <c:v>-0.24598830966937901</c:v>
                </c:pt>
                <c:pt idx="2524">
                  <c:v>0.91902120255911601</c:v>
                </c:pt>
                <c:pt idx="2525">
                  <c:v>-0.79698109023890595</c:v>
                </c:pt>
                <c:pt idx="2526">
                  <c:v>-0.90699218610994403</c:v>
                </c:pt>
                <c:pt idx="2527">
                  <c:v>0.97702006781529505</c:v>
                </c:pt>
                <c:pt idx="2528">
                  <c:v>-0.37898135288040602</c:v>
                </c:pt>
                <c:pt idx="2529">
                  <c:v>-1.1490008403441001</c:v>
                </c:pt>
                <c:pt idx="2530">
                  <c:v>1.06601316142375</c:v>
                </c:pt>
                <c:pt idx="2531">
                  <c:v>-0.87298864002142096</c:v>
                </c:pt>
                <c:pt idx="2532">
                  <c:v>-1.29800214660444</c:v>
                </c:pt>
                <c:pt idx="2533">
                  <c:v>-1.21298613614418</c:v>
                </c:pt>
                <c:pt idx="2534">
                  <c:v>-0.489975970764293</c:v>
                </c:pt>
                <c:pt idx="2535">
                  <c:v>-0.66097826870065601</c:v>
                </c:pt>
                <c:pt idx="2536">
                  <c:v>0.156759274646291</c:v>
                </c:pt>
                <c:pt idx="2537">
                  <c:v>-0.825984956631725</c:v>
                </c:pt>
                <c:pt idx="2538">
                  <c:v>1.33398833960008</c:v>
                </c:pt>
                <c:pt idx="2539">
                  <c:v>-6.9990862089447797E-3</c:v>
                </c:pt>
                <c:pt idx="2540">
                  <c:v>-0.37131526227157402</c:v>
                </c:pt>
                <c:pt idx="2541">
                  <c:v>-0.94097820209588801</c:v>
                </c:pt>
                <c:pt idx="2542">
                  <c:v>-0.94299260695848197</c:v>
                </c:pt>
                <c:pt idx="2543">
                  <c:v>-1.4669822688499701</c:v>
                </c:pt>
                <c:pt idx="2544">
                  <c:v>-0.45299217316898799</c:v>
                </c:pt>
                <c:pt idx="2545">
                  <c:v>-1.21998930159455</c:v>
                </c:pt>
                <c:pt idx="2546">
                  <c:v>-1.1159790323082099</c:v>
                </c:pt>
                <c:pt idx="2547">
                  <c:v>-0.47899604862275003</c:v>
                </c:pt>
                <c:pt idx="2548">
                  <c:v>-0.59097642454768295</c:v>
                </c:pt>
                <c:pt idx="2549">
                  <c:v>-0.118030684258134</c:v>
                </c:pt>
                <c:pt idx="2550">
                  <c:v>0.75302507585284895</c:v>
                </c:pt>
                <c:pt idx="2551">
                  <c:v>0.19902964489543801</c:v>
                </c:pt>
                <c:pt idx="2552">
                  <c:v>-2.0479943982482598</c:v>
                </c:pt>
                <c:pt idx="2553">
                  <c:v>-0.57953146856038595</c:v>
                </c:pt>
                <c:pt idx="2554">
                  <c:v>-1.4640224033507001</c:v>
                </c:pt>
                <c:pt idx="2555">
                  <c:v>-1.2440138140866199</c:v>
                </c:pt>
                <c:pt idx="2556">
                  <c:v>-0.57200210289151898</c:v>
                </c:pt>
                <c:pt idx="2557">
                  <c:v>-0.42898400788535501</c:v>
                </c:pt>
                <c:pt idx="2558">
                  <c:v>-0.46928006437539099</c:v>
                </c:pt>
                <c:pt idx="2559">
                  <c:v>1.7790006765390201</c:v>
                </c:pt>
                <c:pt idx="2560">
                  <c:v>-1.2889952200958901</c:v>
                </c:pt>
                <c:pt idx="2561">
                  <c:v>-1.3229779198249001</c:v>
                </c:pt>
                <c:pt idx="2562">
                  <c:v>-0.89000479018802903</c:v>
                </c:pt>
                <c:pt idx="2563">
                  <c:v>-0.284009288335065</c:v>
                </c:pt>
                <c:pt idx="2564">
                  <c:v>-1.0489976545552</c:v>
                </c:pt>
                <c:pt idx="2565">
                  <c:v>-0.53641592867903798</c:v>
                </c:pt>
                <c:pt idx="2566">
                  <c:v>-0.17797841807404499</c:v>
                </c:pt>
                <c:pt idx="2567">
                  <c:v>0.43500861334899599</c:v>
                </c:pt>
                <c:pt idx="2568">
                  <c:v>-0.39499755617435001</c:v>
                </c:pt>
                <c:pt idx="2569">
                  <c:v>-1.7769751475781701</c:v>
                </c:pt>
                <c:pt idx="2570">
                  <c:v>-1.1300016584824699</c:v>
                </c:pt>
                <c:pt idx="2571">
                  <c:v>2.5700208129062601</c:v>
                </c:pt>
                <c:pt idx="2572">
                  <c:v>-1.2149789367077199</c:v>
                </c:pt>
                <c:pt idx="2573">
                  <c:v>-1.2259755833074799</c:v>
                </c:pt>
                <c:pt idx="2574">
                  <c:v>2.3001646860094298E-2</c:v>
                </c:pt>
                <c:pt idx="2575">
                  <c:v>-0.43098498928172202</c:v>
                </c:pt>
                <c:pt idx="2576">
                  <c:v>0.61201378874280499</c:v>
                </c:pt>
                <c:pt idx="2577">
                  <c:v>-1.0869817942737401</c:v>
                </c:pt>
                <c:pt idx="2578">
                  <c:v>6.1003994887031697E-2</c:v>
                </c:pt>
                <c:pt idx="2579">
                  <c:v>-0.57099069628048404</c:v>
                </c:pt>
                <c:pt idx="2580">
                  <c:v>-0.75897003950179298</c:v>
                </c:pt>
                <c:pt idx="2581">
                  <c:v>-0.65799556716438401</c:v>
                </c:pt>
                <c:pt idx="2582">
                  <c:v>-1.16800586701831</c:v>
                </c:pt>
                <c:pt idx="2583">
                  <c:v>-1.1124646373717799</c:v>
                </c:pt>
                <c:pt idx="2584">
                  <c:v>-1.6709751975781699</c:v>
                </c:pt>
                <c:pt idx="2585">
                  <c:v>-1.2230133597657999</c:v>
                </c:pt>
                <c:pt idx="2586">
                  <c:v>-0.53798037616971806</c:v>
                </c:pt>
                <c:pt idx="2587">
                  <c:v>0.81098778714445396</c:v>
                </c:pt>
                <c:pt idx="2588">
                  <c:v>-0.24297626448793999</c:v>
                </c:pt>
                <c:pt idx="2589">
                  <c:v>-1.50099570039844</c:v>
                </c:pt>
                <c:pt idx="2590">
                  <c:v>-0.90700776174419095</c:v>
                </c:pt>
                <c:pt idx="2591">
                  <c:v>-1.43397003478241</c:v>
                </c:pt>
                <c:pt idx="2592">
                  <c:v>-0.66298035957661605</c:v>
                </c:pt>
                <c:pt idx="2593">
                  <c:v>-0.450013558933131</c:v>
                </c:pt>
                <c:pt idx="2594">
                  <c:v>1.9630137676308499</c:v>
                </c:pt>
                <c:pt idx="2595">
                  <c:v>0.14900937782595</c:v>
                </c:pt>
                <c:pt idx="2596">
                  <c:v>0.52701766497277802</c:v>
                </c:pt>
                <c:pt idx="2597">
                  <c:v>-1.85697987004445</c:v>
                </c:pt>
                <c:pt idx="2598">
                  <c:v>-1.0159940482312599</c:v>
                </c:pt>
                <c:pt idx="2599">
                  <c:v>-1.0239783637777899</c:v>
                </c:pt>
                <c:pt idx="2600">
                  <c:v>-1.04999550935963</c:v>
                </c:pt>
                <c:pt idx="2601">
                  <c:v>-0.359996464173655</c:v>
                </c:pt>
                <c:pt idx="2602">
                  <c:v>-0.29498206384395997</c:v>
                </c:pt>
                <c:pt idx="2603">
                  <c:v>0.103998123830269</c:v>
                </c:pt>
                <c:pt idx="2604">
                  <c:v>-0.108982077918043</c:v>
                </c:pt>
                <c:pt idx="2605">
                  <c:v>-0.85898839738697297</c:v>
                </c:pt>
                <c:pt idx="2606">
                  <c:v>-0.58800521644210302</c:v>
                </c:pt>
                <c:pt idx="2607">
                  <c:v>-0.84798116540415802</c:v>
                </c:pt>
                <c:pt idx="2608">
                  <c:v>-0.18798976025363301</c:v>
                </c:pt>
                <c:pt idx="2609">
                  <c:v>-1.20698222952898</c:v>
                </c:pt>
                <c:pt idx="2610">
                  <c:v>-1.0419760886790299</c:v>
                </c:pt>
                <c:pt idx="2611">
                  <c:v>-1.0899881244473599</c:v>
                </c:pt>
                <c:pt idx="2612">
                  <c:v>1.2260174033373901</c:v>
                </c:pt>
                <c:pt idx="2613">
                  <c:v>-1.6519912766510001</c:v>
                </c:pt>
                <c:pt idx="2614">
                  <c:v>-1.0239852969955201</c:v>
                </c:pt>
                <c:pt idx="2615">
                  <c:v>-1.57198780534476</c:v>
                </c:pt>
                <c:pt idx="2616">
                  <c:v>-0.25498543914976401</c:v>
                </c:pt>
                <c:pt idx="2617">
                  <c:v>-1.50597525913</c:v>
                </c:pt>
                <c:pt idx="2618">
                  <c:v>-1.3499844298649499</c:v>
                </c:pt>
                <c:pt idx="2619">
                  <c:v>-0.26298428601762802</c:v>
                </c:pt>
                <c:pt idx="2620">
                  <c:v>0.40743504099875</c:v>
                </c:pt>
                <c:pt idx="2621">
                  <c:v>-1.03398527893436</c:v>
                </c:pt>
                <c:pt idx="2622">
                  <c:v>0.83901628719458099</c:v>
                </c:pt>
                <c:pt idx="2623">
                  <c:v>-1.38998950731931</c:v>
                </c:pt>
                <c:pt idx="2624">
                  <c:v>-0.52799559147827901</c:v>
                </c:pt>
                <c:pt idx="2625">
                  <c:v>-0.44004005920329198</c:v>
                </c:pt>
                <c:pt idx="2626">
                  <c:v>-0.44597789312376601</c:v>
                </c:pt>
                <c:pt idx="2627">
                  <c:v>-0.848973967297174</c:v>
                </c:pt>
                <c:pt idx="2628">
                  <c:v>-1.36597301212136</c:v>
                </c:pt>
                <c:pt idx="2629">
                  <c:v>-4.9979945692027399E-2</c:v>
                </c:pt>
                <c:pt idx="2630">
                  <c:v>-0.437991873955074</c:v>
                </c:pt>
                <c:pt idx="2631">
                  <c:v>-0.59997284420455199</c:v>
                </c:pt>
                <c:pt idx="2632">
                  <c:v>0.85301195199016799</c:v>
                </c:pt>
                <c:pt idx="2633">
                  <c:v>-0.40701808797503503</c:v>
                </c:pt>
                <c:pt idx="2634">
                  <c:v>-1.7949729221572199</c:v>
                </c:pt>
                <c:pt idx="2635">
                  <c:v>-1.4439872782185399</c:v>
                </c:pt>
                <c:pt idx="2636">
                  <c:v>-1.0240041971143099</c:v>
                </c:pt>
                <c:pt idx="2637">
                  <c:v>0.29901351582200197</c:v>
                </c:pt>
                <c:pt idx="2638">
                  <c:v>-1.74599390442909</c:v>
                </c:pt>
                <c:pt idx="2639">
                  <c:v>-1.37096309690162</c:v>
                </c:pt>
                <c:pt idx="2640">
                  <c:v>-0.22697936794308701</c:v>
                </c:pt>
                <c:pt idx="2641">
                  <c:v>-1.5830033860606001</c:v>
                </c:pt>
                <c:pt idx="2642">
                  <c:v>-1.4889836832558101</c:v>
                </c:pt>
                <c:pt idx="2643">
                  <c:v>-0.72098841908573696</c:v>
                </c:pt>
                <c:pt idx="2644">
                  <c:v>-0.95197387199808803</c:v>
                </c:pt>
                <c:pt idx="2645">
                  <c:v>-0.69598612092138601</c:v>
                </c:pt>
                <c:pt idx="2646">
                  <c:v>0.45301160144969199</c:v>
                </c:pt>
                <c:pt idx="2647">
                  <c:v>-1.7309804677424501</c:v>
                </c:pt>
                <c:pt idx="2648">
                  <c:v>-1.0449794106477499</c:v>
                </c:pt>
                <c:pt idx="2649">
                  <c:v>-1.05100558942733</c:v>
                </c:pt>
                <c:pt idx="2650">
                  <c:v>-0.86799017291935299</c:v>
                </c:pt>
                <c:pt idx="2651">
                  <c:v>0.170020588834774</c:v>
                </c:pt>
                <c:pt idx="2652">
                  <c:v>-1.1409752384215801</c:v>
                </c:pt>
                <c:pt idx="2653">
                  <c:v>-2.0539918068073502</c:v>
                </c:pt>
                <c:pt idx="2654">
                  <c:v>-1.08997913908941</c:v>
                </c:pt>
                <c:pt idx="2655">
                  <c:v>-0.78298524246101198</c:v>
                </c:pt>
                <c:pt idx="2656">
                  <c:v>-0.416984676595616</c:v>
                </c:pt>
                <c:pt idx="2657">
                  <c:v>-0.69297745495235197</c:v>
                </c:pt>
                <c:pt idx="2658">
                  <c:v>-1.2350088206186201</c:v>
                </c:pt>
                <c:pt idx="2659">
                  <c:v>0.49101261513045602</c:v>
                </c:pt>
                <c:pt idx="2660">
                  <c:v>-1.0410087555129199</c:v>
                </c:pt>
                <c:pt idx="2661">
                  <c:v>-0.62997096771348104</c:v>
                </c:pt>
                <c:pt idx="2662">
                  <c:v>1.91301209631124</c:v>
                </c:pt>
                <c:pt idx="2663">
                  <c:v>3.3320119367507499</c:v>
                </c:pt>
                <c:pt idx="2664">
                  <c:v>-0.19197593665811399</c:v>
                </c:pt>
                <c:pt idx="2665">
                  <c:v>-1.3106178039138801</c:v>
                </c:pt>
                <c:pt idx="2666">
                  <c:v>-1.2589796648200799</c:v>
                </c:pt>
                <c:pt idx="2667">
                  <c:v>-1.39299033725768</c:v>
                </c:pt>
                <c:pt idx="2668">
                  <c:v>-0.53699904201613202</c:v>
                </c:pt>
                <c:pt idx="2669">
                  <c:v>-1.0239760829233</c:v>
                </c:pt>
                <c:pt idx="2670">
                  <c:v>-0.105983599103685</c:v>
                </c:pt>
                <c:pt idx="2671">
                  <c:v>-0.15799506139415301</c:v>
                </c:pt>
                <c:pt idx="2672">
                  <c:v>-1.2029956716427599</c:v>
                </c:pt>
                <c:pt idx="2673">
                  <c:v>0.79600937350622303</c:v>
                </c:pt>
                <c:pt idx="2674">
                  <c:v>-0.68497897260412799</c:v>
                </c:pt>
                <c:pt idx="2675">
                  <c:v>-1.55194688889543</c:v>
                </c:pt>
                <c:pt idx="2676">
                  <c:v>-0.79298475835295801</c:v>
                </c:pt>
                <c:pt idx="2677">
                  <c:v>-0.22699824243075301</c:v>
                </c:pt>
                <c:pt idx="2678">
                  <c:v>-0.68301146084620401</c:v>
                </c:pt>
                <c:pt idx="2679">
                  <c:v>-0.90099171283405599</c:v>
                </c:pt>
                <c:pt idx="2680">
                  <c:v>-0.30199201563096201</c:v>
                </c:pt>
                <c:pt idx="2681">
                  <c:v>-0.76997938732111004</c:v>
                </c:pt>
                <c:pt idx="2682">
                  <c:v>1.5150207040150601</c:v>
                </c:pt>
                <c:pt idx="2683">
                  <c:v>-0.617995241483147</c:v>
                </c:pt>
                <c:pt idx="2684">
                  <c:v>-0.76599328234486896</c:v>
                </c:pt>
                <c:pt idx="2685">
                  <c:v>0.36600790132907801</c:v>
                </c:pt>
                <c:pt idx="2686">
                  <c:v>1.35801270002768</c:v>
                </c:pt>
                <c:pt idx="2687">
                  <c:v>-1.5719781992213799</c:v>
                </c:pt>
                <c:pt idx="2688">
                  <c:v>-1.7009648577980701</c:v>
                </c:pt>
                <c:pt idx="2689">
                  <c:v>0.33802081394467598</c:v>
                </c:pt>
                <c:pt idx="2690">
                  <c:v>-1.05297995436533</c:v>
                </c:pt>
                <c:pt idx="2691">
                  <c:v>-0.224987524360236</c:v>
                </c:pt>
                <c:pt idx="2692">
                  <c:v>-0.95999405892321099</c:v>
                </c:pt>
                <c:pt idx="2693">
                  <c:v>7.0052303568637897E-3</c:v>
                </c:pt>
                <c:pt idx="2694">
                  <c:v>-0.56896218612516503</c:v>
                </c:pt>
                <c:pt idx="2695">
                  <c:v>-0.68599884665728605</c:v>
                </c:pt>
                <c:pt idx="2696">
                  <c:v>-0.25602948315345803</c:v>
                </c:pt>
                <c:pt idx="2697">
                  <c:v>0.89001033515029504</c:v>
                </c:pt>
                <c:pt idx="2698">
                  <c:v>-1.3189721734527</c:v>
                </c:pt>
                <c:pt idx="2699">
                  <c:v>1.5060042494513599</c:v>
                </c:pt>
                <c:pt idx="2700">
                  <c:v>-1.5109799468676699</c:v>
                </c:pt>
                <c:pt idx="2701">
                  <c:v>-0.69797675581461505</c:v>
                </c:pt>
                <c:pt idx="2702">
                  <c:v>-0.59597603690183398</c:v>
                </c:pt>
                <c:pt idx="2703">
                  <c:v>-2.2449967470486798</c:v>
                </c:pt>
                <c:pt idx="2704">
                  <c:v>9.6023444129136895E-2</c:v>
                </c:pt>
                <c:pt idx="2705">
                  <c:v>-1.2819986260191401</c:v>
                </c:pt>
                <c:pt idx="2706">
                  <c:v>-1.3439734157774501</c:v>
                </c:pt>
                <c:pt idx="2707">
                  <c:v>-0.61599394045857603</c:v>
                </c:pt>
                <c:pt idx="2708">
                  <c:v>-0.72898125325881902</c:v>
                </c:pt>
                <c:pt idx="2709">
                  <c:v>-0.92999145341845002</c:v>
                </c:pt>
                <c:pt idx="2710">
                  <c:v>-0.14497785119763601</c:v>
                </c:pt>
                <c:pt idx="2711">
                  <c:v>-7.1363521716354197E-2</c:v>
                </c:pt>
                <c:pt idx="2712">
                  <c:v>-1.22497297212136</c:v>
                </c:pt>
                <c:pt idx="2713">
                  <c:v>-1.4619806528155701</c:v>
                </c:pt>
                <c:pt idx="2714">
                  <c:v>-1.01898064678748</c:v>
                </c:pt>
                <c:pt idx="2715">
                  <c:v>-0.85498350549263802</c:v>
                </c:pt>
                <c:pt idx="2716">
                  <c:v>-0.79100213685120402</c:v>
                </c:pt>
                <c:pt idx="2717">
                  <c:v>-0.32999910278575401</c:v>
                </c:pt>
                <c:pt idx="2718">
                  <c:v>-0.68750295321273802</c:v>
                </c:pt>
                <c:pt idx="2719">
                  <c:v>-1.30002538547105</c:v>
                </c:pt>
                <c:pt idx="2720">
                  <c:v>-1.11401374756788</c:v>
                </c:pt>
                <c:pt idx="2721">
                  <c:v>-0.254994560224935</c:v>
                </c:pt>
                <c:pt idx="2722">
                  <c:v>-0.810980907500922</c:v>
                </c:pt>
                <c:pt idx="2723">
                  <c:v>-1.12899182712345</c:v>
                </c:pt>
                <c:pt idx="2724">
                  <c:v>-1.35099931759324</c:v>
                </c:pt>
                <c:pt idx="2725">
                  <c:v>-0.78998246252266402</c:v>
                </c:pt>
                <c:pt idx="2726">
                  <c:v>0.383011327142317</c:v>
                </c:pt>
                <c:pt idx="2727">
                  <c:v>-0.35999030581954</c:v>
                </c:pt>
                <c:pt idx="2728">
                  <c:v>-1.6729722821486099</c:v>
                </c:pt>
                <c:pt idx="2729">
                  <c:v>-1.3869940667320499</c:v>
                </c:pt>
                <c:pt idx="2730">
                  <c:v>1.9018297889367899E-2</c:v>
                </c:pt>
                <c:pt idx="2731">
                  <c:v>0.35401081398040501</c:v>
                </c:pt>
                <c:pt idx="2732">
                  <c:v>0.19207704231510001</c:v>
                </c:pt>
                <c:pt idx="2733">
                  <c:v>-0.86597977328718101</c:v>
                </c:pt>
                <c:pt idx="2734">
                  <c:v>-1.1849836519889601</c:v>
                </c:pt>
                <c:pt idx="2735">
                  <c:v>-0.27900404442141502</c:v>
                </c:pt>
                <c:pt idx="2736">
                  <c:v>-0.47397519913000302</c:v>
                </c:pt>
                <c:pt idx="2737">
                  <c:v>-0.66001258898413795</c:v>
                </c:pt>
                <c:pt idx="2738">
                  <c:v>0.155995922390124</c:v>
                </c:pt>
                <c:pt idx="2739">
                  <c:v>-1.20999200514164</c:v>
                </c:pt>
                <c:pt idx="2740">
                  <c:v>7.2022585749937099E-2</c:v>
                </c:pt>
                <c:pt idx="2741">
                  <c:v>7.8005757730485306E-2</c:v>
                </c:pt>
                <c:pt idx="2742">
                  <c:v>-0.313986811589196</c:v>
                </c:pt>
                <c:pt idx="2743">
                  <c:v>-0.31999037233119298</c:v>
                </c:pt>
                <c:pt idx="2744">
                  <c:v>-1.1939968069662801</c:v>
                </c:pt>
                <c:pt idx="2745">
                  <c:v>-1.2179793794512199</c:v>
                </c:pt>
                <c:pt idx="2746">
                  <c:v>-1.09397990658144</c:v>
                </c:pt>
                <c:pt idx="2747">
                  <c:v>0.18000910873048001</c:v>
                </c:pt>
                <c:pt idx="2748">
                  <c:v>-0.44252542552716501</c:v>
                </c:pt>
                <c:pt idx="2749">
                  <c:v>-0.58199859732520198</c:v>
                </c:pt>
                <c:pt idx="2750">
                  <c:v>-0.36400202307275098</c:v>
                </c:pt>
                <c:pt idx="2751">
                  <c:v>-0.14899180647964699</c:v>
                </c:pt>
                <c:pt idx="2752">
                  <c:v>-1.84898950608761</c:v>
                </c:pt>
                <c:pt idx="2753">
                  <c:v>1.6420046466599401</c:v>
                </c:pt>
                <c:pt idx="2754">
                  <c:v>-0.14798165774133901</c:v>
                </c:pt>
                <c:pt idx="2755">
                  <c:v>-1.5049918167159699</c:v>
                </c:pt>
                <c:pt idx="2756">
                  <c:v>-2.0489823726893701</c:v>
                </c:pt>
                <c:pt idx="2757">
                  <c:v>-0.767022951564447</c:v>
                </c:pt>
                <c:pt idx="2758">
                  <c:v>-1.95997076581404</c:v>
                </c:pt>
                <c:pt idx="2759">
                  <c:v>-2.01699025809403</c:v>
                </c:pt>
                <c:pt idx="2760">
                  <c:v>0.36399636236817701</c:v>
                </c:pt>
                <c:pt idx="2761">
                  <c:v>-0.56799815236819495</c:v>
                </c:pt>
                <c:pt idx="2762">
                  <c:v>1.4410171308079101</c:v>
                </c:pt>
                <c:pt idx="2763">
                  <c:v>-1.2329912020573499</c:v>
                </c:pt>
                <c:pt idx="2764">
                  <c:v>-7.3002950793908103E-2</c:v>
                </c:pt>
                <c:pt idx="2765">
                  <c:v>-0.30299572541480901</c:v>
                </c:pt>
                <c:pt idx="2766">
                  <c:v>-1.58897291900712</c:v>
                </c:pt>
                <c:pt idx="2767">
                  <c:v>2.1390105525434699</c:v>
                </c:pt>
                <c:pt idx="2768">
                  <c:v>-1.14597853977776</c:v>
                </c:pt>
                <c:pt idx="2769">
                  <c:v>-0.42997638693629397</c:v>
                </c:pt>
                <c:pt idx="2770">
                  <c:v>-1.0710295379175101</c:v>
                </c:pt>
                <c:pt idx="2771">
                  <c:v>-0.42600497150123001</c:v>
                </c:pt>
                <c:pt idx="2772">
                  <c:v>-1.47898412871541</c:v>
                </c:pt>
                <c:pt idx="2773">
                  <c:v>0.166010203933563</c:v>
                </c:pt>
                <c:pt idx="2774">
                  <c:v>-1.1479828951783599</c:v>
                </c:pt>
                <c:pt idx="2775">
                  <c:v>-0.59197570828311996</c:v>
                </c:pt>
                <c:pt idx="2776">
                  <c:v>-1.9150069193333601</c:v>
                </c:pt>
                <c:pt idx="2777">
                  <c:v>0.44302312868222798</c:v>
                </c:pt>
                <c:pt idx="2778">
                  <c:v>-0.62400150561996304</c:v>
                </c:pt>
                <c:pt idx="2779">
                  <c:v>0.61202045955657003</c:v>
                </c:pt>
                <c:pt idx="2780">
                  <c:v>-1.24696486218085</c:v>
                </c:pt>
                <c:pt idx="2781">
                  <c:v>-0.74700594251285901</c:v>
                </c:pt>
                <c:pt idx="2782">
                  <c:v>0.60201304858879301</c:v>
                </c:pt>
                <c:pt idx="2783">
                  <c:v>0.18401979159668699</c:v>
                </c:pt>
                <c:pt idx="2784">
                  <c:v>-0.61698145387143599</c:v>
                </c:pt>
                <c:pt idx="2785">
                  <c:v>-0.61699079457571504</c:v>
                </c:pt>
                <c:pt idx="2786">
                  <c:v>-0.95999122061547704</c:v>
                </c:pt>
                <c:pt idx="2787">
                  <c:v>-1.3019701961638199</c:v>
                </c:pt>
                <c:pt idx="2788">
                  <c:v>-1.13497218283431</c:v>
                </c:pt>
                <c:pt idx="2789">
                  <c:v>-1.52199656860017</c:v>
                </c:pt>
                <c:pt idx="2790">
                  <c:v>-0.12899420126613501</c:v>
                </c:pt>
                <c:pt idx="2791">
                  <c:v>-0.860983248169231</c:v>
                </c:pt>
                <c:pt idx="2792">
                  <c:v>-1.1869682167300599</c:v>
                </c:pt>
                <c:pt idx="2793">
                  <c:v>-1.4729943438847799</c:v>
                </c:pt>
                <c:pt idx="2794">
                  <c:v>-0.67900865713786596</c:v>
                </c:pt>
                <c:pt idx="2795">
                  <c:v>-7.59893191609438E-2</c:v>
                </c:pt>
                <c:pt idx="2796">
                  <c:v>-0.343996429998359</c:v>
                </c:pt>
                <c:pt idx="2797">
                  <c:v>-1.22999938759324</c:v>
                </c:pt>
                <c:pt idx="2798">
                  <c:v>-6.4978955260459895E-2</c:v>
                </c:pt>
                <c:pt idx="2799">
                  <c:v>-0.82300276332811095</c:v>
                </c:pt>
                <c:pt idx="2800">
                  <c:v>-1.2989980981970199</c:v>
                </c:pt>
                <c:pt idx="2801">
                  <c:v>-0.13600418357977601</c:v>
                </c:pt>
                <c:pt idx="2802">
                  <c:v>-0.63499334806269303</c:v>
                </c:pt>
                <c:pt idx="2803">
                  <c:v>-1.45500144445214</c:v>
                </c:pt>
                <c:pt idx="2804">
                  <c:v>-1.43301496021631</c:v>
                </c:pt>
                <c:pt idx="2805">
                  <c:v>-0.75598199945505895</c:v>
                </c:pt>
                <c:pt idx="2806">
                  <c:v>-0.87398905408555405</c:v>
                </c:pt>
                <c:pt idx="2807">
                  <c:v>-0.339986561267549</c:v>
                </c:pt>
                <c:pt idx="2808">
                  <c:v>-2.3992706572073402E-2</c:v>
                </c:pt>
                <c:pt idx="2809">
                  <c:v>0.19901475502114499</c:v>
                </c:pt>
                <c:pt idx="2810">
                  <c:v>0.39500899734536699</c:v>
                </c:pt>
                <c:pt idx="2811">
                  <c:v>-0.526983518656154</c:v>
                </c:pt>
                <c:pt idx="2812">
                  <c:v>-0.58099033756613205</c:v>
                </c:pt>
                <c:pt idx="2813">
                  <c:v>-0.477989391778608</c:v>
                </c:pt>
                <c:pt idx="2814">
                  <c:v>0.610023538040805</c:v>
                </c:pt>
                <c:pt idx="2815">
                  <c:v>-0.85697408999445002</c:v>
                </c:pt>
                <c:pt idx="2816">
                  <c:v>-0.111018034228969</c:v>
                </c:pt>
                <c:pt idx="2817">
                  <c:v>-0.81698482413860196</c:v>
                </c:pt>
                <c:pt idx="2818">
                  <c:v>0.52699261063272795</c:v>
                </c:pt>
                <c:pt idx="2819">
                  <c:v>-1.1199768695036501</c:v>
                </c:pt>
                <c:pt idx="2820">
                  <c:v>-0.56099098193645403</c:v>
                </c:pt>
                <c:pt idx="2821">
                  <c:v>-0.78902111714641798</c:v>
                </c:pt>
                <c:pt idx="2822">
                  <c:v>-1.0729831455482299</c:v>
                </c:pt>
                <c:pt idx="2823">
                  <c:v>-0.30598349648053103</c:v>
                </c:pt>
                <c:pt idx="2824">
                  <c:v>-1.2409768658146101</c:v>
                </c:pt>
                <c:pt idx="2825">
                  <c:v>1.1959824935652199</c:v>
                </c:pt>
                <c:pt idx="2826">
                  <c:v>0.51500119339131101</c:v>
                </c:pt>
                <c:pt idx="2827">
                  <c:v>-0.57500601251285899</c:v>
                </c:pt>
                <c:pt idx="2828">
                  <c:v>-0.96796918028677303</c:v>
                </c:pt>
                <c:pt idx="2829">
                  <c:v>-0.67199555533552602</c:v>
                </c:pt>
                <c:pt idx="2830">
                  <c:v>0.15802454916227099</c:v>
                </c:pt>
                <c:pt idx="2831">
                  <c:v>-0.47324705310211101</c:v>
                </c:pt>
                <c:pt idx="2832">
                  <c:v>-0.429983209235826</c:v>
                </c:pt>
                <c:pt idx="2833">
                  <c:v>1.005014732956</c:v>
                </c:pt>
                <c:pt idx="2834">
                  <c:v>-0.92698230884997701</c:v>
                </c:pt>
                <c:pt idx="2835">
                  <c:v>-0.43397810850691498</c:v>
                </c:pt>
                <c:pt idx="2836">
                  <c:v>0.65600815801517798</c:v>
                </c:pt>
                <c:pt idx="2837">
                  <c:v>-1.8310124689841301</c:v>
                </c:pt>
                <c:pt idx="2838">
                  <c:v>-1.0329879921573</c:v>
                </c:pt>
                <c:pt idx="2839">
                  <c:v>-1.0549766950387101</c:v>
                </c:pt>
                <c:pt idx="2840">
                  <c:v>-1.43396508070999</c:v>
                </c:pt>
                <c:pt idx="2841">
                  <c:v>0.65402040226757296</c:v>
                </c:pt>
                <c:pt idx="2842">
                  <c:v>0.47201023748509402</c:v>
                </c:pt>
                <c:pt idx="2843">
                  <c:v>0.63201660897630396</c:v>
                </c:pt>
                <c:pt idx="2844">
                  <c:v>-0.68098525423735301</c:v>
                </c:pt>
                <c:pt idx="2845">
                  <c:v>-0.25199689530416503</c:v>
                </c:pt>
                <c:pt idx="2846">
                  <c:v>-1.52498270480391</c:v>
                </c:pt>
                <c:pt idx="2847">
                  <c:v>-0.62997602805210795</c:v>
                </c:pt>
                <c:pt idx="2848">
                  <c:v>-1.46098143160956</c:v>
                </c:pt>
                <c:pt idx="2849">
                  <c:v>-1.5179648291185199</c:v>
                </c:pt>
                <c:pt idx="2850">
                  <c:v>-1.0629880902348701</c:v>
                </c:pt>
                <c:pt idx="2851">
                  <c:v>0.16101456549624399</c:v>
                </c:pt>
                <c:pt idx="2852">
                  <c:v>-7.1977098141309898E-2</c:v>
                </c:pt>
                <c:pt idx="2853">
                  <c:v>-1.65997907908941</c:v>
                </c:pt>
                <c:pt idx="2854">
                  <c:v>1.0340135364751299</c:v>
                </c:pt>
                <c:pt idx="2855">
                  <c:v>-0.42899396329391498</c:v>
                </c:pt>
                <c:pt idx="2856">
                  <c:v>-1.1839822205521899</c:v>
                </c:pt>
                <c:pt idx="2857">
                  <c:v>-1.19000564698412</c:v>
                </c:pt>
                <c:pt idx="2858">
                  <c:v>2.1800041880395198</c:v>
                </c:pt>
                <c:pt idx="2859">
                  <c:v>-1.8199847416502</c:v>
                </c:pt>
                <c:pt idx="2860">
                  <c:v>-0.38199284718978999</c:v>
                </c:pt>
                <c:pt idx="2861">
                  <c:v>0.313011563120212</c:v>
                </c:pt>
                <c:pt idx="2862">
                  <c:v>-1.39396468853655</c:v>
                </c:pt>
                <c:pt idx="2863">
                  <c:v>-5.4987288322938498E-2</c:v>
                </c:pt>
                <c:pt idx="2864">
                  <c:v>-1.8003333753445101E-2</c:v>
                </c:pt>
                <c:pt idx="2865">
                  <c:v>-5.29817877977979E-2</c:v>
                </c:pt>
                <c:pt idx="2866">
                  <c:v>-0.98898514169183105</c:v>
                </c:pt>
                <c:pt idx="2867">
                  <c:v>-0.44701656351354901</c:v>
                </c:pt>
                <c:pt idx="2868">
                  <c:v>1.91201540169657</c:v>
                </c:pt>
                <c:pt idx="2869">
                  <c:v>1.75001137402868</c:v>
                </c:pt>
                <c:pt idx="2870">
                  <c:v>0.247020473673812</c:v>
                </c:pt>
                <c:pt idx="2871">
                  <c:v>-0.56099995081059595</c:v>
                </c:pt>
                <c:pt idx="2872">
                  <c:v>-0.578987185583696</c:v>
                </c:pt>
                <c:pt idx="2873">
                  <c:v>-0.14398117458587301</c:v>
                </c:pt>
                <c:pt idx="2874">
                  <c:v>-0.57497219842830005</c:v>
                </c:pt>
                <c:pt idx="2875">
                  <c:v>-0.69798103694937597</c:v>
                </c:pt>
                <c:pt idx="2876">
                  <c:v>-1.13421450762348</c:v>
                </c:pt>
                <c:pt idx="2877">
                  <c:v>1.30201922259362</c:v>
                </c:pt>
                <c:pt idx="2878">
                  <c:v>-5.8970461765235703E-2</c:v>
                </c:pt>
                <c:pt idx="2879">
                  <c:v>0.14301881832329799</c:v>
                </c:pt>
                <c:pt idx="2880">
                  <c:v>-1.52999675228495</c:v>
                </c:pt>
                <c:pt idx="2881">
                  <c:v>-1.2029875743602301</c:v>
                </c:pt>
                <c:pt idx="2882">
                  <c:v>0.12799835356279099</c:v>
                </c:pt>
                <c:pt idx="2883">
                  <c:v>-0.446989724513082</c:v>
                </c:pt>
                <c:pt idx="2884">
                  <c:v>0.47201331077046998</c:v>
                </c:pt>
                <c:pt idx="2885">
                  <c:v>-1.3359823226893699</c:v>
                </c:pt>
                <c:pt idx="2886">
                  <c:v>-1.05499583460215</c:v>
                </c:pt>
                <c:pt idx="2887">
                  <c:v>-0.98299732644150295</c:v>
                </c:pt>
                <c:pt idx="2888">
                  <c:v>-0.47198314187464502</c:v>
                </c:pt>
                <c:pt idx="2889">
                  <c:v>-0.96299986597061704</c:v>
                </c:pt>
                <c:pt idx="2890">
                  <c:v>-0.80998627636430298</c:v>
                </c:pt>
                <c:pt idx="2891">
                  <c:v>-0.55297813510987304</c:v>
                </c:pt>
                <c:pt idx="2892">
                  <c:v>-1.1179879465785501</c:v>
                </c:pt>
                <c:pt idx="2893">
                  <c:v>1.2206617779472799</c:v>
                </c:pt>
                <c:pt idx="2894">
                  <c:v>-0.47299661304922902</c:v>
                </c:pt>
                <c:pt idx="2895">
                  <c:v>-1.2939936660092299</c:v>
                </c:pt>
                <c:pt idx="2896">
                  <c:v>0.65500985585691895</c:v>
                </c:pt>
                <c:pt idx="2897">
                  <c:v>-1.4749847116502</c:v>
                </c:pt>
                <c:pt idx="2898">
                  <c:v>0.58521312463668196</c:v>
                </c:pt>
                <c:pt idx="2899">
                  <c:v>-1.1269821633060499</c:v>
                </c:pt>
                <c:pt idx="2900">
                  <c:v>0.359985416175511</c:v>
                </c:pt>
                <c:pt idx="2901">
                  <c:v>-4.4986869613855597E-2</c:v>
                </c:pt>
                <c:pt idx="2902">
                  <c:v>-1.1400011482501999</c:v>
                </c:pt>
                <c:pt idx="2903">
                  <c:v>-0.773989375033307</c:v>
                </c:pt>
                <c:pt idx="2904">
                  <c:v>3.8021832639102499E-2</c:v>
                </c:pt>
                <c:pt idx="2905">
                  <c:v>1.8940148538791901</c:v>
                </c:pt>
                <c:pt idx="2906">
                  <c:v>-0.78099396329391402</c:v>
                </c:pt>
                <c:pt idx="2907">
                  <c:v>-2.0249745351486399</c:v>
                </c:pt>
                <c:pt idx="2908">
                  <c:v>-2.2499947396431299</c:v>
                </c:pt>
                <c:pt idx="2909">
                  <c:v>-0.99000819071090695</c:v>
                </c:pt>
                <c:pt idx="2910">
                  <c:v>-0.887990522909476</c:v>
                </c:pt>
                <c:pt idx="2911">
                  <c:v>-0.980996557061106</c:v>
                </c:pt>
                <c:pt idx="2912">
                  <c:v>-0.21899811599194199</c:v>
                </c:pt>
                <c:pt idx="2913">
                  <c:v>-9.3974677560999295E-2</c:v>
                </c:pt>
                <c:pt idx="2914">
                  <c:v>-0.13997915507394099</c:v>
                </c:pt>
                <c:pt idx="2915">
                  <c:v>-0.80797912263234495</c:v>
                </c:pt>
                <c:pt idx="2916">
                  <c:v>-0.15099623695532299</c:v>
                </c:pt>
                <c:pt idx="2917">
                  <c:v>-1.4002147554326201</c:v>
                </c:pt>
                <c:pt idx="2918">
                  <c:v>-0.67998937537450299</c:v>
                </c:pt>
                <c:pt idx="2919">
                  <c:v>-0.70798771534476901</c:v>
                </c:pt>
                <c:pt idx="2920">
                  <c:v>-0.57898482710537802</c:v>
                </c:pt>
                <c:pt idx="2921">
                  <c:v>-1.6739782688221501</c:v>
                </c:pt>
                <c:pt idx="2922">
                  <c:v>-0.70897343065962704</c:v>
                </c:pt>
                <c:pt idx="2923">
                  <c:v>0.119863451312129</c:v>
                </c:pt>
                <c:pt idx="2924">
                  <c:v>-1.6049808051132199</c:v>
                </c:pt>
                <c:pt idx="2925">
                  <c:v>-1.14898254759187</c:v>
                </c:pt>
                <c:pt idx="2926">
                  <c:v>-0.24698221897480699</c:v>
                </c:pt>
                <c:pt idx="2927">
                  <c:v>-0.27497432179366199</c:v>
                </c:pt>
                <c:pt idx="2928">
                  <c:v>1.4130156182348099</c:v>
                </c:pt>
                <c:pt idx="2929">
                  <c:v>-0.26799367690625597</c:v>
                </c:pt>
                <c:pt idx="2930">
                  <c:v>-1.6819806579254999</c:v>
                </c:pt>
                <c:pt idx="2931">
                  <c:v>-1.3279714778176599</c:v>
                </c:pt>
                <c:pt idx="2932">
                  <c:v>9.6018255931466595E-2</c:v>
                </c:pt>
                <c:pt idx="2933">
                  <c:v>5.1020128482249301E-2</c:v>
                </c:pt>
                <c:pt idx="2934">
                  <c:v>1.8630258993186299</c:v>
                </c:pt>
                <c:pt idx="2935">
                  <c:v>-0.387990063157647</c:v>
                </c:pt>
                <c:pt idx="2936">
                  <c:v>0.44701799486833599</c:v>
                </c:pt>
                <c:pt idx="2937">
                  <c:v>1.03202124765852</c:v>
                </c:pt>
                <c:pt idx="2938">
                  <c:v>-0.36198494252442898</c:v>
                </c:pt>
                <c:pt idx="2939">
                  <c:v>-0.99698184415494095</c:v>
                </c:pt>
                <c:pt idx="2940">
                  <c:v>0.14101528865607399</c:v>
                </c:pt>
                <c:pt idx="2941">
                  <c:v>-0.105964438958362</c:v>
                </c:pt>
                <c:pt idx="2942">
                  <c:v>0.19698247288933099</c:v>
                </c:pt>
                <c:pt idx="2943">
                  <c:v>-1.0389864986878601</c:v>
                </c:pt>
                <c:pt idx="2944">
                  <c:v>-4.3979780221611302E-2</c:v>
                </c:pt>
                <c:pt idx="2945">
                  <c:v>-6.2983686331993194E-2</c:v>
                </c:pt>
                <c:pt idx="2946">
                  <c:v>2.0770308655139602</c:v>
                </c:pt>
                <c:pt idx="2947">
                  <c:v>-0.89998285081538199</c:v>
                </c:pt>
                <c:pt idx="2948">
                  <c:v>-0.89099354999352598</c:v>
                </c:pt>
                <c:pt idx="2949">
                  <c:v>-1.1839820771387799</c:v>
                </c:pt>
                <c:pt idx="2950">
                  <c:v>2.3970143066995</c:v>
                </c:pt>
                <c:pt idx="2951">
                  <c:v>-1.5489826987812201</c:v>
                </c:pt>
                <c:pt idx="2952">
                  <c:v>-0.19698462101212399</c:v>
                </c:pt>
                <c:pt idx="2953">
                  <c:v>-1.4079834379110201</c:v>
                </c:pt>
                <c:pt idx="2954">
                  <c:v>1.5080179772914499</c:v>
                </c:pt>
                <c:pt idx="2955">
                  <c:v>-1.3079777009689999</c:v>
                </c:pt>
                <c:pt idx="2956">
                  <c:v>-5.29794892833544E-2</c:v>
                </c:pt>
                <c:pt idx="2957">
                  <c:v>1.49200177951784</c:v>
                </c:pt>
                <c:pt idx="2958">
                  <c:v>-0.30698552288125402</c:v>
                </c:pt>
                <c:pt idx="2959">
                  <c:v>-1.27599682530416</c:v>
                </c:pt>
                <c:pt idx="2960">
                  <c:v>0.38201052859269402</c:v>
                </c:pt>
                <c:pt idx="2961">
                  <c:v>0.875976886077243</c:v>
                </c:pt>
                <c:pt idx="2962">
                  <c:v>-1.6769849539517301</c:v>
                </c:pt>
                <c:pt idx="2963">
                  <c:v>-1.40097056032028</c:v>
                </c:pt>
                <c:pt idx="2964">
                  <c:v>-0.33297477826358302</c:v>
                </c:pt>
                <c:pt idx="2965">
                  <c:v>-0.73797880322043097</c:v>
                </c:pt>
                <c:pt idx="2966">
                  <c:v>-1.2569715891489299</c:v>
                </c:pt>
                <c:pt idx="2967">
                  <c:v>-0.72399755721852399</c:v>
                </c:pt>
                <c:pt idx="2968">
                  <c:v>-1.2613399003279</c:v>
                </c:pt>
                <c:pt idx="2969">
                  <c:v>-0.45501144471628002</c:v>
                </c:pt>
                <c:pt idx="2970">
                  <c:v>-1.42197688728205</c:v>
                </c:pt>
                <c:pt idx="2971">
                  <c:v>-8.3983938785729795E-2</c:v>
                </c:pt>
                <c:pt idx="2972">
                  <c:v>-0.297987875344769</c:v>
                </c:pt>
                <c:pt idx="2973">
                  <c:v>-0.72200209247393599</c:v>
                </c:pt>
                <c:pt idx="2974">
                  <c:v>2.20183277702105E-2</c:v>
                </c:pt>
                <c:pt idx="2975">
                  <c:v>-1.8129767658146101</c:v>
                </c:pt>
                <c:pt idx="2976">
                  <c:v>-0.87297738585979801</c:v>
                </c:pt>
                <c:pt idx="2977">
                  <c:v>-0.56899642225711899</c:v>
                </c:pt>
                <c:pt idx="2978">
                  <c:v>-1.3099849533413099</c:v>
                </c:pt>
                <c:pt idx="2979">
                  <c:v>0.949009954838127</c:v>
                </c:pt>
                <c:pt idx="2980">
                  <c:v>0.44401336781860301</c:v>
                </c:pt>
                <c:pt idx="2981">
                  <c:v>-0.19599886069123301</c:v>
                </c:pt>
                <c:pt idx="2982">
                  <c:v>-0.91798395150017598</c:v>
                </c:pt>
                <c:pt idx="2983">
                  <c:v>-0.36499925501096298</c:v>
                </c:pt>
                <c:pt idx="2984">
                  <c:v>-0.89302288156444598</c:v>
                </c:pt>
                <c:pt idx="2985">
                  <c:v>-0.80126503385208503</c:v>
                </c:pt>
                <c:pt idx="2986">
                  <c:v>-0.13401491764712201</c:v>
                </c:pt>
                <c:pt idx="2987">
                  <c:v>0.78901703182319505</c:v>
                </c:pt>
                <c:pt idx="2988">
                  <c:v>-0.18199852077802001</c:v>
                </c:pt>
                <c:pt idx="2989">
                  <c:v>-0.68098926740389298</c:v>
                </c:pt>
                <c:pt idx="2990">
                  <c:v>1.2460151341257999</c:v>
                </c:pt>
                <c:pt idx="2991">
                  <c:v>0.69601518601147305</c:v>
                </c:pt>
                <c:pt idx="2992">
                  <c:v>-7.8991799786755995E-2</c:v>
                </c:pt>
                <c:pt idx="2993">
                  <c:v>5.4018827809499799E-2</c:v>
                </c:pt>
                <c:pt idx="2994">
                  <c:v>-0.42798596332333499</c:v>
                </c:pt>
                <c:pt idx="2995">
                  <c:v>-0.68697159126332996</c:v>
                </c:pt>
                <c:pt idx="2996">
                  <c:v>0.19401246721299401</c:v>
                </c:pt>
                <c:pt idx="2997">
                  <c:v>-0.17398550959054801</c:v>
                </c:pt>
                <c:pt idx="2998">
                  <c:v>-0.93297816290775304</c:v>
                </c:pt>
                <c:pt idx="2999">
                  <c:v>-0.67698385369868896</c:v>
                </c:pt>
                <c:pt idx="3000">
                  <c:v>-0.94897942942074098</c:v>
                </c:pt>
                <c:pt idx="3001">
                  <c:v>-0.72498467835295799</c:v>
                </c:pt>
                <c:pt idx="3002">
                  <c:v>0.93301263705461102</c:v>
                </c:pt>
                <c:pt idx="3003">
                  <c:v>2.9900086941944299</c:v>
                </c:pt>
                <c:pt idx="3004">
                  <c:v>0.373019847600219</c:v>
                </c:pt>
                <c:pt idx="3005">
                  <c:v>-0.84798596454514397</c:v>
                </c:pt>
                <c:pt idx="3006">
                  <c:v>-1.78699339203673</c:v>
                </c:pt>
                <c:pt idx="3007">
                  <c:v>-1.1330013682347699</c:v>
                </c:pt>
                <c:pt idx="3008">
                  <c:v>-0.80897927385374502</c:v>
                </c:pt>
                <c:pt idx="3009">
                  <c:v>0.23702928511229801</c:v>
                </c:pt>
                <c:pt idx="3010">
                  <c:v>-0.40299096934878698</c:v>
                </c:pt>
                <c:pt idx="3011">
                  <c:v>-0.41900085872106102</c:v>
                </c:pt>
                <c:pt idx="3012">
                  <c:v>0.80299394957632098</c:v>
                </c:pt>
                <c:pt idx="3013">
                  <c:v>-1.0189957983718601</c:v>
                </c:pt>
                <c:pt idx="3014">
                  <c:v>-1.45898561092067</c:v>
                </c:pt>
                <c:pt idx="3015">
                  <c:v>-1.34799041906843</c:v>
                </c:pt>
                <c:pt idx="3016">
                  <c:v>-0.51297522913000304</c:v>
                </c:pt>
                <c:pt idx="3017">
                  <c:v>0.41202169117784199</c:v>
                </c:pt>
                <c:pt idx="3018">
                  <c:v>-0.31397494605920701</c:v>
                </c:pt>
                <c:pt idx="3019">
                  <c:v>-0.42397604226507302</c:v>
                </c:pt>
                <c:pt idx="3020">
                  <c:v>-1.65198893408555</c:v>
                </c:pt>
                <c:pt idx="3021">
                  <c:v>0.92702429004954701</c:v>
                </c:pt>
                <c:pt idx="3022">
                  <c:v>-1.08898834991715</c:v>
                </c:pt>
                <c:pt idx="3023">
                  <c:v>-0.23497676292710401</c:v>
                </c:pt>
                <c:pt idx="3024">
                  <c:v>0.49799221856079801</c:v>
                </c:pt>
                <c:pt idx="3025">
                  <c:v>-1.2819756602361201</c:v>
                </c:pt>
                <c:pt idx="3026">
                  <c:v>-0.23199112896566401</c:v>
                </c:pt>
                <c:pt idx="3027">
                  <c:v>-0.933984798352958</c:v>
                </c:pt>
                <c:pt idx="3028">
                  <c:v>0.66002464047127596</c:v>
                </c:pt>
                <c:pt idx="3029">
                  <c:v>-1.25298811444736</c:v>
                </c:pt>
                <c:pt idx="3030">
                  <c:v>-8.5988064447368201E-2</c:v>
                </c:pt>
                <c:pt idx="3031">
                  <c:v>-1.44098648319214</c:v>
                </c:pt>
                <c:pt idx="3032">
                  <c:v>0.82702154296955599</c:v>
                </c:pt>
                <c:pt idx="3033">
                  <c:v>-0.543996239998358</c:v>
                </c:pt>
                <c:pt idx="3034">
                  <c:v>-0.64801298828520104</c:v>
                </c:pt>
                <c:pt idx="3035">
                  <c:v>-0.62699086328089004</c:v>
                </c:pt>
                <c:pt idx="3036">
                  <c:v>1.7280083150787999</c:v>
                </c:pt>
                <c:pt idx="3037">
                  <c:v>0.65201065143324899</c:v>
                </c:pt>
                <c:pt idx="3038">
                  <c:v>-1.9719900041465199</c:v>
                </c:pt>
                <c:pt idx="3039">
                  <c:v>1.1369887431815699</c:v>
                </c:pt>
                <c:pt idx="3040">
                  <c:v>1.7040135517935699</c:v>
                </c:pt>
                <c:pt idx="3041">
                  <c:v>-0.96998278081538103</c:v>
                </c:pt>
                <c:pt idx="3042">
                  <c:v>-1.2289848271175601</c:v>
                </c:pt>
                <c:pt idx="3043">
                  <c:v>-0.23100480150123001</c:v>
                </c:pt>
                <c:pt idx="3044">
                  <c:v>-6.9928054377815102E-3</c:v>
                </c:pt>
                <c:pt idx="3045">
                  <c:v>-1.41698137401232</c:v>
                </c:pt>
                <c:pt idx="3046">
                  <c:v>-1.07898730104382</c:v>
                </c:pt>
                <c:pt idx="3047">
                  <c:v>5.8994128167825899E-2</c:v>
                </c:pt>
                <c:pt idx="3048">
                  <c:v>-1.2059836889054001</c:v>
                </c:pt>
                <c:pt idx="3049">
                  <c:v>0.20702280522493499</c:v>
                </c:pt>
                <c:pt idx="3050">
                  <c:v>1.8889848972240499</c:v>
                </c:pt>
                <c:pt idx="3051">
                  <c:v>-0.37398309291693799</c:v>
                </c:pt>
                <c:pt idx="3052">
                  <c:v>-0.302977936308303</c:v>
                </c:pt>
                <c:pt idx="3053">
                  <c:v>-1.4359790990894099</c:v>
                </c:pt>
                <c:pt idx="3054">
                  <c:v>-0.57799872571041999</c:v>
                </c:pt>
                <c:pt idx="3055">
                  <c:v>1.0186105349775101</c:v>
                </c:pt>
                <c:pt idx="3056">
                  <c:v>-0.81598550080614896</c:v>
                </c:pt>
                <c:pt idx="3057">
                  <c:v>-1.05597396528607</c:v>
                </c:pt>
                <c:pt idx="3058">
                  <c:v>2.6050111351457499</c:v>
                </c:pt>
                <c:pt idx="3059">
                  <c:v>-0.72998632400273</c:v>
                </c:pt>
                <c:pt idx="3060">
                  <c:v>-1.5299821827306801</c:v>
                </c:pt>
                <c:pt idx="3061">
                  <c:v>-0.112992426270833</c:v>
                </c:pt>
                <c:pt idx="3062">
                  <c:v>-1.0709875625793801</c:v>
                </c:pt>
                <c:pt idx="3063">
                  <c:v>0.14302417080277099</c:v>
                </c:pt>
                <c:pt idx="3064">
                  <c:v>-1.1119784591159001</c:v>
                </c:pt>
                <c:pt idx="3065">
                  <c:v>0.482006871283433</c:v>
                </c:pt>
                <c:pt idx="3066">
                  <c:v>-0.55499854836760099</c:v>
                </c:pt>
                <c:pt idx="3067">
                  <c:v>-1.0260052818218399</c:v>
                </c:pt>
                <c:pt idx="3068">
                  <c:v>-2.1789653419334298</c:v>
                </c:pt>
                <c:pt idx="3069">
                  <c:v>-0.221016316599495</c:v>
                </c:pt>
                <c:pt idx="3070">
                  <c:v>-0.265988229645788</c:v>
                </c:pt>
                <c:pt idx="3071">
                  <c:v>-0.36597878066292</c:v>
                </c:pt>
                <c:pt idx="3072">
                  <c:v>-3.9986460264294303E-2</c:v>
                </c:pt>
                <c:pt idx="3073">
                  <c:v>-1.08697970465336</c:v>
                </c:pt>
                <c:pt idx="3074">
                  <c:v>-0.91098616098321405</c:v>
                </c:pt>
                <c:pt idx="3075">
                  <c:v>-0.83298634776487801</c:v>
                </c:pt>
                <c:pt idx="3076">
                  <c:v>-0.413986158362877</c:v>
                </c:pt>
                <c:pt idx="3077">
                  <c:v>-0.44899891618516502</c:v>
                </c:pt>
                <c:pt idx="3078">
                  <c:v>-1.00997934080693</c:v>
                </c:pt>
                <c:pt idx="3079">
                  <c:v>-0.23497670581461599</c:v>
                </c:pt>
                <c:pt idx="3080">
                  <c:v>-4.3979881295510101E-2</c:v>
                </c:pt>
                <c:pt idx="3081">
                  <c:v>-0.13598451364887601</c:v>
                </c:pt>
                <c:pt idx="3082">
                  <c:v>-0.65298738821854596</c:v>
                </c:pt>
                <c:pt idx="3083">
                  <c:v>0.11098546753632001</c:v>
                </c:pt>
                <c:pt idx="3084">
                  <c:v>-2.0619804977424501</c:v>
                </c:pt>
                <c:pt idx="3085">
                  <c:v>-1.0519795860155501</c:v>
                </c:pt>
                <c:pt idx="3086">
                  <c:v>-1.2299734620702301</c:v>
                </c:pt>
                <c:pt idx="3087">
                  <c:v>-0.73597457659917698</c:v>
                </c:pt>
                <c:pt idx="3088">
                  <c:v>-1.38496633554985</c:v>
                </c:pt>
                <c:pt idx="3089">
                  <c:v>-0.85498050206199205</c:v>
                </c:pt>
                <c:pt idx="3090">
                  <c:v>-0.86398907182280904</c:v>
                </c:pt>
                <c:pt idx="3091">
                  <c:v>-0.85798499252442895</c:v>
                </c:pt>
                <c:pt idx="3092">
                  <c:v>-0.79298195221589396</c:v>
                </c:pt>
                <c:pt idx="3093">
                  <c:v>-0.17198843994834101</c:v>
                </c:pt>
                <c:pt idx="3094">
                  <c:v>0.31102306325770501</c:v>
                </c:pt>
                <c:pt idx="3095">
                  <c:v>0.48901767653776002</c:v>
                </c:pt>
                <c:pt idx="3096">
                  <c:v>-0.44998546252932198</c:v>
                </c:pt>
                <c:pt idx="3097">
                  <c:v>0.90301213544974201</c:v>
                </c:pt>
                <c:pt idx="3098">
                  <c:v>-0.97200708339222597</c:v>
                </c:pt>
                <c:pt idx="3099">
                  <c:v>-0.79198605332333405</c:v>
                </c:pt>
                <c:pt idx="3100">
                  <c:v>-3.3998511779553299E-2</c:v>
                </c:pt>
                <c:pt idx="3101">
                  <c:v>-6.2978667440884803E-2</c:v>
                </c:pt>
                <c:pt idx="3102">
                  <c:v>-0.61999561763643796</c:v>
                </c:pt>
                <c:pt idx="3103">
                  <c:v>-1.85198479674288</c:v>
                </c:pt>
                <c:pt idx="3104">
                  <c:v>-0.93699265833858203</c:v>
                </c:pt>
                <c:pt idx="3105">
                  <c:v>-1.5709992250109599</c:v>
                </c:pt>
                <c:pt idx="3106">
                  <c:v>-1.57498254759187</c:v>
                </c:pt>
                <c:pt idx="3107">
                  <c:v>-0.48298446151236102</c:v>
                </c:pt>
                <c:pt idx="3108">
                  <c:v>-0.81702844020852705</c:v>
                </c:pt>
                <c:pt idx="3109">
                  <c:v>-0.55597623582870104</c:v>
                </c:pt>
                <c:pt idx="3110">
                  <c:v>-1.0349823428738301</c:v>
                </c:pt>
                <c:pt idx="3111">
                  <c:v>-0.75599555650128003</c:v>
                </c:pt>
                <c:pt idx="3112">
                  <c:v>1.07100402281075</c:v>
                </c:pt>
                <c:pt idx="3113">
                  <c:v>-0.11498500089279901</c:v>
                </c:pt>
                <c:pt idx="3114">
                  <c:v>-0.80698116726556901</c:v>
                </c:pt>
                <c:pt idx="3115">
                  <c:v>-0.82097538944669701</c:v>
                </c:pt>
                <c:pt idx="3116">
                  <c:v>0.35898863318157498</c:v>
                </c:pt>
                <c:pt idx="3117">
                  <c:v>-0.65299457022493601</c:v>
                </c:pt>
                <c:pt idx="3118">
                  <c:v>-0.86097403845371401</c:v>
                </c:pt>
                <c:pt idx="3119">
                  <c:v>-1.3579871325681301</c:v>
                </c:pt>
                <c:pt idx="3120">
                  <c:v>-0.907986880598184</c:v>
                </c:pt>
                <c:pt idx="3121">
                  <c:v>-0.28599175198482102</c:v>
                </c:pt>
                <c:pt idx="3122">
                  <c:v>-1.2359908680785701</c:v>
                </c:pt>
                <c:pt idx="3123">
                  <c:v>0.58401640719458003</c:v>
                </c:pt>
                <c:pt idx="3124">
                  <c:v>-1.3779822193606199</c:v>
                </c:pt>
                <c:pt idx="3125">
                  <c:v>0.26002337931992903</c:v>
                </c:pt>
                <c:pt idx="3126">
                  <c:v>-2.2109653519334298</c:v>
                </c:pt>
                <c:pt idx="3127">
                  <c:v>-1.16597299173211</c:v>
                </c:pt>
                <c:pt idx="3128">
                  <c:v>-0.17598940378451899</c:v>
                </c:pt>
                <c:pt idx="3129">
                  <c:v>6.2022666684169697E-2</c:v>
                </c:pt>
                <c:pt idx="3130">
                  <c:v>-1.1629833886728</c:v>
                </c:pt>
                <c:pt idx="3131">
                  <c:v>0.76801999876272398</c:v>
                </c:pt>
                <c:pt idx="3132">
                  <c:v>-1.2739768872820501</c:v>
                </c:pt>
                <c:pt idx="3133">
                  <c:v>1.3050181993393699</c:v>
                </c:pt>
                <c:pt idx="3134">
                  <c:v>0.46301538872890302</c:v>
                </c:pt>
                <c:pt idx="3135">
                  <c:v>-1.10899351513297</c:v>
                </c:pt>
                <c:pt idx="3136">
                  <c:v>0.65801814743328302</c:v>
                </c:pt>
                <c:pt idx="3137">
                  <c:v>-1.37197228214861</c:v>
                </c:pt>
                <c:pt idx="3138">
                  <c:v>-1.3459739472971699</c:v>
                </c:pt>
                <c:pt idx="3139">
                  <c:v>-0.64600620494124095</c:v>
                </c:pt>
                <c:pt idx="3140">
                  <c:v>0.77301799755424006</c:v>
                </c:pt>
                <c:pt idx="3141">
                  <c:v>-0.99598320842158505</c:v>
                </c:pt>
                <c:pt idx="3142">
                  <c:v>-6.6988070069709901E-2</c:v>
                </c:pt>
                <c:pt idx="3143">
                  <c:v>-1.5499948301587501</c:v>
                </c:pt>
                <c:pt idx="3144">
                  <c:v>-1.22698895108422</c:v>
                </c:pt>
                <c:pt idx="3145">
                  <c:v>-0.56299276613140403</c:v>
                </c:pt>
                <c:pt idx="3146">
                  <c:v>-1.1579703915153901</c:v>
                </c:pt>
                <c:pt idx="3147">
                  <c:v>0.40600795755992403</c:v>
                </c:pt>
                <c:pt idx="3148">
                  <c:v>-0.82597099927367401</c:v>
                </c:pt>
                <c:pt idx="3149">
                  <c:v>-1.6169967473281199</c:v>
                </c:pt>
                <c:pt idx="3150">
                  <c:v>0.13100196763180499</c:v>
                </c:pt>
                <c:pt idx="3151">
                  <c:v>-0.64198782363765905</c:v>
                </c:pt>
                <c:pt idx="3152">
                  <c:v>-0.80798051061481801</c:v>
                </c:pt>
                <c:pt idx="3153">
                  <c:v>-1.5869861800281699</c:v>
                </c:pt>
                <c:pt idx="3154">
                  <c:v>1.21999727144561</c:v>
                </c:pt>
                <c:pt idx="3155">
                  <c:v>-1.12496435416371</c:v>
                </c:pt>
                <c:pt idx="3156">
                  <c:v>-0.60299819582450798</c:v>
                </c:pt>
                <c:pt idx="3157">
                  <c:v>-1.41297518757817</c:v>
                </c:pt>
                <c:pt idx="3158">
                  <c:v>-1.00498195945506</c:v>
                </c:pt>
                <c:pt idx="3159">
                  <c:v>-1.3039729510286</c:v>
                </c:pt>
                <c:pt idx="3160">
                  <c:v>-1.89899387584503</c:v>
                </c:pt>
                <c:pt idx="3161">
                  <c:v>-1.46598747634475</c:v>
                </c:pt>
                <c:pt idx="3162">
                  <c:v>-0.87297815882215501</c:v>
                </c:pt>
                <c:pt idx="3163">
                  <c:v>-0.382990406661604</c:v>
                </c:pt>
                <c:pt idx="3164">
                  <c:v>-0.68299350211755305</c:v>
                </c:pt>
                <c:pt idx="3165">
                  <c:v>0.47702364957989302</c:v>
                </c:pt>
                <c:pt idx="3166">
                  <c:v>-1.0539755689723</c:v>
                </c:pt>
                <c:pt idx="3167">
                  <c:v>0.72800760690836697</c:v>
                </c:pt>
                <c:pt idx="3168">
                  <c:v>1.82001335142375</c:v>
                </c:pt>
                <c:pt idx="3169">
                  <c:v>5.5001688290738503E-2</c:v>
                </c:pt>
                <c:pt idx="3170">
                  <c:v>-1.7220042667238</c:v>
                </c:pt>
                <c:pt idx="3171">
                  <c:v>-0.897982611390855</c:v>
                </c:pt>
                <c:pt idx="3172">
                  <c:v>-0.29000619433206698</c:v>
                </c:pt>
                <c:pt idx="3173">
                  <c:v>-1.0209925938551101</c:v>
                </c:pt>
                <c:pt idx="3174">
                  <c:v>-2.0240156103659901</c:v>
                </c:pt>
                <c:pt idx="3175">
                  <c:v>-0.58099909636682601</c:v>
                </c:pt>
                <c:pt idx="3176">
                  <c:v>-0.74699139946335502</c:v>
                </c:pt>
                <c:pt idx="3177">
                  <c:v>-1.3769897115469101</c:v>
                </c:pt>
                <c:pt idx="3178">
                  <c:v>-0.62797947064775705</c:v>
                </c:pt>
                <c:pt idx="3179">
                  <c:v>-0.49099801236819401</c:v>
                </c:pt>
                <c:pt idx="3180">
                  <c:v>2.9570163197340098</c:v>
                </c:pt>
                <c:pt idx="3181">
                  <c:v>-1.34197089996691</c:v>
                </c:pt>
                <c:pt idx="3182">
                  <c:v>-0.53798519479895601</c:v>
                </c:pt>
                <c:pt idx="3183">
                  <c:v>0.34297057693032201</c:v>
                </c:pt>
                <c:pt idx="3184">
                  <c:v>-0.62298150936244601</c:v>
                </c:pt>
                <c:pt idx="3185">
                  <c:v>0.26100141711087699</c:v>
                </c:pt>
                <c:pt idx="3186">
                  <c:v>-1.24498235268937</c:v>
                </c:pt>
                <c:pt idx="3187">
                  <c:v>-1.5669848267428801</c:v>
                </c:pt>
                <c:pt idx="3188">
                  <c:v>-1.3209937042673401</c:v>
                </c:pt>
                <c:pt idx="3189">
                  <c:v>-0.50999698588068298</c:v>
                </c:pt>
                <c:pt idx="3190">
                  <c:v>0.73701212294167495</c:v>
                </c:pt>
                <c:pt idx="3191">
                  <c:v>-0.79497464302251897</c:v>
                </c:pt>
                <c:pt idx="3192">
                  <c:v>-0.467976777282055</c:v>
                </c:pt>
                <c:pt idx="3193">
                  <c:v>-1.25600939141095</c:v>
                </c:pt>
                <c:pt idx="3194">
                  <c:v>-0.57797220317471598</c:v>
                </c:pt>
                <c:pt idx="3195">
                  <c:v>-1.6609805778426301</c:v>
                </c:pt>
                <c:pt idx="3196">
                  <c:v>-1.6609805778426301</c:v>
                </c:pt>
                <c:pt idx="3197">
                  <c:v>-1.03297826284683</c:v>
                </c:pt>
                <c:pt idx="3198">
                  <c:v>-1.6320001013983101</c:v>
                </c:pt>
                <c:pt idx="3199">
                  <c:v>-0.86498432747700105</c:v>
                </c:pt>
                <c:pt idx="3200">
                  <c:v>0.53401189848414499</c:v>
                </c:pt>
                <c:pt idx="3201">
                  <c:v>1.50122134450948E-2</c:v>
                </c:pt>
                <c:pt idx="3202">
                  <c:v>-1.5539893969827601</c:v>
                </c:pt>
                <c:pt idx="3203">
                  <c:v>-0.47399605393085797</c:v>
                </c:pt>
                <c:pt idx="3204">
                  <c:v>-0.87698894657443605</c:v>
                </c:pt>
                <c:pt idx="3205">
                  <c:v>0.39400350349291502</c:v>
                </c:pt>
                <c:pt idx="3206">
                  <c:v>-1.1239789897427599</c:v>
                </c:pt>
                <c:pt idx="3207">
                  <c:v>-7.4984399193148699E-2</c:v>
                </c:pt>
                <c:pt idx="3208">
                  <c:v>-2.0059649729701698</c:v>
                </c:pt>
                <c:pt idx="3209">
                  <c:v>0.192020786804631</c:v>
                </c:pt>
                <c:pt idx="3210">
                  <c:v>-0.88198482740735695</c:v>
                </c:pt>
                <c:pt idx="3211">
                  <c:v>-0.31698340046990098</c:v>
                </c:pt>
                <c:pt idx="3212">
                  <c:v>-0.99198935293892998</c:v>
                </c:pt>
                <c:pt idx="3213">
                  <c:v>-1.4109969674738201</c:v>
                </c:pt>
                <c:pt idx="3214">
                  <c:v>-1.1419941744165401</c:v>
                </c:pt>
                <c:pt idx="3215">
                  <c:v>0.69100879073146604</c:v>
                </c:pt>
                <c:pt idx="3216">
                  <c:v>-9.7989378925283005E-2</c:v>
                </c:pt>
                <c:pt idx="3217">
                  <c:v>-0.220981482096024</c:v>
                </c:pt>
                <c:pt idx="3218">
                  <c:v>-0.62798193091708998</c:v>
                </c:pt>
                <c:pt idx="3219">
                  <c:v>0.969005168405072</c:v>
                </c:pt>
                <c:pt idx="3220">
                  <c:v>-9.5982066902617694E-2</c:v>
                </c:pt>
                <c:pt idx="3221">
                  <c:v>-0.20498936091262501</c:v>
                </c:pt>
                <c:pt idx="3222">
                  <c:v>-1.0589933710034101</c:v>
                </c:pt>
                <c:pt idx="3223">
                  <c:v>0.54402035721045505</c:v>
                </c:pt>
                <c:pt idx="3224">
                  <c:v>-0.80898478770426296</c:v>
                </c:pt>
                <c:pt idx="3225">
                  <c:v>-0.30999677530258402</c:v>
                </c:pt>
                <c:pt idx="3226">
                  <c:v>0.38500145231447402</c:v>
                </c:pt>
                <c:pt idx="3227">
                  <c:v>0.129016128072344</c:v>
                </c:pt>
                <c:pt idx="3228">
                  <c:v>-0.603995936592022</c:v>
                </c:pt>
                <c:pt idx="3229">
                  <c:v>-0.567976851507491</c:v>
                </c:pt>
                <c:pt idx="3230">
                  <c:v>-1.27698527559387</c:v>
                </c:pt>
                <c:pt idx="3231">
                  <c:v>-1.79870642290163E-2</c:v>
                </c:pt>
                <c:pt idx="3232">
                  <c:v>-0.58499285831716896</c:v>
                </c:pt>
                <c:pt idx="3233">
                  <c:v>3.1996672846256298E-2</c:v>
                </c:pt>
                <c:pt idx="3234">
                  <c:v>-0.66997498399770306</c:v>
                </c:pt>
                <c:pt idx="3235">
                  <c:v>-1.2709769325068401</c:v>
                </c:pt>
                <c:pt idx="3236">
                  <c:v>0.78901924699515202</c:v>
                </c:pt>
                <c:pt idx="3237">
                  <c:v>-1.29499336099324</c:v>
                </c:pt>
                <c:pt idx="3238">
                  <c:v>-1.19498474165019</c:v>
                </c:pt>
                <c:pt idx="3239">
                  <c:v>-0.77901196802421102</c:v>
                </c:pt>
                <c:pt idx="3240">
                  <c:v>-1.5779858132512401</c:v>
                </c:pt>
                <c:pt idx="3241">
                  <c:v>-1.80398340658089</c:v>
                </c:pt>
                <c:pt idx="3242">
                  <c:v>-1.44398545409787</c:v>
                </c:pt>
                <c:pt idx="3243">
                  <c:v>-1.1819792204306301</c:v>
                </c:pt>
                <c:pt idx="3244">
                  <c:v>-1.57300518164911</c:v>
                </c:pt>
                <c:pt idx="3245">
                  <c:v>-1.71697675503872</c:v>
                </c:pt>
                <c:pt idx="3246">
                  <c:v>0.59602308000058701</c:v>
                </c:pt>
                <c:pt idx="3247">
                  <c:v>-2.4199915731627</c:v>
                </c:pt>
                <c:pt idx="3248">
                  <c:v>-0.34898126761786002</c:v>
                </c:pt>
                <c:pt idx="3249">
                  <c:v>-1.3449649542128901</c:v>
                </c:pt>
                <c:pt idx="3250">
                  <c:v>-1.2379824404280999</c:v>
                </c:pt>
                <c:pt idx="3251">
                  <c:v>2.0800020872170299</c:v>
                </c:pt>
                <c:pt idx="3252">
                  <c:v>-0.39698806034830902</c:v>
                </c:pt>
                <c:pt idx="3253">
                  <c:v>-0.531996311327811</c:v>
                </c:pt>
                <c:pt idx="3254">
                  <c:v>-0.33599073181708999</c:v>
                </c:pt>
                <c:pt idx="3255">
                  <c:v>-7.197766768687E-2</c:v>
                </c:pt>
                <c:pt idx="3256">
                  <c:v>-0.740974388377447</c:v>
                </c:pt>
                <c:pt idx="3257">
                  <c:v>-0.325971498887141</c:v>
                </c:pt>
                <c:pt idx="3258">
                  <c:v>-0.73997823209588698</c:v>
                </c:pt>
                <c:pt idx="3259">
                  <c:v>-1.5109716591489299</c:v>
                </c:pt>
                <c:pt idx="3260">
                  <c:v>0.43100629830430198</c:v>
                </c:pt>
                <c:pt idx="3261">
                  <c:v>-1.07596476355287</c:v>
                </c:pt>
                <c:pt idx="3262">
                  <c:v>-1.57299314033607</c:v>
                </c:pt>
                <c:pt idx="3263">
                  <c:v>-1.28799470807726</c:v>
                </c:pt>
                <c:pt idx="3264">
                  <c:v>-1.0377541352786199</c:v>
                </c:pt>
                <c:pt idx="3265">
                  <c:v>-1.12697520024138</c:v>
                </c:pt>
                <c:pt idx="3266">
                  <c:v>5.3993527476789899E-2</c:v>
                </c:pt>
                <c:pt idx="3267">
                  <c:v>-0.85097281672528802</c:v>
                </c:pt>
                <c:pt idx="3268">
                  <c:v>4.6017275196080898E-2</c:v>
                </c:pt>
                <c:pt idx="3269">
                  <c:v>-4.8973995286075503E-2</c:v>
                </c:pt>
                <c:pt idx="3270">
                  <c:v>-1.4015351582445399</c:v>
                </c:pt>
                <c:pt idx="3271">
                  <c:v>0.70100834699044201</c:v>
                </c:pt>
                <c:pt idx="3272">
                  <c:v>-0.54298481768455797</c:v>
                </c:pt>
                <c:pt idx="3273">
                  <c:v>-0.18299289613140399</c:v>
                </c:pt>
                <c:pt idx="3274">
                  <c:v>-1.1129897345130799</c:v>
                </c:pt>
                <c:pt idx="3275">
                  <c:v>0.19201826419557599</c:v>
                </c:pt>
                <c:pt idx="3276">
                  <c:v>-0.83397357029893704</c:v>
                </c:pt>
                <c:pt idx="3277">
                  <c:v>-0.89698398992777895</c:v>
                </c:pt>
                <c:pt idx="3278">
                  <c:v>-0.21700000999999899</c:v>
                </c:pt>
                <c:pt idx="3279">
                  <c:v>-1.2379748257321399</c:v>
                </c:pt>
                <c:pt idx="3280">
                  <c:v>-1.31798453442673</c:v>
                </c:pt>
                <c:pt idx="3281">
                  <c:v>-0.82699230772829302</c:v>
                </c:pt>
                <c:pt idx="3282">
                  <c:v>0.170029450397438</c:v>
                </c:pt>
                <c:pt idx="3283">
                  <c:v>-0.865163530560908</c:v>
                </c:pt>
                <c:pt idx="3284">
                  <c:v>-1.36599447824826</c:v>
                </c:pt>
                <c:pt idx="3285">
                  <c:v>-1.0119852515993</c:v>
                </c:pt>
                <c:pt idx="3286">
                  <c:v>-0.56900334241206596</c:v>
                </c:pt>
                <c:pt idx="3287">
                  <c:v>-0.82899763804405902</c:v>
                </c:pt>
                <c:pt idx="3288">
                  <c:v>-1.2519789645788399</c:v>
                </c:pt>
                <c:pt idx="3289">
                  <c:v>0.77201687445176703</c:v>
                </c:pt>
                <c:pt idx="3290">
                  <c:v>-0.17198802444737099</c:v>
                </c:pt>
                <c:pt idx="3291">
                  <c:v>-0.10000592042367799</c:v>
                </c:pt>
                <c:pt idx="3292">
                  <c:v>-1.3519909529766401</c:v>
                </c:pt>
                <c:pt idx="3293">
                  <c:v>-0.140982465112199</c:v>
                </c:pt>
                <c:pt idx="3294">
                  <c:v>-0.365992122452099</c:v>
                </c:pt>
                <c:pt idx="3295">
                  <c:v>-5.49926758240274E-2</c:v>
                </c:pt>
                <c:pt idx="3296">
                  <c:v>-0.554976369263942</c:v>
                </c:pt>
                <c:pt idx="3297">
                  <c:v>1.0260147881358299</c:v>
                </c:pt>
                <c:pt idx="3298">
                  <c:v>0.33700409870056902</c:v>
                </c:pt>
                <c:pt idx="3299">
                  <c:v>-0.84498715366521604</c:v>
                </c:pt>
                <c:pt idx="3300">
                  <c:v>-0.720025471340631</c:v>
                </c:pt>
                <c:pt idx="3301">
                  <c:v>0.90802048367381405</c:v>
                </c:pt>
                <c:pt idx="3302">
                  <c:v>-1.35498451624456</c:v>
                </c:pt>
                <c:pt idx="3303">
                  <c:v>-1.5059848367428801</c:v>
                </c:pt>
                <c:pt idx="3304">
                  <c:v>-1.3449872155836899</c:v>
                </c:pt>
                <c:pt idx="3305">
                  <c:v>0.98201421237938402</c:v>
                </c:pt>
                <c:pt idx="3306">
                  <c:v>-0.49498677147373199</c:v>
                </c:pt>
                <c:pt idx="3307">
                  <c:v>1.4499975581770701</c:v>
                </c:pt>
                <c:pt idx="3308">
                  <c:v>-1.12397156914893</c:v>
                </c:pt>
                <c:pt idx="3309">
                  <c:v>-0.51997781903569196</c:v>
                </c:pt>
                <c:pt idx="3310">
                  <c:v>-1.39997700460188</c:v>
                </c:pt>
                <c:pt idx="3311">
                  <c:v>2.2981804806795798E-2</c:v>
                </c:pt>
                <c:pt idx="3312">
                  <c:v>-5.29864260570009E-2</c:v>
                </c:pt>
                <c:pt idx="3313">
                  <c:v>-2.20196949143616E-2</c:v>
                </c:pt>
                <c:pt idx="3314">
                  <c:v>-1.4969839029915299</c:v>
                </c:pt>
                <c:pt idx="3315">
                  <c:v>-4.1982283629699003E-2</c:v>
                </c:pt>
                <c:pt idx="3316">
                  <c:v>-0.20097923178322699</c:v>
                </c:pt>
                <c:pt idx="3317">
                  <c:v>-1.2499807213104499</c:v>
                </c:pt>
                <c:pt idx="3318">
                  <c:v>-0.73799289902044596</c:v>
                </c:pt>
                <c:pt idx="3319">
                  <c:v>-0.64699369931947204</c:v>
                </c:pt>
                <c:pt idx="3320">
                  <c:v>-1.61900422281203</c:v>
                </c:pt>
                <c:pt idx="3321">
                  <c:v>-0.20799168198481999</c:v>
                </c:pt>
                <c:pt idx="3322">
                  <c:v>-0.14298157514349899</c:v>
                </c:pt>
                <c:pt idx="3323">
                  <c:v>2.0012440702445299E-2</c:v>
                </c:pt>
                <c:pt idx="3324">
                  <c:v>6.6012200579434702E-2</c:v>
                </c:pt>
                <c:pt idx="3325">
                  <c:v>-1.0279800201732301</c:v>
                </c:pt>
                <c:pt idx="3326">
                  <c:v>-0.546018527873811</c:v>
                </c:pt>
                <c:pt idx="3327">
                  <c:v>-2.9688255762377802E-3</c:v>
                </c:pt>
                <c:pt idx="3328">
                  <c:v>-1.36197658233066</c:v>
                </c:pt>
                <c:pt idx="3329">
                  <c:v>-1.9595091513994201</c:v>
                </c:pt>
                <c:pt idx="3330">
                  <c:v>-1.64698773534476</c:v>
                </c:pt>
                <c:pt idx="3331">
                  <c:v>-1.3219154108281601</c:v>
                </c:pt>
                <c:pt idx="3332">
                  <c:v>1.5250088344606401</c:v>
                </c:pt>
                <c:pt idx="3333">
                  <c:v>5.2997755717617299E-2</c:v>
                </c:pt>
                <c:pt idx="3334">
                  <c:v>-0.82599224077835398</c:v>
                </c:pt>
                <c:pt idx="3335">
                  <c:v>-0.32599504314338001</c:v>
                </c:pt>
                <c:pt idx="3336">
                  <c:v>-1.6059965858429399</c:v>
                </c:pt>
                <c:pt idx="3337">
                  <c:v>-1.1518277453447601</c:v>
                </c:pt>
                <c:pt idx="3338">
                  <c:v>-0.96497929241093705</c:v>
                </c:pt>
                <c:pt idx="3339">
                  <c:v>1.8780061061816899</c:v>
                </c:pt>
                <c:pt idx="3340">
                  <c:v>-0.403989644470367</c:v>
                </c:pt>
                <c:pt idx="3341">
                  <c:v>-0.62898088832030996</c:v>
                </c:pt>
                <c:pt idx="3342">
                  <c:v>-1.01698376668354</c:v>
                </c:pt>
                <c:pt idx="3343">
                  <c:v>-0.72698897684405095</c:v>
                </c:pt>
                <c:pt idx="3344">
                  <c:v>0.79402373589203301</c:v>
                </c:pt>
                <c:pt idx="3345">
                  <c:v>0.23400136584908901</c:v>
                </c:pt>
                <c:pt idx="3346">
                  <c:v>-0.69900606196806803</c:v>
                </c:pt>
                <c:pt idx="3347">
                  <c:v>-0.1909903524456</c:v>
                </c:pt>
                <c:pt idx="3348">
                  <c:v>0.14752827021324499</c:v>
                </c:pt>
                <c:pt idx="3349">
                  <c:v>-1.4359730267633199</c:v>
                </c:pt>
                <c:pt idx="3350">
                  <c:v>0.56700858494891004</c:v>
                </c:pt>
                <c:pt idx="3351">
                  <c:v>-0.26699803236819403</c:v>
                </c:pt>
                <c:pt idx="3352">
                  <c:v>0.39800000000000002</c:v>
                </c:pt>
                <c:pt idx="3353">
                  <c:v>-1.0229940264481501</c:v>
                </c:pt>
                <c:pt idx="3354">
                  <c:v>0.99795368557017305</c:v>
                </c:pt>
                <c:pt idx="3355">
                  <c:v>-0.51997669434975202</c:v>
                </c:pt>
                <c:pt idx="3356">
                  <c:v>0.54702032156151903</c:v>
                </c:pt>
                <c:pt idx="3357">
                  <c:v>-0.55097816492646201</c:v>
                </c:pt>
                <c:pt idx="3358">
                  <c:v>-1.8119902080064301</c:v>
                </c:pt>
                <c:pt idx="3359">
                  <c:v>3.1590157613615699</c:v>
                </c:pt>
                <c:pt idx="3360">
                  <c:v>-0.41901330138020698</c:v>
                </c:pt>
                <c:pt idx="3361">
                  <c:v>0.25802510354104102</c:v>
                </c:pt>
                <c:pt idx="3362">
                  <c:v>-0.56800686684736001</c:v>
                </c:pt>
                <c:pt idx="3363">
                  <c:v>-1.41798478125186</c:v>
                </c:pt>
                <c:pt idx="3364">
                  <c:v>-0.36297961508690102</c:v>
                </c:pt>
                <c:pt idx="3365">
                  <c:v>-0.59699409034960604</c:v>
                </c:pt>
                <c:pt idx="3366">
                  <c:v>-0.89998932627589101</c:v>
                </c:pt>
                <c:pt idx="3367">
                  <c:v>-0.883976469840699</c:v>
                </c:pt>
                <c:pt idx="3368">
                  <c:v>-1.19997927914245</c:v>
                </c:pt>
                <c:pt idx="3369">
                  <c:v>-0.81798493711756703</c:v>
                </c:pt>
                <c:pt idx="3370">
                  <c:v>-0.58798173211374505</c:v>
                </c:pt>
                <c:pt idx="3371">
                  <c:v>-0.63298355690363095</c:v>
                </c:pt>
                <c:pt idx="3372">
                  <c:v>-0.994994100349607</c:v>
                </c:pt>
                <c:pt idx="3373">
                  <c:v>-0.52597529709284596</c:v>
                </c:pt>
                <c:pt idx="3374">
                  <c:v>-0.97699141946335299</c:v>
                </c:pt>
                <c:pt idx="3375">
                  <c:v>7.3019168555515199E-2</c:v>
                </c:pt>
                <c:pt idx="3376">
                  <c:v>-0.98197711852260805</c:v>
                </c:pt>
                <c:pt idx="3377">
                  <c:v>1.7610112697950699</c:v>
                </c:pt>
                <c:pt idx="3378">
                  <c:v>-0.63299868925261304</c:v>
                </c:pt>
                <c:pt idx="3379">
                  <c:v>-0.43598998851191301</c:v>
                </c:pt>
                <c:pt idx="3380">
                  <c:v>-1.21398041905172</c:v>
                </c:pt>
                <c:pt idx="3381">
                  <c:v>-0.12598475710537699</c:v>
                </c:pt>
                <c:pt idx="3382">
                  <c:v>-1.73197920687629</c:v>
                </c:pt>
                <c:pt idx="3383">
                  <c:v>-1.92400394576138</c:v>
                </c:pt>
                <c:pt idx="3384">
                  <c:v>-0.27999847968198999</c:v>
                </c:pt>
                <c:pt idx="3385">
                  <c:v>-0.62499367342970302</c:v>
                </c:pt>
                <c:pt idx="3386">
                  <c:v>-2.6668454797232798E-2</c:v>
                </c:pt>
                <c:pt idx="3387">
                  <c:v>-0.63298395100021398</c:v>
                </c:pt>
                <c:pt idx="3388">
                  <c:v>-1.37298399729021</c:v>
                </c:pt>
                <c:pt idx="3389">
                  <c:v>0.53100098096330195</c:v>
                </c:pt>
                <c:pt idx="3390">
                  <c:v>7.0242752336814899E-3</c:v>
                </c:pt>
                <c:pt idx="3391">
                  <c:v>-1.4599599725271</c:v>
                </c:pt>
                <c:pt idx="3392">
                  <c:v>-0.61897932794308697</c:v>
                </c:pt>
                <c:pt idx="3393">
                  <c:v>-0.43698284331453202</c:v>
                </c:pt>
                <c:pt idx="3394">
                  <c:v>-0.86098538914976297</c:v>
                </c:pt>
                <c:pt idx="3395">
                  <c:v>-0.95898349658089499</c:v>
                </c:pt>
                <c:pt idx="3396">
                  <c:v>-1.33698719777285</c:v>
                </c:pt>
                <c:pt idx="3397">
                  <c:v>6.70008594861317E-2</c:v>
                </c:pt>
                <c:pt idx="3398">
                  <c:v>-0.26998847696370198</c:v>
                </c:pt>
                <c:pt idx="3399">
                  <c:v>-0.99398677283849601</c:v>
                </c:pt>
                <c:pt idx="3400">
                  <c:v>-0.627987958618205</c:v>
                </c:pt>
                <c:pt idx="3401">
                  <c:v>6.6021908315220895E-2</c:v>
                </c:pt>
                <c:pt idx="3402">
                  <c:v>-4.29819394550571E-2</c:v>
                </c:pt>
                <c:pt idx="3403">
                  <c:v>-1.54298370325582</c:v>
                </c:pt>
                <c:pt idx="3404">
                  <c:v>-0.262021473779325</c:v>
                </c:pt>
                <c:pt idx="3405">
                  <c:v>0.54699184430738201</c:v>
                </c:pt>
                <c:pt idx="3406">
                  <c:v>0.14300606089477499</c:v>
                </c:pt>
                <c:pt idx="3407">
                  <c:v>-0.398994993143379</c:v>
                </c:pt>
                <c:pt idx="3408">
                  <c:v>-0.97398725137627096</c:v>
                </c:pt>
                <c:pt idx="3409">
                  <c:v>0.10802040226757501</c:v>
                </c:pt>
                <c:pt idx="3410">
                  <c:v>-0.84800342259803296</c:v>
                </c:pt>
                <c:pt idx="3411">
                  <c:v>-0.86997259806749005</c:v>
                </c:pt>
                <c:pt idx="3412">
                  <c:v>-9.4981658113908199E-2</c:v>
                </c:pt>
                <c:pt idx="3413">
                  <c:v>0.43400121993115198</c:v>
                </c:pt>
                <c:pt idx="3414">
                  <c:v>-1.2159744051480601</c:v>
                </c:pt>
                <c:pt idx="3415">
                  <c:v>-0.229628702859104</c:v>
                </c:pt>
                <c:pt idx="3416">
                  <c:v>-1.5509830443646799</c:v>
                </c:pt>
                <c:pt idx="3417">
                  <c:v>-1.2300206760205901</c:v>
                </c:pt>
                <c:pt idx="3418">
                  <c:v>-0.53599037906843505</c:v>
                </c:pt>
                <c:pt idx="3419">
                  <c:v>-1.4160067578158999</c:v>
                </c:pt>
                <c:pt idx="3420">
                  <c:v>-1.0356067690009401</c:v>
                </c:pt>
                <c:pt idx="3421">
                  <c:v>-0.79099048628048496</c:v>
                </c:pt>
                <c:pt idx="3422">
                  <c:v>-0.84598057792550796</c:v>
                </c:pt>
                <c:pt idx="3423">
                  <c:v>-0.37999917341395301</c:v>
                </c:pt>
                <c:pt idx="3424">
                  <c:v>-1.24397914043063</c:v>
                </c:pt>
                <c:pt idx="3425">
                  <c:v>-1.5109804606148101</c:v>
                </c:pt>
                <c:pt idx="3426">
                  <c:v>-1.4780109436903399</c:v>
                </c:pt>
                <c:pt idx="3427">
                  <c:v>-0.470984973341316</c:v>
                </c:pt>
                <c:pt idx="3428">
                  <c:v>-1.2849861970018399</c:v>
                </c:pt>
                <c:pt idx="3429">
                  <c:v>-1.4780141008669301</c:v>
                </c:pt>
                <c:pt idx="3430">
                  <c:v>-0.26599683530416701</c:v>
                </c:pt>
                <c:pt idx="3431">
                  <c:v>-0.40099892697560102</c:v>
                </c:pt>
                <c:pt idx="3432">
                  <c:v>-1.5389696890063</c:v>
                </c:pt>
                <c:pt idx="3433">
                  <c:v>2.1840092363311601</c:v>
                </c:pt>
                <c:pt idx="3434">
                  <c:v>-1.0049763906283999</c:v>
                </c:pt>
                <c:pt idx="3435">
                  <c:v>-0.47797683250684603</c:v>
                </c:pt>
                <c:pt idx="3436">
                  <c:v>-0.96697698097460905</c:v>
                </c:pt>
                <c:pt idx="3437">
                  <c:v>-1.4399824126893701</c:v>
                </c:pt>
                <c:pt idx="3438">
                  <c:v>-0.122979515559816</c:v>
                </c:pt>
                <c:pt idx="3439">
                  <c:v>-1.25197522317062</c:v>
                </c:pt>
                <c:pt idx="3440">
                  <c:v>-0.28700895303409601</c:v>
                </c:pt>
                <c:pt idx="3441">
                  <c:v>-0.25397283207741</c:v>
                </c:pt>
                <c:pt idx="3442">
                  <c:v>-0.41999196740543898</c:v>
                </c:pt>
                <c:pt idx="3443">
                  <c:v>-0.55998698434834904</c:v>
                </c:pt>
                <c:pt idx="3444">
                  <c:v>-1.45399427663369</c:v>
                </c:pt>
                <c:pt idx="3445">
                  <c:v>-0.88299129686929201</c:v>
                </c:pt>
                <c:pt idx="3446">
                  <c:v>-1.13900595183217</c:v>
                </c:pt>
                <c:pt idx="3447">
                  <c:v>-1.00499135893794</c:v>
                </c:pt>
                <c:pt idx="3448">
                  <c:v>-1.3179878270583201</c:v>
                </c:pt>
                <c:pt idx="3449">
                  <c:v>-1.4709917767159699</c:v>
                </c:pt>
                <c:pt idx="3450">
                  <c:v>-0.81401841787381102</c:v>
                </c:pt>
                <c:pt idx="3451">
                  <c:v>-9.4993623940062402E-2</c:v>
                </c:pt>
                <c:pt idx="3452">
                  <c:v>-0.390976982781569</c:v>
                </c:pt>
                <c:pt idx="3453">
                  <c:v>-0.63698573718872897</c:v>
                </c:pt>
                <c:pt idx="3454">
                  <c:v>-0.429983209235826</c:v>
                </c:pt>
                <c:pt idx="3455">
                  <c:v>-0.38198541409787301</c:v>
                </c:pt>
                <c:pt idx="3456">
                  <c:v>4.98803363514867E-3</c:v>
                </c:pt>
                <c:pt idx="3457">
                  <c:v>0.24000409350926699</c:v>
                </c:pt>
                <c:pt idx="3458">
                  <c:v>-0.29499552503832399</c:v>
                </c:pt>
                <c:pt idx="3459">
                  <c:v>-0.90299183155114104</c:v>
                </c:pt>
                <c:pt idx="3460">
                  <c:v>-0.97598448364033596</c:v>
                </c:pt>
                <c:pt idx="3461">
                  <c:v>-6.2980183961770506E-2</c:v>
                </c:pt>
                <c:pt idx="3462">
                  <c:v>-0.594998715945116</c:v>
                </c:pt>
                <c:pt idx="3463">
                  <c:v>-0.687012331802764</c:v>
                </c:pt>
                <c:pt idx="3464">
                  <c:v>-1.0419856482002501</c:v>
                </c:pt>
                <c:pt idx="3465">
                  <c:v>0.215021441213368</c:v>
                </c:pt>
                <c:pt idx="3466">
                  <c:v>-0.69799864855703597</c:v>
                </c:pt>
                <c:pt idx="3467">
                  <c:v>-0.68797785345698903</c:v>
                </c:pt>
                <c:pt idx="3468">
                  <c:v>-0.40398632773691301</c:v>
                </c:pt>
                <c:pt idx="3469">
                  <c:v>-1.49100394545319</c:v>
                </c:pt>
                <c:pt idx="3470">
                  <c:v>-0.51799786821860005</c:v>
                </c:pt>
                <c:pt idx="3471">
                  <c:v>0.126009563567785</c:v>
                </c:pt>
                <c:pt idx="3472">
                  <c:v>0.425021242559113</c:v>
                </c:pt>
                <c:pt idx="3473">
                  <c:v>-1.16897975482008</c:v>
                </c:pt>
                <c:pt idx="3474">
                  <c:v>-0.60998827602504702</c:v>
                </c:pt>
                <c:pt idx="3475">
                  <c:v>0.67101297977554297</c:v>
                </c:pt>
                <c:pt idx="3476">
                  <c:v>-1.0559873621039799</c:v>
                </c:pt>
                <c:pt idx="3477">
                  <c:v>0.95498138571271496</c:v>
                </c:pt>
                <c:pt idx="3478">
                  <c:v>-0.90497690632042405</c:v>
                </c:pt>
                <c:pt idx="3479">
                  <c:v>-0.50000806589598801</c:v>
                </c:pt>
                <c:pt idx="3480">
                  <c:v>-1.00798462195164</c:v>
                </c:pt>
                <c:pt idx="3481">
                  <c:v>0.35602093790026501</c:v>
                </c:pt>
                <c:pt idx="3482">
                  <c:v>-0.161987715344768</c:v>
                </c:pt>
                <c:pt idx="3483">
                  <c:v>0.17700455568972301</c:v>
                </c:pt>
                <c:pt idx="3484">
                  <c:v>-0.73198992336646296</c:v>
                </c:pt>
                <c:pt idx="3485">
                  <c:v>-0.63197819209588701</c:v>
                </c:pt>
                <c:pt idx="3486">
                  <c:v>-0.22198657276710901</c:v>
                </c:pt>
                <c:pt idx="3487">
                  <c:v>-0.81898288539120101</c:v>
                </c:pt>
                <c:pt idx="3488">
                  <c:v>1.02899684775855</c:v>
                </c:pt>
                <c:pt idx="3489">
                  <c:v>-0.87200115357588004</c:v>
                </c:pt>
                <c:pt idx="3490">
                  <c:v>1.86501304558007</c:v>
                </c:pt>
                <c:pt idx="3491">
                  <c:v>0.94101201431986004</c:v>
                </c:pt>
                <c:pt idx="3492">
                  <c:v>-1.0139846955020599</c:v>
                </c:pt>
                <c:pt idx="3493">
                  <c:v>-1.35398521699552</c:v>
                </c:pt>
                <c:pt idx="3494">
                  <c:v>-0.66498661797872805</c:v>
                </c:pt>
                <c:pt idx="3495">
                  <c:v>-0.43598320418897502</c:v>
                </c:pt>
                <c:pt idx="3496">
                  <c:v>0.69500738742095802</c:v>
                </c:pt>
                <c:pt idx="3497">
                  <c:v>1.0210179706129401</c:v>
                </c:pt>
                <c:pt idx="3498">
                  <c:v>0.97701080006450103</c:v>
                </c:pt>
                <c:pt idx="3499">
                  <c:v>-0.62530557910571405</c:v>
                </c:pt>
                <c:pt idx="3500">
                  <c:v>-0.40198784959435102</c:v>
                </c:pt>
                <c:pt idx="3501">
                  <c:v>-1.41298114889024</c:v>
                </c:pt>
                <c:pt idx="3502">
                  <c:v>-0.68197817269377403</c:v>
                </c:pt>
                <c:pt idx="3503">
                  <c:v>-0.93597176177806796</c:v>
                </c:pt>
                <c:pt idx="3504">
                  <c:v>-0.67997947732111097</c:v>
                </c:pt>
                <c:pt idx="3505">
                  <c:v>-1.25901691582913</c:v>
                </c:pt>
                <c:pt idx="3506">
                  <c:v>-0.30600533662551099</c:v>
                </c:pt>
                <c:pt idx="3507">
                  <c:v>-1.88396491016525</c:v>
                </c:pt>
                <c:pt idx="3508">
                  <c:v>-2.2139797309665799</c:v>
                </c:pt>
                <c:pt idx="3509">
                  <c:v>2.50123585673774E-2</c:v>
                </c:pt>
                <c:pt idx="3510">
                  <c:v>-0.57597869990125605</c:v>
                </c:pt>
                <c:pt idx="3511">
                  <c:v>-1.15798364690363</c:v>
                </c:pt>
                <c:pt idx="3512">
                  <c:v>2.4510015948207502</c:v>
                </c:pt>
                <c:pt idx="3513">
                  <c:v>-0.87898829916224497</c:v>
                </c:pt>
                <c:pt idx="3514">
                  <c:v>0.50099992999999998</c:v>
                </c:pt>
                <c:pt idx="3515">
                  <c:v>-0.617995241483147</c:v>
                </c:pt>
                <c:pt idx="3516">
                  <c:v>1.64100078003414</c:v>
                </c:pt>
                <c:pt idx="3517">
                  <c:v>-1.21498114632242</c:v>
                </c:pt>
                <c:pt idx="3518">
                  <c:v>-1.79397951756742</c:v>
                </c:pt>
                <c:pt idx="3519">
                  <c:v>-1.22799121567464</c:v>
                </c:pt>
                <c:pt idx="3520">
                  <c:v>0.13002781397721999</c:v>
                </c:pt>
                <c:pt idx="3521">
                  <c:v>-1.2079897695209301</c:v>
                </c:pt>
                <c:pt idx="3522">
                  <c:v>-1.0250115073819399</c:v>
                </c:pt>
                <c:pt idx="3523">
                  <c:v>-0.36798252651931601</c:v>
                </c:pt>
                <c:pt idx="3524">
                  <c:v>-0.62699150727535702</c:v>
                </c:pt>
                <c:pt idx="3525">
                  <c:v>-0.52999399239846701</c:v>
                </c:pt>
                <c:pt idx="3526">
                  <c:v>-8.5986869744346994E-2</c:v>
                </c:pt>
                <c:pt idx="3527">
                  <c:v>0.87301019396195101</c:v>
                </c:pt>
                <c:pt idx="3528">
                  <c:v>-0.61798643608841397</c:v>
                </c:pt>
                <c:pt idx="3529">
                  <c:v>-0.89347159163780598</c:v>
                </c:pt>
                <c:pt idx="3530">
                  <c:v>-0.159024323512683</c:v>
                </c:pt>
                <c:pt idx="3531">
                  <c:v>-1.5169877353447601</c:v>
                </c:pt>
                <c:pt idx="3532">
                  <c:v>-0.78397574230202105</c:v>
                </c:pt>
                <c:pt idx="3533">
                  <c:v>-1.5129895684015999</c:v>
                </c:pt>
                <c:pt idx="3534">
                  <c:v>-1.7393499690505501</c:v>
                </c:pt>
                <c:pt idx="3535">
                  <c:v>0.24701444034470599</c:v>
                </c:pt>
                <c:pt idx="3536">
                  <c:v>9.6990417167372001E-2</c:v>
                </c:pt>
                <c:pt idx="3537">
                  <c:v>-0.98399806640144905</c:v>
                </c:pt>
                <c:pt idx="3538">
                  <c:v>-0.890974886743646</c:v>
                </c:pt>
                <c:pt idx="3539">
                  <c:v>-0.98896480969302203</c:v>
                </c:pt>
                <c:pt idx="3540">
                  <c:v>-0.599981113734816</c:v>
                </c:pt>
                <c:pt idx="3541">
                  <c:v>-0.71300295196281105</c:v>
                </c:pt>
                <c:pt idx="3542">
                  <c:v>-0.84097979527216005</c:v>
                </c:pt>
                <c:pt idx="3543">
                  <c:v>-0.64361157901383903</c:v>
                </c:pt>
                <c:pt idx="3544">
                  <c:v>-2.0349979747848299</c:v>
                </c:pt>
                <c:pt idx="3545">
                  <c:v>-0.895980290799956</c:v>
                </c:pt>
                <c:pt idx="3546">
                  <c:v>-0.383973041732111</c:v>
                </c:pt>
                <c:pt idx="3547">
                  <c:v>-0.73497843967520404</c:v>
                </c:pt>
                <c:pt idx="3548">
                  <c:v>-0.80099395307909604</c:v>
                </c:pt>
                <c:pt idx="3549">
                  <c:v>0.351012519063719</c:v>
                </c:pt>
                <c:pt idx="3550">
                  <c:v>-1.7969886521429399</c:v>
                </c:pt>
                <c:pt idx="3551">
                  <c:v>-1.5299821827306801</c:v>
                </c:pt>
                <c:pt idx="3552">
                  <c:v>-3.2991544676626697E-2</c:v>
                </c:pt>
                <c:pt idx="3553">
                  <c:v>-1.09298455457852</c:v>
                </c:pt>
                <c:pt idx="3554">
                  <c:v>-0.80299896087215505</c:v>
                </c:pt>
                <c:pt idx="3555">
                  <c:v>-0.74799754455520295</c:v>
                </c:pt>
                <c:pt idx="3556">
                  <c:v>-0.93897323816442302</c:v>
                </c:pt>
                <c:pt idx="3557">
                  <c:v>-0.65599293722159702</c:v>
                </c:pt>
                <c:pt idx="3558">
                  <c:v>-0.14896924445241599</c:v>
                </c:pt>
                <c:pt idx="3559">
                  <c:v>4.8002084008058499E-2</c:v>
                </c:pt>
                <c:pt idx="3560">
                  <c:v>-0.93697936945122395</c:v>
                </c:pt>
                <c:pt idx="3561">
                  <c:v>0.39000082709667699</c:v>
                </c:pt>
                <c:pt idx="3562">
                  <c:v>-0.35997514158579003</c:v>
                </c:pt>
                <c:pt idx="3563">
                  <c:v>0.170029450397438</c:v>
                </c:pt>
                <c:pt idx="3564">
                  <c:v>-0.88339188194407703</c:v>
                </c:pt>
                <c:pt idx="3565">
                  <c:v>-0.27197613965785999</c:v>
                </c:pt>
                <c:pt idx="3566">
                  <c:v>-0.54200350606060699</c:v>
                </c:pt>
                <c:pt idx="3567">
                  <c:v>-4.2994068475541498E-2</c:v>
                </c:pt>
                <c:pt idx="3568">
                  <c:v>-0.54268156254203204</c:v>
                </c:pt>
                <c:pt idx="3569">
                  <c:v>-0.67698098832030995</c:v>
                </c:pt>
                <c:pt idx="3570">
                  <c:v>1.37999386332107</c:v>
                </c:pt>
                <c:pt idx="3571">
                  <c:v>-0.36796171679393402</c:v>
                </c:pt>
                <c:pt idx="3572">
                  <c:v>-0.49797366542656402</c:v>
                </c:pt>
                <c:pt idx="3573">
                  <c:v>1.8016514971048201E-2</c:v>
                </c:pt>
                <c:pt idx="3574">
                  <c:v>-1.24897867920682</c:v>
                </c:pt>
                <c:pt idx="3575">
                  <c:v>-0.51999442761938297</c:v>
                </c:pt>
                <c:pt idx="3576">
                  <c:v>-0.22299688590674199</c:v>
                </c:pt>
                <c:pt idx="3577">
                  <c:v>-0.57599719247833303</c:v>
                </c:pt>
                <c:pt idx="3578">
                  <c:v>-0.35199306687145998</c:v>
                </c:pt>
                <c:pt idx="3579">
                  <c:v>-1.4299791668763</c:v>
                </c:pt>
                <c:pt idx="3580">
                  <c:v>-0.180978317004102</c:v>
                </c:pt>
                <c:pt idx="3581">
                  <c:v>-0.69999837855174796</c:v>
                </c:pt>
                <c:pt idx="3582">
                  <c:v>0.69601095213294395</c:v>
                </c:pt>
                <c:pt idx="3583">
                  <c:v>-1.28538026348304</c:v>
                </c:pt>
                <c:pt idx="3584">
                  <c:v>-1.1889915253560399</c:v>
                </c:pt>
                <c:pt idx="3585">
                  <c:v>-5.0990049569955301E-2</c:v>
                </c:pt>
                <c:pt idx="3586">
                  <c:v>1.66501183508725</c:v>
                </c:pt>
                <c:pt idx="3587">
                  <c:v>4.7613012000619202E-2</c:v>
                </c:pt>
                <c:pt idx="3588">
                  <c:v>-0.68600199630918901</c:v>
                </c:pt>
                <c:pt idx="3589">
                  <c:v>0.85200961533208397</c:v>
                </c:pt>
                <c:pt idx="3590">
                  <c:v>-0.23098216990178899</c:v>
                </c:pt>
                <c:pt idx="3591">
                  <c:v>-0.87898631810670003</c:v>
                </c:pt>
                <c:pt idx="3592">
                  <c:v>-1.0429722281443401</c:v>
                </c:pt>
                <c:pt idx="3593">
                  <c:v>0.75098654681704402</c:v>
                </c:pt>
                <c:pt idx="3594">
                  <c:v>0.56701867061965605</c:v>
                </c:pt>
                <c:pt idx="3595">
                  <c:v>-1.12398988478618</c:v>
                </c:pt>
                <c:pt idx="3596">
                  <c:v>-0.37399850195836098</c:v>
                </c:pt>
                <c:pt idx="3597">
                  <c:v>-0.63499754322185897</c:v>
                </c:pt>
                <c:pt idx="3598">
                  <c:v>-0.128983516644257</c:v>
                </c:pt>
                <c:pt idx="3599">
                  <c:v>-1.93799701645503</c:v>
                </c:pt>
                <c:pt idx="3600">
                  <c:v>1.01202634764223</c:v>
                </c:pt>
                <c:pt idx="3601">
                  <c:v>-1.0640051664421</c:v>
                </c:pt>
                <c:pt idx="3602">
                  <c:v>1.1840267143716201</c:v>
                </c:pt>
                <c:pt idx="3603">
                  <c:v>-0.96597152509349204</c:v>
                </c:pt>
                <c:pt idx="3604">
                  <c:v>-1.8389821995289799</c:v>
                </c:pt>
                <c:pt idx="3605">
                  <c:v>5.8015703903720003E-2</c:v>
                </c:pt>
                <c:pt idx="3606">
                  <c:v>-0.78798834582695698</c:v>
                </c:pt>
                <c:pt idx="3607">
                  <c:v>-7.8982926389808597E-2</c:v>
                </c:pt>
                <c:pt idx="3608">
                  <c:v>-0.156987644581498</c:v>
                </c:pt>
                <c:pt idx="3609">
                  <c:v>-0.35099448824826002</c:v>
                </c:pt>
                <c:pt idx="3610">
                  <c:v>-1.19397691250684</c:v>
                </c:pt>
                <c:pt idx="3611">
                  <c:v>-0.71398311595504904</c:v>
                </c:pt>
                <c:pt idx="3612">
                  <c:v>0.16900675331833201</c:v>
                </c:pt>
                <c:pt idx="3613">
                  <c:v>-1.3019964824889001</c:v>
                </c:pt>
                <c:pt idx="3614">
                  <c:v>-1.2899884186525401</c:v>
                </c:pt>
                <c:pt idx="3615">
                  <c:v>2.1840136924212001</c:v>
                </c:pt>
                <c:pt idx="3616">
                  <c:v>-0.76000557942733205</c:v>
                </c:pt>
                <c:pt idx="3617">
                  <c:v>-0.577995652804279</c:v>
                </c:pt>
                <c:pt idx="3618">
                  <c:v>-0.88898062437951497</c:v>
                </c:pt>
                <c:pt idx="3619">
                  <c:v>2.2023129747330901E-2</c:v>
                </c:pt>
                <c:pt idx="3620">
                  <c:v>3.2380074507608501</c:v>
                </c:pt>
                <c:pt idx="3621">
                  <c:v>0.12801261401195099</c:v>
                </c:pt>
                <c:pt idx="3622">
                  <c:v>-6.8982949048458406E-2</c:v>
                </c:pt>
                <c:pt idx="3623">
                  <c:v>-1.6219759211514</c:v>
                </c:pt>
                <c:pt idx="3624">
                  <c:v>-0.501983305927025</c:v>
                </c:pt>
                <c:pt idx="3625">
                  <c:v>2.1530184771195899</c:v>
                </c:pt>
                <c:pt idx="3626">
                  <c:v>-1.9210090684086101</c:v>
                </c:pt>
                <c:pt idx="3627">
                  <c:v>0.96800589757967404</c:v>
                </c:pt>
                <c:pt idx="3628">
                  <c:v>-0.95897848982413203</c:v>
                </c:pt>
                <c:pt idx="3629">
                  <c:v>-1.1739972796402001</c:v>
                </c:pt>
                <c:pt idx="3630">
                  <c:v>-0.66898258574921499</c:v>
                </c:pt>
                <c:pt idx="3631">
                  <c:v>-0.99698015097218495</c:v>
                </c:pt>
                <c:pt idx="3632">
                  <c:v>0.83902043405961602</c:v>
                </c:pt>
                <c:pt idx="3633">
                  <c:v>-1.1989909362537601</c:v>
                </c:pt>
                <c:pt idx="3634">
                  <c:v>-0.45299380622837099</c:v>
                </c:pt>
                <c:pt idx="3635">
                  <c:v>-0.35799714907036301</c:v>
                </c:pt>
                <c:pt idx="3636">
                  <c:v>0.78800110003414203</c:v>
                </c:pt>
                <c:pt idx="3637">
                  <c:v>-0.80798506782491597</c:v>
                </c:pt>
                <c:pt idx="3638">
                  <c:v>-0.56697746703697705</c:v>
                </c:pt>
                <c:pt idx="3639">
                  <c:v>1.2310116433031699</c:v>
                </c:pt>
                <c:pt idx="3640">
                  <c:v>-0.70099925209087799</c:v>
                </c:pt>
                <c:pt idx="3641">
                  <c:v>-0.89199676530416605</c:v>
                </c:pt>
                <c:pt idx="3642">
                  <c:v>3.2380144748445301</c:v>
                </c:pt>
                <c:pt idx="3643">
                  <c:v>0.40300482369055401</c:v>
                </c:pt>
                <c:pt idx="3644">
                  <c:v>-0.57601094593239299</c:v>
                </c:pt>
                <c:pt idx="3645">
                  <c:v>1.5480155975015599</c:v>
                </c:pt>
                <c:pt idx="3646">
                  <c:v>-1.41797296173211</c:v>
                </c:pt>
                <c:pt idx="3647">
                  <c:v>-1.0139769963204199</c:v>
                </c:pt>
                <c:pt idx="3648">
                  <c:v>-1.0210022562597001</c:v>
                </c:pt>
                <c:pt idx="3649">
                  <c:v>-0.27399596261450399</c:v>
                </c:pt>
                <c:pt idx="3650">
                  <c:v>0.13498932833832999</c:v>
                </c:pt>
                <c:pt idx="3651">
                  <c:v>0.60901316265975403</c:v>
                </c:pt>
                <c:pt idx="3652">
                  <c:v>-0.98898810151585403</c:v>
                </c:pt>
                <c:pt idx="3653">
                  <c:v>-1.31797343761039</c:v>
                </c:pt>
                <c:pt idx="3654">
                  <c:v>-0.30599890903669702</c:v>
                </c:pt>
                <c:pt idx="3655">
                  <c:v>-0.36499925501096298</c:v>
                </c:pt>
                <c:pt idx="3656">
                  <c:v>-1.5250032964261799</c:v>
                </c:pt>
                <c:pt idx="3657">
                  <c:v>0.16101366507180701</c:v>
                </c:pt>
                <c:pt idx="3658">
                  <c:v>-1.0479862568599001</c:v>
                </c:pt>
                <c:pt idx="3659">
                  <c:v>0.66000906854296404</c:v>
                </c:pt>
                <c:pt idx="3660">
                  <c:v>8.5977278691275194E-2</c:v>
                </c:pt>
                <c:pt idx="3661">
                  <c:v>-1.31497236214861</c:v>
                </c:pt>
                <c:pt idx="3662">
                  <c:v>-0.62598629748270995</c:v>
                </c:pt>
                <c:pt idx="3663">
                  <c:v>-0.95401093085687805</c:v>
                </c:pt>
                <c:pt idx="3664">
                  <c:v>-1.2269888492527601</c:v>
                </c:pt>
                <c:pt idx="3665">
                  <c:v>-1.1699755793645299</c:v>
                </c:pt>
                <c:pt idx="3666">
                  <c:v>-0.28897605665811499</c:v>
                </c:pt>
                <c:pt idx="3667">
                  <c:v>-1.1899752559418699</c:v>
                </c:pt>
                <c:pt idx="3668">
                  <c:v>-0.549981324337248</c:v>
                </c:pt>
                <c:pt idx="3669">
                  <c:v>-1.1539934495950299</c:v>
                </c:pt>
                <c:pt idx="3670">
                  <c:v>-1.05199484485336</c:v>
                </c:pt>
                <c:pt idx="3671">
                  <c:v>-0.30597022989446498</c:v>
                </c:pt>
                <c:pt idx="3672">
                  <c:v>-0.98897777932568098</c:v>
                </c:pt>
                <c:pt idx="3673">
                  <c:v>-0.70278616774789404</c:v>
                </c:pt>
                <c:pt idx="3674">
                  <c:v>-1.5439718700912599</c:v>
                </c:pt>
                <c:pt idx="3675">
                  <c:v>-0.83800673787542401</c:v>
                </c:pt>
                <c:pt idx="3676">
                  <c:v>-0.92599755457586896</c:v>
                </c:pt>
                <c:pt idx="3677">
                  <c:v>-0.70499406153296995</c:v>
                </c:pt>
                <c:pt idx="3678">
                  <c:v>-0.20497288215722301</c:v>
                </c:pt>
                <c:pt idx="3679">
                  <c:v>-0.33799502857719399</c:v>
                </c:pt>
                <c:pt idx="3680">
                  <c:v>-0.76597974527215895</c:v>
                </c:pt>
                <c:pt idx="3681">
                  <c:v>-0.50199165795789802</c:v>
                </c:pt>
                <c:pt idx="3682">
                  <c:v>1.4480174574376401</c:v>
                </c:pt>
                <c:pt idx="3683">
                  <c:v>0.372971827879228</c:v>
                </c:pt>
                <c:pt idx="3684">
                  <c:v>-2.6981660819996801E-2</c:v>
                </c:pt>
                <c:pt idx="3685">
                  <c:v>-1.9299729107941099</c:v>
                </c:pt>
                <c:pt idx="3686">
                  <c:v>-1.15198572152863</c:v>
                </c:pt>
                <c:pt idx="3687">
                  <c:v>-0.68700973028268197</c:v>
                </c:pt>
                <c:pt idx="3688">
                  <c:v>0.18800660878091999</c:v>
                </c:pt>
                <c:pt idx="3689">
                  <c:v>-0.92997162126332999</c:v>
                </c:pt>
                <c:pt idx="3690">
                  <c:v>-1.2169871818126099</c:v>
                </c:pt>
                <c:pt idx="3691">
                  <c:v>-0.62999243682738704</c:v>
                </c:pt>
                <c:pt idx="3692">
                  <c:v>-0.31297509770586901</c:v>
                </c:pt>
                <c:pt idx="3693">
                  <c:v>-1.0129918066707999</c:v>
                </c:pt>
                <c:pt idx="3694">
                  <c:v>-8.4015594905443594E-2</c:v>
                </c:pt>
                <c:pt idx="3695">
                  <c:v>-0.52798446040622704</c:v>
                </c:pt>
                <c:pt idx="3696">
                  <c:v>-0.47101267580599299</c:v>
                </c:pt>
                <c:pt idx="3697">
                  <c:v>-0.75997177993696796</c:v>
                </c:pt>
                <c:pt idx="3698">
                  <c:v>-2.3093643395683898</c:v>
                </c:pt>
                <c:pt idx="3699">
                  <c:v>-2.46296552841617</c:v>
                </c:pt>
                <c:pt idx="3700">
                  <c:v>-0.43301572275228201</c:v>
                </c:pt>
                <c:pt idx="3701">
                  <c:v>-1.4319912715904899</c:v>
                </c:pt>
                <c:pt idx="3702">
                  <c:v>-1.5539938246459499</c:v>
                </c:pt>
                <c:pt idx="3703">
                  <c:v>-0.13098462074602699</c:v>
                </c:pt>
                <c:pt idx="3704">
                  <c:v>-0.471999107141651</c:v>
                </c:pt>
                <c:pt idx="3705">
                  <c:v>-0.82298375668354196</c:v>
                </c:pt>
                <c:pt idx="3706">
                  <c:v>-1.2789257281892401</c:v>
                </c:pt>
                <c:pt idx="3707">
                  <c:v>0.56601753460956705</c:v>
                </c:pt>
                <c:pt idx="3708">
                  <c:v>-0.32098768458150001</c:v>
                </c:pt>
                <c:pt idx="3709">
                  <c:v>-0.57197853977776403</c:v>
                </c:pt>
                <c:pt idx="3710">
                  <c:v>-1.34397638984069</c:v>
                </c:pt>
                <c:pt idx="3711">
                  <c:v>0.113013020255653</c:v>
                </c:pt>
                <c:pt idx="3712">
                  <c:v>-1.3579759811514001</c:v>
                </c:pt>
                <c:pt idx="3713">
                  <c:v>-1.40797989686767</c:v>
                </c:pt>
                <c:pt idx="3714">
                  <c:v>-0.82999618450738799</c:v>
                </c:pt>
                <c:pt idx="3715">
                  <c:v>-0.73498226195301697</c:v>
                </c:pt>
                <c:pt idx="3716">
                  <c:v>-0.83397064166128199</c:v>
                </c:pt>
                <c:pt idx="3717">
                  <c:v>-1.9054980474518199</c:v>
                </c:pt>
                <c:pt idx="3718">
                  <c:v>-1.1029730590056599</c:v>
                </c:pt>
                <c:pt idx="3719">
                  <c:v>-0.40999168061803398</c:v>
                </c:pt>
                <c:pt idx="3720">
                  <c:v>0.223010850064503</c:v>
                </c:pt>
                <c:pt idx="3721">
                  <c:v>2.3068033640363201</c:v>
                </c:pt>
                <c:pt idx="3722">
                  <c:v>0.67032540680756003</c:v>
                </c:pt>
                <c:pt idx="3723">
                  <c:v>0.19902964489543801</c:v>
                </c:pt>
                <c:pt idx="3724">
                  <c:v>-1.5369998203278901</c:v>
                </c:pt>
                <c:pt idx="3725">
                  <c:v>-1.1239729121572199</c:v>
                </c:pt>
                <c:pt idx="3726">
                  <c:v>-1.15197009616382</c:v>
                </c:pt>
                <c:pt idx="3727">
                  <c:v>-1.3919806093607601</c:v>
                </c:pt>
                <c:pt idx="3728">
                  <c:v>-1.35597688632042</c:v>
                </c:pt>
                <c:pt idx="3729">
                  <c:v>0.96599957377689205</c:v>
                </c:pt>
                <c:pt idx="3730">
                  <c:v>-1.4049861063806901</c:v>
                </c:pt>
                <c:pt idx="3731">
                  <c:v>-1.23398453927129</c:v>
                </c:pt>
                <c:pt idx="3732">
                  <c:v>-0.29498582361812198</c:v>
                </c:pt>
                <c:pt idx="3733">
                  <c:v>-0.67598481014934697</c:v>
                </c:pt>
                <c:pt idx="3734">
                  <c:v>-1.21998128509842</c:v>
                </c:pt>
                <c:pt idx="3735">
                  <c:v>-1.12099012485254</c:v>
                </c:pt>
                <c:pt idx="3736">
                  <c:v>-0.45697639173979399</c:v>
                </c:pt>
                <c:pt idx="3737">
                  <c:v>0.26300935361954098</c:v>
                </c:pt>
                <c:pt idx="3738">
                  <c:v>-1.19197164914894</c:v>
                </c:pt>
                <c:pt idx="3739">
                  <c:v>-1.08599870016217</c:v>
                </c:pt>
                <c:pt idx="3740">
                  <c:v>-0.77198548252932098</c:v>
                </c:pt>
                <c:pt idx="3741">
                  <c:v>-1.19298716651471</c:v>
                </c:pt>
                <c:pt idx="3742">
                  <c:v>0.63101234539639295</c:v>
                </c:pt>
                <c:pt idx="3743">
                  <c:v>-0.62497155126333004</c:v>
                </c:pt>
                <c:pt idx="3744">
                  <c:v>-2.0619823326893698</c:v>
                </c:pt>
                <c:pt idx="3745">
                  <c:v>-0.91698384407397504</c:v>
                </c:pt>
                <c:pt idx="3746">
                  <c:v>-0.209783828903296</c:v>
                </c:pt>
                <c:pt idx="3747">
                  <c:v>-0.23597851760838501</c:v>
                </c:pt>
                <c:pt idx="3748">
                  <c:v>0.66701273949692397</c:v>
                </c:pt>
                <c:pt idx="3749">
                  <c:v>0.15401917559113601</c:v>
                </c:pt>
                <c:pt idx="3750">
                  <c:v>-0.60599194376301002</c:v>
                </c:pt>
                <c:pt idx="3751">
                  <c:v>0.168009574180459</c:v>
                </c:pt>
                <c:pt idx="3752">
                  <c:v>-1.2339815753901699</c:v>
                </c:pt>
                <c:pt idx="3753">
                  <c:v>-1.0534615481066001</c:v>
                </c:pt>
                <c:pt idx="3754">
                  <c:v>-1.24698100657361</c:v>
                </c:pt>
                <c:pt idx="3755">
                  <c:v>-1.7969847416502001</c:v>
                </c:pt>
                <c:pt idx="3756">
                  <c:v>0.46601209606319999</c:v>
                </c:pt>
                <c:pt idx="3757">
                  <c:v>-1.24097553457779</c:v>
                </c:pt>
                <c:pt idx="3758">
                  <c:v>-1.67896494421289</c:v>
                </c:pt>
                <c:pt idx="3759">
                  <c:v>0.71999884351776</c:v>
                </c:pt>
                <c:pt idx="3760">
                  <c:v>-1.0079792004306301</c:v>
                </c:pt>
                <c:pt idx="3761">
                  <c:v>0.55600568190700095</c:v>
                </c:pt>
                <c:pt idx="3762">
                  <c:v>-0.38101249668365</c:v>
                </c:pt>
                <c:pt idx="3763">
                  <c:v>-0.54601151272023696</c:v>
                </c:pt>
                <c:pt idx="3764">
                  <c:v>-0.63998430749106106</c:v>
                </c:pt>
                <c:pt idx="3765">
                  <c:v>-0.35298658126755</c:v>
                </c:pt>
                <c:pt idx="3766">
                  <c:v>-1.15030150126332</c:v>
                </c:pt>
                <c:pt idx="3767">
                  <c:v>-0.97197926704872994</c:v>
                </c:pt>
                <c:pt idx="3768">
                  <c:v>-5.3974838371306497E-2</c:v>
                </c:pt>
                <c:pt idx="3769">
                  <c:v>-0.98998767607062099</c:v>
                </c:pt>
                <c:pt idx="3770">
                  <c:v>-1.5689973900776599</c:v>
                </c:pt>
                <c:pt idx="3771">
                  <c:v>-0.70599861831169697</c:v>
                </c:pt>
                <c:pt idx="3772">
                  <c:v>1.9910146466995</c:v>
                </c:pt>
                <c:pt idx="3773">
                  <c:v>-0.936981961045251</c:v>
                </c:pt>
                <c:pt idx="3774">
                  <c:v>-1.55798061281557</c:v>
                </c:pt>
                <c:pt idx="3775">
                  <c:v>-0.19801425082775501</c:v>
                </c:pt>
                <c:pt idx="3776">
                  <c:v>-1.72199207268169</c:v>
                </c:pt>
                <c:pt idx="3777">
                  <c:v>0.418017470420946</c:v>
                </c:pt>
                <c:pt idx="3778">
                  <c:v>-0.87500561570308</c:v>
                </c:pt>
                <c:pt idx="3779">
                  <c:v>1.61201001294938</c:v>
                </c:pt>
                <c:pt idx="3780">
                  <c:v>0.76202710472066904</c:v>
                </c:pt>
                <c:pt idx="3781">
                  <c:v>-1.0039994236246601</c:v>
                </c:pt>
                <c:pt idx="3782">
                  <c:v>-0.43697949064775699</c:v>
                </c:pt>
                <c:pt idx="3783">
                  <c:v>-0.50202481190543802</c:v>
                </c:pt>
                <c:pt idx="3784">
                  <c:v>-0.63298149936244597</c:v>
                </c:pt>
                <c:pt idx="3785">
                  <c:v>-0.40799476751289299</c:v>
                </c:pt>
                <c:pt idx="3786">
                  <c:v>0.98299273744007098</c:v>
                </c:pt>
                <c:pt idx="3787">
                  <c:v>0.489013792263086</c:v>
                </c:pt>
                <c:pt idx="3788">
                  <c:v>-0.55899457144355902</c:v>
                </c:pt>
                <c:pt idx="3789">
                  <c:v>0.33300339448305399</c:v>
                </c:pt>
                <c:pt idx="3790">
                  <c:v>-0.35398739104382698</c:v>
                </c:pt>
                <c:pt idx="3791">
                  <c:v>-0.63498294011699397</c:v>
                </c:pt>
                <c:pt idx="3792">
                  <c:v>-1.2079904020674399</c:v>
                </c:pt>
                <c:pt idx="3793">
                  <c:v>0.62999687914597602</c:v>
                </c:pt>
                <c:pt idx="3794">
                  <c:v>-1.25798800643216</c:v>
                </c:pt>
                <c:pt idx="3795">
                  <c:v>-0.17599665313746701</c:v>
                </c:pt>
                <c:pt idx="3796">
                  <c:v>0.97802254685115497</c:v>
                </c:pt>
                <c:pt idx="3797">
                  <c:v>-0.30900055310527702</c:v>
                </c:pt>
                <c:pt idx="3798">
                  <c:v>-1.45400473543262</c:v>
                </c:pt>
                <c:pt idx="3799">
                  <c:v>-0.159993765161597</c:v>
                </c:pt>
                <c:pt idx="3800">
                  <c:v>-1.32798712422901</c:v>
                </c:pt>
                <c:pt idx="3801">
                  <c:v>-0.35697461721625301</c:v>
                </c:pt>
                <c:pt idx="3802">
                  <c:v>-1.42397929880658</c:v>
                </c:pt>
                <c:pt idx="3803">
                  <c:v>-1.1459780511245199</c:v>
                </c:pt>
                <c:pt idx="3804">
                  <c:v>6.7019211743979804E-2</c:v>
                </c:pt>
                <c:pt idx="3805">
                  <c:v>-1.24098770855308</c:v>
                </c:pt>
                <c:pt idx="3806">
                  <c:v>2.64401573977575</c:v>
                </c:pt>
                <c:pt idx="3807">
                  <c:v>0.118019122603458</c:v>
                </c:pt>
                <c:pt idx="3808">
                  <c:v>4.7027047922589202E-2</c:v>
                </c:pt>
                <c:pt idx="3809">
                  <c:v>0.55099270943436496</c:v>
                </c:pt>
                <c:pt idx="3810">
                  <c:v>-1.4479739344534399</c:v>
                </c:pt>
                <c:pt idx="3811">
                  <c:v>-0.97297685581461502</c:v>
                </c:pt>
                <c:pt idx="3812">
                  <c:v>-1.2069769909746</c:v>
                </c:pt>
                <c:pt idx="3813">
                  <c:v>0.829020573108606</c:v>
                </c:pt>
                <c:pt idx="3814">
                  <c:v>-1.6749777973311699</c:v>
                </c:pt>
                <c:pt idx="3815">
                  <c:v>-1.2429763919591901</c:v>
                </c:pt>
                <c:pt idx="3816">
                  <c:v>0.15600685657668201</c:v>
                </c:pt>
                <c:pt idx="3817">
                  <c:v>-1.4699757775843501</c:v>
                </c:pt>
                <c:pt idx="3818">
                  <c:v>-0.61199512115944898</c:v>
                </c:pt>
                <c:pt idx="3819">
                  <c:v>-0.26098906770435598</c:v>
                </c:pt>
                <c:pt idx="3820">
                  <c:v>1.3860159411286299</c:v>
                </c:pt>
                <c:pt idx="3821">
                  <c:v>-0.46898250042810802</c:v>
                </c:pt>
                <c:pt idx="3822">
                  <c:v>-9.9980756723894004E-2</c:v>
                </c:pt>
                <c:pt idx="3823">
                  <c:v>-1.37498181250828</c:v>
                </c:pt>
                <c:pt idx="3824">
                  <c:v>0.87600959018595104</c:v>
                </c:pt>
                <c:pt idx="3825">
                  <c:v>0.74001564290210298</c:v>
                </c:pt>
                <c:pt idx="3826">
                  <c:v>-1.2670080827538699</c:v>
                </c:pt>
                <c:pt idx="3827">
                  <c:v>-0.42897930732111</c:v>
                </c:pt>
                <c:pt idx="3828">
                  <c:v>-1.1389974100471301</c:v>
                </c:pt>
                <c:pt idx="3829">
                  <c:v>0.22701307407215199</c:v>
                </c:pt>
                <c:pt idx="3830">
                  <c:v>-0.48598645251018002</c:v>
                </c:pt>
                <c:pt idx="3831">
                  <c:v>-1.4909791690894101</c:v>
                </c:pt>
                <c:pt idx="3832">
                  <c:v>-1.1419644742139601</c:v>
                </c:pt>
                <c:pt idx="3833">
                  <c:v>-1.67497393372675</c:v>
                </c:pt>
                <c:pt idx="3834">
                  <c:v>-1.2139955237705999</c:v>
                </c:pt>
                <c:pt idx="3835">
                  <c:v>-1.29099821109608</c:v>
                </c:pt>
                <c:pt idx="3836">
                  <c:v>-1.53797902974276</c:v>
                </c:pt>
                <c:pt idx="3837">
                  <c:v>-0.354983237968723</c:v>
                </c:pt>
                <c:pt idx="3838">
                  <c:v>-0.407986647012755</c:v>
                </c:pt>
                <c:pt idx="3839">
                  <c:v>-1.3549806379255001</c:v>
                </c:pt>
                <c:pt idx="3840">
                  <c:v>-0.61697832209588699</c:v>
                </c:pt>
                <c:pt idx="3841">
                  <c:v>0.38800993514745702</c:v>
                </c:pt>
                <c:pt idx="3842">
                  <c:v>-1.0389821439693701</c:v>
                </c:pt>
                <c:pt idx="3843">
                  <c:v>-0.41301341976580302</c:v>
                </c:pt>
                <c:pt idx="3844">
                  <c:v>-0.31998719071160198</c:v>
                </c:pt>
                <c:pt idx="3845">
                  <c:v>-1.32797150126332</c:v>
                </c:pt>
                <c:pt idx="3846">
                  <c:v>-0.75099472485336105</c:v>
                </c:pt>
                <c:pt idx="3847">
                  <c:v>-1.4299793311056901</c:v>
                </c:pt>
                <c:pt idx="3848">
                  <c:v>-0.55198448455847504</c:v>
                </c:pt>
                <c:pt idx="3849">
                  <c:v>1.2300175274376399</c:v>
                </c:pt>
                <c:pt idx="3850">
                  <c:v>-1.19799995</c:v>
                </c:pt>
                <c:pt idx="3851">
                  <c:v>-1.76798710256813</c:v>
                </c:pt>
                <c:pt idx="3852">
                  <c:v>-1.42097602226507</c:v>
                </c:pt>
                <c:pt idx="3853">
                  <c:v>0.67600268542413</c:v>
                </c:pt>
                <c:pt idx="3854">
                  <c:v>-0.83197710844659101</c:v>
                </c:pt>
                <c:pt idx="3855">
                  <c:v>0.20702051166221699</c:v>
                </c:pt>
                <c:pt idx="3856">
                  <c:v>-0.36698459289804097</c:v>
                </c:pt>
                <c:pt idx="3857">
                  <c:v>6.8020104697969694E-2</c:v>
                </c:pt>
                <c:pt idx="3858">
                  <c:v>-0.90998492052508895</c:v>
                </c:pt>
                <c:pt idx="3859">
                  <c:v>-3.9985543075689203E-2</c:v>
                </c:pt>
                <c:pt idx="3860">
                  <c:v>-1.26800266972826</c:v>
                </c:pt>
                <c:pt idx="3861">
                  <c:v>-1.27198722821854</c:v>
                </c:pt>
                <c:pt idx="3862">
                  <c:v>-1.21597742502573</c:v>
                </c:pt>
                <c:pt idx="3863">
                  <c:v>-0.34900949375898699</c:v>
                </c:pt>
                <c:pt idx="3864">
                  <c:v>-0.44197740399876501</c:v>
                </c:pt>
                <c:pt idx="3865">
                  <c:v>1.4319690024159599</c:v>
                </c:pt>
                <c:pt idx="3866">
                  <c:v>-1.1989885392115101</c:v>
                </c:pt>
                <c:pt idx="3867">
                  <c:v>-6.2975549319679594E-2</c:v>
                </c:pt>
                <c:pt idx="3868">
                  <c:v>-1.5709839472902101</c:v>
                </c:pt>
                <c:pt idx="3869">
                  <c:v>-0.32198443428939599</c:v>
                </c:pt>
                <c:pt idx="3870">
                  <c:v>-1.1689767750387099</c:v>
                </c:pt>
                <c:pt idx="3871">
                  <c:v>1.59801236580729</c:v>
                </c:pt>
                <c:pt idx="3872">
                  <c:v>-0.95698153975403799</c:v>
                </c:pt>
                <c:pt idx="3873">
                  <c:v>-1.2739662841433701</c:v>
                </c:pt>
                <c:pt idx="3874">
                  <c:v>-2.0959707083803099</c:v>
                </c:pt>
                <c:pt idx="3875">
                  <c:v>-1.23498078425199</c:v>
                </c:pt>
                <c:pt idx="3876">
                  <c:v>-1.1499849862539799</c:v>
                </c:pt>
                <c:pt idx="3877">
                  <c:v>0.34201709992630802</c:v>
                </c:pt>
                <c:pt idx="3878">
                  <c:v>-0.75299406813728298</c:v>
                </c:pt>
                <c:pt idx="3879">
                  <c:v>-0.47097516842158899</c:v>
                </c:pt>
                <c:pt idx="3880">
                  <c:v>0.59700501474875101</c:v>
                </c:pt>
                <c:pt idx="3881">
                  <c:v>-1.2649809283203</c:v>
                </c:pt>
                <c:pt idx="3882">
                  <c:v>-0.78617714555876905</c:v>
                </c:pt>
                <c:pt idx="3883">
                  <c:v>-0.167985268744822</c:v>
                </c:pt>
                <c:pt idx="3884">
                  <c:v>0.23200106428468301</c:v>
                </c:pt>
                <c:pt idx="3885">
                  <c:v>-0.20799578982143899</c:v>
                </c:pt>
                <c:pt idx="3886">
                  <c:v>0.37401631802358098</c:v>
                </c:pt>
                <c:pt idx="3887">
                  <c:v>-1.3429702005562301</c:v>
                </c:pt>
                <c:pt idx="3888">
                  <c:v>-0.82298699346354998</c:v>
                </c:pt>
                <c:pt idx="3889">
                  <c:v>-1.4569730739711899</c:v>
                </c:pt>
                <c:pt idx="3890">
                  <c:v>-0.40598502497885403</c:v>
                </c:pt>
                <c:pt idx="3891">
                  <c:v>-0.59998485252442901</c:v>
                </c:pt>
                <c:pt idx="3892">
                  <c:v>0.34100429262781201</c:v>
                </c:pt>
                <c:pt idx="3893">
                  <c:v>-0.84801034279856802</c:v>
                </c:pt>
                <c:pt idx="3894">
                  <c:v>-3.2990346661700497E-2</c:v>
                </c:pt>
                <c:pt idx="3895">
                  <c:v>-4.89807755392535E-2</c:v>
                </c:pt>
                <c:pt idx="3896">
                  <c:v>0.208016098821454</c:v>
                </c:pt>
                <c:pt idx="3897">
                  <c:v>-0.96897165126332796</c:v>
                </c:pt>
                <c:pt idx="3898">
                  <c:v>-0.235982963131464</c:v>
                </c:pt>
                <c:pt idx="3899">
                  <c:v>-1.34097803382017</c:v>
                </c:pt>
                <c:pt idx="3900">
                  <c:v>0.75500861801816299</c:v>
                </c:pt>
                <c:pt idx="3901">
                  <c:v>-1.5460023279545101</c:v>
                </c:pt>
                <c:pt idx="3902">
                  <c:v>-0.611998283143804</c:v>
                </c:pt>
                <c:pt idx="3903">
                  <c:v>-1.44898094647816</c:v>
                </c:pt>
                <c:pt idx="3904">
                  <c:v>1.38402012801855</c:v>
                </c:pt>
                <c:pt idx="3905">
                  <c:v>-0.99397967527216002</c:v>
                </c:pt>
                <c:pt idx="3906">
                  <c:v>-0.87298150936244601</c:v>
                </c:pt>
                <c:pt idx="3907">
                  <c:v>-0.48698037079995798</c:v>
                </c:pt>
                <c:pt idx="3908">
                  <c:v>-0.84199172155113899</c:v>
                </c:pt>
                <c:pt idx="3909">
                  <c:v>-1.1079993904415</c:v>
                </c:pt>
                <c:pt idx="3910">
                  <c:v>-1.5523382007108999</c:v>
                </c:pt>
                <c:pt idx="3911">
                  <c:v>-0.55000510644210399</c:v>
                </c:pt>
                <c:pt idx="3912">
                  <c:v>-0.92798300923755395</c:v>
                </c:pt>
                <c:pt idx="3913">
                  <c:v>1.1060005167671301</c:v>
                </c:pt>
                <c:pt idx="3914">
                  <c:v>-0.40499217195338499</c:v>
                </c:pt>
                <c:pt idx="3915">
                  <c:v>-1.75485277215258</c:v>
                </c:pt>
                <c:pt idx="3916">
                  <c:v>-1.1079865766014501</c:v>
                </c:pt>
                <c:pt idx="3917">
                  <c:v>-0.88798789655490495</c:v>
                </c:pt>
                <c:pt idx="3918">
                  <c:v>-1.3069730767633201</c:v>
                </c:pt>
                <c:pt idx="3919">
                  <c:v>0.98002480764764099</c:v>
                </c:pt>
                <c:pt idx="3920">
                  <c:v>1.14201473952639</c:v>
                </c:pt>
                <c:pt idx="3921">
                  <c:v>-0.61899048292038505</c:v>
                </c:pt>
                <c:pt idx="3922">
                  <c:v>0.18300861250644901</c:v>
                </c:pt>
                <c:pt idx="3923">
                  <c:v>-1.49797780753318</c:v>
                </c:pt>
                <c:pt idx="3924">
                  <c:v>-1.74798059744311</c:v>
                </c:pt>
                <c:pt idx="3925">
                  <c:v>-0.31998057281557102</c:v>
                </c:pt>
                <c:pt idx="3926">
                  <c:v>0.28901581112863001</c:v>
                </c:pt>
                <c:pt idx="3927">
                  <c:v>1.5500120522116601</c:v>
                </c:pt>
                <c:pt idx="3928">
                  <c:v>-0.94998890657443902</c:v>
                </c:pt>
                <c:pt idx="3929">
                  <c:v>2.0910071518351199</c:v>
                </c:pt>
                <c:pt idx="3930">
                  <c:v>-0.168004669001666</c:v>
                </c:pt>
                <c:pt idx="3931">
                  <c:v>-0.53901765848605598</c:v>
                </c:pt>
                <c:pt idx="3932">
                  <c:v>-0.83801187147709499</c:v>
                </c:pt>
                <c:pt idx="3933">
                  <c:v>-2.1981750364852899E-2</c:v>
                </c:pt>
                <c:pt idx="3934">
                  <c:v>1.0760071006054499</c:v>
                </c:pt>
                <c:pt idx="3935">
                  <c:v>-0.40599447846403097</c:v>
                </c:pt>
                <c:pt idx="3936">
                  <c:v>-0.73497154011716204</c:v>
                </c:pt>
                <c:pt idx="3937">
                  <c:v>-1.1949752268767999</c:v>
                </c:pt>
                <c:pt idx="3938">
                  <c:v>-1.05999347209829</c:v>
                </c:pt>
                <c:pt idx="3939">
                  <c:v>0.90501923605406598</c:v>
                </c:pt>
                <c:pt idx="3940">
                  <c:v>-0.98799478631086701</c:v>
                </c:pt>
                <c:pt idx="3941">
                  <c:v>-1.79798103751177</c:v>
                </c:pt>
                <c:pt idx="3942">
                  <c:v>-0.1179830410649</c:v>
                </c:pt>
                <c:pt idx="3943">
                  <c:v>-0.26398823318467901</c:v>
                </c:pt>
                <c:pt idx="3944">
                  <c:v>0.61599641720135201</c:v>
                </c:pt>
                <c:pt idx="3945">
                  <c:v>-0.121984310104382</c:v>
                </c:pt>
                <c:pt idx="3946">
                  <c:v>-1.2999901589852301</c:v>
                </c:pt>
                <c:pt idx="3947">
                  <c:v>2.5410169025155298</c:v>
                </c:pt>
                <c:pt idx="3948">
                  <c:v>-0.589972102834319</c:v>
                </c:pt>
                <c:pt idx="3949">
                  <c:v>-1.16798338684528</c:v>
                </c:pt>
                <c:pt idx="3950">
                  <c:v>-0.40098417935485198</c:v>
                </c:pt>
                <c:pt idx="3951">
                  <c:v>-0.93597835882215796</c:v>
                </c:pt>
                <c:pt idx="3952">
                  <c:v>0.64601120472361895</c:v>
                </c:pt>
                <c:pt idx="3953">
                  <c:v>-1.6880047641159199</c:v>
                </c:pt>
                <c:pt idx="3954">
                  <c:v>1.5260095696376199</c:v>
                </c:pt>
                <c:pt idx="3955">
                  <c:v>-0.933966696382456</c:v>
                </c:pt>
                <c:pt idx="3956">
                  <c:v>-0.48699811880688099</c:v>
                </c:pt>
                <c:pt idx="3957">
                  <c:v>-2.1449718363386601</c:v>
                </c:pt>
                <c:pt idx="3958">
                  <c:v>-0.80598896684404997</c:v>
                </c:pt>
                <c:pt idx="3959">
                  <c:v>0.97202516065367595</c:v>
                </c:pt>
                <c:pt idx="3960">
                  <c:v>-0.80200142697284704</c:v>
                </c:pt>
                <c:pt idx="3961">
                  <c:v>-1.1159867097242699</c:v>
                </c:pt>
                <c:pt idx="3962">
                  <c:v>-1.5819847116501999</c:v>
                </c:pt>
                <c:pt idx="3963">
                  <c:v>-0.65002727109413505</c:v>
                </c:pt>
                <c:pt idx="3964">
                  <c:v>-0.64398525731036105</c:v>
                </c:pt>
                <c:pt idx="3965">
                  <c:v>-0.64700060883850297</c:v>
                </c:pt>
                <c:pt idx="3966">
                  <c:v>-0.41597498539371203</c:v>
                </c:pt>
                <c:pt idx="3967">
                  <c:v>-0.10698805757197299</c:v>
                </c:pt>
                <c:pt idx="3968">
                  <c:v>-1.80397557849724</c:v>
                </c:pt>
                <c:pt idx="3969">
                  <c:v>-0.47698449289804101</c:v>
                </c:pt>
                <c:pt idx="3970">
                  <c:v>0.69902314872298899</c:v>
                </c:pt>
                <c:pt idx="3971">
                  <c:v>-1.53497517824454</c:v>
                </c:pt>
                <c:pt idx="3972">
                  <c:v>0.33497192752115301</c:v>
                </c:pt>
                <c:pt idx="3973">
                  <c:v>-1.0949801132816399</c:v>
                </c:pt>
                <c:pt idx="3974">
                  <c:v>-0.54199550613272096</c:v>
                </c:pt>
                <c:pt idx="3975">
                  <c:v>2.01609169099388E-3</c:v>
                </c:pt>
                <c:pt idx="3976">
                  <c:v>-1.69098391052246</c:v>
                </c:pt>
                <c:pt idx="3977">
                  <c:v>1.07100299230575</c:v>
                </c:pt>
                <c:pt idx="3978">
                  <c:v>-1.2639793894512199</c:v>
                </c:pt>
                <c:pt idx="3979">
                  <c:v>1.7030164869837101</c:v>
                </c:pt>
                <c:pt idx="3980">
                  <c:v>0.20101411843436501</c:v>
                </c:pt>
                <c:pt idx="3981">
                  <c:v>-0.29299603439518201</c:v>
                </c:pt>
                <c:pt idx="3982">
                  <c:v>-0.13898500366741801</c:v>
                </c:pt>
                <c:pt idx="3983">
                  <c:v>1.33602168210494</c:v>
                </c:pt>
                <c:pt idx="3984">
                  <c:v>-0.23798041706502901</c:v>
                </c:pt>
                <c:pt idx="3985">
                  <c:v>-0.81400025293886802</c:v>
                </c:pt>
                <c:pt idx="3986">
                  <c:v>-0.66598184945505901</c:v>
                </c:pt>
                <c:pt idx="3987">
                  <c:v>1.19600161024192</c:v>
                </c:pt>
                <c:pt idx="3988">
                  <c:v>-1.43098462317979</c:v>
                </c:pt>
                <c:pt idx="3989">
                  <c:v>-1.65400152424772</c:v>
                </c:pt>
                <c:pt idx="3990">
                  <c:v>-0.81899432226951296</c:v>
                </c:pt>
                <c:pt idx="3991">
                  <c:v>-1.2619768963204201</c:v>
                </c:pt>
                <c:pt idx="3992">
                  <c:v>-0.80898451176778696</c:v>
                </c:pt>
                <c:pt idx="3993">
                  <c:v>-0.321994306633691</c:v>
                </c:pt>
                <c:pt idx="3994">
                  <c:v>-1.31798260770486</c:v>
                </c:pt>
                <c:pt idx="3995">
                  <c:v>0.43699520680832998</c:v>
                </c:pt>
                <c:pt idx="3996">
                  <c:v>-1.3289864847907</c:v>
                </c:pt>
                <c:pt idx="3997">
                  <c:v>-1.66299470807726</c:v>
                </c:pt>
                <c:pt idx="3998">
                  <c:v>-1.66299470807726</c:v>
                </c:pt>
                <c:pt idx="3999">
                  <c:v>-0.372984688352958</c:v>
                </c:pt>
                <c:pt idx="4000">
                  <c:v>-0.20797535519031701</c:v>
                </c:pt>
                <c:pt idx="4001">
                  <c:v>-0.43899468778136203</c:v>
                </c:pt>
                <c:pt idx="4002">
                  <c:v>-1.37697589195846</c:v>
                </c:pt>
                <c:pt idx="4003">
                  <c:v>-0.60098940916094601</c:v>
                </c:pt>
                <c:pt idx="4004">
                  <c:v>-0.22297651312199501</c:v>
                </c:pt>
                <c:pt idx="4005">
                  <c:v>-1.2809104606148101</c:v>
                </c:pt>
                <c:pt idx="4006">
                  <c:v>-1.44297297900565</c:v>
                </c:pt>
                <c:pt idx="4007">
                  <c:v>-1.21299721727229</c:v>
                </c:pt>
                <c:pt idx="4008">
                  <c:v>-1.2019907442600699</c:v>
                </c:pt>
                <c:pt idx="4009">
                  <c:v>-1.1769840483089999</c:v>
                </c:pt>
                <c:pt idx="4010">
                  <c:v>-0.74197820398307501</c:v>
                </c:pt>
                <c:pt idx="4011">
                  <c:v>-1.4929821074670599</c:v>
                </c:pt>
                <c:pt idx="4012">
                  <c:v>-0.33997751784800101</c:v>
                </c:pt>
                <c:pt idx="4013">
                  <c:v>-0.78900171838601696</c:v>
                </c:pt>
                <c:pt idx="4014">
                  <c:v>2.05800767572675</c:v>
                </c:pt>
                <c:pt idx="4015">
                  <c:v>-1.3399815900087899</c:v>
                </c:pt>
                <c:pt idx="4016">
                  <c:v>6.2019167754869403E-2</c:v>
                </c:pt>
                <c:pt idx="4017">
                  <c:v>-0.402991856816109</c:v>
                </c:pt>
                <c:pt idx="4018">
                  <c:v>-0.73897582722750899</c:v>
                </c:pt>
                <c:pt idx="4019">
                  <c:v>-0.71200175502210905</c:v>
                </c:pt>
                <c:pt idx="4020">
                  <c:v>-0.98094617144328899</c:v>
                </c:pt>
                <c:pt idx="4021">
                  <c:v>-0.82299450144355901</c:v>
                </c:pt>
                <c:pt idx="4022">
                  <c:v>0.61401696434694197</c:v>
                </c:pt>
                <c:pt idx="4023">
                  <c:v>1.40224813469857E-2</c:v>
                </c:pt>
                <c:pt idx="4024">
                  <c:v>-0.87497816224865399</c:v>
                </c:pt>
                <c:pt idx="4025">
                  <c:v>-1.2549844946815301</c:v>
                </c:pt>
                <c:pt idx="4026">
                  <c:v>0.97001201310976803</c:v>
                </c:pt>
                <c:pt idx="4027">
                  <c:v>-0.83497942799742497</c:v>
                </c:pt>
                <c:pt idx="4028">
                  <c:v>-1.04097904974277</c:v>
                </c:pt>
                <c:pt idx="4029">
                  <c:v>-0.90297785863010105</c:v>
                </c:pt>
                <c:pt idx="4030">
                  <c:v>-1.4369962782665999</c:v>
                </c:pt>
                <c:pt idx="4031">
                  <c:v>-1.3850069307689401</c:v>
                </c:pt>
                <c:pt idx="4032">
                  <c:v>0.41699700056593397</c:v>
                </c:pt>
                <c:pt idx="4033">
                  <c:v>-0.85697892620517302</c:v>
                </c:pt>
                <c:pt idx="4034">
                  <c:v>-0.89499648714166002</c:v>
                </c:pt>
                <c:pt idx="4035">
                  <c:v>1.0330131166916401</c:v>
                </c:pt>
                <c:pt idx="4036">
                  <c:v>-0.124993076056515</c:v>
                </c:pt>
                <c:pt idx="4037">
                  <c:v>-1.0769898669026901</c:v>
                </c:pt>
                <c:pt idx="4038">
                  <c:v>-1.18397920043063</c:v>
                </c:pt>
                <c:pt idx="4039">
                  <c:v>-0.95099404329391402</c:v>
                </c:pt>
                <c:pt idx="4040">
                  <c:v>8.8017466997474994E-2</c:v>
                </c:pt>
                <c:pt idx="4041">
                  <c:v>-1.1459832255482301</c:v>
                </c:pt>
                <c:pt idx="4042">
                  <c:v>-0.44400484391045503</c:v>
                </c:pt>
                <c:pt idx="4043">
                  <c:v>1.2599800673742201</c:v>
                </c:pt>
                <c:pt idx="4044">
                  <c:v>-1.1729867633662501</c:v>
                </c:pt>
                <c:pt idx="4045">
                  <c:v>-7.7986395603143993E-2</c:v>
                </c:pt>
                <c:pt idx="4046">
                  <c:v>1.68801075558633</c:v>
                </c:pt>
                <c:pt idx="4047">
                  <c:v>-1.1079893453745</c:v>
                </c:pt>
                <c:pt idx="4048">
                  <c:v>-0.74799581130619097</c:v>
                </c:pt>
                <c:pt idx="4049">
                  <c:v>-0.33797951392287401</c:v>
                </c:pt>
                <c:pt idx="4050">
                  <c:v>1.3440194745099601</c:v>
                </c:pt>
                <c:pt idx="4051">
                  <c:v>-0.82799068913086205</c:v>
                </c:pt>
                <c:pt idx="4052">
                  <c:v>-2.0789649439629798</c:v>
                </c:pt>
                <c:pt idx="4053">
                  <c:v>-0.85297391150749402</c:v>
                </c:pt>
                <c:pt idx="4054">
                  <c:v>-0.426984619271295</c:v>
                </c:pt>
                <c:pt idx="4055">
                  <c:v>0.99600363755333998</c:v>
                </c:pt>
                <c:pt idx="4056">
                  <c:v>-2.1149981242187299</c:v>
                </c:pt>
                <c:pt idx="4057">
                  <c:v>-0.72698331384755099</c:v>
                </c:pt>
                <c:pt idx="4058">
                  <c:v>-1.50098847885316</c:v>
                </c:pt>
                <c:pt idx="4059">
                  <c:v>-0.52598188384154798</c:v>
                </c:pt>
                <c:pt idx="4060">
                  <c:v>1.0830041144948099</c:v>
                </c:pt>
                <c:pt idx="4061">
                  <c:v>0.56702446916227001</c:v>
                </c:pt>
                <c:pt idx="4062">
                  <c:v>1.22002250717431</c:v>
                </c:pt>
                <c:pt idx="4063">
                  <c:v>-0.89297785982490796</c:v>
                </c:pt>
                <c:pt idx="4064">
                  <c:v>-1.09297494001768</c:v>
                </c:pt>
                <c:pt idx="4065">
                  <c:v>1.20799494713606</c:v>
                </c:pt>
                <c:pt idx="4066">
                  <c:v>1.4410188638511501</c:v>
                </c:pt>
                <c:pt idx="4067">
                  <c:v>-0.69197260470329702</c:v>
                </c:pt>
                <c:pt idx="4068">
                  <c:v>-0.52498900711791896</c:v>
                </c:pt>
                <c:pt idx="4069">
                  <c:v>-0.840982667016556</c:v>
                </c:pt>
                <c:pt idx="4070">
                  <c:v>0.15099462011631001</c:v>
                </c:pt>
                <c:pt idx="4071">
                  <c:v>-1.2289857513448601</c:v>
                </c:pt>
                <c:pt idx="4072">
                  <c:v>-1.8579875105183901</c:v>
                </c:pt>
                <c:pt idx="4073">
                  <c:v>-6.3992582300881604E-2</c:v>
                </c:pt>
                <c:pt idx="4074">
                  <c:v>-0.90697532500362799</c:v>
                </c:pt>
                <c:pt idx="4075">
                  <c:v>-1.7601737241312301</c:v>
                </c:pt>
                <c:pt idx="4076">
                  <c:v>0.67901658711716195</c:v>
                </c:pt>
                <c:pt idx="4077">
                  <c:v>0.326018821109752</c:v>
                </c:pt>
                <c:pt idx="4078">
                  <c:v>-1.1469793108069299</c:v>
                </c:pt>
                <c:pt idx="4079">
                  <c:v>-0.77201385148778601</c:v>
                </c:pt>
                <c:pt idx="4080">
                  <c:v>-0.45300636494123903</c:v>
                </c:pt>
                <c:pt idx="4081">
                  <c:v>-0.51098806325007096</c:v>
                </c:pt>
                <c:pt idx="4082">
                  <c:v>-0.61898059237026704</c:v>
                </c:pt>
                <c:pt idx="4083">
                  <c:v>-0.60998594238721604</c:v>
                </c:pt>
                <c:pt idx="4084">
                  <c:v>-0.95299617039625595</c:v>
                </c:pt>
                <c:pt idx="4085">
                  <c:v>-0.48398321463140798</c:v>
                </c:pt>
                <c:pt idx="4086">
                  <c:v>-1.3779936938182999</c:v>
                </c:pt>
                <c:pt idx="4087">
                  <c:v>-0.869988200240148</c:v>
                </c:pt>
                <c:pt idx="4088">
                  <c:v>-0.42798777928436399</c:v>
                </c:pt>
                <c:pt idx="4089">
                  <c:v>0.39000583856715598</c:v>
                </c:pt>
                <c:pt idx="4090">
                  <c:v>7.1995609373097499E-2</c:v>
                </c:pt>
                <c:pt idx="4091">
                  <c:v>-1.0319811972655599</c:v>
                </c:pt>
                <c:pt idx="4092">
                  <c:v>-1.1059804677424501</c:v>
                </c:pt>
                <c:pt idx="4093">
                  <c:v>-0.80997339432815796</c:v>
                </c:pt>
                <c:pt idx="4094">
                  <c:v>0.78000677460087597</c:v>
                </c:pt>
                <c:pt idx="4095">
                  <c:v>-0.61298933133504696</c:v>
                </c:pt>
                <c:pt idx="4096">
                  <c:v>-1.02399645709078</c:v>
                </c:pt>
                <c:pt idx="4097">
                  <c:v>-7.1005362991806695E-2</c:v>
                </c:pt>
                <c:pt idx="4098">
                  <c:v>1.67002605931863</c:v>
                </c:pt>
                <c:pt idx="4099">
                  <c:v>-1.6209972537491899</c:v>
                </c:pt>
                <c:pt idx="4100">
                  <c:v>-0.72698897684405095</c:v>
                </c:pt>
                <c:pt idx="4101">
                  <c:v>-0.44098498998963798</c:v>
                </c:pt>
                <c:pt idx="4102">
                  <c:v>0.68402145695074301</c:v>
                </c:pt>
                <c:pt idx="4103">
                  <c:v>-0.41599313299854501</c:v>
                </c:pt>
                <c:pt idx="4104">
                  <c:v>-1.85097516913</c:v>
                </c:pt>
                <c:pt idx="4105">
                  <c:v>-1.0639739915074899</c:v>
                </c:pt>
                <c:pt idx="4106">
                  <c:v>-1.36398811915476</c:v>
                </c:pt>
                <c:pt idx="4107">
                  <c:v>-0.229984841921727</c:v>
                </c:pt>
                <c:pt idx="4108">
                  <c:v>-0.89498609604005197</c:v>
                </c:pt>
                <c:pt idx="4109">
                  <c:v>-1.0019922276662401</c:v>
                </c:pt>
                <c:pt idx="4110">
                  <c:v>3.4001847631806803E-2</c:v>
                </c:pt>
                <c:pt idx="4111">
                  <c:v>-1.62299413673205</c:v>
                </c:pt>
                <c:pt idx="4112">
                  <c:v>-0.102984186477498</c:v>
                </c:pt>
                <c:pt idx="4113">
                  <c:v>4.90092461125676E-2</c:v>
                </c:pt>
                <c:pt idx="4114">
                  <c:v>-8.0983285548231698E-2</c:v>
                </c:pt>
                <c:pt idx="4115">
                  <c:v>-0.93199917731940896</c:v>
                </c:pt>
                <c:pt idx="4116">
                  <c:v>-0.79098139512681298</c:v>
                </c:pt>
                <c:pt idx="4117">
                  <c:v>-1.07099062320265</c:v>
                </c:pt>
                <c:pt idx="4118">
                  <c:v>-1.1729721434527001</c:v>
                </c:pt>
                <c:pt idx="4119">
                  <c:v>-1.0909696510179501</c:v>
                </c:pt>
                <c:pt idx="4120">
                  <c:v>-0.200984903118267</c:v>
                </c:pt>
                <c:pt idx="4121">
                  <c:v>0.69602217735951299</c:v>
                </c:pt>
                <c:pt idx="4122">
                  <c:v>-1.4419968353041599</c:v>
                </c:pt>
                <c:pt idx="4123">
                  <c:v>-0.84101237259496997</c:v>
                </c:pt>
                <c:pt idx="4124">
                  <c:v>0.80201109891577704</c:v>
                </c:pt>
                <c:pt idx="4125">
                  <c:v>-0.65700405012744501</c:v>
                </c:pt>
                <c:pt idx="4126">
                  <c:v>-0.55598914204748695</c:v>
                </c:pt>
                <c:pt idx="4127">
                  <c:v>-0.16099925496721301</c:v>
                </c:pt>
                <c:pt idx="4128">
                  <c:v>1.98800731417597</c:v>
                </c:pt>
                <c:pt idx="4129">
                  <c:v>0.120016982002193</c:v>
                </c:pt>
                <c:pt idx="4130">
                  <c:v>4.2070108951457499</c:v>
                </c:pt>
                <c:pt idx="4131">
                  <c:v>-1.3109955795605099</c:v>
                </c:pt>
                <c:pt idx="4132">
                  <c:v>-1.70400509044819</c:v>
                </c:pt>
                <c:pt idx="4133">
                  <c:v>-0.55298979952093397</c:v>
                </c:pt>
                <c:pt idx="4134">
                  <c:v>-0.22698709658049801</c:v>
                </c:pt>
                <c:pt idx="4135">
                  <c:v>-1.8439790197427699</c:v>
                </c:pt>
                <c:pt idx="4136">
                  <c:v>-1.00998855008674</c:v>
                </c:pt>
                <c:pt idx="4137">
                  <c:v>-0.70398920726938197</c:v>
                </c:pt>
                <c:pt idx="4138">
                  <c:v>-0.91599353989988397</c:v>
                </c:pt>
                <c:pt idx="4139">
                  <c:v>-1.63800942039602</c:v>
                </c:pt>
                <c:pt idx="4140">
                  <c:v>-0.35399082327686598</c:v>
                </c:pt>
                <c:pt idx="4141">
                  <c:v>-0.90798961314651405</c:v>
                </c:pt>
                <c:pt idx="4142">
                  <c:v>-0.95401539009718295</c:v>
                </c:pt>
                <c:pt idx="4143">
                  <c:v>-1.3149810595368701</c:v>
                </c:pt>
                <c:pt idx="4144">
                  <c:v>-1.68098234268937</c:v>
                </c:pt>
                <c:pt idx="4145">
                  <c:v>-0.74797476674364805</c:v>
                </c:pt>
                <c:pt idx="4146">
                  <c:v>-0.99099946711812004</c:v>
                </c:pt>
                <c:pt idx="4147">
                  <c:v>-1.0279789067077201</c:v>
                </c:pt>
                <c:pt idx="4148">
                  <c:v>-0.48498228915432601</c:v>
                </c:pt>
                <c:pt idx="4149">
                  <c:v>-1.7039991162089401</c:v>
                </c:pt>
                <c:pt idx="4150">
                  <c:v>-1.6189778311976299</c:v>
                </c:pt>
                <c:pt idx="4151">
                  <c:v>-1.37297154593537</c:v>
                </c:pt>
                <c:pt idx="4152">
                  <c:v>-0.16799476292978299</c:v>
                </c:pt>
                <c:pt idx="4153">
                  <c:v>-0.52498761849842501</c:v>
                </c:pt>
                <c:pt idx="4154">
                  <c:v>1.58101864056943</c:v>
                </c:pt>
                <c:pt idx="4155">
                  <c:v>1.20500792594298</c:v>
                </c:pt>
                <c:pt idx="4156">
                  <c:v>-0.156970548218305</c:v>
                </c:pt>
                <c:pt idx="4157">
                  <c:v>0.49652511600229499</c:v>
                </c:pt>
                <c:pt idx="4158">
                  <c:v>-3.00159493560695E-2</c:v>
                </c:pt>
                <c:pt idx="4159">
                  <c:v>-0.71399022649261101</c:v>
                </c:pt>
                <c:pt idx="4160">
                  <c:v>0.82901671912504904</c:v>
                </c:pt>
                <c:pt idx="4161">
                  <c:v>-1.1259902207450401</c:v>
                </c:pt>
                <c:pt idx="4162">
                  <c:v>-0.49799199934270799</c:v>
                </c:pt>
                <c:pt idx="4163">
                  <c:v>-0.72698223736578105</c:v>
                </c:pt>
                <c:pt idx="4164">
                  <c:v>0.90202825498620898</c:v>
                </c:pt>
                <c:pt idx="4165">
                  <c:v>-1.59698910962303</c:v>
                </c:pt>
                <c:pt idx="4166">
                  <c:v>-0.37099128386351699</c:v>
                </c:pt>
                <c:pt idx="4167">
                  <c:v>-1.40397791119763</c:v>
                </c:pt>
                <c:pt idx="4168">
                  <c:v>-0.30299056026464</c:v>
                </c:pt>
                <c:pt idx="4169">
                  <c:v>1.96101749080023</c:v>
                </c:pt>
                <c:pt idx="4170">
                  <c:v>-1.04799103712534</c:v>
                </c:pt>
                <c:pt idx="4171">
                  <c:v>-1.65300427699658</c:v>
                </c:pt>
                <c:pt idx="4172">
                  <c:v>-0.408978332846895</c:v>
                </c:pt>
                <c:pt idx="4173">
                  <c:v>-1.36497521824454</c:v>
                </c:pt>
                <c:pt idx="4174">
                  <c:v>-0.237999919999999</c:v>
                </c:pt>
                <c:pt idx="4175">
                  <c:v>0.74400942817997295</c:v>
                </c:pt>
                <c:pt idx="4176">
                  <c:v>-0.14498185434900199</c:v>
                </c:pt>
                <c:pt idx="4177">
                  <c:v>0.215384911361298</c:v>
                </c:pt>
                <c:pt idx="4178">
                  <c:v>-1.5799874645156</c:v>
                </c:pt>
                <c:pt idx="4179">
                  <c:v>-1.2919740319980799</c:v>
                </c:pt>
                <c:pt idx="4180">
                  <c:v>-1.1909908964204701</c:v>
                </c:pt>
                <c:pt idx="4181">
                  <c:v>-1.14098544252932</c:v>
                </c:pt>
                <c:pt idx="4182">
                  <c:v>-1.38298897108422</c:v>
                </c:pt>
                <c:pt idx="4183">
                  <c:v>-1.31797899974276</c:v>
                </c:pt>
                <c:pt idx="4184">
                  <c:v>-1.8960222547391199</c:v>
                </c:pt>
                <c:pt idx="4185">
                  <c:v>-1.67798774534476</c:v>
                </c:pt>
                <c:pt idx="4186">
                  <c:v>-0.94099683510994803</c:v>
                </c:pt>
                <c:pt idx="4187">
                  <c:v>-0.75135800399538599</c:v>
                </c:pt>
                <c:pt idx="4188">
                  <c:v>-0.18099922781021599</c:v>
                </c:pt>
                <c:pt idx="4189">
                  <c:v>0.51598474589526899</c:v>
                </c:pt>
                <c:pt idx="4190">
                  <c:v>-0.87898251211826095</c:v>
                </c:pt>
                <c:pt idx="4191">
                  <c:v>-1.0850272301623201</c:v>
                </c:pt>
                <c:pt idx="4192">
                  <c:v>-8.69770558307537E-2</c:v>
                </c:pt>
                <c:pt idx="4193">
                  <c:v>0.37398045413056202</c:v>
                </c:pt>
                <c:pt idx="4194">
                  <c:v>-0.51797880083330605</c:v>
                </c:pt>
                <c:pt idx="4195">
                  <c:v>1.4220110713763501</c:v>
                </c:pt>
                <c:pt idx="4196">
                  <c:v>-0.44898368668354199</c:v>
                </c:pt>
                <c:pt idx="4197">
                  <c:v>-1.1129941467320501</c:v>
                </c:pt>
                <c:pt idx="4198">
                  <c:v>-1.9984329193150002E-2</c:v>
                </c:pt>
                <c:pt idx="4199">
                  <c:v>-2.0629875906005202</c:v>
                </c:pt>
                <c:pt idx="4200">
                  <c:v>-0.78499882016217903</c:v>
                </c:pt>
                <c:pt idx="4201">
                  <c:v>8.9962195995141308E-3</c:v>
                </c:pt>
                <c:pt idx="4202">
                  <c:v>-0.48398353957411699</c:v>
                </c:pt>
                <c:pt idx="4203">
                  <c:v>-0.54298772443239796</c:v>
                </c:pt>
                <c:pt idx="4204">
                  <c:v>-0.37400609540684798</c:v>
                </c:pt>
                <c:pt idx="4205">
                  <c:v>-1.2089896191893601</c:v>
                </c:pt>
                <c:pt idx="4206">
                  <c:v>-1.6039784797777601</c:v>
                </c:pt>
                <c:pt idx="4207">
                  <c:v>0.42801084149240998</c:v>
                </c:pt>
                <c:pt idx="4208">
                  <c:v>-1.64648057992999</c:v>
                </c:pt>
                <c:pt idx="4209">
                  <c:v>-0.84397529757817802</c:v>
                </c:pt>
                <c:pt idx="4210">
                  <c:v>-3.2989627203022898E-2</c:v>
                </c:pt>
                <c:pt idx="4211">
                  <c:v>-0.28698803444736898</c:v>
                </c:pt>
                <c:pt idx="4212">
                  <c:v>-1.40897806112452</c:v>
                </c:pt>
                <c:pt idx="4213">
                  <c:v>-0.94098431605689503</c:v>
                </c:pt>
                <c:pt idx="4214">
                  <c:v>-0.71500431423170496</c:v>
                </c:pt>
                <c:pt idx="4215">
                  <c:v>-0.55098922981588805</c:v>
                </c:pt>
                <c:pt idx="4216">
                  <c:v>0.23402902944224899</c:v>
                </c:pt>
                <c:pt idx="4217">
                  <c:v>-1.0629826848039099</c:v>
                </c:pt>
                <c:pt idx="4218">
                  <c:v>0.79801980125890004</c:v>
                </c:pt>
                <c:pt idx="4219">
                  <c:v>-1.7849914344898199</c:v>
                </c:pt>
                <c:pt idx="4220">
                  <c:v>1.1790037212106499</c:v>
                </c:pt>
                <c:pt idx="4221">
                  <c:v>-0.62997112927367305</c:v>
                </c:pt>
                <c:pt idx="4222">
                  <c:v>0.382007022433833</c:v>
                </c:pt>
                <c:pt idx="4223">
                  <c:v>0.36000884172762099</c:v>
                </c:pt>
                <c:pt idx="4224">
                  <c:v>-0.36699157371235003</c:v>
                </c:pt>
                <c:pt idx="4225">
                  <c:v>-1.00099878645308</c:v>
                </c:pt>
                <c:pt idx="4226">
                  <c:v>-5.4965878336920501E-2</c:v>
                </c:pt>
                <c:pt idx="4227">
                  <c:v>-1.6289729599123499</c:v>
                </c:pt>
                <c:pt idx="4228">
                  <c:v>-1.2619959328803301</c:v>
                </c:pt>
                <c:pt idx="4229">
                  <c:v>-1.0569752591299999</c:v>
                </c:pt>
                <c:pt idx="4230">
                  <c:v>-0.47400170502383998</c:v>
                </c:pt>
                <c:pt idx="4231">
                  <c:v>-0.80449505245238395</c:v>
                </c:pt>
                <c:pt idx="4232">
                  <c:v>-0.75197698141719005</c:v>
                </c:pt>
                <c:pt idx="4233">
                  <c:v>-0.45997881651177602</c:v>
                </c:pt>
                <c:pt idx="4234">
                  <c:v>0.33700926994001701</c:v>
                </c:pt>
                <c:pt idx="4235">
                  <c:v>0.92098545075278004</c:v>
                </c:pt>
                <c:pt idx="4236">
                  <c:v>1.3000129923249599</c:v>
                </c:pt>
                <c:pt idx="4237">
                  <c:v>-0.13299001414307901</c:v>
                </c:pt>
                <c:pt idx="4238">
                  <c:v>-0.40397497837130503</c:v>
                </c:pt>
                <c:pt idx="4239">
                  <c:v>-0.79899455597705105</c:v>
                </c:pt>
                <c:pt idx="4240">
                  <c:v>0.76799555041095402</c:v>
                </c:pt>
                <c:pt idx="4241">
                  <c:v>0.86598615693902903</c:v>
                </c:pt>
                <c:pt idx="4242">
                  <c:v>-0.91098329543420198</c:v>
                </c:pt>
                <c:pt idx="4243">
                  <c:v>-0.45299204790269898</c:v>
                </c:pt>
                <c:pt idx="4244">
                  <c:v>-1.39255885798991</c:v>
                </c:pt>
                <c:pt idx="4245">
                  <c:v>-0.76301142993667803</c:v>
                </c:pt>
                <c:pt idx="4246">
                  <c:v>9.8028469805301999E-2</c:v>
                </c:pt>
                <c:pt idx="4247">
                  <c:v>-1.02197721260908</c:v>
                </c:pt>
                <c:pt idx="4248">
                  <c:v>-0.88498079820979803</c:v>
                </c:pt>
                <c:pt idx="4249">
                  <c:v>-1.31299007414308</c:v>
                </c:pt>
                <c:pt idx="4250">
                  <c:v>-1.69497528024138</c:v>
                </c:pt>
                <c:pt idx="4251">
                  <c:v>-0.32497711878379099</c:v>
                </c:pt>
                <c:pt idx="4252">
                  <c:v>-0.40902802948559303</c:v>
                </c:pt>
                <c:pt idx="4253">
                  <c:v>-1.30599881760262</c:v>
                </c:pt>
                <c:pt idx="4254">
                  <c:v>-0.845996009843625</c:v>
                </c:pt>
                <c:pt idx="4255">
                  <c:v>-0.530973712831041</c:v>
                </c:pt>
                <c:pt idx="4256">
                  <c:v>3.6018286967532301E-2</c:v>
                </c:pt>
                <c:pt idx="4257">
                  <c:v>-0.45700430708669298</c:v>
                </c:pt>
                <c:pt idx="4258">
                  <c:v>-1.10902361215041</c:v>
                </c:pt>
                <c:pt idx="4259">
                  <c:v>-0.267993035460522</c:v>
                </c:pt>
                <c:pt idx="4260">
                  <c:v>-0.56199217504735599</c:v>
                </c:pt>
                <c:pt idx="4261">
                  <c:v>0.84899611043378997</c:v>
                </c:pt>
                <c:pt idx="4262">
                  <c:v>-0.78699914273855998</c:v>
                </c:pt>
                <c:pt idx="4263">
                  <c:v>0.15000246544479601</c:v>
                </c:pt>
                <c:pt idx="4264">
                  <c:v>-0.64700943833506497</c:v>
                </c:pt>
                <c:pt idx="4265">
                  <c:v>-1.3079825058047501</c:v>
                </c:pt>
                <c:pt idx="4266">
                  <c:v>-6.8994901020861005E-2</c:v>
                </c:pt>
                <c:pt idx="4267">
                  <c:v>-1.22599848772655</c:v>
                </c:pt>
                <c:pt idx="4268">
                  <c:v>1.4859790477013901</c:v>
                </c:pt>
                <c:pt idx="4269">
                  <c:v>-0.19599011050195</c:v>
                </c:pt>
                <c:pt idx="4270">
                  <c:v>3.1210025720310499</c:v>
                </c:pt>
                <c:pt idx="4271">
                  <c:v>-0.89497969527216004</c:v>
                </c:pt>
                <c:pt idx="4272">
                  <c:v>-1.10998411866709</c:v>
                </c:pt>
                <c:pt idx="4273">
                  <c:v>-0.29997913043063501</c:v>
                </c:pt>
                <c:pt idx="4274">
                  <c:v>1.2840097266669901</c:v>
                </c:pt>
                <c:pt idx="4275">
                  <c:v>0.88502054724288104</c:v>
                </c:pt>
                <c:pt idx="4276">
                  <c:v>-1.67798543486094</c:v>
                </c:pt>
                <c:pt idx="4277">
                  <c:v>-0.73898435010695696</c:v>
                </c:pt>
                <c:pt idx="4278">
                  <c:v>0.30302526644803401</c:v>
                </c:pt>
                <c:pt idx="4279">
                  <c:v>-1.6549877453447699</c:v>
                </c:pt>
                <c:pt idx="4280">
                  <c:v>0.341005051585487</c:v>
                </c:pt>
                <c:pt idx="4281">
                  <c:v>-0.69498144806959306</c:v>
                </c:pt>
                <c:pt idx="4282">
                  <c:v>-1.3530054953813899</c:v>
                </c:pt>
                <c:pt idx="4283">
                  <c:v>-0.38499838941348502</c:v>
                </c:pt>
                <c:pt idx="4284">
                  <c:v>-0.86199419414426903</c:v>
                </c:pt>
                <c:pt idx="4285">
                  <c:v>-1.2469823326893701</c:v>
                </c:pt>
                <c:pt idx="4286">
                  <c:v>-0.86799882940541195</c:v>
                </c:pt>
                <c:pt idx="4287">
                  <c:v>-0.26198680467254998</c:v>
                </c:pt>
                <c:pt idx="4288">
                  <c:v>4.6023303265879001E-2</c:v>
                </c:pt>
                <c:pt idx="4289">
                  <c:v>0.51701163573391795</c:v>
                </c:pt>
                <c:pt idx="4290">
                  <c:v>-0.58598323187464496</c:v>
                </c:pt>
                <c:pt idx="4291">
                  <c:v>1.75538488186107</c:v>
                </c:pt>
                <c:pt idx="4292">
                  <c:v>0.23498234288933201</c:v>
                </c:pt>
                <c:pt idx="4293">
                  <c:v>2.0710014280294602</c:v>
                </c:pt>
                <c:pt idx="4294">
                  <c:v>0.44400137556492297</c:v>
                </c:pt>
                <c:pt idx="4295">
                  <c:v>-1.8739979026472899</c:v>
                </c:pt>
                <c:pt idx="4296">
                  <c:v>-0.90197571755762895</c:v>
                </c:pt>
                <c:pt idx="4297">
                  <c:v>-0.14997937312271001</c:v>
                </c:pt>
                <c:pt idx="4298">
                  <c:v>-0.38899790303746801</c:v>
                </c:pt>
                <c:pt idx="4299">
                  <c:v>-0.67001030062303901</c:v>
                </c:pt>
                <c:pt idx="4300">
                  <c:v>4.2999979999999598E-2</c:v>
                </c:pt>
                <c:pt idx="4301">
                  <c:v>-0.38197697960740301</c:v>
                </c:pt>
                <c:pt idx="4302">
                  <c:v>8.4998867209678794E-2</c:v>
                </c:pt>
                <c:pt idx="4303">
                  <c:v>-1.83699324054419</c:v>
                </c:pt>
                <c:pt idx="4304">
                  <c:v>0.34898780320563699</c:v>
                </c:pt>
                <c:pt idx="4305">
                  <c:v>-1.2579847116502001</c:v>
                </c:pt>
                <c:pt idx="4306">
                  <c:v>-0.33399027177206397</c:v>
                </c:pt>
                <c:pt idx="4307">
                  <c:v>-0.62997532913000398</c:v>
                </c:pt>
                <c:pt idx="4308">
                  <c:v>-1.2329907403160401</c:v>
                </c:pt>
                <c:pt idx="4309">
                  <c:v>4.7027047922589202E-2</c:v>
                </c:pt>
                <c:pt idx="4310">
                  <c:v>6.7972148170702601E-2</c:v>
                </c:pt>
                <c:pt idx="4311">
                  <c:v>-0.641998100902897</c:v>
                </c:pt>
                <c:pt idx="4312">
                  <c:v>0.32401923718442899</c:v>
                </c:pt>
                <c:pt idx="4313">
                  <c:v>-0.76598438759274501</c:v>
                </c:pt>
                <c:pt idx="4314">
                  <c:v>-0.36297982686767599</c:v>
                </c:pt>
                <c:pt idx="4315">
                  <c:v>-0.80197462120723595</c:v>
                </c:pt>
                <c:pt idx="4316">
                  <c:v>-1.7449839672902101</c:v>
                </c:pt>
                <c:pt idx="4317">
                  <c:v>1.3290071324886601</c:v>
                </c:pt>
                <c:pt idx="4318">
                  <c:v>-0.36399539357105898</c:v>
                </c:pt>
                <c:pt idx="4319">
                  <c:v>1.5060105450024901</c:v>
                </c:pt>
                <c:pt idx="4320">
                  <c:v>-1.5639739868845199</c:v>
                </c:pt>
                <c:pt idx="4321">
                  <c:v>-0.39997961928335501</c:v>
                </c:pt>
                <c:pt idx="4322">
                  <c:v>-1.44497166914893</c:v>
                </c:pt>
                <c:pt idx="4323">
                  <c:v>-0.84497783666622694</c:v>
                </c:pt>
                <c:pt idx="4324">
                  <c:v>-0.79797714878821302</c:v>
                </c:pt>
                <c:pt idx="4325">
                  <c:v>0.52602733552014402</c:v>
                </c:pt>
                <c:pt idx="4326">
                  <c:v>-1.9179569723285399</c:v>
                </c:pt>
                <c:pt idx="4327">
                  <c:v>-1.1749983116306699</c:v>
                </c:pt>
                <c:pt idx="4328">
                  <c:v>1.52201513361621</c:v>
                </c:pt>
                <c:pt idx="4329">
                  <c:v>-1.67099227343475</c:v>
                </c:pt>
                <c:pt idx="4330">
                  <c:v>-0.52798570411468404</c:v>
                </c:pt>
                <c:pt idx="4331">
                  <c:v>-0.52198258623157001</c:v>
                </c:pt>
                <c:pt idx="4332">
                  <c:v>-0.79798614607132501</c:v>
                </c:pt>
                <c:pt idx="4333">
                  <c:v>-0.31800803370747999</c:v>
                </c:pt>
                <c:pt idx="4334">
                  <c:v>-0.99299388442909198</c:v>
                </c:pt>
                <c:pt idx="4335">
                  <c:v>-1.7780086745893899</c:v>
                </c:pt>
                <c:pt idx="4336">
                  <c:v>-1.15497015812117</c:v>
                </c:pt>
                <c:pt idx="4337">
                  <c:v>-1.2330146510648901</c:v>
                </c:pt>
                <c:pt idx="4338">
                  <c:v>-0.14597680141718999</c:v>
                </c:pt>
                <c:pt idx="4339">
                  <c:v>-1.05198443609628</c:v>
                </c:pt>
                <c:pt idx="4340">
                  <c:v>-0.46598123967125099</c:v>
                </c:pt>
                <c:pt idx="4341">
                  <c:v>2.20183277702105E-2</c:v>
                </c:pt>
                <c:pt idx="4342">
                  <c:v>-1.2649877385542101</c:v>
                </c:pt>
                <c:pt idx="4343">
                  <c:v>-1.22399103712534</c:v>
                </c:pt>
                <c:pt idx="4344">
                  <c:v>-1.1709886144319499</c:v>
                </c:pt>
                <c:pt idx="4345">
                  <c:v>-1.54498769881165</c:v>
                </c:pt>
                <c:pt idx="4346">
                  <c:v>-1.7249835230670501</c:v>
                </c:pt>
                <c:pt idx="4347">
                  <c:v>-1.45900949698089</c:v>
                </c:pt>
                <c:pt idx="4348">
                  <c:v>0.112016794451768</c:v>
                </c:pt>
                <c:pt idx="4349">
                  <c:v>-1.30297690632042</c:v>
                </c:pt>
                <c:pt idx="4350">
                  <c:v>-0.74298535334476101</c:v>
                </c:pt>
                <c:pt idx="4351">
                  <c:v>-9.6972445867875498E-2</c:v>
                </c:pt>
                <c:pt idx="4352">
                  <c:v>0.35900602449742403</c:v>
                </c:pt>
                <c:pt idx="4353">
                  <c:v>0.48901483300447801</c:v>
                </c:pt>
                <c:pt idx="4354">
                  <c:v>0.81202424280326202</c:v>
                </c:pt>
                <c:pt idx="4355">
                  <c:v>-1.1869916079578899</c:v>
                </c:pt>
                <c:pt idx="4356">
                  <c:v>-1.2059877453447601</c:v>
                </c:pt>
                <c:pt idx="4357">
                  <c:v>-1.2000000500000001</c:v>
                </c:pt>
                <c:pt idx="4358">
                  <c:v>-0.73299218336585104</c:v>
                </c:pt>
                <c:pt idx="4359">
                  <c:v>-0.80598353877861595</c:v>
                </c:pt>
                <c:pt idx="4360">
                  <c:v>1.6110130157452001</c:v>
                </c:pt>
                <c:pt idx="4361">
                  <c:v>-0.30998556984797998</c:v>
                </c:pt>
                <c:pt idx="4362">
                  <c:v>-0.62498058525469302</c:v>
                </c:pt>
                <c:pt idx="4363">
                  <c:v>4.9026040516013898E-2</c:v>
                </c:pt>
                <c:pt idx="4364">
                  <c:v>-1.1459856957196399</c:v>
                </c:pt>
                <c:pt idx="4365">
                  <c:v>-1.7769875345815001</c:v>
                </c:pt>
                <c:pt idx="4366">
                  <c:v>-1.4169740319980799</c:v>
                </c:pt>
                <c:pt idx="4367">
                  <c:v>3.8009740931563597E-2</c:v>
                </c:pt>
                <c:pt idx="4368">
                  <c:v>-0.65899309478170698</c:v>
                </c:pt>
                <c:pt idx="4369">
                  <c:v>0.69500973064467497</c:v>
                </c:pt>
                <c:pt idx="4370">
                  <c:v>-0.83698741706353097</c:v>
                </c:pt>
                <c:pt idx="4371">
                  <c:v>1.9250136775240501</c:v>
                </c:pt>
                <c:pt idx="4372">
                  <c:v>0.32301667052237198</c:v>
                </c:pt>
                <c:pt idx="4373">
                  <c:v>-1.00598369801176</c:v>
                </c:pt>
                <c:pt idx="4374">
                  <c:v>-1.0330062959294</c:v>
                </c:pt>
                <c:pt idx="4375">
                  <c:v>-0.14198046746660301</c:v>
                </c:pt>
                <c:pt idx="4376">
                  <c:v>-0.62197572840483795</c:v>
                </c:pt>
                <c:pt idx="4377">
                  <c:v>-1.27700862528738</c:v>
                </c:pt>
                <c:pt idx="4378">
                  <c:v>-1.5069783828468899</c:v>
                </c:pt>
                <c:pt idx="4379">
                  <c:v>-1.29299694239092</c:v>
                </c:pt>
                <c:pt idx="4380">
                  <c:v>-1.5449919868103299</c:v>
                </c:pt>
                <c:pt idx="4381">
                  <c:v>-0.99499908579985497</c:v>
                </c:pt>
                <c:pt idx="4382">
                  <c:v>1.08601047762662</c:v>
                </c:pt>
                <c:pt idx="4383">
                  <c:v>0.90800148031800898</c:v>
                </c:pt>
                <c:pt idx="4384">
                  <c:v>-1.04197167914893</c:v>
                </c:pt>
                <c:pt idx="4385">
                  <c:v>-0.35399161562347398</c:v>
                </c:pt>
                <c:pt idx="4386">
                  <c:v>0.34702053563010599</c:v>
                </c:pt>
                <c:pt idx="4387">
                  <c:v>-0.54398636605700101</c:v>
                </c:pt>
                <c:pt idx="4388">
                  <c:v>0.63400969183814504</c:v>
                </c:pt>
                <c:pt idx="4389">
                  <c:v>-0.73697944440933705</c:v>
                </c:pt>
                <c:pt idx="4390">
                  <c:v>-0.76097381961809396</c:v>
                </c:pt>
                <c:pt idx="4391">
                  <c:v>-0.67499096712903495</c:v>
                </c:pt>
                <c:pt idx="4392">
                  <c:v>0.68402330565024805</c:v>
                </c:pt>
                <c:pt idx="4393">
                  <c:v>-0.48897464707488197</c:v>
                </c:pt>
                <c:pt idx="4394">
                  <c:v>-0.73500505644210301</c:v>
                </c:pt>
                <c:pt idx="4395">
                  <c:v>0.51601671711716202</c:v>
                </c:pt>
                <c:pt idx="4396">
                  <c:v>-0.38699288613140298</c:v>
                </c:pt>
                <c:pt idx="4397">
                  <c:v>-1.52097893670772</c:v>
                </c:pt>
                <c:pt idx="4398">
                  <c:v>-0.789974544108627</c:v>
                </c:pt>
                <c:pt idx="4399">
                  <c:v>1.97801328902296</c:v>
                </c:pt>
                <c:pt idx="4400">
                  <c:v>-0.78700526023879602</c:v>
                </c:pt>
                <c:pt idx="4401">
                  <c:v>-0.510971539148938</c:v>
                </c:pt>
                <c:pt idx="4402">
                  <c:v>0.11202213729179</c:v>
                </c:pt>
                <c:pt idx="4403">
                  <c:v>-1.0909924869584799</c:v>
                </c:pt>
                <c:pt idx="4404">
                  <c:v>-3.4166441325439903E-2</c:v>
                </c:pt>
                <c:pt idx="4405">
                  <c:v>-1.5730017139021499</c:v>
                </c:pt>
                <c:pt idx="4406">
                  <c:v>-0.15602586224508</c:v>
                </c:pt>
                <c:pt idx="4407">
                  <c:v>-1.17699602288034</c:v>
                </c:pt>
                <c:pt idx="4408">
                  <c:v>-1.0519806928155699</c:v>
                </c:pt>
                <c:pt idx="4409">
                  <c:v>1.7010070132458599</c:v>
                </c:pt>
                <c:pt idx="4410">
                  <c:v>-1.40097685728205</c:v>
                </c:pt>
                <c:pt idx="4411">
                  <c:v>-1.18398733378584</c:v>
                </c:pt>
                <c:pt idx="4412">
                  <c:v>-1.8469940189232099</c:v>
                </c:pt>
                <c:pt idx="4413">
                  <c:v>-1.4789651632262899</c:v>
                </c:pt>
                <c:pt idx="4414">
                  <c:v>0.35102628303188299</c:v>
                </c:pt>
                <c:pt idx="4415">
                  <c:v>-0.29399839089499602</c:v>
                </c:pt>
                <c:pt idx="4416">
                  <c:v>-1.6010011640197099</c:v>
                </c:pt>
                <c:pt idx="4417">
                  <c:v>-1.1249782526937699</c:v>
                </c:pt>
                <c:pt idx="4418">
                  <c:v>-1.073495319427</c:v>
                </c:pt>
                <c:pt idx="4419">
                  <c:v>-1.0340048254229699</c:v>
                </c:pt>
                <c:pt idx="4420">
                  <c:v>-1.1119990260782</c:v>
                </c:pt>
                <c:pt idx="4421">
                  <c:v>-1.10197802112451</c:v>
                </c:pt>
                <c:pt idx="4422">
                  <c:v>0.45901822053715402</c:v>
                </c:pt>
                <c:pt idx="4423">
                  <c:v>-0.84598445633792996</c:v>
                </c:pt>
                <c:pt idx="4424">
                  <c:v>-0.72998910387788196</c:v>
                </c:pt>
                <c:pt idx="4425">
                  <c:v>-0.99499894774683495</c:v>
                </c:pt>
                <c:pt idx="4426">
                  <c:v>-0.89197321909117699</c:v>
                </c:pt>
                <c:pt idx="4427">
                  <c:v>-0.32097913058836502</c:v>
                </c:pt>
                <c:pt idx="4428">
                  <c:v>-0.84897518824454199</c:v>
                </c:pt>
                <c:pt idx="4429">
                  <c:v>-2.3978965343349298E-2</c:v>
                </c:pt>
                <c:pt idx="4430">
                  <c:v>-2.0509791090894098</c:v>
                </c:pt>
                <c:pt idx="4431">
                  <c:v>-1.42798026730515</c:v>
                </c:pt>
                <c:pt idx="4432">
                  <c:v>-9.0984660082600394E-2</c:v>
                </c:pt>
                <c:pt idx="4433">
                  <c:v>-1.12600397576138</c:v>
                </c:pt>
                <c:pt idx="4434">
                  <c:v>-1.94134578134486</c:v>
                </c:pt>
                <c:pt idx="4435">
                  <c:v>-0.108987359201683</c:v>
                </c:pt>
                <c:pt idx="4436">
                  <c:v>-0.37902805948559398</c:v>
                </c:pt>
                <c:pt idx="4437">
                  <c:v>0.96401344110486498</c:v>
                </c:pt>
                <c:pt idx="4438">
                  <c:v>-0.41899444880931602</c:v>
                </c:pt>
                <c:pt idx="4439">
                  <c:v>-0.74599137771671697</c:v>
                </c:pt>
                <c:pt idx="4440">
                  <c:v>-1.0160107927162001</c:v>
                </c:pt>
                <c:pt idx="4441">
                  <c:v>-9.90089321175949E-2</c:v>
                </c:pt>
                <c:pt idx="4442">
                  <c:v>1.9390138043968499</c:v>
                </c:pt>
                <c:pt idx="4443">
                  <c:v>-1.8869799801732301</c:v>
                </c:pt>
                <c:pt idx="4444">
                  <c:v>-0.67098573270691098</c:v>
                </c:pt>
                <c:pt idx="4445">
                  <c:v>-0.73298618698545404</c:v>
                </c:pt>
                <c:pt idx="4446">
                  <c:v>-9.0993118036993795E-2</c:v>
                </c:pt>
                <c:pt idx="4447">
                  <c:v>0.46699907730326101</c:v>
                </c:pt>
                <c:pt idx="4448">
                  <c:v>-0.121996209392382</c:v>
                </c:pt>
                <c:pt idx="4449">
                  <c:v>-1.03898715704281</c:v>
                </c:pt>
                <c:pt idx="4450">
                  <c:v>-1.37298750051839</c:v>
                </c:pt>
                <c:pt idx="4451">
                  <c:v>-1.25096487843305</c:v>
                </c:pt>
                <c:pt idx="4452">
                  <c:v>-0.26699803236819403</c:v>
                </c:pt>
                <c:pt idx="4453">
                  <c:v>-0.27599908017106201</c:v>
                </c:pt>
                <c:pt idx="4454">
                  <c:v>-1.65096506513149</c:v>
                </c:pt>
                <c:pt idx="4455">
                  <c:v>-1.5029810148303799</c:v>
                </c:pt>
                <c:pt idx="4456">
                  <c:v>0.73802085286499497</c:v>
                </c:pt>
                <c:pt idx="4457">
                  <c:v>-1.1059614381066001</c:v>
                </c:pt>
                <c:pt idx="4458">
                  <c:v>-0.326994977634885</c:v>
                </c:pt>
                <c:pt idx="4459">
                  <c:v>0.76201953654037402</c:v>
                </c:pt>
                <c:pt idx="4460">
                  <c:v>0.56201347440968996</c:v>
                </c:pt>
                <c:pt idx="4461">
                  <c:v>-1.38999043138693</c:v>
                </c:pt>
                <c:pt idx="4462">
                  <c:v>-0.38199625901940998</c:v>
                </c:pt>
                <c:pt idx="4463">
                  <c:v>9.39981627125797E-2</c:v>
                </c:pt>
                <c:pt idx="4464">
                  <c:v>-0.73398362208752699</c:v>
                </c:pt>
                <c:pt idx="4465">
                  <c:v>-1.17198081978677</c:v>
                </c:pt>
                <c:pt idx="4466">
                  <c:v>-1.38398073657817</c:v>
                </c:pt>
                <c:pt idx="4467">
                  <c:v>0.56100974093156397</c:v>
                </c:pt>
                <c:pt idx="4468">
                  <c:v>-1.0679991251118499</c:v>
                </c:pt>
                <c:pt idx="4469">
                  <c:v>0.452014284894382</c:v>
                </c:pt>
                <c:pt idx="4470">
                  <c:v>-0.23298033335413301</c:v>
                </c:pt>
                <c:pt idx="4471">
                  <c:v>-0.83798385589151403</c:v>
                </c:pt>
                <c:pt idx="4472">
                  <c:v>-1.15310600106918</c:v>
                </c:pt>
                <c:pt idx="4473">
                  <c:v>-1.3879815700087901</c:v>
                </c:pt>
                <c:pt idx="4474">
                  <c:v>-0.48597403999444899</c:v>
                </c:pt>
                <c:pt idx="4475">
                  <c:v>0.46699479470456701</c:v>
                </c:pt>
                <c:pt idx="4476">
                  <c:v>-0.42401331551478399</c:v>
                </c:pt>
                <c:pt idx="4477">
                  <c:v>-0.50400622204430201</c:v>
                </c:pt>
                <c:pt idx="4478">
                  <c:v>-2.4973965573560498E-2</c:v>
                </c:pt>
                <c:pt idx="4479">
                  <c:v>0.27400854732928898</c:v>
                </c:pt>
                <c:pt idx="4480">
                  <c:v>-1.4599932933193001</c:v>
                </c:pt>
                <c:pt idx="4481">
                  <c:v>1.78900710206451</c:v>
                </c:pt>
                <c:pt idx="4482">
                  <c:v>-0.142986179147405</c:v>
                </c:pt>
                <c:pt idx="4483">
                  <c:v>0.65801263687381295</c:v>
                </c:pt>
                <c:pt idx="4484">
                  <c:v>-0.13397915812931699</c:v>
                </c:pt>
                <c:pt idx="4485">
                  <c:v>-1.66098810444736</c:v>
                </c:pt>
                <c:pt idx="4486">
                  <c:v>0.17502763837600899</c:v>
                </c:pt>
                <c:pt idx="4487">
                  <c:v>-1.78352881639279</c:v>
                </c:pt>
                <c:pt idx="4488">
                  <c:v>-0.95398570116788595</c:v>
                </c:pt>
                <c:pt idx="4489">
                  <c:v>-0.94197778459327397</c:v>
                </c:pt>
                <c:pt idx="4490">
                  <c:v>-1.1549923061729099</c:v>
                </c:pt>
                <c:pt idx="4491">
                  <c:v>-0.82097530842158895</c:v>
                </c:pt>
                <c:pt idx="4492">
                  <c:v>2.0991532633537101E-2</c:v>
                </c:pt>
                <c:pt idx="4493">
                  <c:v>0.417008239598813</c:v>
                </c:pt>
                <c:pt idx="4494">
                  <c:v>-0.232971579013839</c:v>
                </c:pt>
                <c:pt idx="4495">
                  <c:v>-0.45500359918028599</c:v>
                </c:pt>
                <c:pt idx="4496">
                  <c:v>-5.50013415637991E-2</c:v>
                </c:pt>
                <c:pt idx="4497">
                  <c:v>1.0699940927505101</c:v>
                </c:pt>
                <c:pt idx="4498">
                  <c:v>-0.52098903113276196</c:v>
                </c:pt>
                <c:pt idx="4499">
                  <c:v>-0.90497603563807705</c:v>
                </c:pt>
                <c:pt idx="4500">
                  <c:v>-1.18601089369034</c:v>
                </c:pt>
                <c:pt idx="4501">
                  <c:v>3.4998354800081601E-2</c:v>
                </c:pt>
                <c:pt idx="4502">
                  <c:v>-1.3269767650387201</c:v>
                </c:pt>
                <c:pt idx="4503">
                  <c:v>-1.0279973081455001</c:v>
                </c:pt>
                <c:pt idx="4504">
                  <c:v>-0.42698223544379899</c:v>
                </c:pt>
                <c:pt idx="4505">
                  <c:v>0.83801618038128101</c:v>
                </c:pt>
                <c:pt idx="4506">
                  <c:v>-1.0199874045156001</c:v>
                </c:pt>
                <c:pt idx="4507">
                  <c:v>-1.1649832444071799</c:v>
                </c:pt>
                <c:pt idx="4508">
                  <c:v>1.5630177074376399</c:v>
                </c:pt>
                <c:pt idx="4509">
                  <c:v>-0.81398433204405496</c:v>
                </c:pt>
                <c:pt idx="4510">
                  <c:v>-1.2030070153497201</c:v>
                </c:pt>
                <c:pt idx="4511">
                  <c:v>-1.11000631592941</c:v>
                </c:pt>
                <c:pt idx="4512">
                  <c:v>-1.21897476148325</c:v>
                </c:pt>
                <c:pt idx="4513">
                  <c:v>0.35901210294167302</c:v>
                </c:pt>
                <c:pt idx="4514">
                  <c:v>-0.89099204055397496</c:v>
                </c:pt>
                <c:pt idx="4515">
                  <c:v>-1.4649760522650701</c:v>
                </c:pt>
                <c:pt idx="4516">
                  <c:v>1.00199607958224</c:v>
                </c:pt>
                <c:pt idx="4517">
                  <c:v>-3.5989121888257501E-2</c:v>
                </c:pt>
                <c:pt idx="4518">
                  <c:v>1.82501962364723</c:v>
                </c:pt>
                <c:pt idx="4519">
                  <c:v>-0.41399668716567101</c:v>
                </c:pt>
                <c:pt idx="4520">
                  <c:v>-1.2168852289343499</c:v>
                </c:pt>
                <c:pt idx="4521">
                  <c:v>-0.52398622927624205</c:v>
                </c:pt>
                <c:pt idx="4522">
                  <c:v>-0.67198483395173203</c:v>
                </c:pt>
                <c:pt idx="4523">
                  <c:v>-0.46198618071525499</c:v>
                </c:pt>
                <c:pt idx="4524">
                  <c:v>-1.2929925875264501</c:v>
                </c:pt>
                <c:pt idx="4525">
                  <c:v>-2.0329745510256001</c:v>
                </c:pt>
                <c:pt idx="4526">
                  <c:v>1.0600214787157101</c:v>
                </c:pt>
                <c:pt idx="4527">
                  <c:v>0.94200987549582804</c:v>
                </c:pt>
                <c:pt idx="4528">
                  <c:v>-0.84901227180276495</c:v>
                </c:pt>
                <c:pt idx="4529">
                  <c:v>-1.2279722328343099</c:v>
                </c:pt>
                <c:pt idx="4530">
                  <c:v>1.3490198485804401</c:v>
                </c:pt>
                <c:pt idx="4531">
                  <c:v>1.9290101606922501</c:v>
                </c:pt>
                <c:pt idx="4532">
                  <c:v>0.119020593080637</c:v>
                </c:pt>
                <c:pt idx="4533">
                  <c:v>-1.1259844845584699</c:v>
                </c:pt>
                <c:pt idx="4534">
                  <c:v>-1.5959932133193</c:v>
                </c:pt>
                <c:pt idx="4535">
                  <c:v>-1.4059983173261801</c:v>
                </c:pt>
                <c:pt idx="4536">
                  <c:v>1.4140115206045201</c:v>
                </c:pt>
                <c:pt idx="4537">
                  <c:v>-1.2760049437597201</c:v>
                </c:pt>
                <c:pt idx="4538">
                  <c:v>-0.86699441226951302</c:v>
                </c:pt>
                <c:pt idx="4539">
                  <c:v>-0.96497993205599597</c:v>
                </c:pt>
                <c:pt idx="4540">
                  <c:v>2.0499951997412902</c:v>
                </c:pt>
                <c:pt idx="4541">
                  <c:v>-1.05897804112452</c:v>
                </c:pt>
                <c:pt idx="4542">
                  <c:v>0.33801485093977102</c:v>
                </c:pt>
                <c:pt idx="4543">
                  <c:v>-0.94401590560002202</c:v>
                </c:pt>
                <c:pt idx="4544">
                  <c:v>-0.79098345177498797</c:v>
                </c:pt>
                <c:pt idx="4545">
                  <c:v>1.0910068690946799</c:v>
                </c:pt>
                <c:pt idx="4546">
                  <c:v>-2.15000304800011</c:v>
                </c:pt>
                <c:pt idx="4547">
                  <c:v>-0.13599247302298401</c:v>
                </c:pt>
                <c:pt idx="4548">
                  <c:v>-0.64798342101736295</c:v>
                </c:pt>
                <c:pt idx="4549">
                  <c:v>-1.4089904813869301</c:v>
                </c:pt>
                <c:pt idx="4550">
                  <c:v>-0.74798393046545697</c:v>
                </c:pt>
                <c:pt idx="4551">
                  <c:v>1.0150013808840801</c:v>
                </c:pt>
                <c:pt idx="4552">
                  <c:v>-0.53498626546141803</c:v>
                </c:pt>
                <c:pt idx="4553">
                  <c:v>-1.20096490421289</c:v>
                </c:pt>
                <c:pt idx="4554">
                  <c:v>-1.0329993924288601</c:v>
                </c:pt>
                <c:pt idx="4555">
                  <c:v>-0.60998017836729301</c:v>
                </c:pt>
                <c:pt idx="4556">
                  <c:v>-0.15098401249799301</c:v>
                </c:pt>
                <c:pt idx="4557">
                  <c:v>-1.17097088996691</c:v>
                </c:pt>
                <c:pt idx="4558">
                  <c:v>-0.91100507624781402</c:v>
                </c:pt>
                <c:pt idx="4559">
                  <c:v>-0.85899209520249098</c:v>
                </c:pt>
                <c:pt idx="4560">
                  <c:v>8.0161983581529001E-3</c:v>
                </c:pt>
                <c:pt idx="4561">
                  <c:v>-0.878987509954543</c:v>
                </c:pt>
                <c:pt idx="4562">
                  <c:v>-0.289003574599004</c:v>
                </c:pt>
                <c:pt idx="4563">
                  <c:v>-1.05499703865668</c:v>
                </c:pt>
                <c:pt idx="4564">
                  <c:v>-0.170976194237208</c:v>
                </c:pt>
                <c:pt idx="4565">
                  <c:v>-0.82098267197965402</c:v>
                </c:pt>
                <c:pt idx="4566">
                  <c:v>-0.86098159994749202</c:v>
                </c:pt>
                <c:pt idx="4567">
                  <c:v>-0.42699784545388603</c:v>
                </c:pt>
                <c:pt idx="4568">
                  <c:v>-1.0259803133541301</c:v>
                </c:pt>
                <c:pt idx="4569">
                  <c:v>1.4259974790402901</c:v>
                </c:pt>
                <c:pt idx="4570">
                  <c:v>0.45102473841420898</c:v>
                </c:pt>
                <c:pt idx="4571">
                  <c:v>-1.71001014348598</c:v>
                </c:pt>
                <c:pt idx="4572">
                  <c:v>-1.21802813212077</c:v>
                </c:pt>
                <c:pt idx="4573">
                  <c:v>-1.9992143140675E-2</c:v>
                </c:pt>
                <c:pt idx="4574">
                  <c:v>1.7580036019107299</c:v>
                </c:pt>
                <c:pt idx="4575">
                  <c:v>-2.0539899290616401</c:v>
                </c:pt>
                <c:pt idx="4576">
                  <c:v>1.5099937246572901</c:v>
                </c:pt>
                <c:pt idx="4577">
                  <c:v>-0.54498759634475102</c:v>
                </c:pt>
                <c:pt idx="4578">
                  <c:v>-0.67700524615034297</c:v>
                </c:pt>
                <c:pt idx="4579">
                  <c:v>-0.67700524615034297</c:v>
                </c:pt>
                <c:pt idx="4580">
                  <c:v>-1.0809769796074</c:v>
                </c:pt>
                <c:pt idx="4581">
                  <c:v>-0.738981471792029</c:v>
                </c:pt>
                <c:pt idx="4582">
                  <c:v>-0.90100390545319597</c:v>
                </c:pt>
                <c:pt idx="4583">
                  <c:v>0.15201571220697499</c:v>
                </c:pt>
                <c:pt idx="4584">
                  <c:v>-0.21500995137482301</c:v>
                </c:pt>
                <c:pt idx="4585">
                  <c:v>-1.11699869141788</c:v>
                </c:pt>
                <c:pt idx="4586">
                  <c:v>-9.0980979755167807E-2</c:v>
                </c:pt>
                <c:pt idx="4587">
                  <c:v>-0.76398507511209601</c:v>
                </c:pt>
                <c:pt idx="4588">
                  <c:v>-0.29698751458150002</c:v>
                </c:pt>
                <c:pt idx="4589">
                  <c:v>-1.12100173838601</c:v>
                </c:pt>
                <c:pt idx="4590">
                  <c:v>-0.942507834623451</c:v>
                </c:pt>
                <c:pt idx="4591">
                  <c:v>-1.47700542104009</c:v>
                </c:pt>
                <c:pt idx="4592">
                  <c:v>0.67200122249007199</c:v>
                </c:pt>
                <c:pt idx="4593">
                  <c:v>0.43100759682761902</c:v>
                </c:pt>
                <c:pt idx="4594">
                  <c:v>-1.0919825075918701</c:v>
                </c:pt>
                <c:pt idx="4595">
                  <c:v>-0.73299175155114105</c:v>
                </c:pt>
                <c:pt idx="4596">
                  <c:v>-1.3410403145053</c:v>
                </c:pt>
                <c:pt idx="4597">
                  <c:v>-0.65298526853069505</c:v>
                </c:pt>
                <c:pt idx="4598">
                  <c:v>-1.4379761257678501</c:v>
                </c:pt>
                <c:pt idx="4599">
                  <c:v>-0.64598033905172603</c:v>
                </c:pt>
                <c:pt idx="4600">
                  <c:v>-0.48903467807544498</c:v>
                </c:pt>
                <c:pt idx="4601">
                  <c:v>-1.14198483127756</c:v>
                </c:pt>
                <c:pt idx="4602">
                  <c:v>-0.12999931034085499</c:v>
                </c:pt>
                <c:pt idx="4603">
                  <c:v>-0.94698026348304198</c:v>
                </c:pt>
                <c:pt idx="4604">
                  <c:v>-0.54101089464332297</c:v>
                </c:pt>
                <c:pt idx="4605">
                  <c:v>-0.89799826432285401</c:v>
                </c:pt>
                <c:pt idx="4606">
                  <c:v>-3.9978509277386699E-2</c:v>
                </c:pt>
                <c:pt idx="4607">
                  <c:v>-2.8990317892078999E-2</c:v>
                </c:pt>
                <c:pt idx="4608">
                  <c:v>-1.2339802034830401</c:v>
                </c:pt>
                <c:pt idx="4609">
                  <c:v>-1.2409942744165401</c:v>
                </c:pt>
                <c:pt idx="4610">
                  <c:v>-0.57998783048309699</c:v>
                </c:pt>
                <c:pt idx="4611">
                  <c:v>-0.58997442659917598</c:v>
                </c:pt>
                <c:pt idx="4612">
                  <c:v>-1.1809789709328</c:v>
                </c:pt>
                <c:pt idx="4613">
                  <c:v>-0.31899432657524701</c:v>
                </c:pt>
                <c:pt idx="4614">
                  <c:v>-1.5539219218948599</c:v>
                </c:pt>
                <c:pt idx="4615">
                  <c:v>7.03729210497403E-2</c:v>
                </c:pt>
                <c:pt idx="4616">
                  <c:v>-1.29598258701655</c:v>
                </c:pt>
                <c:pt idx="4617">
                  <c:v>-0.30198051531901399</c:v>
                </c:pt>
                <c:pt idx="4618">
                  <c:v>-0.69498476052508895</c:v>
                </c:pt>
                <c:pt idx="4619">
                  <c:v>-1.3559876985542101</c:v>
                </c:pt>
                <c:pt idx="4620">
                  <c:v>0.37902719838173998</c:v>
                </c:pt>
                <c:pt idx="4621">
                  <c:v>-1.5269705209993201</c:v>
                </c:pt>
                <c:pt idx="4622">
                  <c:v>-1.5399825319796501</c:v>
                </c:pt>
                <c:pt idx="4623">
                  <c:v>0.50801179864195301</c:v>
                </c:pt>
                <c:pt idx="4624">
                  <c:v>-1.0749770093278801</c:v>
                </c:pt>
                <c:pt idx="4625">
                  <c:v>-0.58099650244665701</c:v>
                </c:pt>
                <c:pt idx="4626">
                  <c:v>-1.38797632711894</c:v>
                </c:pt>
                <c:pt idx="4627">
                  <c:v>-1.60880039138692</c:v>
                </c:pt>
                <c:pt idx="4628">
                  <c:v>-0.28297425586339597</c:v>
                </c:pt>
                <c:pt idx="4629">
                  <c:v>-1.0799770109746001</c:v>
                </c:pt>
                <c:pt idx="4630">
                  <c:v>-1.08797403199808</c:v>
                </c:pt>
                <c:pt idx="4631">
                  <c:v>2.2560200069829102</c:v>
                </c:pt>
                <c:pt idx="4632">
                  <c:v>0.97301464700671203</c:v>
                </c:pt>
                <c:pt idx="4633">
                  <c:v>-1.52199781674179</c:v>
                </c:pt>
                <c:pt idx="4634">
                  <c:v>-1.0459870925681301</c:v>
                </c:pt>
                <c:pt idx="4635">
                  <c:v>-0.74099993999999902</c:v>
                </c:pt>
                <c:pt idx="4636">
                  <c:v>-1.2069698773016599</c:v>
                </c:pt>
                <c:pt idx="4637">
                  <c:v>0.36701454564060298</c:v>
                </c:pt>
                <c:pt idx="4638">
                  <c:v>-0.40401579517306202</c:v>
                </c:pt>
                <c:pt idx="4639">
                  <c:v>-0.459708478718586</c:v>
                </c:pt>
                <c:pt idx="4640">
                  <c:v>-1.9319847316501999</c:v>
                </c:pt>
                <c:pt idx="4641">
                  <c:v>0.52600337415912501</c:v>
                </c:pt>
                <c:pt idx="4642">
                  <c:v>1.17458514290067</c:v>
                </c:pt>
                <c:pt idx="4643">
                  <c:v>-0.68898205249293398</c:v>
                </c:pt>
                <c:pt idx="4644">
                  <c:v>-0.53498140401232597</c:v>
                </c:pt>
                <c:pt idx="4645">
                  <c:v>1.3290096126266799</c:v>
                </c:pt>
                <c:pt idx="4646">
                  <c:v>2.1874558403196E-3</c:v>
                </c:pt>
                <c:pt idx="4647">
                  <c:v>-0.88098330187464502</c:v>
                </c:pt>
                <c:pt idx="4648">
                  <c:v>-0.99062094937034395</c:v>
                </c:pt>
                <c:pt idx="4649">
                  <c:v>-1.51697394348308</c:v>
                </c:pt>
                <c:pt idx="4650">
                  <c:v>-0.503001208142973</c:v>
                </c:pt>
                <c:pt idx="4651">
                  <c:v>9.8028469805301999E-2</c:v>
                </c:pt>
                <c:pt idx="4652">
                  <c:v>-1.0119792894512201</c:v>
                </c:pt>
                <c:pt idx="4653">
                  <c:v>-0.39597413179366298</c:v>
                </c:pt>
                <c:pt idx="4654">
                  <c:v>-1.5220155803659801</c:v>
                </c:pt>
                <c:pt idx="4655">
                  <c:v>-1.1859768272820499</c:v>
                </c:pt>
                <c:pt idx="4656">
                  <c:v>-1.85296977028149</c:v>
                </c:pt>
                <c:pt idx="4657">
                  <c:v>0.84402242334002497</c:v>
                </c:pt>
                <c:pt idx="4658">
                  <c:v>-9.8972123369496401E-2</c:v>
                </c:pt>
                <c:pt idx="4659">
                  <c:v>-0.79697922137469701</c:v>
                </c:pt>
                <c:pt idx="4660">
                  <c:v>-7.4006174941240302E-2</c:v>
                </c:pt>
                <c:pt idx="4661">
                  <c:v>5.3007073589734499E-2</c:v>
                </c:pt>
                <c:pt idx="4662">
                  <c:v>-1.54998557092067</c:v>
                </c:pt>
                <c:pt idx="4663">
                  <c:v>0.610985419839708</c:v>
                </c:pt>
                <c:pt idx="4664">
                  <c:v>-1.72698930244116</c:v>
                </c:pt>
                <c:pt idx="4665">
                  <c:v>-0.21597818248741299</c:v>
                </c:pt>
                <c:pt idx="4666">
                  <c:v>0.13501852822848401</c:v>
                </c:pt>
                <c:pt idx="4667">
                  <c:v>4.5015588745651099E-2</c:v>
                </c:pt>
                <c:pt idx="4668">
                  <c:v>-0.92497052099932797</c:v>
                </c:pt>
                <c:pt idx="4669">
                  <c:v>-1.0279877753447699</c:v>
                </c:pt>
                <c:pt idx="4670">
                  <c:v>-1.30896068063198</c:v>
                </c:pt>
                <c:pt idx="4671">
                  <c:v>-0.67000102872106104</c:v>
                </c:pt>
                <c:pt idx="4672">
                  <c:v>-1.2079759413062401</c:v>
                </c:pt>
                <c:pt idx="4673">
                  <c:v>-1.02498278331453</c:v>
                </c:pt>
                <c:pt idx="4674">
                  <c:v>0.160019183524925</c:v>
                </c:pt>
                <c:pt idx="4675">
                  <c:v>-0.619013124184699</c:v>
                </c:pt>
                <c:pt idx="4676">
                  <c:v>-0.67199116386351598</c:v>
                </c:pt>
                <c:pt idx="4677">
                  <c:v>-1.2969846386116299</c:v>
                </c:pt>
                <c:pt idx="4678">
                  <c:v>-1.6729647991185199</c:v>
                </c:pt>
                <c:pt idx="4679">
                  <c:v>-0.79898215541892403</c:v>
                </c:pt>
                <c:pt idx="4680">
                  <c:v>0.423019318555516</c:v>
                </c:pt>
                <c:pt idx="4681">
                  <c:v>0.56601330488274204</c:v>
                </c:pt>
                <c:pt idx="4682">
                  <c:v>2.3022437064514401E-2</c:v>
                </c:pt>
                <c:pt idx="4683">
                  <c:v>-1.7506451846570099</c:v>
                </c:pt>
                <c:pt idx="4684">
                  <c:v>-0.19201579942841199</c:v>
                </c:pt>
                <c:pt idx="4685">
                  <c:v>-0.59397710852260799</c:v>
                </c:pt>
                <c:pt idx="4686">
                  <c:v>0.67398108745310803</c:v>
                </c:pt>
                <c:pt idx="4687">
                  <c:v>2.8009735332084298E-2</c:v>
                </c:pt>
                <c:pt idx="4688">
                  <c:v>-1.8269845075675599</c:v>
                </c:pt>
                <c:pt idx="4689">
                  <c:v>-1.2599945509489401</c:v>
                </c:pt>
                <c:pt idx="4690">
                  <c:v>-0.68999261528774802</c:v>
                </c:pt>
                <c:pt idx="4691">
                  <c:v>-2.21197563518305</c:v>
                </c:pt>
                <c:pt idx="4692">
                  <c:v>-1.94398491395173</c:v>
                </c:pt>
                <c:pt idx="4693">
                  <c:v>-1.0169793146635999</c:v>
                </c:pt>
                <c:pt idx="4694">
                  <c:v>-1.47096968772119</c:v>
                </c:pt>
                <c:pt idx="4695">
                  <c:v>-1.60498759060052</c:v>
                </c:pt>
                <c:pt idx="4696">
                  <c:v>-0.81698892373963605</c:v>
                </c:pt>
                <c:pt idx="4697">
                  <c:v>-2.36099999999999</c:v>
                </c:pt>
                <c:pt idx="4698">
                  <c:v>2.0380200374792499</c:v>
                </c:pt>
                <c:pt idx="4699">
                  <c:v>-0.82299015898523897</c:v>
                </c:pt>
                <c:pt idx="4700">
                  <c:v>1.1290096977456201</c:v>
                </c:pt>
                <c:pt idx="4701">
                  <c:v>-0.85998619071525395</c:v>
                </c:pt>
                <c:pt idx="4702">
                  <c:v>-0.98297302173211099</c:v>
                </c:pt>
                <c:pt idx="4703">
                  <c:v>-0.11698729235445</c:v>
                </c:pt>
                <c:pt idx="4704">
                  <c:v>1.5660137533440801</c:v>
                </c:pt>
                <c:pt idx="4705">
                  <c:v>0.91501079339774705</c:v>
                </c:pt>
                <c:pt idx="4706">
                  <c:v>0.18566815168160999</c:v>
                </c:pt>
                <c:pt idx="4707">
                  <c:v>1.2690075437291599</c:v>
                </c:pt>
                <c:pt idx="4708">
                  <c:v>-1.250998655396</c:v>
                </c:pt>
                <c:pt idx="4709">
                  <c:v>1.5090134933631301</c:v>
                </c:pt>
                <c:pt idx="4710">
                  <c:v>0.70300874334899599</c:v>
                </c:pt>
                <c:pt idx="4711">
                  <c:v>0.37001122496000999</c:v>
                </c:pt>
                <c:pt idx="4712">
                  <c:v>-0.62699141468395303</c:v>
                </c:pt>
                <c:pt idx="4713">
                  <c:v>-0.42598100273545902</c:v>
                </c:pt>
                <c:pt idx="4714">
                  <c:v>-0.888976495422657</c:v>
                </c:pt>
                <c:pt idx="4715">
                  <c:v>-1.2279730939711899</c:v>
                </c:pt>
                <c:pt idx="4716">
                  <c:v>-1.73898613318921</c:v>
                </c:pt>
                <c:pt idx="4717">
                  <c:v>0.29601592800612703</c:v>
                </c:pt>
                <c:pt idx="4718">
                  <c:v>-0.50299327331930599</c:v>
                </c:pt>
                <c:pt idx="4719">
                  <c:v>-7.4976919503653094E-2</c:v>
                </c:pt>
                <c:pt idx="4720">
                  <c:v>-0.56497939248728701</c:v>
                </c:pt>
                <c:pt idx="4721">
                  <c:v>-0.37099201563096401</c:v>
                </c:pt>
                <c:pt idx="4722">
                  <c:v>0.56802343593553595</c:v>
                </c:pt>
                <c:pt idx="4723">
                  <c:v>-1.1919940629661201</c:v>
                </c:pt>
                <c:pt idx="4724">
                  <c:v>-1.3649768795036501</c:v>
                </c:pt>
                <c:pt idx="4725">
                  <c:v>0.74700927968395403</c:v>
                </c:pt>
                <c:pt idx="4726">
                  <c:v>-1.0259675495437901</c:v>
                </c:pt>
                <c:pt idx="4727">
                  <c:v>-1.5219863390322099</c:v>
                </c:pt>
                <c:pt idx="4728">
                  <c:v>-0.74698888415401798</c:v>
                </c:pt>
                <c:pt idx="4729">
                  <c:v>1.1750084024783101</c:v>
                </c:pt>
                <c:pt idx="4730">
                  <c:v>-1.69297876034829</c:v>
                </c:pt>
                <c:pt idx="4731">
                  <c:v>-0.183984933644219</c:v>
                </c:pt>
                <c:pt idx="4732">
                  <c:v>1.3470192841110999</c:v>
                </c:pt>
                <c:pt idx="4733">
                  <c:v>-1.1409892829389201</c:v>
                </c:pt>
                <c:pt idx="4734">
                  <c:v>0.14499377939483801</c:v>
                </c:pt>
                <c:pt idx="4735">
                  <c:v>0.180793328617458</c:v>
                </c:pt>
                <c:pt idx="4736">
                  <c:v>-0.29997931794308702</c:v>
                </c:pt>
                <c:pt idx="4737">
                  <c:v>-1.2279927277962499</c:v>
                </c:pt>
                <c:pt idx="4738">
                  <c:v>-0.87999189055762705</c:v>
                </c:pt>
                <c:pt idx="4739">
                  <c:v>-1.4789745370748799</c:v>
                </c:pt>
                <c:pt idx="4740">
                  <c:v>-0.437990738692698</c:v>
                </c:pt>
                <c:pt idx="4741">
                  <c:v>-0.58797800992767801</c:v>
                </c:pt>
                <c:pt idx="4742">
                  <c:v>-0.35091738782035797</c:v>
                </c:pt>
                <c:pt idx="4743">
                  <c:v>-0.52597911812931597</c:v>
                </c:pt>
                <c:pt idx="4744">
                  <c:v>0.43201695527159401</c:v>
                </c:pt>
                <c:pt idx="4745">
                  <c:v>-1.06697673823905</c:v>
                </c:pt>
                <c:pt idx="4746">
                  <c:v>-0.667983399940416</c:v>
                </c:pt>
                <c:pt idx="4747">
                  <c:v>-0.87302137189611295</c:v>
                </c:pt>
                <c:pt idx="4748">
                  <c:v>-0.46699535465848802</c:v>
                </c:pt>
                <c:pt idx="4749">
                  <c:v>-0.68497747978892698</c:v>
                </c:pt>
                <c:pt idx="4750">
                  <c:v>-0.99397803382017302</c:v>
                </c:pt>
                <c:pt idx="4751">
                  <c:v>-1.2119842511834</c:v>
                </c:pt>
                <c:pt idx="4752">
                  <c:v>-1.1230004692328801</c:v>
                </c:pt>
                <c:pt idx="4753">
                  <c:v>-0.155026347835482</c:v>
                </c:pt>
                <c:pt idx="4754">
                  <c:v>-1.1660156303659901</c:v>
                </c:pt>
                <c:pt idx="4755">
                  <c:v>-0.41998370462811302</c:v>
                </c:pt>
                <c:pt idx="4756">
                  <c:v>-0.58497442467138205</c:v>
                </c:pt>
                <c:pt idx="4757">
                  <c:v>0.68500645294822804</c:v>
                </c:pt>
                <c:pt idx="4758">
                  <c:v>2.10998891434327</c:v>
                </c:pt>
                <c:pt idx="4759">
                  <c:v>0.55492489881912299</c:v>
                </c:pt>
                <c:pt idx="4760">
                  <c:v>0.791019764351795</c:v>
                </c:pt>
                <c:pt idx="4761">
                  <c:v>-1.1119839129915301</c:v>
                </c:pt>
                <c:pt idx="4762">
                  <c:v>-0.18399019384976301</c:v>
                </c:pt>
                <c:pt idx="4763">
                  <c:v>-8.9982807848357799E-2</c:v>
                </c:pt>
                <c:pt idx="4764">
                  <c:v>-1.0139973681454999</c:v>
                </c:pt>
                <c:pt idx="4765">
                  <c:v>-0.62499059628048503</c:v>
                </c:pt>
                <c:pt idx="4766">
                  <c:v>-0.39799229330505698</c:v>
                </c:pt>
                <c:pt idx="4767">
                  <c:v>-0.68599884677977596</c:v>
                </c:pt>
                <c:pt idx="4768">
                  <c:v>-1.00398515731036</c:v>
                </c:pt>
                <c:pt idx="4769">
                  <c:v>1.2140121000481601</c:v>
                </c:pt>
                <c:pt idx="4770">
                  <c:v>-0.258990755420482</c:v>
                </c:pt>
                <c:pt idx="4771">
                  <c:v>-0.82698786880835895</c:v>
                </c:pt>
                <c:pt idx="4772">
                  <c:v>-0.98098270081538097</c:v>
                </c:pt>
                <c:pt idx="4773">
                  <c:v>-1.5649861458101</c:v>
                </c:pt>
                <c:pt idx="4774">
                  <c:v>-1.6560034069316301</c:v>
                </c:pt>
                <c:pt idx="4775">
                  <c:v>-0.12698499395173299</c:v>
                </c:pt>
                <c:pt idx="4776">
                  <c:v>-0.69099429226951303</c:v>
                </c:pt>
                <c:pt idx="4777">
                  <c:v>-1.62597792119763</c:v>
                </c:pt>
                <c:pt idx="4778">
                  <c:v>0.22287865726636699</c:v>
                </c:pt>
                <c:pt idx="4779">
                  <c:v>-0.42001437376082101</c:v>
                </c:pt>
                <c:pt idx="4780">
                  <c:v>-0.61099509949134001</c:v>
                </c:pt>
                <c:pt idx="4781">
                  <c:v>-1.54018250695848</c:v>
                </c:pt>
                <c:pt idx="4782">
                  <c:v>1.4719935934872099</c:v>
                </c:pt>
                <c:pt idx="4783">
                  <c:v>-0.12397809112451801</c:v>
                </c:pt>
                <c:pt idx="4784">
                  <c:v>-0.86199578488601203</c:v>
                </c:pt>
                <c:pt idx="4785">
                  <c:v>0.21900781653079801</c:v>
                </c:pt>
                <c:pt idx="4786">
                  <c:v>0.71401690074816704</c:v>
                </c:pt>
                <c:pt idx="4787">
                  <c:v>0.43500825369578</c:v>
                </c:pt>
                <c:pt idx="4788">
                  <c:v>-1.02001774391388</c:v>
                </c:pt>
                <c:pt idx="4789">
                  <c:v>-1.28800964873569</c:v>
                </c:pt>
                <c:pt idx="4790">
                  <c:v>-0.92499060489804197</c:v>
                </c:pt>
                <c:pt idx="4791">
                  <c:v>-0.73997520594187205</c:v>
                </c:pt>
                <c:pt idx="4792">
                  <c:v>-0.69200491033575595</c:v>
                </c:pt>
                <c:pt idx="4793">
                  <c:v>-1.32397940732111</c:v>
                </c:pt>
                <c:pt idx="4794">
                  <c:v>2.7640152055047902</c:v>
                </c:pt>
                <c:pt idx="4795">
                  <c:v>-0.40199227912666502</c:v>
                </c:pt>
                <c:pt idx="4796">
                  <c:v>3.4001847631806803E-2</c:v>
                </c:pt>
                <c:pt idx="4797">
                  <c:v>-1.04000561543384</c:v>
                </c:pt>
                <c:pt idx="4798">
                  <c:v>6.7019211743978097E-2</c:v>
                </c:pt>
                <c:pt idx="4799">
                  <c:v>-0.347979301783228</c:v>
                </c:pt>
                <c:pt idx="4800">
                  <c:v>-0.83300984529346001</c:v>
                </c:pt>
                <c:pt idx="4801">
                  <c:v>-0.92699560868967301</c:v>
                </c:pt>
                <c:pt idx="4802">
                  <c:v>2.2270073724886599</c:v>
                </c:pt>
                <c:pt idx="4803">
                  <c:v>-1.2189705509993201</c:v>
                </c:pt>
                <c:pt idx="4804">
                  <c:v>0.24999045636296899</c:v>
                </c:pt>
                <c:pt idx="4805">
                  <c:v>-1.1579799232650101</c:v>
                </c:pt>
                <c:pt idx="4806">
                  <c:v>-1.0699925901958101</c:v>
                </c:pt>
                <c:pt idx="4807">
                  <c:v>-1.0539902861978401</c:v>
                </c:pt>
                <c:pt idx="4808">
                  <c:v>-0.78797438401364295</c:v>
                </c:pt>
                <c:pt idx="4809">
                  <c:v>-0.41401574624541199</c:v>
                </c:pt>
                <c:pt idx="4810">
                  <c:v>-0.429988117949344</c:v>
                </c:pt>
                <c:pt idx="4811">
                  <c:v>-1.3149936042547301</c:v>
                </c:pt>
                <c:pt idx="4812">
                  <c:v>-1.0739817844416899</c:v>
                </c:pt>
                <c:pt idx="4813">
                  <c:v>-1.3319700539755901</c:v>
                </c:pt>
                <c:pt idx="4814">
                  <c:v>0.26201648923688498</c:v>
                </c:pt>
                <c:pt idx="4815">
                  <c:v>-0.66500101937225897</c:v>
                </c:pt>
                <c:pt idx="4816">
                  <c:v>-0.97398196280013505</c:v>
                </c:pt>
                <c:pt idx="4817">
                  <c:v>-0.49198022449941498</c:v>
                </c:pt>
                <c:pt idx="4818">
                  <c:v>-0.75999949065759698</c:v>
                </c:pt>
                <c:pt idx="4819">
                  <c:v>0.50600763063667298</c:v>
                </c:pt>
                <c:pt idx="4820">
                  <c:v>0.27400062361397198</c:v>
                </c:pt>
                <c:pt idx="4821">
                  <c:v>-0.54798623595276996</c:v>
                </c:pt>
                <c:pt idx="4822">
                  <c:v>-0.53899003174720495</c:v>
                </c:pt>
                <c:pt idx="4823">
                  <c:v>-0.88798320554823096</c:v>
                </c:pt>
                <c:pt idx="4824">
                  <c:v>-1.5929925769584801</c:v>
                </c:pt>
                <c:pt idx="4825">
                  <c:v>-1.25797381532916</c:v>
                </c:pt>
                <c:pt idx="4826">
                  <c:v>-0.91200701383694904</c:v>
                </c:pt>
                <c:pt idx="4827">
                  <c:v>0.17901556989561501</c:v>
                </c:pt>
                <c:pt idx="4828">
                  <c:v>-1.64098994319022</c:v>
                </c:pt>
                <c:pt idx="4829">
                  <c:v>0.17202471764764299</c:v>
                </c:pt>
                <c:pt idx="4830">
                  <c:v>1.4760169220021899</c:v>
                </c:pt>
                <c:pt idx="4831">
                  <c:v>-0.74898615944793701</c:v>
                </c:pt>
                <c:pt idx="4832">
                  <c:v>-0.99097327114661604</c:v>
                </c:pt>
                <c:pt idx="4833">
                  <c:v>-0.748984866742883</c:v>
                </c:pt>
                <c:pt idx="4834">
                  <c:v>0.49799407286028802</c:v>
                </c:pt>
                <c:pt idx="4835">
                  <c:v>0.82101168693316395</c:v>
                </c:pt>
                <c:pt idx="4836">
                  <c:v>-1.1469948247675801</c:v>
                </c:pt>
                <c:pt idx="4837">
                  <c:v>-1.05999347209829</c:v>
                </c:pt>
                <c:pt idx="4838">
                  <c:v>-0.54599334135052102</c:v>
                </c:pt>
                <c:pt idx="4839">
                  <c:v>0.33401091006450101</c:v>
                </c:pt>
                <c:pt idx="4840">
                  <c:v>-0.50298739272785498</c:v>
                </c:pt>
                <c:pt idx="4841">
                  <c:v>-0.87698017328164601</c:v>
                </c:pt>
                <c:pt idx="4842">
                  <c:v>-0.34798354462107201</c:v>
                </c:pt>
                <c:pt idx="4843">
                  <c:v>-1.30297690632042</c:v>
                </c:pt>
                <c:pt idx="4844">
                  <c:v>-0.61697614370347098</c:v>
                </c:pt>
                <c:pt idx="4845">
                  <c:v>-0.77598377363090398</c:v>
                </c:pt>
                <c:pt idx="4846">
                  <c:v>-0.98598520000270395</c:v>
                </c:pt>
                <c:pt idx="4847">
                  <c:v>-1.18298086975516</c:v>
                </c:pt>
                <c:pt idx="4848">
                  <c:v>-1.16699852892695</c:v>
                </c:pt>
                <c:pt idx="4849">
                  <c:v>-0.63897963465336305</c:v>
                </c:pt>
                <c:pt idx="4850">
                  <c:v>0.49501790835343201</c:v>
                </c:pt>
                <c:pt idx="4851">
                  <c:v>0.33300741304151799</c:v>
                </c:pt>
                <c:pt idx="4852">
                  <c:v>-0.405979369455438</c:v>
                </c:pt>
                <c:pt idx="4853">
                  <c:v>-0.51899347369875704</c:v>
                </c:pt>
                <c:pt idx="4854">
                  <c:v>-0.85498373890540502</c:v>
                </c:pt>
                <c:pt idx="4855">
                  <c:v>-1.5139960328803299</c:v>
                </c:pt>
                <c:pt idx="4856">
                  <c:v>-0.42099899087215498</c:v>
                </c:pt>
                <c:pt idx="4857">
                  <c:v>-1.2599815953901701</c:v>
                </c:pt>
                <c:pt idx="4858">
                  <c:v>-1.48099140444791</c:v>
                </c:pt>
                <c:pt idx="4859">
                  <c:v>-1.6089953840100599</c:v>
                </c:pt>
                <c:pt idx="4860">
                  <c:v>-0.46098216605864301</c:v>
                </c:pt>
                <c:pt idx="4861">
                  <c:v>-0.742979175589079</c:v>
                </c:pt>
                <c:pt idx="4862">
                  <c:v>-0.116989364753653</c:v>
                </c:pt>
                <c:pt idx="4863">
                  <c:v>-1.39199706907036</c:v>
                </c:pt>
                <c:pt idx="4864">
                  <c:v>0.28801815054494001</c:v>
                </c:pt>
                <c:pt idx="4865">
                  <c:v>0.80901233313305898</c:v>
                </c:pt>
                <c:pt idx="4866">
                  <c:v>-0.87502664418114895</c:v>
                </c:pt>
                <c:pt idx="4867">
                  <c:v>0.33751223294167398</c:v>
                </c:pt>
                <c:pt idx="4868">
                  <c:v>0.88402445304480304</c:v>
                </c:pt>
                <c:pt idx="4869">
                  <c:v>-0.67398407100021296</c:v>
                </c:pt>
                <c:pt idx="4870">
                  <c:v>2.2360154260890601</c:v>
                </c:pt>
                <c:pt idx="4871">
                  <c:v>-1.2409712257121499</c:v>
                </c:pt>
                <c:pt idx="4872">
                  <c:v>-3.0973711845805801E-2</c:v>
                </c:pt>
                <c:pt idx="4873">
                  <c:v>0.33901775426104003</c:v>
                </c:pt>
                <c:pt idx="4874">
                  <c:v>-1.57997690950365</c:v>
                </c:pt>
                <c:pt idx="4875">
                  <c:v>-1.2939991759573699</c:v>
                </c:pt>
                <c:pt idx="4876">
                  <c:v>0.57400094951654101</c:v>
                </c:pt>
                <c:pt idx="4877">
                  <c:v>0.31601988781714502</c:v>
                </c:pt>
                <c:pt idx="4878">
                  <c:v>-1.60697226598203</c:v>
                </c:pt>
                <c:pt idx="4879">
                  <c:v>-1.0079736840561999</c:v>
                </c:pt>
                <c:pt idx="4880">
                  <c:v>-0.93396882557623895</c:v>
                </c:pt>
                <c:pt idx="4881">
                  <c:v>-1.04200538649319</c:v>
                </c:pt>
                <c:pt idx="4882">
                  <c:v>0.411410303572807</c:v>
                </c:pt>
                <c:pt idx="4883">
                  <c:v>-0.71197145672026196</c:v>
                </c:pt>
                <c:pt idx="4884">
                  <c:v>-1.6929852953392901</c:v>
                </c:pt>
                <c:pt idx="4885">
                  <c:v>1.13402376919956</c:v>
                </c:pt>
                <c:pt idx="4886">
                  <c:v>0.37701238730331799</c:v>
                </c:pt>
                <c:pt idx="4887">
                  <c:v>-0.599484822364037</c:v>
                </c:pt>
                <c:pt idx="4888">
                  <c:v>-0.97800389536823695</c:v>
                </c:pt>
                <c:pt idx="4889">
                  <c:v>0.109994599718299</c:v>
                </c:pt>
                <c:pt idx="4890">
                  <c:v>-0.64398476087215495</c:v>
                </c:pt>
                <c:pt idx="4891">
                  <c:v>-1.39297526317062</c:v>
                </c:pt>
                <c:pt idx="4892">
                  <c:v>-1.4869771048973</c:v>
                </c:pt>
                <c:pt idx="4893">
                  <c:v>-0.475988525324264</c:v>
                </c:pt>
                <c:pt idx="4894">
                  <c:v>-0.57998276369000101</c:v>
                </c:pt>
                <c:pt idx="4895">
                  <c:v>-1.3919907089621699</c:v>
                </c:pt>
                <c:pt idx="4896">
                  <c:v>-1.3789907546368401</c:v>
                </c:pt>
                <c:pt idx="4897">
                  <c:v>-1.21098521699552</c:v>
                </c:pt>
                <c:pt idx="4898">
                  <c:v>-0.64800485764395799</c:v>
                </c:pt>
                <c:pt idx="4899">
                  <c:v>0.378014462487055</c:v>
                </c:pt>
                <c:pt idx="4900">
                  <c:v>1.19702439124285</c:v>
                </c:pt>
                <c:pt idx="4901">
                  <c:v>-0.18797681214679701</c:v>
                </c:pt>
                <c:pt idx="4902">
                  <c:v>-0.83699025906843505</c:v>
                </c:pt>
                <c:pt idx="4903">
                  <c:v>-0.76499260519935897</c:v>
                </c:pt>
                <c:pt idx="4904">
                  <c:v>0.64501108142869401</c:v>
                </c:pt>
                <c:pt idx="4905">
                  <c:v>-0.36797994850758298</c:v>
                </c:pt>
                <c:pt idx="4906">
                  <c:v>0.69096872337783599</c:v>
                </c:pt>
                <c:pt idx="4907">
                  <c:v>-0.76097772666622598</c:v>
                </c:pt>
                <c:pt idx="4908">
                  <c:v>-9.8980684869933305E-2</c:v>
                </c:pt>
                <c:pt idx="4909">
                  <c:v>-0.39297459355196501</c:v>
                </c:pt>
                <c:pt idx="4910">
                  <c:v>0.52801438143289403</c:v>
                </c:pt>
                <c:pt idx="4911">
                  <c:v>-0.21899003126744301</c:v>
                </c:pt>
                <c:pt idx="4912">
                  <c:v>-1.4239806379255</c:v>
                </c:pt>
                <c:pt idx="4913">
                  <c:v>-0.31497905980285601</c:v>
                </c:pt>
                <c:pt idx="4914">
                  <c:v>-0.37298271331453298</c:v>
                </c:pt>
                <c:pt idx="4915">
                  <c:v>1.07802443124285</c:v>
                </c:pt>
                <c:pt idx="4916">
                  <c:v>0.214991235410601</c:v>
                </c:pt>
                <c:pt idx="4917">
                  <c:v>-0.38798184778799699</c:v>
                </c:pt>
                <c:pt idx="4918">
                  <c:v>-1.5839730267633201</c:v>
                </c:pt>
                <c:pt idx="4919">
                  <c:v>-0.51897976527216005</c:v>
                </c:pt>
                <c:pt idx="4920">
                  <c:v>-0.47998779534476799</c:v>
                </c:pt>
                <c:pt idx="4921">
                  <c:v>-0.46500044373178101</c:v>
                </c:pt>
                <c:pt idx="4922">
                  <c:v>-0.256980612815569</c:v>
                </c:pt>
                <c:pt idx="4923">
                  <c:v>-0.28899127729698099</c:v>
                </c:pt>
                <c:pt idx="4924">
                  <c:v>-5.9008694589400598E-2</c:v>
                </c:pt>
                <c:pt idx="4925">
                  <c:v>-0.46200992075011899</c:v>
                </c:pt>
                <c:pt idx="4926">
                  <c:v>-0.14698808649575601</c:v>
                </c:pt>
                <c:pt idx="4927">
                  <c:v>5.8008231493487203E-2</c:v>
                </c:pt>
                <c:pt idx="4928">
                  <c:v>-0.70299764617434801</c:v>
                </c:pt>
                <c:pt idx="4929">
                  <c:v>0.39002829955986101</c:v>
                </c:pt>
                <c:pt idx="4930">
                  <c:v>5.30008009743567E-2</c:v>
                </c:pt>
                <c:pt idx="4931">
                  <c:v>-2.2090013944521401</c:v>
                </c:pt>
                <c:pt idx="4932">
                  <c:v>0.27101575967110603</c:v>
                </c:pt>
                <c:pt idx="4933">
                  <c:v>-0.843974869069814</c:v>
                </c:pt>
                <c:pt idx="4934">
                  <c:v>-0.65497637892280702</c:v>
                </c:pt>
                <c:pt idx="4935">
                  <c:v>-1.1119902678920699</c:v>
                </c:pt>
                <c:pt idx="4936">
                  <c:v>-1.0309901341430801</c:v>
                </c:pt>
                <c:pt idx="4937">
                  <c:v>-1.35997904974277</c:v>
                </c:pt>
                <c:pt idx="4938">
                  <c:v>1.10900411715499</c:v>
                </c:pt>
                <c:pt idx="4939">
                  <c:v>1.2110131514237501</c:v>
                </c:pt>
                <c:pt idx="4940">
                  <c:v>-1.34297530317063</c:v>
                </c:pt>
                <c:pt idx="4941">
                  <c:v>0.73201980222158602</c:v>
                </c:pt>
                <c:pt idx="4942">
                  <c:v>-0.51499856892695794</c:v>
                </c:pt>
                <c:pt idx="4943">
                  <c:v>-0.83097305215722495</c:v>
                </c:pt>
                <c:pt idx="4944">
                  <c:v>-0.105995552310057</c:v>
                </c:pt>
                <c:pt idx="4945">
                  <c:v>-1.54297522928183</c:v>
                </c:pt>
                <c:pt idx="4946">
                  <c:v>-1.47097968482008</c:v>
                </c:pt>
                <c:pt idx="4947">
                  <c:v>-1.24298026348304</c:v>
                </c:pt>
                <c:pt idx="4948">
                  <c:v>1.3020077035964399</c:v>
                </c:pt>
                <c:pt idx="4949">
                  <c:v>-6.1021036576896802E-2</c:v>
                </c:pt>
                <c:pt idx="4950">
                  <c:v>0.65002736592798704</c:v>
                </c:pt>
                <c:pt idx="4951">
                  <c:v>0.35601404968311801</c:v>
                </c:pt>
                <c:pt idx="4952">
                  <c:v>0.478003124695833</c:v>
                </c:pt>
                <c:pt idx="4953">
                  <c:v>-0.96699563225303198</c:v>
                </c:pt>
                <c:pt idx="4954">
                  <c:v>-0.249968526093374</c:v>
                </c:pt>
                <c:pt idx="4955">
                  <c:v>-0.39098428589636203</c:v>
                </c:pt>
                <c:pt idx="4956">
                  <c:v>-1.9729711804027099</c:v>
                </c:pt>
                <c:pt idx="4957">
                  <c:v>-0.63298891373963595</c:v>
                </c:pt>
                <c:pt idx="4958">
                  <c:v>-0.85399242617290905</c:v>
                </c:pt>
                <c:pt idx="4959">
                  <c:v>-1.0239762083792801</c:v>
                </c:pt>
                <c:pt idx="4960">
                  <c:v>-2.79992931915953E-2</c:v>
                </c:pt>
                <c:pt idx="4961">
                  <c:v>-1.3679770365011299</c:v>
                </c:pt>
                <c:pt idx="4962">
                  <c:v>-1.1930199625373701</c:v>
                </c:pt>
                <c:pt idx="4963">
                  <c:v>-0.34498180115223298</c:v>
                </c:pt>
                <c:pt idx="4964">
                  <c:v>-0.59498527699552095</c:v>
                </c:pt>
                <c:pt idx="4965">
                  <c:v>1.79200932958799</c:v>
                </c:pt>
                <c:pt idx="4966">
                  <c:v>-7.9976962933369103E-2</c:v>
                </c:pt>
                <c:pt idx="4967">
                  <c:v>-1.58299016030817</c:v>
                </c:pt>
                <c:pt idx="4968">
                  <c:v>-0.939990429068436</c:v>
                </c:pt>
                <c:pt idx="4969">
                  <c:v>0.45500928241112298</c:v>
                </c:pt>
                <c:pt idx="4970">
                  <c:v>-0.94698282326173999</c:v>
                </c:pt>
                <c:pt idx="4971">
                  <c:v>0.60252173790411201</c:v>
                </c:pt>
                <c:pt idx="4972">
                  <c:v>-1.71999714047287</c:v>
                </c:pt>
                <c:pt idx="4973">
                  <c:v>-0.59098522857790203</c:v>
                </c:pt>
                <c:pt idx="4974">
                  <c:v>0.95201281073669797</c:v>
                </c:pt>
                <c:pt idx="4975">
                  <c:v>-0.53197571519161502</c:v>
                </c:pt>
                <c:pt idx="4976">
                  <c:v>-1.59496995008758</c:v>
                </c:pt>
                <c:pt idx="4977">
                  <c:v>-0.98900473728850602</c:v>
                </c:pt>
                <c:pt idx="4978">
                  <c:v>-0.340984856035216</c:v>
                </c:pt>
                <c:pt idx="4979">
                  <c:v>-0.81997792530369795</c:v>
                </c:pt>
                <c:pt idx="4980">
                  <c:v>-1.43597989686767</c:v>
                </c:pt>
                <c:pt idx="4981">
                  <c:v>-0.62698227862799705</c:v>
                </c:pt>
                <c:pt idx="4982">
                  <c:v>-0.60998580200360297</c:v>
                </c:pt>
                <c:pt idx="4983">
                  <c:v>-1.26197118962761</c:v>
                </c:pt>
                <c:pt idx="4984">
                  <c:v>-1.5699822627306901</c:v>
                </c:pt>
                <c:pt idx="4985">
                  <c:v>-6.3976189790879795E-2</c:v>
                </c:pt>
                <c:pt idx="4986">
                  <c:v>-1.0762798973016601</c:v>
                </c:pt>
                <c:pt idx="4987">
                  <c:v>-1.4289716717780601</c:v>
                </c:pt>
                <c:pt idx="4988">
                  <c:v>-0.59998211273069002</c:v>
                </c:pt>
                <c:pt idx="4989">
                  <c:v>-0.26299648557121102</c:v>
                </c:pt>
                <c:pt idx="4990">
                  <c:v>-1.1399043575927399</c:v>
                </c:pt>
                <c:pt idx="4991">
                  <c:v>-1.37097461707488</c:v>
                </c:pt>
                <c:pt idx="4992">
                  <c:v>-0.633992879507845</c:v>
                </c:pt>
                <c:pt idx="4993">
                  <c:v>-1.1039916318848699</c:v>
                </c:pt>
                <c:pt idx="4994">
                  <c:v>-0.60998810538536297</c:v>
                </c:pt>
                <c:pt idx="4995">
                  <c:v>-0.71299846630459296</c:v>
                </c:pt>
                <c:pt idx="4996">
                  <c:v>-1.17197691950365</c:v>
                </c:pt>
                <c:pt idx="4997">
                  <c:v>-1.04697106927367</c:v>
                </c:pt>
                <c:pt idx="4998">
                  <c:v>0.42202051807068502</c:v>
                </c:pt>
                <c:pt idx="4999">
                  <c:v>-1.37800832364998</c:v>
                </c:pt>
                <c:pt idx="5000">
                  <c:v>-0.83896473257291204</c:v>
                </c:pt>
                <c:pt idx="5001">
                  <c:v>-0.30999063330827997</c:v>
                </c:pt>
                <c:pt idx="5002">
                  <c:v>-1.18802713812927</c:v>
                </c:pt>
                <c:pt idx="5003">
                  <c:v>-2.2090503987456702</c:v>
                </c:pt>
                <c:pt idx="5004">
                  <c:v>0.67000188584372999</c:v>
                </c:pt>
                <c:pt idx="5005">
                  <c:v>1.2630061742173699</c:v>
                </c:pt>
                <c:pt idx="5006">
                  <c:v>0.86501479389065705</c:v>
                </c:pt>
                <c:pt idx="5007">
                  <c:v>-1.15297344207023</c:v>
                </c:pt>
                <c:pt idx="5008">
                  <c:v>-1.2909700247824101</c:v>
                </c:pt>
                <c:pt idx="5009">
                  <c:v>-0.59098941901021995</c:v>
                </c:pt>
                <c:pt idx="5010">
                  <c:v>-0.86398344193418997</c:v>
                </c:pt>
                <c:pt idx="5011">
                  <c:v>-0.588977683492518</c:v>
                </c:pt>
                <c:pt idx="5012">
                  <c:v>-0.82593847105277596</c:v>
                </c:pt>
                <c:pt idx="5013">
                  <c:v>-0.28398774005436001</c:v>
                </c:pt>
                <c:pt idx="5014">
                  <c:v>-1.3240128928077599</c:v>
                </c:pt>
                <c:pt idx="5015">
                  <c:v>-0.69697301173211301</c:v>
                </c:pt>
                <c:pt idx="5016">
                  <c:v>-0.81500059373178102</c:v>
                </c:pt>
                <c:pt idx="5017">
                  <c:v>0.109017485388163</c:v>
                </c:pt>
                <c:pt idx="5018">
                  <c:v>8.6015400728704394E-2</c:v>
                </c:pt>
                <c:pt idx="5019">
                  <c:v>0.67801412174083397</c:v>
                </c:pt>
                <c:pt idx="5020">
                  <c:v>-0.55798205908784804</c:v>
                </c:pt>
                <c:pt idx="5021">
                  <c:v>1.0950100739619499</c:v>
                </c:pt>
                <c:pt idx="5022">
                  <c:v>-0.89098029683096502</c:v>
                </c:pt>
                <c:pt idx="5023">
                  <c:v>-0.83897748747480705</c:v>
                </c:pt>
                <c:pt idx="5024">
                  <c:v>-0.398992888619908</c:v>
                </c:pt>
                <c:pt idx="5025">
                  <c:v>-0.54297703738373404</c:v>
                </c:pt>
                <c:pt idx="5026">
                  <c:v>-0.318001069697887</c:v>
                </c:pt>
                <c:pt idx="5027">
                  <c:v>-0.70303365989496502</c:v>
                </c:pt>
                <c:pt idx="5028">
                  <c:v>-1.31697605226507</c:v>
                </c:pt>
                <c:pt idx="5029">
                  <c:v>-1.8109856109206699</c:v>
                </c:pt>
                <c:pt idx="5030">
                  <c:v>-8.5436815193753998E-2</c:v>
                </c:pt>
                <c:pt idx="5031">
                  <c:v>-0.53898801643215899</c:v>
                </c:pt>
                <c:pt idx="5032">
                  <c:v>-0.81198674961735195</c:v>
                </c:pt>
                <c:pt idx="5033">
                  <c:v>-0.75098259951774504</c:v>
                </c:pt>
                <c:pt idx="5034">
                  <c:v>-0.79599440667462196</c:v>
                </c:pt>
                <c:pt idx="5035">
                  <c:v>8.6021932094860698E-2</c:v>
                </c:pt>
                <c:pt idx="5036">
                  <c:v>-1.3299703094508899</c:v>
                </c:pt>
                <c:pt idx="5037">
                  <c:v>0.39300148686952002</c:v>
                </c:pt>
                <c:pt idx="5038">
                  <c:v>0.51154438184378004</c:v>
                </c:pt>
                <c:pt idx="5039">
                  <c:v>-0.59598429247882201</c:v>
                </c:pt>
                <c:pt idx="5040">
                  <c:v>0.388001716856195</c:v>
                </c:pt>
                <c:pt idx="5041">
                  <c:v>-0.87099854403490196</c:v>
                </c:pt>
                <c:pt idx="5042">
                  <c:v>0.23301570677146999</c:v>
                </c:pt>
                <c:pt idx="5043">
                  <c:v>-0.132995264357994</c:v>
                </c:pt>
                <c:pt idx="5044">
                  <c:v>1.0649971680371899</c:v>
                </c:pt>
                <c:pt idx="5045">
                  <c:v>-0.52499142665100296</c:v>
                </c:pt>
                <c:pt idx="5046">
                  <c:v>-0.13902262406538801</c:v>
                </c:pt>
                <c:pt idx="5047">
                  <c:v>-1.5349984020527101</c:v>
                </c:pt>
                <c:pt idx="5048">
                  <c:v>-1.1109729021572201</c:v>
                </c:pt>
                <c:pt idx="5049">
                  <c:v>0.556026122584107</c:v>
                </c:pt>
                <c:pt idx="5050">
                  <c:v>-0.10700153184949</c:v>
                </c:pt>
                <c:pt idx="5051">
                  <c:v>-1.47698490395173</c:v>
                </c:pt>
                <c:pt idx="5052">
                  <c:v>-1.30197876262649</c:v>
                </c:pt>
                <c:pt idx="5053">
                  <c:v>1.11601867601936</c:v>
                </c:pt>
                <c:pt idx="5054">
                  <c:v>0.50901373242120196</c:v>
                </c:pt>
                <c:pt idx="5055">
                  <c:v>-0.996981620801353</c:v>
                </c:pt>
                <c:pt idx="5056">
                  <c:v>-0.59897732056634501</c:v>
                </c:pt>
                <c:pt idx="5057">
                  <c:v>-0.63499641597349599</c:v>
                </c:pt>
                <c:pt idx="5058">
                  <c:v>-7.6990749695991095E-2</c:v>
                </c:pt>
                <c:pt idx="5059">
                  <c:v>-0.69797826288942599</c:v>
                </c:pt>
                <c:pt idx="5060">
                  <c:v>-0.18699533630944801</c:v>
                </c:pt>
                <c:pt idx="5061">
                  <c:v>-1.1469824575918799</c:v>
                </c:pt>
                <c:pt idx="5062">
                  <c:v>3.3006302127952303E-2</c:v>
                </c:pt>
                <c:pt idx="5063">
                  <c:v>0.61299558041095303</c:v>
                </c:pt>
                <c:pt idx="5064">
                  <c:v>1.23501244313305</c:v>
                </c:pt>
                <c:pt idx="5065">
                  <c:v>-0.62399860780860805</c:v>
                </c:pt>
                <c:pt idx="5066">
                  <c:v>0.99400661398055701</c:v>
                </c:pt>
                <c:pt idx="5067">
                  <c:v>-0.604988214553008</c:v>
                </c:pt>
                <c:pt idx="5068">
                  <c:v>-0.75597773932568302</c:v>
                </c:pt>
                <c:pt idx="5069">
                  <c:v>-0.14499884235743099</c:v>
                </c:pt>
                <c:pt idx="5070">
                  <c:v>-1.3439716317780701</c:v>
                </c:pt>
                <c:pt idx="5071">
                  <c:v>-5.5983278838263303E-2</c:v>
                </c:pt>
                <c:pt idx="5072">
                  <c:v>1.20144612869691E-2</c:v>
                </c:pt>
                <c:pt idx="5073">
                  <c:v>-0.90198306069998802</c:v>
                </c:pt>
                <c:pt idx="5074">
                  <c:v>-1.00801786966464</c:v>
                </c:pt>
                <c:pt idx="5075">
                  <c:v>-1.4669715612633201</c:v>
                </c:pt>
                <c:pt idx="5076">
                  <c:v>1.3400131065909699</c:v>
                </c:pt>
                <c:pt idx="5077">
                  <c:v>-0.31399353989988199</c:v>
                </c:pt>
                <c:pt idx="5078">
                  <c:v>-0.67398680210273498</c:v>
                </c:pt>
                <c:pt idx="5079">
                  <c:v>3.4014521306037701E-2</c:v>
                </c:pt>
                <c:pt idx="5080">
                  <c:v>-1.2849738513807401</c:v>
                </c:pt>
                <c:pt idx="5081">
                  <c:v>-1.4290078671939399</c:v>
                </c:pt>
                <c:pt idx="5082">
                  <c:v>-0.353987620209052</c:v>
                </c:pt>
                <c:pt idx="5083">
                  <c:v>-0.29899745457586702</c:v>
                </c:pt>
                <c:pt idx="5084">
                  <c:v>-2.18283043138692</c:v>
                </c:pt>
                <c:pt idx="5085">
                  <c:v>-0.76298833772560803</c:v>
                </c:pt>
                <c:pt idx="5086">
                  <c:v>-1.50599006045613</c:v>
                </c:pt>
                <c:pt idx="5087">
                  <c:v>-0.129988857250844</c:v>
                </c:pt>
                <c:pt idx="5088">
                  <c:v>0.20101572352250099</c:v>
                </c:pt>
                <c:pt idx="5089">
                  <c:v>-1.5999791290894101</c:v>
                </c:pt>
                <c:pt idx="5090">
                  <c:v>-0.28399169395809898</c:v>
                </c:pt>
                <c:pt idx="5091">
                  <c:v>-0.48397724350987198</c:v>
                </c:pt>
                <c:pt idx="5092">
                  <c:v>-1.1409973952399699</c:v>
                </c:pt>
                <c:pt idx="5093">
                  <c:v>-1.12697690632042</c:v>
                </c:pt>
                <c:pt idx="5094">
                  <c:v>2.2130099524928899</c:v>
                </c:pt>
                <c:pt idx="5095">
                  <c:v>0.15301046119422701</c:v>
                </c:pt>
                <c:pt idx="5096">
                  <c:v>-0.236013217973991</c:v>
                </c:pt>
                <c:pt idx="5097">
                  <c:v>-1.3559759937034701</c:v>
                </c:pt>
                <c:pt idx="5098">
                  <c:v>-1.05197783880097</c:v>
                </c:pt>
                <c:pt idx="5099">
                  <c:v>0.86602382225210695</c:v>
                </c:pt>
                <c:pt idx="5100">
                  <c:v>-1.1929838651228</c:v>
                </c:pt>
                <c:pt idx="5101">
                  <c:v>-1.20697400729717</c:v>
                </c:pt>
                <c:pt idx="5102">
                  <c:v>-0.94998186168349796</c:v>
                </c:pt>
                <c:pt idx="5103">
                  <c:v>-0.46397629010479802</c:v>
                </c:pt>
                <c:pt idx="5104">
                  <c:v>-0.260984597494199</c:v>
                </c:pt>
                <c:pt idx="5105">
                  <c:v>-0.43698556908134101</c:v>
                </c:pt>
                <c:pt idx="5106">
                  <c:v>-0.92898395100021403</c:v>
                </c:pt>
                <c:pt idx="5107">
                  <c:v>-0.83498579916211302</c:v>
                </c:pt>
                <c:pt idx="5108">
                  <c:v>-1.0819926327847</c:v>
                </c:pt>
                <c:pt idx="5109">
                  <c:v>1.7870084763290399</c:v>
                </c:pt>
                <c:pt idx="5110">
                  <c:v>-1.4619963695368701</c:v>
                </c:pt>
                <c:pt idx="5111">
                  <c:v>-0.53299679530416699</c:v>
                </c:pt>
                <c:pt idx="5112">
                  <c:v>0.168015679645733</c:v>
                </c:pt>
                <c:pt idx="5113">
                  <c:v>0.246012425639763</c:v>
                </c:pt>
                <c:pt idx="5114">
                  <c:v>2.1430015346778699</c:v>
                </c:pt>
                <c:pt idx="5115">
                  <c:v>-0.97097855610899098</c:v>
                </c:pt>
                <c:pt idx="5116">
                  <c:v>-0.96898644492819297</c:v>
                </c:pt>
                <c:pt idx="5117">
                  <c:v>-0.95398916392975697</c:v>
                </c:pt>
                <c:pt idx="5118">
                  <c:v>-0.86998121425201702</c:v>
                </c:pt>
                <c:pt idx="5119">
                  <c:v>-1.1399715756556199</c:v>
                </c:pt>
                <c:pt idx="5120">
                  <c:v>-2.22399085696305</c:v>
                </c:pt>
                <c:pt idx="5121">
                  <c:v>0.189016898847915</c:v>
                </c:pt>
                <c:pt idx="5122">
                  <c:v>1.6170207185183101</c:v>
                </c:pt>
                <c:pt idx="5123">
                  <c:v>-1.0719744850517301</c:v>
                </c:pt>
                <c:pt idx="5124">
                  <c:v>0.18302967420060701</c:v>
                </c:pt>
                <c:pt idx="5125">
                  <c:v>0.38702067267889001</c:v>
                </c:pt>
                <c:pt idx="5126">
                  <c:v>-1.1959715991489299</c:v>
                </c:pt>
                <c:pt idx="5127">
                  <c:v>-0.85997929153326602</c:v>
                </c:pt>
                <c:pt idx="5128">
                  <c:v>-0.48599456553942699</c:v>
                </c:pt>
                <c:pt idx="5129">
                  <c:v>0.17100528773738</c:v>
                </c:pt>
                <c:pt idx="5130">
                  <c:v>-1.3849899921872799</c:v>
                </c:pt>
                <c:pt idx="5131">
                  <c:v>0.20501988836762</c:v>
                </c:pt>
                <c:pt idx="5132">
                  <c:v>-1.58699486152972</c:v>
                </c:pt>
                <c:pt idx="5133">
                  <c:v>-0.570011300846203</c:v>
                </c:pt>
                <c:pt idx="5134">
                  <c:v>1.6600077908313799</c:v>
                </c:pt>
                <c:pt idx="5135">
                  <c:v>-4.9998260573157503E-2</c:v>
                </c:pt>
                <c:pt idx="5136">
                  <c:v>-0.92997807730136095</c:v>
                </c:pt>
                <c:pt idx="5137">
                  <c:v>-0.57798613321547998</c:v>
                </c:pt>
                <c:pt idx="5138">
                  <c:v>-1.2689780198249001</c:v>
                </c:pt>
                <c:pt idx="5139">
                  <c:v>0.44801612121426798</c:v>
                </c:pt>
                <c:pt idx="5140">
                  <c:v>0.58901294616807398</c:v>
                </c:pt>
                <c:pt idx="5141">
                  <c:v>-1.6009751475781699</c:v>
                </c:pt>
                <c:pt idx="5142">
                  <c:v>-1.3759948751648201</c:v>
                </c:pt>
                <c:pt idx="5143">
                  <c:v>0.251006781681678</c:v>
                </c:pt>
                <c:pt idx="5144">
                  <c:v>-1.1319822832261</c:v>
                </c:pt>
                <c:pt idx="5145">
                  <c:v>-0.804993719899884</c:v>
                </c:pt>
                <c:pt idx="5146">
                  <c:v>-1.86798974723307</c:v>
                </c:pt>
                <c:pt idx="5147">
                  <c:v>-0.19498694615387299</c:v>
                </c:pt>
                <c:pt idx="5148">
                  <c:v>-0.96398674656016603</c:v>
                </c:pt>
                <c:pt idx="5149">
                  <c:v>-1.15297777753318</c:v>
                </c:pt>
                <c:pt idx="5150">
                  <c:v>-0.22498405935485</c:v>
                </c:pt>
                <c:pt idx="5151">
                  <c:v>-1.22098111889024</c:v>
                </c:pt>
                <c:pt idx="5152">
                  <c:v>0.98102155153911696</c:v>
                </c:pt>
                <c:pt idx="5153">
                  <c:v>1.8015854960813499E-2</c:v>
                </c:pt>
                <c:pt idx="5154">
                  <c:v>6.8007721006747499E-2</c:v>
                </c:pt>
                <c:pt idx="5155">
                  <c:v>4.3010681433248397E-2</c:v>
                </c:pt>
                <c:pt idx="5156">
                  <c:v>-0.89297913484317104</c:v>
                </c:pt>
                <c:pt idx="5157">
                  <c:v>-0.98698290583137105</c:v>
                </c:pt>
                <c:pt idx="5158">
                  <c:v>-0.78898224467049105</c:v>
                </c:pt>
                <c:pt idx="5159">
                  <c:v>-0.87499285820083195</c:v>
                </c:pt>
                <c:pt idx="5160">
                  <c:v>-1.0859878766937801</c:v>
                </c:pt>
                <c:pt idx="5161">
                  <c:v>-0.755983118913368</c:v>
                </c:pt>
                <c:pt idx="5162">
                  <c:v>1.0178673871720301E-3</c:v>
                </c:pt>
                <c:pt idx="5163">
                  <c:v>-1.45497773932568</c:v>
                </c:pt>
                <c:pt idx="5164">
                  <c:v>-0.89898278625456696</c:v>
                </c:pt>
                <c:pt idx="5165">
                  <c:v>-0.91196802989743897</c:v>
                </c:pt>
                <c:pt idx="5166">
                  <c:v>-1.34099593288033</c:v>
                </c:pt>
                <c:pt idx="5167">
                  <c:v>-0.18198663278060001</c:v>
                </c:pt>
                <c:pt idx="5168">
                  <c:v>-0.52998218273068998</c:v>
                </c:pt>
                <c:pt idx="5169">
                  <c:v>6.3020572002573397E-2</c:v>
                </c:pt>
                <c:pt idx="5170">
                  <c:v>-2.8036772754196901E-2</c:v>
                </c:pt>
                <c:pt idx="5171">
                  <c:v>0.42901846681151901</c:v>
                </c:pt>
                <c:pt idx="5172">
                  <c:v>-1.27197600370347</c:v>
                </c:pt>
                <c:pt idx="5173">
                  <c:v>-0.90498020348304098</c:v>
                </c:pt>
                <c:pt idx="5174">
                  <c:v>-6.1971264655743603E-2</c:v>
                </c:pt>
                <c:pt idx="5175">
                  <c:v>-1.0819983647582401</c:v>
                </c:pt>
                <c:pt idx="5176">
                  <c:v>-1.40025590335889E-2</c:v>
                </c:pt>
                <c:pt idx="5177">
                  <c:v>-1.92597867511346</c:v>
                </c:pt>
                <c:pt idx="5178">
                  <c:v>-0.32698439289804099</c:v>
                </c:pt>
                <c:pt idx="5179">
                  <c:v>-0.89798147615452495</c:v>
                </c:pt>
                <c:pt idx="5180">
                  <c:v>-1.3289902540637299</c:v>
                </c:pt>
                <c:pt idx="5181">
                  <c:v>-1.4159792638537401</c:v>
                </c:pt>
                <c:pt idx="5182">
                  <c:v>1.27498926739292</c:v>
                </c:pt>
                <c:pt idx="5183">
                  <c:v>-4.1987602787003503E-2</c:v>
                </c:pt>
                <c:pt idx="5184">
                  <c:v>0.109005532372458</c:v>
                </c:pt>
                <c:pt idx="5185">
                  <c:v>-1.6279779882049701</c:v>
                </c:pt>
                <c:pt idx="5186">
                  <c:v>-0.70197890269171903</c:v>
                </c:pt>
                <c:pt idx="5187">
                  <c:v>-1.40299222767186</c:v>
                </c:pt>
                <c:pt idx="5188">
                  <c:v>0.67802152520276804</c:v>
                </c:pt>
                <c:pt idx="5189">
                  <c:v>-0.48499830723003001</c:v>
                </c:pt>
                <c:pt idx="5190">
                  <c:v>-0.56697595370346998</c:v>
                </c:pt>
                <c:pt idx="5191">
                  <c:v>0.44801730229512998</c:v>
                </c:pt>
                <c:pt idx="5192">
                  <c:v>-0.154993025895209</c:v>
                </c:pt>
                <c:pt idx="5193">
                  <c:v>0.213011931241749</c:v>
                </c:pt>
                <c:pt idx="5194">
                  <c:v>-0.56798713838426795</c:v>
                </c:pt>
                <c:pt idx="5195">
                  <c:v>-1.69200315025818</c:v>
                </c:pt>
                <c:pt idx="5196">
                  <c:v>-1.6060021917404901</c:v>
                </c:pt>
                <c:pt idx="5197">
                  <c:v>0.78100384720528604</c:v>
                </c:pt>
                <c:pt idx="5198">
                  <c:v>-0.70598794337807302</c:v>
                </c:pt>
                <c:pt idx="5199">
                  <c:v>1.8970011033144401</c:v>
                </c:pt>
                <c:pt idx="5200">
                  <c:v>-0.88799912620894395</c:v>
                </c:pt>
                <c:pt idx="5201">
                  <c:v>-0.166998586814046</c:v>
                </c:pt>
                <c:pt idx="5202">
                  <c:v>-0.28899008107722901</c:v>
                </c:pt>
                <c:pt idx="5203">
                  <c:v>-1.45400370344746</c:v>
                </c:pt>
                <c:pt idx="5204">
                  <c:v>-0.92697809073508497</c:v>
                </c:pt>
                <c:pt idx="5205">
                  <c:v>0.64601784734088796</c:v>
                </c:pt>
                <c:pt idx="5206">
                  <c:v>-4.2986890144776101E-2</c:v>
                </c:pt>
                <c:pt idx="5207">
                  <c:v>-1.1799818141549301</c:v>
                </c:pt>
                <c:pt idx="5208">
                  <c:v>0.62701263705461296</c:v>
                </c:pt>
                <c:pt idx="5209">
                  <c:v>-1.17899463864344</c:v>
                </c:pt>
                <c:pt idx="5210">
                  <c:v>1.5520170958146</c:v>
                </c:pt>
                <c:pt idx="5211">
                  <c:v>0.24000838371069699</c:v>
                </c:pt>
                <c:pt idx="5212">
                  <c:v>-0.93500283196280898</c:v>
                </c:pt>
                <c:pt idx="5213">
                  <c:v>0.14500120797859301</c:v>
                </c:pt>
                <c:pt idx="5214">
                  <c:v>-0.77483713564578305</c:v>
                </c:pt>
                <c:pt idx="5215">
                  <c:v>-0.29897192686081703</c:v>
                </c:pt>
                <c:pt idx="5216">
                  <c:v>-3.3979268241967897E-2</c:v>
                </c:pt>
                <c:pt idx="5217">
                  <c:v>-1.34598025730515</c:v>
                </c:pt>
                <c:pt idx="5218">
                  <c:v>-0.66998053481758002</c:v>
                </c:pt>
                <c:pt idx="5219">
                  <c:v>0.68001662287442199</c:v>
                </c:pt>
                <c:pt idx="5220">
                  <c:v>-0.55997292173211299</c:v>
                </c:pt>
                <c:pt idx="5221">
                  <c:v>-1.23398183415494</c:v>
                </c:pt>
                <c:pt idx="5222">
                  <c:v>0.61999491361299996</c:v>
                </c:pt>
                <c:pt idx="5223">
                  <c:v>-1.0769898111196501</c:v>
                </c:pt>
                <c:pt idx="5224">
                  <c:v>-0.10198462063554301</c:v>
                </c:pt>
                <c:pt idx="5225">
                  <c:v>-0.56798256647686896</c:v>
                </c:pt>
                <c:pt idx="5226">
                  <c:v>-0.69797678728205503</c:v>
                </c:pt>
                <c:pt idx="5227">
                  <c:v>-0.87098137065574199</c:v>
                </c:pt>
                <c:pt idx="5228">
                  <c:v>-1.26598002091513</c:v>
                </c:pt>
                <c:pt idx="5229">
                  <c:v>0.285013319724017</c:v>
                </c:pt>
                <c:pt idx="5230">
                  <c:v>-0.65997438911175998</c:v>
                </c:pt>
                <c:pt idx="5231">
                  <c:v>-0.94444439675488201</c:v>
                </c:pt>
                <c:pt idx="5232">
                  <c:v>-0.43399322194336398</c:v>
                </c:pt>
                <c:pt idx="5233">
                  <c:v>2.4160082637106899</c:v>
                </c:pt>
                <c:pt idx="5234">
                  <c:v>0.698018872488949</c:v>
                </c:pt>
                <c:pt idx="5235">
                  <c:v>-0.83894367227132804</c:v>
                </c:pt>
                <c:pt idx="5236">
                  <c:v>-0.94996473737178699</c:v>
                </c:pt>
                <c:pt idx="5237">
                  <c:v>-0.63900438004868398</c:v>
                </c:pt>
                <c:pt idx="5238">
                  <c:v>-0.72697807382017199</c:v>
                </c:pt>
                <c:pt idx="5239">
                  <c:v>0.471020468834774</c:v>
                </c:pt>
                <c:pt idx="5240">
                  <c:v>0.346959525494696</c:v>
                </c:pt>
                <c:pt idx="5241">
                  <c:v>-1.25697570706069</c:v>
                </c:pt>
                <c:pt idx="5242">
                  <c:v>-0.86797869150887597</c:v>
                </c:pt>
                <c:pt idx="5243">
                  <c:v>-0.587981905651766</c:v>
                </c:pt>
                <c:pt idx="5244">
                  <c:v>-6.2984037487783098E-2</c:v>
                </c:pt>
                <c:pt idx="5245">
                  <c:v>-1.2349752515857899</c:v>
                </c:pt>
                <c:pt idx="5246">
                  <c:v>-1.3419900230303199</c:v>
                </c:pt>
                <c:pt idx="5247">
                  <c:v>-1.4889781917204501</c:v>
                </c:pt>
                <c:pt idx="5248">
                  <c:v>-0.97599324157817802</c:v>
                </c:pt>
                <c:pt idx="5249">
                  <c:v>-0.38599914714165001</c:v>
                </c:pt>
                <c:pt idx="5250">
                  <c:v>-1.41697442920516</c:v>
                </c:pt>
                <c:pt idx="5251">
                  <c:v>0.173018705135806</c:v>
                </c:pt>
                <c:pt idx="5252">
                  <c:v>-0.58999027906843504</c:v>
                </c:pt>
                <c:pt idx="5253">
                  <c:v>0.95902307611059201</c:v>
                </c:pt>
                <c:pt idx="5254">
                  <c:v>-0.69397599081105099</c:v>
                </c:pt>
                <c:pt idx="5255">
                  <c:v>-0.32398907993549603</c:v>
                </c:pt>
                <c:pt idx="5256">
                  <c:v>-0.18498474573214399</c:v>
                </c:pt>
                <c:pt idx="5257">
                  <c:v>-0.39098930443685498</c:v>
                </c:pt>
                <c:pt idx="5258">
                  <c:v>-1.48498799643215</c:v>
                </c:pt>
                <c:pt idx="5259">
                  <c:v>-0.81599632851845805</c:v>
                </c:pt>
                <c:pt idx="5260">
                  <c:v>-0.88000124399552704</c:v>
                </c:pt>
                <c:pt idx="5261">
                  <c:v>0.18402451332068101</c:v>
                </c:pt>
                <c:pt idx="5262">
                  <c:v>9.9016410425882107E-2</c:v>
                </c:pt>
                <c:pt idx="5263">
                  <c:v>0.69801482135194004</c:v>
                </c:pt>
                <c:pt idx="5264">
                  <c:v>-0.454995619672518</c:v>
                </c:pt>
                <c:pt idx="5265">
                  <c:v>-1.3310081507109</c:v>
                </c:pt>
                <c:pt idx="5266">
                  <c:v>-1.3759869995563101</c:v>
                </c:pt>
                <c:pt idx="5267">
                  <c:v>-0.56298292472840505</c:v>
                </c:pt>
                <c:pt idx="5268">
                  <c:v>-0.97998401830900495</c:v>
                </c:pt>
                <c:pt idx="5269">
                  <c:v>-1.9629847516501999</c:v>
                </c:pt>
                <c:pt idx="5270">
                  <c:v>-2.12200467053498</c:v>
                </c:pt>
                <c:pt idx="5271">
                  <c:v>0.42500145596509697</c:v>
                </c:pt>
                <c:pt idx="5272">
                  <c:v>-1.06597653542265</c:v>
                </c:pt>
                <c:pt idx="5273">
                  <c:v>1.7540164301932499</c:v>
                </c:pt>
                <c:pt idx="5274">
                  <c:v>-1.43598614495804</c:v>
                </c:pt>
                <c:pt idx="5275">
                  <c:v>-0.66700383507911698</c:v>
                </c:pt>
                <c:pt idx="5276">
                  <c:v>-0.49400229566806098</c:v>
                </c:pt>
                <c:pt idx="5277">
                  <c:v>9.00148813613003E-2</c:v>
                </c:pt>
                <c:pt idx="5278">
                  <c:v>-0.106977046320426</c:v>
                </c:pt>
                <c:pt idx="5279">
                  <c:v>-1.09000056373178</c:v>
                </c:pt>
                <c:pt idx="5280">
                  <c:v>-2.2289725720655098</c:v>
                </c:pt>
                <c:pt idx="5281">
                  <c:v>-1.84397070581404</c:v>
                </c:pt>
                <c:pt idx="5282">
                  <c:v>-0.91697162857409698</c:v>
                </c:pt>
                <c:pt idx="5283">
                  <c:v>0.97101765212023095</c:v>
                </c:pt>
                <c:pt idx="5284">
                  <c:v>-1.5999946450679601</c:v>
                </c:pt>
                <c:pt idx="5285">
                  <c:v>-0.82499212268169198</c:v>
                </c:pt>
                <c:pt idx="5286">
                  <c:v>-0.65199374014392697</c:v>
                </c:pt>
                <c:pt idx="5287">
                  <c:v>-0.71698024348304001</c:v>
                </c:pt>
                <c:pt idx="5288">
                  <c:v>-0.73098197165671597</c:v>
                </c:pt>
                <c:pt idx="5289">
                  <c:v>9.8991681158281095E-2</c:v>
                </c:pt>
                <c:pt idx="5290">
                  <c:v>-1.7889941887437399</c:v>
                </c:pt>
                <c:pt idx="5291">
                  <c:v>-1.50397293173211</c:v>
                </c:pt>
                <c:pt idx="5292">
                  <c:v>-1.55197229906305</c:v>
                </c:pt>
                <c:pt idx="5293">
                  <c:v>-1.31198660922952</c:v>
                </c:pt>
                <c:pt idx="5294">
                  <c:v>1.80000244716257</c:v>
                </c:pt>
                <c:pt idx="5295">
                  <c:v>-0.89299222617290996</c:v>
                </c:pt>
                <c:pt idx="5296">
                  <c:v>-0.63297707251194701</c:v>
                </c:pt>
                <c:pt idx="5297">
                  <c:v>-0.67298982774178895</c:v>
                </c:pt>
                <c:pt idx="5298">
                  <c:v>-0.42298151853935601</c:v>
                </c:pt>
                <c:pt idx="5299">
                  <c:v>2.7420079906192698</c:v>
                </c:pt>
                <c:pt idx="5300">
                  <c:v>4.0261570093852797E-3</c:v>
                </c:pt>
                <c:pt idx="5301">
                  <c:v>-0.754979418995814</c:v>
                </c:pt>
                <c:pt idx="5302">
                  <c:v>-1.33399131505108</c:v>
                </c:pt>
                <c:pt idx="5303">
                  <c:v>-1.2079765206430699</c:v>
                </c:pt>
                <c:pt idx="5304">
                  <c:v>-0.462973364035141</c:v>
                </c:pt>
                <c:pt idx="5305">
                  <c:v>-0.94699540308399399</c:v>
                </c:pt>
                <c:pt idx="5306">
                  <c:v>-0.62797953928335304</c:v>
                </c:pt>
                <c:pt idx="5307">
                  <c:v>1.20080481596817E-2</c:v>
                </c:pt>
                <c:pt idx="5308">
                  <c:v>-0.63499567930783496</c:v>
                </c:pt>
                <c:pt idx="5309">
                  <c:v>-1.07600499306886</c:v>
                </c:pt>
                <c:pt idx="5310">
                  <c:v>0.62100324117842698</c:v>
                </c:pt>
                <c:pt idx="5311">
                  <c:v>-1.5699788623414801</c:v>
                </c:pt>
                <c:pt idx="5312">
                  <c:v>-2.4987507820356799E-2</c:v>
                </c:pt>
                <c:pt idx="5313">
                  <c:v>-1.00499535004445</c:v>
                </c:pt>
                <c:pt idx="5314">
                  <c:v>0.92100462691600404</c:v>
                </c:pt>
                <c:pt idx="5315">
                  <c:v>-1.7689834912084199</c:v>
                </c:pt>
                <c:pt idx="5316">
                  <c:v>-0.89099855681404805</c:v>
                </c:pt>
                <c:pt idx="5317">
                  <c:v>-1.16698496395173</c:v>
                </c:pt>
                <c:pt idx="5318">
                  <c:v>-1.2749876066602801</c:v>
                </c:pt>
                <c:pt idx="5319">
                  <c:v>-1.5699956236727901</c:v>
                </c:pt>
                <c:pt idx="5320">
                  <c:v>-1.4500112833247101</c:v>
                </c:pt>
                <c:pt idx="5321">
                  <c:v>-0.14699850195836101</c:v>
                </c:pt>
                <c:pt idx="5322">
                  <c:v>-0.118993526134183</c:v>
                </c:pt>
                <c:pt idx="5323">
                  <c:v>3.6955944097039402E-2</c:v>
                </c:pt>
                <c:pt idx="5324">
                  <c:v>-0.75299809236819404</c:v>
                </c:pt>
                <c:pt idx="5325">
                  <c:v>-1.0229790397427601</c:v>
                </c:pt>
                <c:pt idx="5326">
                  <c:v>-0.92598522226458202</c:v>
                </c:pt>
                <c:pt idx="5327">
                  <c:v>0.45100815980741299</c:v>
                </c:pt>
                <c:pt idx="5328">
                  <c:v>-1.5799841340323799</c:v>
                </c:pt>
                <c:pt idx="5329">
                  <c:v>-0.24398403062650501</c:v>
                </c:pt>
                <c:pt idx="5330">
                  <c:v>-1.32898253462081</c:v>
                </c:pt>
                <c:pt idx="5331">
                  <c:v>-0.46301089260707901</c:v>
                </c:pt>
                <c:pt idx="5332">
                  <c:v>0.65999236766060998</c:v>
                </c:pt>
                <c:pt idx="5333">
                  <c:v>0.118991057853448</c:v>
                </c:pt>
                <c:pt idx="5334">
                  <c:v>-0.125985664147309</c:v>
                </c:pt>
                <c:pt idx="5335">
                  <c:v>-1.45899545736598</c:v>
                </c:pt>
                <c:pt idx="5336">
                  <c:v>6.0999370669286603E-2</c:v>
                </c:pt>
                <c:pt idx="5337">
                  <c:v>-1.5879827848039201</c:v>
                </c:pt>
                <c:pt idx="5338">
                  <c:v>2.3870075371658799</c:v>
                </c:pt>
                <c:pt idx="5339">
                  <c:v>-1.4219793288065801</c:v>
                </c:pt>
                <c:pt idx="5340">
                  <c:v>-0.494982625932402</c:v>
                </c:pt>
                <c:pt idx="5341">
                  <c:v>-1.00598964447036</c:v>
                </c:pt>
                <c:pt idx="5342">
                  <c:v>-1.1710070296249699</c:v>
                </c:pt>
                <c:pt idx="5343">
                  <c:v>4.6019965624608201E-2</c:v>
                </c:pt>
                <c:pt idx="5344">
                  <c:v>-1.0779802473051501</c:v>
                </c:pt>
                <c:pt idx="5345" formatCode="0.00E+00">
                  <c:v>1.8202453253385399E-5</c:v>
                </c:pt>
                <c:pt idx="5346">
                  <c:v>-0.73199796674179796</c:v>
                </c:pt>
                <c:pt idx="5347">
                  <c:v>-1.2939920346679099</c:v>
                </c:pt>
                <c:pt idx="5348">
                  <c:v>0.80101805734089004</c:v>
                </c:pt>
                <c:pt idx="5349">
                  <c:v>-1.1089897995209299</c:v>
                </c:pt>
                <c:pt idx="5350">
                  <c:v>-0.68098737278806099</c:v>
                </c:pt>
                <c:pt idx="5351">
                  <c:v>0.74201281573480504</c:v>
                </c:pt>
                <c:pt idx="5352">
                  <c:v>0.148019218555516</c:v>
                </c:pt>
                <c:pt idx="5353">
                  <c:v>-1.3309779911245101</c:v>
                </c:pt>
                <c:pt idx="5354">
                  <c:v>-1.1459780511245199</c:v>
                </c:pt>
                <c:pt idx="5355">
                  <c:v>-0.116015627706455</c:v>
                </c:pt>
                <c:pt idx="5356">
                  <c:v>-6.9981452423292206E-2</c:v>
                </c:pt>
                <c:pt idx="5357">
                  <c:v>-0.87698280263342099</c:v>
                </c:pt>
                <c:pt idx="5358">
                  <c:v>-0.32800563254383702</c:v>
                </c:pt>
                <c:pt idx="5359">
                  <c:v>-1.35997398688452</c:v>
                </c:pt>
                <c:pt idx="5360">
                  <c:v>-1.5329764414448199</c:v>
                </c:pt>
                <c:pt idx="5361">
                  <c:v>0.855029838070686</c:v>
                </c:pt>
                <c:pt idx="5362">
                  <c:v>-0.45297790903569002</c:v>
                </c:pt>
                <c:pt idx="5363">
                  <c:v>1.90243441106118E-2</c:v>
                </c:pt>
                <c:pt idx="5364">
                  <c:v>-0.76498486338094895</c:v>
                </c:pt>
                <c:pt idx="5365">
                  <c:v>-1.3869963722571099</c:v>
                </c:pt>
                <c:pt idx="5366">
                  <c:v>-0.22698352812325501</c:v>
                </c:pt>
                <c:pt idx="5367">
                  <c:v>-0.660990622900956</c:v>
                </c:pt>
                <c:pt idx="5368">
                  <c:v>-1.44697104927367</c:v>
                </c:pt>
                <c:pt idx="5369">
                  <c:v>1.2909999311137099</c:v>
                </c:pt>
                <c:pt idx="5370">
                  <c:v>1.1430089809967301</c:v>
                </c:pt>
                <c:pt idx="5371">
                  <c:v>-1.87997608771973</c:v>
                </c:pt>
                <c:pt idx="5372">
                  <c:v>2.46100629734218</c:v>
                </c:pt>
                <c:pt idx="5373">
                  <c:v>-0.80396878766172597</c:v>
                </c:pt>
                <c:pt idx="5374">
                  <c:v>-1.39815294773092E-2</c:v>
                </c:pt>
                <c:pt idx="5375">
                  <c:v>-1.49697600226507</c:v>
                </c:pt>
                <c:pt idx="5376">
                  <c:v>-0.96997234092741302</c:v>
                </c:pt>
                <c:pt idx="5377">
                  <c:v>-1.5983221567348299E-2</c:v>
                </c:pt>
                <c:pt idx="5378">
                  <c:v>-0.156984168667094</c:v>
                </c:pt>
                <c:pt idx="5379">
                  <c:v>-0.54698733782035802</c:v>
                </c:pt>
                <c:pt idx="5380">
                  <c:v>-0.55698320440718696</c:v>
                </c:pt>
                <c:pt idx="5381">
                  <c:v>-0.808982517591878</c:v>
                </c:pt>
                <c:pt idx="5382">
                  <c:v>0.87700170253952703</c:v>
                </c:pt>
                <c:pt idx="5383">
                  <c:v>-0.31498160186827301</c:v>
                </c:pt>
                <c:pt idx="5384">
                  <c:v>1.8120005008334801</c:v>
                </c:pt>
                <c:pt idx="5385">
                  <c:v>-1.13399241250396</c:v>
                </c:pt>
                <c:pt idx="5386">
                  <c:v>-1.1289874663791899</c:v>
                </c:pt>
                <c:pt idx="5387">
                  <c:v>-1.64898295176006</c:v>
                </c:pt>
                <c:pt idx="5388">
                  <c:v>-0.89198875587013204</c:v>
                </c:pt>
                <c:pt idx="5389">
                  <c:v>-0.71700381153255199</c:v>
                </c:pt>
                <c:pt idx="5390">
                  <c:v>0.93501630517416401</c:v>
                </c:pt>
                <c:pt idx="5391">
                  <c:v>-1.3476207758140399</c:v>
                </c:pt>
                <c:pt idx="5392">
                  <c:v>-2.1360577364226199</c:v>
                </c:pt>
                <c:pt idx="5393">
                  <c:v>-2.2979630667514499E-2</c:v>
                </c:pt>
                <c:pt idx="5394">
                  <c:v>-0.842979208796237</c:v>
                </c:pt>
                <c:pt idx="5395">
                  <c:v>-1.3589783173088701</c:v>
                </c:pt>
                <c:pt idx="5396">
                  <c:v>0.85801543724317197</c:v>
                </c:pt>
                <c:pt idx="5397">
                  <c:v>-1.2069716056556199</c:v>
                </c:pt>
                <c:pt idx="5398">
                  <c:v>2.5799972721493498</c:v>
                </c:pt>
                <c:pt idx="5399">
                  <c:v>-1.6209977140604801</c:v>
                </c:pt>
                <c:pt idx="5400">
                  <c:v>0.30201600161096098</c:v>
                </c:pt>
                <c:pt idx="5401">
                  <c:v>4.4015691128630401E-2</c:v>
                </c:pt>
                <c:pt idx="5402">
                  <c:v>0.403017822114484</c:v>
                </c:pt>
                <c:pt idx="5403">
                  <c:v>-0.87501456819520296</c:v>
                </c:pt>
                <c:pt idx="5404">
                  <c:v>-0.68199278101970195</c:v>
                </c:pt>
                <c:pt idx="5405">
                  <c:v>0.54002191507353603</c:v>
                </c:pt>
                <c:pt idx="5406">
                  <c:v>-0.75599834991570702</c:v>
                </c:pt>
                <c:pt idx="5407">
                  <c:v>-0.84198450741706898</c:v>
                </c:pt>
                <c:pt idx="5408">
                  <c:v>-0.93997810767891898</c:v>
                </c:pt>
                <c:pt idx="5409">
                  <c:v>-1.2130071185262401</c:v>
                </c:pt>
                <c:pt idx="5410" formatCode="0.00E+00">
                  <c:v>7.2346305377280903E-6</c:v>
                </c:pt>
                <c:pt idx="5411">
                  <c:v>-1.38697097927367</c:v>
                </c:pt>
                <c:pt idx="5412">
                  <c:v>0.20102424293929899</c:v>
                </c:pt>
                <c:pt idx="5413">
                  <c:v>0.99400331930494601</c:v>
                </c:pt>
                <c:pt idx="5414">
                  <c:v>-1.24600934213398</c:v>
                </c:pt>
                <c:pt idx="5415">
                  <c:v>-0.89399602288033897</c:v>
                </c:pt>
                <c:pt idx="5416">
                  <c:v>0.26600466426462399</c:v>
                </c:pt>
                <c:pt idx="5417">
                  <c:v>-1.8099877153447601</c:v>
                </c:pt>
                <c:pt idx="5418">
                  <c:v>-5.80000899999987E-2</c:v>
                </c:pt>
                <c:pt idx="5419">
                  <c:v>-0.438991263823094</c:v>
                </c:pt>
                <c:pt idx="5420">
                  <c:v>-0.41797424903893798</c:v>
                </c:pt>
                <c:pt idx="5421">
                  <c:v>-0.70299290144770998</c:v>
                </c:pt>
                <c:pt idx="5422">
                  <c:v>-0.53101083085687795</c:v>
                </c:pt>
                <c:pt idx="5423">
                  <c:v>-1.2479867607619499</c:v>
                </c:pt>
                <c:pt idx="5424">
                  <c:v>-0.87697499399770296</c:v>
                </c:pt>
                <c:pt idx="5425">
                  <c:v>-1.5599648177980701</c:v>
                </c:pt>
                <c:pt idx="5426">
                  <c:v>-0.39199942484668898</c:v>
                </c:pt>
                <c:pt idx="5427">
                  <c:v>-1.78298915918192</c:v>
                </c:pt>
                <c:pt idx="5428">
                  <c:v>-1.1619939869187299</c:v>
                </c:pt>
                <c:pt idx="5429">
                  <c:v>-0.69899002291935397</c:v>
                </c:pt>
                <c:pt idx="5430">
                  <c:v>-0.82098336187464505</c:v>
                </c:pt>
                <c:pt idx="5431">
                  <c:v>0.14299414157653401</c:v>
                </c:pt>
                <c:pt idx="5432">
                  <c:v>0.121998065541829</c:v>
                </c:pt>
                <c:pt idx="5433">
                  <c:v>-0.89298377046544297</c:v>
                </c:pt>
                <c:pt idx="5434">
                  <c:v>-0.61497603226507302</c:v>
                </c:pt>
                <c:pt idx="5435">
                  <c:v>-0.82398562526909302</c:v>
                </c:pt>
                <c:pt idx="5436">
                  <c:v>-0.42898395100021403</c:v>
                </c:pt>
                <c:pt idx="5437">
                  <c:v>0.27202317183103197</c:v>
                </c:pt>
                <c:pt idx="5438">
                  <c:v>-2.2829844775675601</c:v>
                </c:pt>
                <c:pt idx="5439">
                  <c:v>-0.57598630053516098</c:v>
                </c:pt>
                <c:pt idx="5440">
                  <c:v>-0.61801177071087099</c:v>
                </c:pt>
                <c:pt idx="5441">
                  <c:v>0.74000411302173297</c:v>
                </c:pt>
                <c:pt idx="5442">
                  <c:v>-0.82298815353917998</c:v>
                </c:pt>
                <c:pt idx="5443">
                  <c:v>-1.0054893342436599</c:v>
                </c:pt>
                <c:pt idx="5444">
                  <c:v>-0.51699293000174296</c:v>
                </c:pt>
                <c:pt idx="5445">
                  <c:v>0.37900717342792301</c:v>
                </c:pt>
                <c:pt idx="5446">
                  <c:v>-1.1399912173023501</c:v>
                </c:pt>
                <c:pt idx="5447">
                  <c:v>-0.55898761394969998</c:v>
                </c:pt>
                <c:pt idx="5448">
                  <c:v>-0.68627404255492896</c:v>
                </c:pt>
                <c:pt idx="5449">
                  <c:v>-0.59467751524031098</c:v>
                </c:pt>
                <c:pt idx="5450">
                  <c:v>2.9018280011478801E-2</c:v>
                </c:pt>
                <c:pt idx="5451">
                  <c:v>-1.8646174505183899</c:v>
                </c:pt>
                <c:pt idx="5452">
                  <c:v>-0.58401897703522299</c:v>
                </c:pt>
                <c:pt idx="5453">
                  <c:v>-0.188983169477627</c:v>
                </c:pt>
                <c:pt idx="5454">
                  <c:v>-1.25197804382017</c:v>
                </c:pt>
                <c:pt idx="5455">
                  <c:v>-0.70402567775327995</c:v>
                </c:pt>
                <c:pt idx="5456">
                  <c:v>-0.70599244942497696</c:v>
                </c:pt>
                <c:pt idx="5457">
                  <c:v>-1.4669994045141901</c:v>
                </c:pt>
                <c:pt idx="5458">
                  <c:v>-1.09597441676697</c:v>
                </c:pt>
                <c:pt idx="5459">
                  <c:v>6.9851123528781997E-3</c:v>
                </c:pt>
                <c:pt idx="5460">
                  <c:v>-1.3839721034526999</c:v>
                </c:pt>
                <c:pt idx="5461">
                  <c:v>-0.52298269677438003</c:v>
                </c:pt>
                <c:pt idx="5462">
                  <c:v>1.28602028981078</c:v>
                </c:pt>
                <c:pt idx="5463">
                  <c:v>-0.356976816916804</c:v>
                </c:pt>
                <c:pt idx="5464">
                  <c:v>-0.66597563198493204</c:v>
                </c:pt>
                <c:pt idx="5465">
                  <c:v>-2.38299227766624</c:v>
                </c:pt>
                <c:pt idx="5466">
                  <c:v>-0.76498568307568904</c:v>
                </c:pt>
                <c:pt idx="5467">
                  <c:v>1.60000299999992E-2</c:v>
                </c:pt>
                <c:pt idx="5468">
                  <c:v>-1.4507921605521901</c:v>
                </c:pt>
                <c:pt idx="5469">
                  <c:v>-0.63399453944822604</c:v>
                </c:pt>
                <c:pt idx="5470">
                  <c:v>2.90033515156684E-2</c:v>
                </c:pt>
                <c:pt idx="5471">
                  <c:v>1.2020165176703801</c:v>
                </c:pt>
                <c:pt idx="5472">
                  <c:v>-1.3329873247149</c:v>
                </c:pt>
                <c:pt idx="5473">
                  <c:v>-2.0799752046570101</c:v>
                </c:pt>
                <c:pt idx="5474">
                  <c:v>0.99201618746526699</c:v>
                </c:pt>
                <c:pt idx="5475">
                  <c:v>-1.57500214056517</c:v>
                </c:pt>
                <c:pt idx="5476">
                  <c:v>-0.235987146330561</c:v>
                </c:pt>
                <c:pt idx="5477">
                  <c:v>-0.89698422863842797</c:v>
                </c:pt>
                <c:pt idx="5478">
                  <c:v>-1.38297400445344</c:v>
                </c:pt>
                <c:pt idx="5479">
                  <c:v>-0.797988016578557</c:v>
                </c:pt>
                <c:pt idx="5480">
                  <c:v>1.61100670996642</c:v>
                </c:pt>
                <c:pt idx="5481">
                  <c:v>-0.50000819051728895</c:v>
                </c:pt>
                <c:pt idx="5482">
                  <c:v>-0.83198084805329198</c:v>
                </c:pt>
                <c:pt idx="5483">
                  <c:v>0.97301309062790198</c:v>
                </c:pt>
                <c:pt idx="5484">
                  <c:v>-0.13098930175231699</c:v>
                </c:pt>
                <c:pt idx="5485">
                  <c:v>-0.41198001224724001</c:v>
                </c:pt>
                <c:pt idx="5486">
                  <c:v>-1.6729647991185199</c:v>
                </c:pt>
                <c:pt idx="5487">
                  <c:v>1.20271344280201E-2</c:v>
                </c:pt>
                <c:pt idx="5488">
                  <c:v>-0.54798130129130895</c:v>
                </c:pt>
                <c:pt idx="5489">
                  <c:v>-0.12897498882185399</c:v>
                </c:pt>
                <c:pt idx="5490">
                  <c:v>-0.265018480509423</c:v>
                </c:pt>
                <c:pt idx="5491">
                  <c:v>-0.98097892230820805</c:v>
                </c:pt>
                <c:pt idx="5492">
                  <c:v>0.95501647287442304</c:v>
                </c:pt>
                <c:pt idx="5493">
                  <c:v>-8.1981470681440502E-2</c:v>
                </c:pt>
                <c:pt idx="5494">
                  <c:v>-0.68098689989471495</c:v>
                </c:pt>
                <c:pt idx="5495">
                  <c:v>-1.7960033869316301</c:v>
                </c:pt>
                <c:pt idx="5496">
                  <c:v>-1.81898449756756</c:v>
                </c:pt>
                <c:pt idx="5497">
                  <c:v>-2.1059805277424499</c:v>
                </c:pt>
                <c:pt idx="5498">
                  <c:v>1.94303306985419</c:v>
                </c:pt>
                <c:pt idx="5499">
                  <c:v>-0.65198737353061598</c:v>
                </c:pt>
                <c:pt idx="5500">
                  <c:v>-0.37597406955467799</c:v>
                </c:pt>
                <c:pt idx="5501">
                  <c:v>-0.62198208690261703</c:v>
                </c:pt>
                <c:pt idx="5502">
                  <c:v>-1.1699490797427601</c:v>
                </c:pt>
                <c:pt idx="5503">
                  <c:v>-1.7759814563566501</c:v>
                </c:pt>
                <c:pt idx="5504">
                  <c:v>-0.37499127652401998</c:v>
                </c:pt>
                <c:pt idx="5505">
                  <c:v>-1.3299707283803099</c:v>
                </c:pt>
                <c:pt idx="5506">
                  <c:v>-0.90499338211755198</c:v>
                </c:pt>
                <c:pt idx="5507">
                  <c:v>-0.268997282756125</c:v>
                </c:pt>
                <c:pt idx="5508">
                  <c:v>-3.9852537833823401E-3</c:v>
                </c:pt>
                <c:pt idx="5509">
                  <c:v>-1.09397696862678</c:v>
                </c:pt>
                <c:pt idx="5510">
                  <c:v>-1.4570022958909901</c:v>
                </c:pt>
                <c:pt idx="5511">
                  <c:v>-0.78697391635499803</c:v>
                </c:pt>
                <c:pt idx="5512">
                  <c:v>-0.72398564571964097</c:v>
                </c:pt>
                <c:pt idx="5513">
                  <c:v>0.73201474180478399</c:v>
                </c:pt>
                <c:pt idx="5514">
                  <c:v>-9.9802184033120495E-3</c:v>
                </c:pt>
                <c:pt idx="5515">
                  <c:v>-1.0899824028738201</c:v>
                </c:pt>
                <c:pt idx="5516">
                  <c:v>-0.54097712265957798</c:v>
                </c:pt>
                <c:pt idx="5517">
                  <c:v>-0.46100061741174603</c:v>
                </c:pt>
                <c:pt idx="5518">
                  <c:v>-0.90399389442909095</c:v>
                </c:pt>
                <c:pt idx="5519">
                  <c:v>-1.69798051744311</c:v>
                </c:pt>
                <c:pt idx="5520">
                  <c:v>1.05200350448305</c:v>
                </c:pt>
                <c:pt idx="5521">
                  <c:v>-1.0299748130728501</c:v>
                </c:pt>
                <c:pt idx="5522">
                  <c:v>-1.15897527024138</c:v>
                </c:pt>
                <c:pt idx="5523">
                  <c:v>-1.4659854475943199</c:v>
                </c:pt>
                <c:pt idx="5524">
                  <c:v>0.32002087492605602</c:v>
                </c:pt>
                <c:pt idx="5525">
                  <c:v>0.18102251780540901</c:v>
                </c:pt>
                <c:pt idx="5526">
                  <c:v>-1.5939716155694199</c:v>
                </c:pt>
                <c:pt idx="5527">
                  <c:v>-1.72299790674179</c:v>
                </c:pt>
                <c:pt idx="5528">
                  <c:v>-0.62798912881296898</c:v>
                </c:pt>
                <c:pt idx="5529">
                  <c:v>-0.73968451462951901</c:v>
                </c:pt>
                <c:pt idx="5530">
                  <c:v>-1.7329979072669099</c:v>
                </c:pt>
                <c:pt idx="5531">
                  <c:v>0.56402198885382304</c:v>
                </c:pt>
                <c:pt idx="5532">
                  <c:v>-0.32998277648284502</c:v>
                </c:pt>
                <c:pt idx="5533">
                  <c:v>-0.61499808236819398</c:v>
                </c:pt>
                <c:pt idx="5534">
                  <c:v>-0.828011800679889</c:v>
                </c:pt>
                <c:pt idx="5535">
                  <c:v>0.95100927968395499</c:v>
                </c:pt>
                <c:pt idx="5536">
                  <c:v>-0.63397404729717299</c:v>
                </c:pt>
                <c:pt idx="5537">
                  <c:v>-1.51097773932568</c:v>
                </c:pt>
                <c:pt idx="5538">
                  <c:v>-0.970999959999999</c:v>
                </c:pt>
                <c:pt idx="5539">
                  <c:v>-0.94200186089829596</c:v>
                </c:pt>
                <c:pt idx="5540">
                  <c:v>-1.86399805528828</c:v>
                </c:pt>
                <c:pt idx="5541">
                  <c:v>-0.660990622900956</c:v>
                </c:pt>
                <c:pt idx="5542">
                  <c:v>0.22300082905083399</c:v>
                </c:pt>
                <c:pt idx="5543">
                  <c:v>-1.53800513681677</c:v>
                </c:pt>
                <c:pt idx="5544">
                  <c:v>0.16600317394931399</c:v>
                </c:pt>
                <c:pt idx="5545">
                  <c:v>-1.05599898885895</c:v>
                </c:pt>
                <c:pt idx="5546">
                  <c:v>1.5210225789677601</c:v>
                </c:pt>
                <c:pt idx="5547">
                  <c:v>-1.23909412153297</c:v>
                </c:pt>
                <c:pt idx="5548">
                  <c:v>-1.7389782088221499</c:v>
                </c:pt>
                <c:pt idx="5549">
                  <c:v>-0.53698501436671797</c:v>
                </c:pt>
                <c:pt idx="5550">
                  <c:v>-1.1329698773016601</c:v>
                </c:pt>
                <c:pt idx="5551">
                  <c:v>-0.50298340792754603</c:v>
                </c:pt>
                <c:pt idx="5552">
                  <c:v>-1.3559877253447601</c:v>
                </c:pt>
                <c:pt idx="5553">
                  <c:v>-0.64897290202609703</c:v>
                </c:pt>
                <c:pt idx="5554">
                  <c:v>-0.73699126652402203</c:v>
                </c:pt>
                <c:pt idx="5555">
                  <c:v>-1.4980088207001501</c:v>
                </c:pt>
                <c:pt idx="5556">
                  <c:v>-0.91897142593537195</c:v>
                </c:pt>
                <c:pt idx="5557">
                  <c:v>-0.917003991464441</c:v>
                </c:pt>
                <c:pt idx="5558">
                  <c:v>-0.132979328412277</c:v>
                </c:pt>
                <c:pt idx="5559">
                  <c:v>-1.8350034860605999</c:v>
                </c:pt>
                <c:pt idx="5560">
                  <c:v>-1.4199783073088701</c:v>
                </c:pt>
                <c:pt idx="5561">
                  <c:v>-0.36100005999999901</c:v>
                </c:pt>
                <c:pt idx="5562">
                  <c:v>-4.9921993427112796E-3</c:v>
                </c:pt>
                <c:pt idx="5563">
                  <c:v>-0.21298783534476801</c:v>
                </c:pt>
                <c:pt idx="5564">
                  <c:v>0.36501775961476501</c:v>
                </c:pt>
                <c:pt idx="5565">
                  <c:v>-0.95497772666622605</c:v>
                </c:pt>
                <c:pt idx="5566">
                  <c:v>8.9008931857638501E-2</c:v>
                </c:pt>
                <c:pt idx="5567">
                  <c:v>-1.2599824875918699</c:v>
                </c:pt>
                <c:pt idx="5568">
                  <c:v>-0.60497190873864004</c:v>
                </c:pt>
                <c:pt idx="5569">
                  <c:v>-1.07798055396332</c:v>
                </c:pt>
                <c:pt idx="5570">
                  <c:v>-1.2499823012037701</c:v>
                </c:pt>
                <c:pt idx="5571">
                  <c:v>-0.97101581916006297</c:v>
                </c:pt>
                <c:pt idx="5572">
                  <c:v>-1.3009828033145301</c:v>
                </c:pt>
                <c:pt idx="5573">
                  <c:v>-0.71498263001999596</c:v>
                </c:pt>
                <c:pt idx="5574">
                  <c:v>-0.166984396056893</c:v>
                </c:pt>
                <c:pt idx="5575">
                  <c:v>-1.80198752051839</c:v>
                </c:pt>
                <c:pt idx="5576">
                  <c:v>0.38400135305814298</c:v>
                </c:pt>
                <c:pt idx="5577">
                  <c:v>-1.31698327501493</c:v>
                </c:pt>
                <c:pt idx="5578">
                  <c:v>0.99200142802946101</c:v>
                </c:pt>
                <c:pt idx="5579">
                  <c:v>-1.1670197976960599</c:v>
                </c:pt>
                <c:pt idx="5580">
                  <c:v>-0.451001781017282</c:v>
                </c:pt>
                <c:pt idx="5581">
                  <c:v>-0.67800732531311003</c:v>
                </c:pt>
                <c:pt idx="5582">
                  <c:v>-1.4169597506124501</c:v>
                </c:pt>
                <c:pt idx="5583">
                  <c:v>-0.87798071759408003</c:v>
                </c:pt>
                <c:pt idx="5584">
                  <c:v>-0.47498152811390898</c:v>
                </c:pt>
                <c:pt idx="5585">
                  <c:v>-0.76733719429870295</c:v>
                </c:pt>
                <c:pt idx="5586">
                  <c:v>-1.1850062459294</c:v>
                </c:pt>
                <c:pt idx="5587">
                  <c:v>-0.88597963527215995</c:v>
                </c:pt>
                <c:pt idx="5588">
                  <c:v>-0.75197698141719005</c:v>
                </c:pt>
                <c:pt idx="5589">
                  <c:v>-0.45299548401006001</c:v>
                </c:pt>
                <c:pt idx="5590">
                  <c:v>0.117007770873333</c:v>
                </c:pt>
                <c:pt idx="5591">
                  <c:v>-0.28597895322793998</c:v>
                </c:pt>
                <c:pt idx="5592">
                  <c:v>-0.90198410523524797</c:v>
                </c:pt>
                <c:pt idx="5593">
                  <c:v>0.62399576394363199</c:v>
                </c:pt>
                <c:pt idx="5594">
                  <c:v>-1.87097685581461</c:v>
                </c:pt>
                <c:pt idx="5595">
                  <c:v>-1.1449920779178799</c:v>
                </c:pt>
                <c:pt idx="5596">
                  <c:v>0.133028852479943</c:v>
                </c:pt>
                <c:pt idx="5597">
                  <c:v>-1.3609732165849899</c:v>
                </c:pt>
                <c:pt idx="5598">
                  <c:v>-0.71498387729021295</c:v>
                </c:pt>
                <c:pt idx="5599">
                  <c:v>1.5870205604827601</c:v>
                </c:pt>
                <c:pt idx="5600">
                  <c:v>-0.80898050003129496</c:v>
                </c:pt>
                <c:pt idx="5601">
                  <c:v>-0.81798566524091798</c:v>
                </c:pt>
                <c:pt idx="5602">
                  <c:v>1.4519921614733799</c:v>
                </c:pt>
                <c:pt idx="5603">
                  <c:v>-0.85797601168908799</c:v>
                </c:pt>
                <c:pt idx="5604">
                  <c:v>-0.87900744213378801</c:v>
                </c:pt>
                <c:pt idx="5605">
                  <c:v>-0.84497972465336302</c:v>
                </c:pt>
                <c:pt idx="5606">
                  <c:v>-1.8569790526418799</c:v>
                </c:pt>
                <c:pt idx="5607">
                  <c:v>-0.52699914579985696</c:v>
                </c:pt>
                <c:pt idx="5608">
                  <c:v>-0.256006936929563</c:v>
                </c:pt>
                <c:pt idx="5609">
                  <c:v>-0.50101015677667204</c:v>
                </c:pt>
                <c:pt idx="5610">
                  <c:v>-0.94199632244665699</c:v>
                </c:pt>
                <c:pt idx="5611">
                  <c:v>-0.84998417024248996</c:v>
                </c:pt>
                <c:pt idx="5612">
                  <c:v>0.81802025240294896</c:v>
                </c:pt>
                <c:pt idx="5613">
                  <c:v>-0.58701338444571804</c:v>
                </c:pt>
                <c:pt idx="5614">
                  <c:v>1.50101594993805</c:v>
                </c:pt>
                <c:pt idx="5615">
                  <c:v>0.74598027596458805</c:v>
                </c:pt>
                <c:pt idx="5616">
                  <c:v>-1.2979680606208099</c:v>
                </c:pt>
                <c:pt idx="5617">
                  <c:v>-0.120990823805634</c:v>
                </c:pt>
                <c:pt idx="5618">
                  <c:v>-0.237999919999999</c:v>
                </c:pt>
                <c:pt idx="5619">
                  <c:v>-0.30298322507169601</c:v>
                </c:pt>
                <c:pt idx="5620">
                  <c:v>-0.51798036231119104</c:v>
                </c:pt>
                <c:pt idx="5621">
                  <c:v>-0.97298997923249797</c:v>
                </c:pt>
                <c:pt idx="5622">
                  <c:v>-1.26498524487561</c:v>
                </c:pt>
                <c:pt idx="5623">
                  <c:v>-0.40598952314651598</c:v>
                </c:pt>
                <c:pt idx="5624">
                  <c:v>-0.71999574438069602</c:v>
                </c:pt>
                <c:pt idx="5625">
                  <c:v>-0.96398598332333696</c:v>
                </c:pt>
                <c:pt idx="5626">
                  <c:v>0.116988444406491</c:v>
                </c:pt>
                <c:pt idx="5627">
                  <c:v>-0.87097766049369996</c:v>
                </c:pt>
                <c:pt idx="5628">
                  <c:v>-3.19777282364474E-2</c:v>
                </c:pt>
                <c:pt idx="5629">
                  <c:v>-0.116989364753653</c:v>
                </c:pt>
                <c:pt idx="5630">
                  <c:v>-1.31469492395173</c:v>
                </c:pt>
                <c:pt idx="5631">
                  <c:v>-1.1919782296020001</c:v>
                </c:pt>
                <c:pt idx="5632">
                  <c:v>-1.7549730539711901</c:v>
                </c:pt>
                <c:pt idx="5633">
                  <c:v>-1.39597696632042</c:v>
                </c:pt>
                <c:pt idx="5634">
                  <c:v>-1.49397592076429</c:v>
                </c:pt>
                <c:pt idx="5635">
                  <c:v>-0.891982457591878</c:v>
                </c:pt>
                <c:pt idx="5636">
                  <c:v>-0.87999113704508902</c:v>
                </c:pt>
                <c:pt idx="5637">
                  <c:v>-1.4099769291038899</c:v>
                </c:pt>
                <c:pt idx="5638">
                  <c:v>-0.64798962314651598</c:v>
                </c:pt>
                <c:pt idx="5639">
                  <c:v>-0.65498913708931905</c:v>
                </c:pt>
                <c:pt idx="5640">
                  <c:v>-1.1239876985542101</c:v>
                </c:pt>
                <c:pt idx="5641">
                  <c:v>-1.0109760413062401</c:v>
                </c:pt>
                <c:pt idx="5642">
                  <c:v>-1.3929877853447601</c:v>
                </c:pt>
                <c:pt idx="5643">
                  <c:v>0.25101747334086699</c:v>
                </c:pt>
                <c:pt idx="5644">
                  <c:v>-0.28099577439409501</c:v>
                </c:pt>
                <c:pt idx="5645">
                  <c:v>1.12201935559113</c:v>
                </c:pt>
                <c:pt idx="5646">
                  <c:v>-1.2109704582183001</c:v>
                </c:pt>
                <c:pt idx="5647">
                  <c:v>0.96802154143922103</c:v>
                </c:pt>
                <c:pt idx="5648">
                  <c:v>-0.115985252862619</c:v>
                </c:pt>
                <c:pt idx="5649">
                  <c:v>-1.11698031439819</c:v>
                </c:pt>
                <c:pt idx="5650">
                  <c:v>-1.19200746894639</c:v>
                </c:pt>
                <c:pt idx="5651">
                  <c:v>-0.964978193754785</c:v>
                </c:pt>
                <c:pt idx="5652">
                  <c:v>-0.89999853252430395</c:v>
                </c:pt>
                <c:pt idx="5653">
                  <c:v>-0.52499869177955205</c:v>
                </c:pt>
                <c:pt idx="5654">
                  <c:v>0.45701585797900701</c:v>
                </c:pt>
                <c:pt idx="5655">
                  <c:v>-0.79699596261450401</c:v>
                </c:pt>
                <c:pt idx="5656">
                  <c:v>-0.91500987425212998</c:v>
                </c:pt>
                <c:pt idx="5657">
                  <c:v>-0.50001383034565705</c:v>
                </c:pt>
                <c:pt idx="5658">
                  <c:v>-0.91900932409970104</c:v>
                </c:pt>
                <c:pt idx="5659">
                  <c:v>0.45099026642901802</c:v>
                </c:pt>
                <c:pt idx="5660">
                  <c:v>0.68102052054456197</c:v>
                </c:pt>
                <c:pt idx="5661">
                  <c:v>-1.6889901861638199</c:v>
                </c:pt>
                <c:pt idx="5662">
                  <c:v>-0.78798610332333596</c:v>
                </c:pt>
                <c:pt idx="5663">
                  <c:v>-1.0819879758275901</c:v>
                </c:pt>
                <c:pt idx="5664">
                  <c:v>-0.33199723393784802</c:v>
                </c:pt>
                <c:pt idx="5665">
                  <c:v>-0.26498988547174901</c:v>
                </c:pt>
                <c:pt idx="5666">
                  <c:v>-1.1839646015579799</c:v>
                </c:pt>
                <c:pt idx="5667">
                  <c:v>-0.92399463807370197</c:v>
                </c:pt>
                <c:pt idx="5668">
                  <c:v>-1.3489769163204199</c:v>
                </c:pt>
                <c:pt idx="5669">
                  <c:v>-1.87899743104551</c:v>
                </c:pt>
                <c:pt idx="5670">
                  <c:v>-0.99998751637919603</c:v>
                </c:pt>
                <c:pt idx="5671">
                  <c:v>-1.2619875812076</c:v>
                </c:pt>
                <c:pt idx="5672">
                  <c:v>0.18601775191688</c:v>
                </c:pt>
                <c:pt idx="5673">
                  <c:v>-0.83500482542297205</c:v>
                </c:pt>
                <c:pt idx="5674">
                  <c:v>-0.36398703429378398</c:v>
                </c:pt>
                <c:pt idx="5675">
                  <c:v>-0.68498073102346502</c:v>
                </c:pt>
                <c:pt idx="5676">
                  <c:v>-1.0849893762372</c:v>
                </c:pt>
                <c:pt idx="5677">
                  <c:v>-5.2998655945114798E-2</c:v>
                </c:pt>
                <c:pt idx="5678">
                  <c:v>0.82901352556324104</c:v>
                </c:pt>
                <c:pt idx="5679">
                  <c:v>-0.60798016505199104</c:v>
                </c:pt>
                <c:pt idx="5680">
                  <c:v>0.806020949977311</c:v>
                </c:pt>
                <c:pt idx="5681">
                  <c:v>-0.549981824349002</c:v>
                </c:pt>
                <c:pt idx="5682">
                  <c:v>2.0460126527017399</c:v>
                </c:pt>
                <c:pt idx="5683">
                  <c:v>0.2200076281076</c:v>
                </c:pt>
                <c:pt idx="5684">
                  <c:v>-0.28397997966734401</c:v>
                </c:pt>
                <c:pt idx="5685">
                  <c:v>0.83600704045904395</c:v>
                </c:pt>
                <c:pt idx="5686">
                  <c:v>-0.81598233268937104</c:v>
                </c:pt>
                <c:pt idx="5687">
                  <c:v>0.216017694222776</c:v>
                </c:pt>
                <c:pt idx="5688">
                  <c:v>-0.42998474127109598</c:v>
                </c:pt>
                <c:pt idx="5689">
                  <c:v>-1.06899923038977</c:v>
                </c:pt>
                <c:pt idx="5690">
                  <c:v>7.3017363426055595E-2</c:v>
                </c:pt>
                <c:pt idx="5691">
                  <c:v>-1.39098801643216</c:v>
                </c:pt>
                <c:pt idx="5692">
                  <c:v>-0.230996463219623</c:v>
                </c:pt>
                <c:pt idx="5693">
                  <c:v>-1.1699822687428201</c:v>
                </c:pt>
                <c:pt idx="5694">
                  <c:v>-1.11948494395173</c:v>
                </c:pt>
                <c:pt idx="5695">
                  <c:v>0.30400119305814399</c:v>
                </c:pt>
                <c:pt idx="5696">
                  <c:v>0.41402677339249799</c:v>
                </c:pt>
                <c:pt idx="5697">
                  <c:v>0.25601931868954297</c:v>
                </c:pt>
                <c:pt idx="5698">
                  <c:v>0.16702944970723901</c:v>
                </c:pt>
                <c:pt idx="5699">
                  <c:v>-1.3589783173088701</c:v>
                </c:pt>
                <c:pt idx="5700">
                  <c:v>-1.08638827209588</c:v>
                </c:pt>
                <c:pt idx="5701">
                  <c:v>0.49001242742061302</c:v>
                </c:pt>
                <c:pt idx="5702">
                  <c:v>-0.771976386936295</c:v>
                </c:pt>
                <c:pt idx="5703">
                  <c:v>-0.244005286493201</c:v>
                </c:pt>
                <c:pt idx="5704">
                  <c:v>-1.3919722621486099</c:v>
                </c:pt>
                <c:pt idx="5705">
                  <c:v>-0.51798875046662596</c:v>
                </c:pt>
                <c:pt idx="5706">
                  <c:v>0.609987353991016</c:v>
                </c:pt>
                <c:pt idx="5707">
                  <c:v>-0.81497692950365297</c:v>
                </c:pt>
                <c:pt idx="5708">
                  <c:v>-1.2639752902413799</c:v>
                </c:pt>
                <c:pt idx="5709">
                  <c:v>-1.72601085680208</c:v>
                </c:pt>
                <c:pt idx="5710">
                  <c:v>1.03301642335574</c:v>
                </c:pt>
                <c:pt idx="5711">
                  <c:v>-1.9989751475781701</c:v>
                </c:pt>
                <c:pt idx="5712">
                  <c:v>-0.75000655294107499</c:v>
                </c:pt>
                <c:pt idx="5713">
                  <c:v>-0.81698793696352101</c:v>
                </c:pt>
                <c:pt idx="5714">
                  <c:v>-0.49398703344585798</c:v>
                </c:pt>
                <c:pt idx="5715">
                  <c:v>0.67402190891810798</c:v>
                </c:pt>
                <c:pt idx="5716">
                  <c:v>-0.608979150430634</c:v>
                </c:pt>
                <c:pt idx="5717">
                  <c:v>0.432012340311549</c:v>
                </c:pt>
                <c:pt idx="5718">
                  <c:v>-1.84099040138693</c:v>
                </c:pt>
                <c:pt idx="5719">
                  <c:v>-0.77798331538475096</c:v>
                </c:pt>
                <c:pt idx="5720">
                  <c:v>-0.37998318891336902</c:v>
                </c:pt>
                <c:pt idx="5721">
                  <c:v>-0.671002491371119</c:v>
                </c:pt>
                <c:pt idx="5722">
                  <c:v>2.0230142266994999</c:v>
                </c:pt>
                <c:pt idx="5723">
                  <c:v>-0.76898341102369405</c:v>
                </c:pt>
                <c:pt idx="5724">
                  <c:v>-0.89098104034203196</c:v>
                </c:pt>
                <c:pt idx="5725">
                  <c:v>0.97501069137908103</c:v>
                </c:pt>
                <c:pt idx="5726">
                  <c:v>-1.1000031918184601</c:v>
                </c:pt>
                <c:pt idx="5727">
                  <c:v>2.5110147439607999</c:v>
                </c:pt>
                <c:pt idx="5728">
                  <c:v>-0.91497806104594503</c:v>
                </c:pt>
                <c:pt idx="5729">
                  <c:v>0.68502143480009803</c:v>
                </c:pt>
                <c:pt idx="5730">
                  <c:v>-0.63599148795789895</c:v>
                </c:pt>
                <c:pt idx="5731">
                  <c:v>-0.60499176430351098</c:v>
                </c:pt>
                <c:pt idx="5732">
                  <c:v>0.17795787872211399</c:v>
                </c:pt>
                <c:pt idx="5733">
                  <c:v>-0.80001261007047197</c:v>
                </c:pt>
                <c:pt idx="5734">
                  <c:v>-1.2569704153743</c:v>
                </c:pt>
                <c:pt idx="5735">
                  <c:v>-0.94597260231772895</c:v>
                </c:pt>
                <c:pt idx="5736">
                  <c:v>-0.75197939899581501</c:v>
                </c:pt>
                <c:pt idx="5737">
                  <c:v>-2.0219730467633199</c:v>
                </c:pt>
                <c:pt idx="5738">
                  <c:v>0.21900781653079801</c:v>
                </c:pt>
                <c:pt idx="5739">
                  <c:v>-0.50802367102240997</c:v>
                </c:pt>
                <c:pt idx="5740">
                  <c:v>-0.99498818318467697</c:v>
                </c:pt>
                <c:pt idx="5741">
                  <c:v>-1.20098436609628</c:v>
                </c:pt>
                <c:pt idx="5742">
                  <c:v>-0.93399333348536895</c:v>
                </c:pt>
                <c:pt idx="5743">
                  <c:v>-0.48098957314651603</c:v>
                </c:pt>
                <c:pt idx="5744">
                  <c:v>1.0070148803997201</c:v>
                </c:pt>
                <c:pt idx="5745">
                  <c:v>-0.68001646289301498</c:v>
                </c:pt>
                <c:pt idx="5746">
                  <c:v>-1.0799856230756899</c:v>
                </c:pt>
                <c:pt idx="5747">
                  <c:v>-0.860982863314533</c:v>
                </c:pt>
                <c:pt idx="5748">
                  <c:v>-1.1940038021956201</c:v>
                </c:pt>
                <c:pt idx="5749">
                  <c:v>-1.1589958780299201</c:v>
                </c:pt>
                <c:pt idx="5750">
                  <c:v>-0.23399155473869299</c:v>
                </c:pt>
                <c:pt idx="5751">
                  <c:v>-1.54098243450641</c:v>
                </c:pt>
                <c:pt idx="5752">
                  <c:v>0.31900315489005199</c:v>
                </c:pt>
                <c:pt idx="5753">
                  <c:v>-1.1339942880424501</c:v>
                </c:pt>
                <c:pt idx="5754">
                  <c:v>-1.1429923729448399</c:v>
                </c:pt>
                <c:pt idx="5755">
                  <c:v>-1.8292020668103299</c:v>
                </c:pt>
                <c:pt idx="5756">
                  <c:v>-1.6059950848489299</c:v>
                </c:pt>
                <c:pt idx="5757">
                  <c:v>-1.39396836526038</c:v>
                </c:pt>
                <c:pt idx="5758">
                  <c:v>-0.77300392576138699</c:v>
                </c:pt>
                <c:pt idx="5759">
                  <c:v>-6.3981464892585105E-2</c:v>
                </c:pt>
                <c:pt idx="5760">
                  <c:v>1.58500765276013</c:v>
                </c:pt>
                <c:pt idx="5761">
                  <c:v>-1.1839788794781301</c:v>
                </c:pt>
                <c:pt idx="5762">
                  <c:v>-0.488992162558753</c:v>
                </c:pt>
                <c:pt idx="5763">
                  <c:v>-1.2209574265822201</c:v>
                </c:pt>
                <c:pt idx="5764">
                  <c:v>-1.86896900449142</c:v>
                </c:pt>
                <c:pt idx="5765">
                  <c:v>-0.940983859618719</c:v>
                </c:pt>
                <c:pt idx="5766">
                  <c:v>0.229005924522316</c:v>
                </c:pt>
                <c:pt idx="5767">
                  <c:v>-0.73199535131090898</c:v>
                </c:pt>
                <c:pt idx="5768">
                  <c:v>-0.48199219932038601</c:v>
                </c:pt>
                <c:pt idx="5769">
                  <c:v>-0.58898655922952903</c:v>
                </c:pt>
                <c:pt idx="5770">
                  <c:v>-0.82898544534251195</c:v>
                </c:pt>
                <c:pt idx="5771">
                  <c:v>1.6240090786377199</c:v>
                </c:pt>
                <c:pt idx="5772">
                  <c:v>-1.34798625621496</c:v>
                </c:pt>
                <c:pt idx="5773">
                  <c:v>-0.60299669714719295</c:v>
                </c:pt>
                <c:pt idx="5774">
                  <c:v>0.195998497185361</c:v>
                </c:pt>
                <c:pt idx="5775">
                  <c:v>-0.75599541979628304</c:v>
                </c:pt>
                <c:pt idx="5776">
                  <c:v>-1.88497521465701</c:v>
                </c:pt>
                <c:pt idx="5777">
                  <c:v>-1.3109923191266599</c:v>
                </c:pt>
                <c:pt idx="5778">
                  <c:v>0.12601096647798399</c:v>
                </c:pt>
                <c:pt idx="5779">
                  <c:v>-1.0559775976630099</c:v>
                </c:pt>
                <c:pt idx="5780">
                  <c:v>-0.67399809236819397</c:v>
                </c:pt>
                <c:pt idx="5781">
                  <c:v>-1.52499002147424</c:v>
                </c:pt>
                <c:pt idx="5782">
                  <c:v>-0.76400189006761399</c:v>
                </c:pt>
                <c:pt idx="5783">
                  <c:v>-1.13998348015989</c:v>
                </c:pt>
                <c:pt idx="5784">
                  <c:v>-1.35498025348304</c:v>
                </c:pt>
                <c:pt idx="5785">
                  <c:v>-0.55598619274489902</c:v>
                </c:pt>
                <c:pt idx="5786">
                  <c:v>-0.99898553486094999</c:v>
                </c:pt>
                <c:pt idx="5787">
                  <c:v>0.48998427614112</c:v>
                </c:pt>
                <c:pt idx="5788">
                  <c:v>-0.459988135024684</c:v>
                </c:pt>
                <c:pt idx="5789">
                  <c:v>-0.51798474711756604</c:v>
                </c:pt>
                <c:pt idx="5790">
                  <c:v>-0.133010731402467</c:v>
                </c:pt>
                <c:pt idx="5791">
                  <c:v>1.5360213714392199</c:v>
                </c:pt>
                <c:pt idx="5792">
                  <c:v>-0.62100269724453705</c:v>
                </c:pt>
                <c:pt idx="5793">
                  <c:v>0.41203131203883298</c:v>
                </c:pt>
                <c:pt idx="5794">
                  <c:v>-0.28698628724543601</c:v>
                </c:pt>
                <c:pt idx="5795">
                  <c:v>4.4009566551461203E-2</c:v>
                </c:pt>
                <c:pt idx="5796">
                  <c:v>-1.2869789123082001</c:v>
                </c:pt>
                <c:pt idx="5797">
                  <c:v>-0.97299292254687797</c:v>
                </c:pt>
                <c:pt idx="5798">
                  <c:v>-1.45398751634475</c:v>
                </c:pt>
                <c:pt idx="5799">
                  <c:v>2.70258105884928E-2</c:v>
                </c:pt>
                <c:pt idx="5800">
                  <c:v>-0.26400345314609902</c:v>
                </c:pt>
                <c:pt idx="5801">
                  <c:v>1.95999631262083</c:v>
                </c:pt>
                <c:pt idx="5802">
                  <c:v>-1.3550088974735801</c:v>
                </c:pt>
                <c:pt idx="5803">
                  <c:v>0.21602999321194399</c:v>
                </c:pt>
                <c:pt idx="5804">
                  <c:v>0.24401966269484199</c:v>
                </c:pt>
                <c:pt idx="5805">
                  <c:v>-1.34698758257938</c:v>
                </c:pt>
                <c:pt idx="5806">
                  <c:v>-0.60399788570253898</c:v>
                </c:pt>
                <c:pt idx="5807">
                  <c:v>-0.15399725247832999</c:v>
                </c:pt>
                <c:pt idx="5808">
                  <c:v>-0.90160372164081404</c:v>
                </c:pt>
                <c:pt idx="5809">
                  <c:v>-0.30197817796964099</c:v>
                </c:pt>
                <c:pt idx="5810">
                  <c:v>-0.64696527369969503</c:v>
                </c:pt>
                <c:pt idx="5811">
                  <c:v>0.46201946094827401</c:v>
                </c:pt>
                <c:pt idx="5812">
                  <c:v>-0.99398431759274497</c:v>
                </c:pt>
                <c:pt idx="5813">
                  <c:v>-1.20097211317471</c:v>
                </c:pt>
                <c:pt idx="5814">
                  <c:v>-0.85197559169251902</c:v>
                </c:pt>
                <c:pt idx="5815">
                  <c:v>0.65401299616807296</c:v>
                </c:pt>
                <c:pt idx="5816">
                  <c:v>0.730008872222906</c:v>
                </c:pt>
                <c:pt idx="5817">
                  <c:v>-1.4969915479578899</c:v>
                </c:pt>
                <c:pt idx="5818">
                  <c:v>0.71201024851431405</c:v>
                </c:pt>
                <c:pt idx="5819">
                  <c:v>-0.562998284836979</c:v>
                </c:pt>
                <c:pt idx="5820">
                  <c:v>0.98402136548944197</c:v>
                </c:pt>
                <c:pt idx="5821">
                  <c:v>1.2849953984367499</c:v>
                </c:pt>
                <c:pt idx="5822">
                  <c:v>-0.315986812353101</c:v>
                </c:pt>
                <c:pt idx="5823">
                  <c:v>-0.50599414673205301</c:v>
                </c:pt>
                <c:pt idx="5824">
                  <c:v>-1.32298031248022</c:v>
                </c:pt>
                <c:pt idx="5825">
                  <c:v>1.2790205505327099</c:v>
                </c:pt>
                <c:pt idx="5826">
                  <c:v>-0.225998755679997</c:v>
                </c:pt>
                <c:pt idx="5827">
                  <c:v>-1.1099752631706301</c:v>
                </c:pt>
                <c:pt idx="5828">
                  <c:v>-1.9669823626893701</c:v>
                </c:pt>
                <c:pt idx="5829">
                  <c:v>-2.0179769293104801</c:v>
                </c:pt>
                <c:pt idx="5830">
                  <c:v>-5.6985818121397198E-2</c:v>
                </c:pt>
                <c:pt idx="5831">
                  <c:v>-1.9509892087362799</c:v>
                </c:pt>
                <c:pt idx="5832">
                  <c:v>1.2800067510662001</c:v>
                </c:pt>
                <c:pt idx="5833">
                  <c:v>2.1610099337880699</c:v>
                </c:pt>
                <c:pt idx="5834">
                  <c:v>0.34900389520210801</c:v>
                </c:pt>
                <c:pt idx="5835">
                  <c:v>0.47201844588101899</c:v>
                </c:pt>
                <c:pt idx="5836">
                  <c:v>-0.93301216636485296</c:v>
                </c:pt>
                <c:pt idx="5837">
                  <c:v>-1.3109984219583499</c:v>
                </c:pt>
                <c:pt idx="5838">
                  <c:v>0.61300656019421296</c:v>
                </c:pt>
                <c:pt idx="5839">
                  <c:v>-1.75398772534476</c:v>
                </c:pt>
                <c:pt idx="5840">
                  <c:v>-0.93597726231967604</c:v>
                </c:pt>
                <c:pt idx="5841">
                  <c:v>-1.0389715459353699</c:v>
                </c:pt>
                <c:pt idx="5842">
                  <c:v>-0.34497766538400998</c:v>
                </c:pt>
                <c:pt idx="5843">
                  <c:v>-1.237993525611</c:v>
                </c:pt>
                <c:pt idx="5844">
                  <c:v>-1.37774013812117</c:v>
                </c:pt>
                <c:pt idx="5845">
                  <c:v>3.0023978998344698E-2</c:v>
                </c:pt>
                <c:pt idx="5846">
                  <c:v>0.280011233557799</c:v>
                </c:pt>
                <c:pt idx="5847">
                  <c:v>-1.3580018591332299</c:v>
                </c:pt>
                <c:pt idx="5848">
                  <c:v>-1.59458283422344</c:v>
                </c:pt>
                <c:pt idx="5849">
                  <c:v>-0.67534937921326499</c:v>
                </c:pt>
                <c:pt idx="5850">
                  <c:v>-1.35237878459627</c:v>
                </c:pt>
                <c:pt idx="5851">
                  <c:v>-0.722579955310654</c:v>
                </c:pt>
                <c:pt idx="5852">
                  <c:v>-1.2835999876030499</c:v>
                </c:pt>
                <c:pt idx="5853">
                  <c:v>-0.78693560205478796</c:v>
                </c:pt>
                <c:pt idx="5854">
                  <c:v>-0.13716306382607299</c:v>
                </c:pt>
                <c:pt idx="5855">
                  <c:v>-1.52214992199372</c:v>
                </c:pt>
                <c:pt idx="5856">
                  <c:v>-1.33086520021982</c:v>
                </c:pt>
                <c:pt idx="5857">
                  <c:v>-1.1599438807093301</c:v>
                </c:pt>
                <c:pt idx="5858">
                  <c:v>-1.4677063523356999</c:v>
                </c:pt>
                <c:pt idx="5859">
                  <c:v>-1.29716485915364</c:v>
                </c:pt>
                <c:pt idx="5860">
                  <c:v>-1.16333014282258</c:v>
                </c:pt>
                <c:pt idx="5861">
                  <c:v>-1.49266318475642</c:v>
                </c:pt>
                <c:pt idx="5862">
                  <c:v>-0.75401381462278205</c:v>
                </c:pt>
                <c:pt idx="5863">
                  <c:v>-0.766024657156538</c:v>
                </c:pt>
                <c:pt idx="5864">
                  <c:v>-0.98413749190268596</c:v>
                </c:pt>
                <c:pt idx="5865">
                  <c:v>-4.9911951981895103E-2</c:v>
                </c:pt>
                <c:pt idx="5866">
                  <c:v>-0.55700709770997403</c:v>
                </c:pt>
                <c:pt idx="5867">
                  <c:v>-0.39945032679904002</c:v>
                </c:pt>
                <c:pt idx="5868">
                  <c:v>-0.88744987366445405</c:v>
                </c:pt>
                <c:pt idx="5869">
                  <c:v>1.6430091323420499</c:v>
                </c:pt>
                <c:pt idx="5870">
                  <c:v>0.31802268652384702</c:v>
                </c:pt>
                <c:pt idx="5871">
                  <c:v>0.13500445973081299</c:v>
                </c:pt>
                <c:pt idx="5872">
                  <c:v>-0.63698108735858106</c:v>
                </c:pt>
                <c:pt idx="5873">
                  <c:v>0.21902116775224301</c:v>
                </c:pt>
                <c:pt idx="5874">
                  <c:v>-0.69898310034798095</c:v>
                </c:pt>
                <c:pt idx="5875">
                  <c:v>-0.76369337976379104</c:v>
                </c:pt>
                <c:pt idx="5876">
                  <c:v>0.58401930244895095</c:v>
                </c:pt>
                <c:pt idx="5877">
                  <c:v>-0.36475081670228898</c:v>
                </c:pt>
                <c:pt idx="5878">
                  <c:v>-0.63701275645316302</c:v>
                </c:pt>
                <c:pt idx="5879">
                  <c:v>0.31013794486449597</c:v>
                </c:pt>
                <c:pt idx="5880">
                  <c:v>-0.12297686008207</c:v>
                </c:pt>
                <c:pt idx="5881">
                  <c:v>-1.28100239324819</c:v>
                </c:pt>
                <c:pt idx="5882">
                  <c:v>-0.77899265727516398</c:v>
                </c:pt>
                <c:pt idx="5883">
                  <c:v>-0.15849323936800899</c:v>
                </c:pt>
                <c:pt idx="5884">
                  <c:v>-1.02727728709143</c:v>
                </c:pt>
                <c:pt idx="5885">
                  <c:v>-0.380979603227243</c:v>
                </c:pt>
                <c:pt idx="5886">
                  <c:v>-0.27498090489397198</c:v>
                </c:pt>
                <c:pt idx="5887">
                  <c:v>-1.5780002872580601</c:v>
                </c:pt>
                <c:pt idx="5888">
                  <c:v>0.27001359731122798</c:v>
                </c:pt>
                <c:pt idx="5889">
                  <c:v>-0.46516907033246702</c:v>
                </c:pt>
                <c:pt idx="5890">
                  <c:v>0.47101581360778499</c:v>
                </c:pt>
                <c:pt idx="5891">
                  <c:v>-9.7986566557120902E-2</c:v>
                </c:pt>
                <c:pt idx="5892">
                  <c:v>-1.56199538721288</c:v>
                </c:pt>
                <c:pt idx="5893">
                  <c:v>-0.69411812312023502</c:v>
                </c:pt>
                <c:pt idx="5894">
                  <c:v>0.70114537349029904</c:v>
                </c:pt>
                <c:pt idx="5895">
                  <c:v>-0.24332206155066199</c:v>
                </c:pt>
                <c:pt idx="5896">
                  <c:v>-6.5027491177952507E-2</c:v>
                </c:pt>
                <c:pt idx="5897">
                  <c:v>0.215116742061637</c:v>
                </c:pt>
                <c:pt idx="5898">
                  <c:v>0.33860880980177999</c:v>
                </c:pt>
                <c:pt idx="5899">
                  <c:v>-1.3910646756639</c:v>
                </c:pt>
                <c:pt idx="5900">
                  <c:v>-0.485312798526078</c:v>
                </c:pt>
                <c:pt idx="5901">
                  <c:v>-0.58890160042945305</c:v>
                </c:pt>
                <c:pt idx="5902">
                  <c:v>1.7600067710662</c:v>
                </c:pt>
                <c:pt idx="5903">
                  <c:v>2.2799913879671898</c:v>
                </c:pt>
                <c:pt idx="5904">
                  <c:v>-0.25198504712491798</c:v>
                </c:pt>
                <c:pt idx="5905">
                  <c:v>1.65000482897694</c:v>
                </c:pt>
                <c:pt idx="5906">
                  <c:v>1.2379896100757699</c:v>
                </c:pt>
                <c:pt idx="5907">
                  <c:v>-0.38299287000174198</c:v>
                </c:pt>
                <c:pt idx="5908">
                  <c:v>2.08000527848198</c:v>
                </c:pt>
                <c:pt idx="5909">
                  <c:v>2.07999296610119</c:v>
                </c:pt>
                <c:pt idx="5910">
                  <c:v>-9.7015596245413394E-2</c:v>
                </c:pt>
                <c:pt idx="5911">
                  <c:v>1.6700090420929301</c:v>
                </c:pt>
                <c:pt idx="5912">
                  <c:v>1.1789926124082699</c:v>
                </c:pt>
                <c:pt idx="5913">
                  <c:v>1.88999336465729</c:v>
                </c:pt>
                <c:pt idx="5914">
                  <c:v>2.0199857273121999</c:v>
                </c:pt>
                <c:pt idx="5915">
                  <c:v>-1.3479967191962099</c:v>
                </c:pt>
                <c:pt idx="5916">
                  <c:v>0.84000310117842802</c:v>
                </c:pt>
                <c:pt idx="5917">
                  <c:v>-1.2319912529333601</c:v>
                </c:pt>
                <c:pt idx="5918">
                  <c:v>-0.60799649240764797</c:v>
                </c:pt>
                <c:pt idx="5919">
                  <c:v>-1.2369695585992899</c:v>
                </c:pt>
                <c:pt idx="5920">
                  <c:v>-0.62498100321896599</c:v>
                </c:pt>
                <c:pt idx="5921">
                  <c:v>0.212953708282653</c:v>
                </c:pt>
                <c:pt idx="5922">
                  <c:v>0.88401128992210098</c:v>
                </c:pt>
                <c:pt idx="5923">
                  <c:v>0.85998921153185703</c:v>
                </c:pt>
                <c:pt idx="5924">
                  <c:v>7.3999220451825595E-2</c:v>
                </c:pt>
                <c:pt idx="5925">
                  <c:v>1.2899934546573</c:v>
                </c:pt>
                <c:pt idx="5926">
                  <c:v>-0.263997864628087</c:v>
                </c:pt>
                <c:pt idx="5927">
                  <c:v>-1.53502909343048</c:v>
                </c:pt>
                <c:pt idx="5928">
                  <c:v>1.0099921581183899</c:v>
                </c:pt>
                <c:pt idx="5929">
                  <c:v>-4.9990395427279101E-2</c:v>
                </c:pt>
                <c:pt idx="5930">
                  <c:v>1.3299945689220301</c:v>
                </c:pt>
                <c:pt idx="5931">
                  <c:v>1.1590076663744899</c:v>
                </c:pt>
                <c:pt idx="5932">
                  <c:v>-1.4599791490894101</c:v>
                </c:pt>
                <c:pt idx="5933">
                  <c:v>1.01401291715756</c:v>
                </c:pt>
                <c:pt idx="5934">
                  <c:v>2.0099934748714499</c:v>
                </c:pt>
                <c:pt idx="5935">
                  <c:v>1.7099932848714501</c:v>
                </c:pt>
                <c:pt idx="5936">
                  <c:v>1.58000527848198</c:v>
                </c:pt>
                <c:pt idx="5937">
                  <c:v>0.976002101922125</c:v>
                </c:pt>
                <c:pt idx="5938">
                  <c:v>-0.66700539727930097</c:v>
                </c:pt>
                <c:pt idx="5939">
                  <c:v>-1.41197904908941</c:v>
                </c:pt>
                <c:pt idx="5940">
                  <c:v>2.2399940211818499</c:v>
                </c:pt>
                <c:pt idx="5941">
                  <c:v>1.94998843063961</c:v>
                </c:pt>
                <c:pt idx="5942">
                  <c:v>-0.51897917319536702</c:v>
                </c:pt>
                <c:pt idx="5943">
                  <c:v>1.5200089420929299</c:v>
                </c:pt>
                <c:pt idx="5944">
                  <c:v>-1.55699820733664</c:v>
                </c:pt>
                <c:pt idx="5945">
                  <c:v>1.1430004586015801</c:v>
                </c:pt>
                <c:pt idx="5946">
                  <c:v>2.3609979101243801</c:v>
                </c:pt>
                <c:pt idx="5947">
                  <c:v>-0.84098707524768201</c:v>
                </c:pt>
                <c:pt idx="5948">
                  <c:v>-2.15599828432285</c:v>
                </c:pt>
                <c:pt idx="5949">
                  <c:v>1.7999856094164099</c:v>
                </c:pt>
                <c:pt idx="5950">
                  <c:v>-0.78599474966997296</c:v>
                </c:pt>
                <c:pt idx="5951">
                  <c:v>1.05999647479355</c:v>
                </c:pt>
                <c:pt idx="5952">
                  <c:v>-6.29855008089239E-2</c:v>
                </c:pt>
                <c:pt idx="5953">
                  <c:v>1.1009873193026201</c:v>
                </c:pt>
                <c:pt idx="5954">
                  <c:v>-0.73798940795333301</c:v>
                </c:pt>
                <c:pt idx="5955">
                  <c:v>-8.3162921646242005E-2</c:v>
                </c:pt>
                <c:pt idx="5956">
                  <c:v>1.16400615873937</c:v>
                </c:pt>
                <c:pt idx="5957">
                  <c:v>1.6200088520929301</c:v>
                </c:pt>
                <c:pt idx="5958">
                  <c:v>-1.26000703557496</c:v>
                </c:pt>
                <c:pt idx="5959">
                  <c:v>-0.34359112373762801</c:v>
                </c:pt>
                <c:pt idx="5960">
                  <c:v>1.0389954411476501</c:v>
                </c:pt>
                <c:pt idx="5961">
                  <c:v>-0.18398514497885399</c:v>
                </c:pt>
                <c:pt idx="5962">
                  <c:v>0.95900919044095501</c:v>
                </c:pt>
                <c:pt idx="5963">
                  <c:v>1.70000008620637</c:v>
                </c:pt>
                <c:pt idx="5964">
                  <c:v>-0.315998849513976</c:v>
                </c:pt>
                <c:pt idx="5965">
                  <c:v>1.1699921283610799</c:v>
                </c:pt>
                <c:pt idx="5966">
                  <c:v>-0.71598237940467402</c:v>
                </c:pt>
                <c:pt idx="5967">
                  <c:v>0.80999748427517004</c:v>
                </c:pt>
                <c:pt idx="5968">
                  <c:v>0.469990035627186</c:v>
                </c:pt>
                <c:pt idx="5969">
                  <c:v>1.37997994737422</c:v>
                </c:pt>
                <c:pt idx="5970">
                  <c:v>-0.31398262933257998</c:v>
                </c:pt>
                <c:pt idx="5971">
                  <c:v>1.4599942993327</c:v>
                </c:pt>
                <c:pt idx="5972">
                  <c:v>0.47698782320563698</c:v>
                </c:pt>
                <c:pt idx="5973">
                  <c:v>-0.72400146915226105</c:v>
                </c:pt>
                <c:pt idx="5974">
                  <c:v>0.30000768550110302</c:v>
                </c:pt>
                <c:pt idx="5975">
                  <c:v>7.0011069533372203E-2</c:v>
                </c:pt>
                <c:pt idx="5976">
                  <c:v>0.69299213052599995</c:v>
                </c:pt>
                <c:pt idx="5977">
                  <c:v>2.0060078879296102</c:v>
                </c:pt>
                <c:pt idx="5978">
                  <c:v>-1.9469722926185999</c:v>
                </c:pt>
                <c:pt idx="5979">
                  <c:v>-1.99105330599915</c:v>
                </c:pt>
                <c:pt idx="5980">
                  <c:v>1.44998825790504</c:v>
                </c:pt>
                <c:pt idx="5981">
                  <c:v>1.42999358332107</c:v>
                </c:pt>
                <c:pt idx="5982">
                  <c:v>0.58299076833388797</c:v>
                </c:pt>
                <c:pt idx="5983">
                  <c:v>2.1800051884819802</c:v>
                </c:pt>
                <c:pt idx="5984">
                  <c:v>-1.81034914111074</c:v>
                </c:pt>
                <c:pt idx="5985">
                  <c:v>1.7200021448973599</c:v>
                </c:pt>
                <c:pt idx="5986">
                  <c:v>-0.47591918038977099</c:v>
                </c:pt>
                <c:pt idx="5987">
                  <c:v>1.77000934748865</c:v>
                </c:pt>
                <c:pt idx="5988">
                  <c:v>1.7400112241966901</c:v>
                </c:pt>
                <c:pt idx="5989">
                  <c:v>0.50199666189817704</c:v>
                </c:pt>
                <c:pt idx="5990">
                  <c:v>0.88399912730325902</c:v>
                </c:pt>
                <c:pt idx="5991">
                  <c:v>2.38000785637449</c:v>
                </c:pt>
                <c:pt idx="5992">
                  <c:v>0.61100475808853105</c:v>
                </c:pt>
                <c:pt idx="5993">
                  <c:v>2.2399879203397099</c:v>
                </c:pt>
                <c:pt idx="5994">
                  <c:v>-0.57314673910493097</c:v>
                </c:pt>
                <c:pt idx="5995">
                  <c:v>-0.707991330365208</c:v>
                </c:pt>
              </c:numCache>
            </c:numRef>
          </c:xVal>
          <c:yVal>
            <c:numRef>
              <c:f>echavniceatm!$K$2:$K$5997</c:f>
              <c:numCache>
                <c:formatCode>General</c:formatCode>
                <c:ptCount val="5996"/>
                <c:pt idx="0">
                  <c:v>-1.1180000000000001</c:v>
                </c:pt>
                <c:pt idx="1">
                  <c:v>-0.372</c:v>
                </c:pt>
                <c:pt idx="2">
                  <c:v>-0.57499999999999996</c:v>
                </c:pt>
                <c:pt idx="3">
                  <c:v>0.86499999999999999</c:v>
                </c:pt>
                <c:pt idx="4">
                  <c:v>1.633</c:v>
                </c:pt>
                <c:pt idx="5">
                  <c:v>0.377</c:v>
                </c:pt>
                <c:pt idx="6">
                  <c:v>1.1970000000000001</c:v>
                </c:pt>
                <c:pt idx="7">
                  <c:v>-1.3380000000000001</c:v>
                </c:pt>
                <c:pt idx="8">
                  <c:v>-0.66100000000000003</c:v>
                </c:pt>
                <c:pt idx="9">
                  <c:v>2.0499999999999998</c:v>
                </c:pt>
                <c:pt idx="10">
                  <c:v>-0.86699999999999999</c:v>
                </c:pt>
                <c:pt idx="11">
                  <c:v>0.63800000000000001</c:v>
                </c:pt>
                <c:pt idx="12">
                  <c:v>-0.24399999999999999</c:v>
                </c:pt>
                <c:pt idx="13">
                  <c:v>-1.4279999999999999</c:v>
                </c:pt>
                <c:pt idx="14">
                  <c:v>4.4999999999999998E-2</c:v>
                </c:pt>
                <c:pt idx="15">
                  <c:v>-0.66500000000000004</c:v>
                </c:pt>
                <c:pt idx="16">
                  <c:v>-0.26200000000000001</c:v>
                </c:pt>
                <c:pt idx="17">
                  <c:v>-0.36799999999999999</c:v>
                </c:pt>
                <c:pt idx="18">
                  <c:v>-0.4</c:v>
                </c:pt>
                <c:pt idx="19">
                  <c:v>-1.077</c:v>
                </c:pt>
                <c:pt idx="20">
                  <c:v>-0.252</c:v>
                </c:pt>
                <c:pt idx="21">
                  <c:v>-0.72099999999999997</c:v>
                </c:pt>
                <c:pt idx="22">
                  <c:v>-0.44400000000000001</c:v>
                </c:pt>
                <c:pt idx="23">
                  <c:v>-0.19500000000000001</c:v>
                </c:pt>
                <c:pt idx="24">
                  <c:v>-0.307</c:v>
                </c:pt>
                <c:pt idx="25">
                  <c:v>-1.3680000000000001</c:v>
                </c:pt>
                <c:pt idx="26">
                  <c:v>-1.135</c:v>
                </c:pt>
                <c:pt idx="27">
                  <c:v>1.0509999999999999</c:v>
                </c:pt>
                <c:pt idx="28">
                  <c:v>-1.1879999999999999</c:v>
                </c:pt>
                <c:pt idx="29">
                  <c:v>-0.02</c:v>
                </c:pt>
                <c:pt idx="30">
                  <c:v>-1.097</c:v>
                </c:pt>
                <c:pt idx="31">
                  <c:v>-0.35799999999999998</c:v>
                </c:pt>
                <c:pt idx="32">
                  <c:v>-0.121</c:v>
                </c:pt>
                <c:pt idx="33">
                  <c:v>-0.71599999999999997</c:v>
                </c:pt>
                <c:pt idx="34">
                  <c:v>-0.20599999999999999</c:v>
                </c:pt>
                <c:pt idx="35">
                  <c:v>-0.33400000000000002</c:v>
                </c:pt>
                <c:pt idx="36">
                  <c:v>-0.55700000000000005</c:v>
                </c:pt>
                <c:pt idx="37">
                  <c:v>-0.17699999999999999</c:v>
                </c:pt>
                <c:pt idx="38">
                  <c:v>-1.4750000000000001</c:v>
                </c:pt>
                <c:pt idx="39">
                  <c:v>-0.95099999999999996</c:v>
                </c:pt>
                <c:pt idx="40">
                  <c:v>-0.81699999999999995</c:v>
                </c:pt>
                <c:pt idx="41">
                  <c:v>1.0860000000000001</c:v>
                </c:pt>
                <c:pt idx="42">
                  <c:v>-0.81499999999999995</c:v>
                </c:pt>
                <c:pt idx="43">
                  <c:v>-1.091</c:v>
                </c:pt>
                <c:pt idx="44">
                  <c:v>-0.63</c:v>
                </c:pt>
                <c:pt idx="45">
                  <c:v>-1.1419999999999999</c:v>
                </c:pt>
                <c:pt idx="46">
                  <c:v>-0.45600000000000002</c:v>
                </c:pt>
                <c:pt idx="47">
                  <c:v>-0.82499999999999996</c:v>
                </c:pt>
                <c:pt idx="48">
                  <c:v>-0.92600000000000005</c:v>
                </c:pt>
                <c:pt idx="49">
                  <c:v>-1.2070000000000001</c:v>
                </c:pt>
                <c:pt idx="50">
                  <c:v>-1.07</c:v>
                </c:pt>
                <c:pt idx="51">
                  <c:v>-1.111</c:v>
                </c:pt>
                <c:pt idx="52">
                  <c:v>1.9430000000000001</c:v>
                </c:pt>
                <c:pt idx="53">
                  <c:v>-0.45100000000000001</c:v>
                </c:pt>
                <c:pt idx="54">
                  <c:v>-0.58699999999999997</c:v>
                </c:pt>
                <c:pt idx="55">
                  <c:v>0.86199999999999999</c:v>
                </c:pt>
                <c:pt idx="56">
                  <c:v>-1.3740000000000001</c:v>
                </c:pt>
                <c:pt idx="57">
                  <c:v>-0.72399999999999998</c:v>
                </c:pt>
                <c:pt idx="58">
                  <c:v>-1.0660000000000001</c:v>
                </c:pt>
                <c:pt idx="59">
                  <c:v>-0.434</c:v>
                </c:pt>
                <c:pt idx="60">
                  <c:v>-0.27500000000000002</c:v>
                </c:pt>
                <c:pt idx="61">
                  <c:v>-0.74299999999999999</c:v>
                </c:pt>
                <c:pt idx="62">
                  <c:v>-1.004</c:v>
                </c:pt>
                <c:pt idx="63">
                  <c:v>0.59199999999999997</c:v>
                </c:pt>
                <c:pt idx="64">
                  <c:v>5.8000000000000003E-2</c:v>
                </c:pt>
                <c:pt idx="65">
                  <c:v>-1.2</c:v>
                </c:pt>
                <c:pt idx="66">
                  <c:v>-0.39300000000000002</c:v>
                </c:pt>
                <c:pt idx="67">
                  <c:v>-0.83499999999999996</c:v>
                </c:pt>
                <c:pt idx="68">
                  <c:v>-1.1819999999999999</c:v>
                </c:pt>
                <c:pt idx="69">
                  <c:v>-0.81499999999999995</c:v>
                </c:pt>
                <c:pt idx="70">
                  <c:v>-1.2729999999999999</c:v>
                </c:pt>
                <c:pt idx="71">
                  <c:v>-1.4750000000000001</c:v>
                </c:pt>
                <c:pt idx="72">
                  <c:v>-0.55600000000000005</c:v>
                </c:pt>
                <c:pt idx="73">
                  <c:v>0.63500000000000001</c:v>
                </c:pt>
                <c:pt idx="74">
                  <c:v>0.123</c:v>
                </c:pt>
                <c:pt idx="75">
                  <c:v>-0.93400000000000005</c:v>
                </c:pt>
                <c:pt idx="76">
                  <c:v>-0.55500000000000005</c:v>
                </c:pt>
                <c:pt idx="77">
                  <c:v>-1.0669999999999999</c:v>
                </c:pt>
                <c:pt idx="78">
                  <c:v>-1.8129999999999999</c:v>
                </c:pt>
                <c:pt idx="79">
                  <c:v>0.86499999999999999</c:v>
                </c:pt>
                <c:pt idx="80">
                  <c:v>0.18</c:v>
                </c:pt>
                <c:pt idx="81">
                  <c:v>-5.8000000000000003E-2</c:v>
                </c:pt>
                <c:pt idx="82">
                  <c:v>-0.76700000000000002</c:v>
                </c:pt>
                <c:pt idx="83">
                  <c:v>-0.97599999999999998</c:v>
                </c:pt>
                <c:pt idx="84">
                  <c:v>-1.659</c:v>
                </c:pt>
                <c:pt idx="85">
                  <c:v>0.51900000000000002</c:v>
                </c:pt>
                <c:pt idx="86">
                  <c:v>-1.26</c:v>
                </c:pt>
                <c:pt idx="87">
                  <c:v>-1.4970000000000001</c:v>
                </c:pt>
                <c:pt idx="88">
                  <c:v>-0.79700000000000004</c:v>
                </c:pt>
                <c:pt idx="89">
                  <c:v>-0.151</c:v>
                </c:pt>
                <c:pt idx="90">
                  <c:v>-0.94699999999999995</c:v>
                </c:pt>
                <c:pt idx="91">
                  <c:v>-1.7470000000000001</c:v>
                </c:pt>
                <c:pt idx="92">
                  <c:v>-0.78500000000000003</c:v>
                </c:pt>
                <c:pt idx="93">
                  <c:v>-1.32</c:v>
                </c:pt>
                <c:pt idx="94">
                  <c:v>-0.86</c:v>
                </c:pt>
                <c:pt idx="95">
                  <c:v>-0.79600000000000004</c:v>
                </c:pt>
                <c:pt idx="96">
                  <c:v>-0.875</c:v>
                </c:pt>
                <c:pt idx="97">
                  <c:v>-1.0269999999999999</c:v>
                </c:pt>
                <c:pt idx="98">
                  <c:v>-1.111</c:v>
                </c:pt>
                <c:pt idx="99">
                  <c:v>-1.1020000000000001</c:v>
                </c:pt>
                <c:pt idx="100">
                  <c:v>-1.4790000000000001</c:v>
                </c:pt>
                <c:pt idx="101">
                  <c:v>-0.85499999999999998</c:v>
                </c:pt>
                <c:pt idx="102">
                  <c:v>-0.75800000000000001</c:v>
                </c:pt>
                <c:pt idx="103">
                  <c:v>-1.0069999999999999</c:v>
                </c:pt>
                <c:pt idx="104">
                  <c:v>0.10100000000000001</c:v>
                </c:pt>
                <c:pt idx="105">
                  <c:v>-0.745</c:v>
                </c:pt>
                <c:pt idx="106">
                  <c:v>-0.46100000000000002</c:v>
                </c:pt>
                <c:pt idx="107">
                  <c:v>0.57499999999999996</c:v>
                </c:pt>
                <c:pt idx="108">
                  <c:v>1.8380000000000001</c:v>
                </c:pt>
                <c:pt idx="109">
                  <c:v>-1.353</c:v>
                </c:pt>
                <c:pt idx="110">
                  <c:v>-0.76</c:v>
                </c:pt>
                <c:pt idx="111">
                  <c:v>-0.626</c:v>
                </c:pt>
                <c:pt idx="112">
                  <c:v>0.219</c:v>
                </c:pt>
                <c:pt idx="113">
                  <c:v>-0.28899999999999998</c:v>
                </c:pt>
                <c:pt idx="114">
                  <c:v>-0.47299999999999998</c:v>
                </c:pt>
                <c:pt idx="115">
                  <c:v>-0.621</c:v>
                </c:pt>
                <c:pt idx="116">
                  <c:v>-0.40600000000000003</c:v>
                </c:pt>
                <c:pt idx="117">
                  <c:v>-1.3089999999999999</c:v>
                </c:pt>
                <c:pt idx="118">
                  <c:v>-1.319</c:v>
                </c:pt>
                <c:pt idx="119">
                  <c:v>-0.59699999999999998</c:v>
                </c:pt>
                <c:pt idx="120">
                  <c:v>-1.117</c:v>
                </c:pt>
                <c:pt idx="121">
                  <c:v>-0.14499999999999999</c:v>
                </c:pt>
                <c:pt idx="122">
                  <c:v>0.115</c:v>
                </c:pt>
                <c:pt idx="123">
                  <c:v>-1.538</c:v>
                </c:pt>
                <c:pt idx="124">
                  <c:v>0.35899999999999999</c:v>
                </c:pt>
                <c:pt idx="125">
                  <c:v>-0.57799999999999996</c:v>
                </c:pt>
                <c:pt idx="126">
                  <c:v>-1.734</c:v>
                </c:pt>
                <c:pt idx="127">
                  <c:v>0.872</c:v>
                </c:pt>
                <c:pt idx="128">
                  <c:v>-0.22800000000000001</c:v>
                </c:pt>
                <c:pt idx="129">
                  <c:v>-0.57199999999999995</c:v>
                </c:pt>
                <c:pt idx="130">
                  <c:v>-1.2889999999999999</c:v>
                </c:pt>
                <c:pt idx="131">
                  <c:v>-0.55700000000000005</c:v>
                </c:pt>
                <c:pt idx="132">
                  <c:v>-0.51300000000000001</c:v>
                </c:pt>
                <c:pt idx="133">
                  <c:v>-0.71699999999999997</c:v>
                </c:pt>
                <c:pt idx="134">
                  <c:v>-2.15</c:v>
                </c:pt>
                <c:pt idx="135">
                  <c:v>-0.875</c:v>
                </c:pt>
                <c:pt idx="136">
                  <c:v>0.51300000000000001</c:v>
                </c:pt>
                <c:pt idx="137">
                  <c:v>-1.6679999999999999</c:v>
                </c:pt>
                <c:pt idx="138">
                  <c:v>-0.96099999999999997</c:v>
                </c:pt>
                <c:pt idx="139">
                  <c:v>-0.29599999999999999</c:v>
                </c:pt>
                <c:pt idx="140">
                  <c:v>-1.19</c:v>
                </c:pt>
                <c:pt idx="141">
                  <c:v>2.1000000000000001E-2</c:v>
                </c:pt>
                <c:pt idx="142">
                  <c:v>2.34</c:v>
                </c:pt>
                <c:pt idx="143">
                  <c:v>0.17899999999999999</c:v>
                </c:pt>
                <c:pt idx="144">
                  <c:v>-1.288</c:v>
                </c:pt>
                <c:pt idx="145">
                  <c:v>-0.49299999999999999</c:v>
                </c:pt>
                <c:pt idx="146">
                  <c:v>-1.113</c:v>
                </c:pt>
                <c:pt idx="147">
                  <c:v>0.84599999999999997</c:v>
                </c:pt>
                <c:pt idx="148">
                  <c:v>-1.169</c:v>
                </c:pt>
                <c:pt idx="149">
                  <c:v>-0.35499999999999998</c:v>
                </c:pt>
                <c:pt idx="150">
                  <c:v>-1.2849999999999999</c:v>
                </c:pt>
                <c:pt idx="151">
                  <c:v>-0.56599999999999995</c:v>
                </c:pt>
                <c:pt idx="152">
                  <c:v>-0.35599999999999998</c:v>
                </c:pt>
                <c:pt idx="153">
                  <c:v>-0.157</c:v>
                </c:pt>
                <c:pt idx="154">
                  <c:v>-0.72799999999999998</c:v>
                </c:pt>
                <c:pt idx="155">
                  <c:v>-0.13500000000000001</c:v>
                </c:pt>
                <c:pt idx="156">
                  <c:v>-1.1839999999999999</c:v>
                </c:pt>
                <c:pt idx="157">
                  <c:v>-0.65800000000000003</c:v>
                </c:pt>
                <c:pt idx="158">
                  <c:v>-1.399</c:v>
                </c:pt>
                <c:pt idx="159">
                  <c:v>-1.2929999999999999</c:v>
                </c:pt>
                <c:pt idx="160">
                  <c:v>-0.438</c:v>
                </c:pt>
                <c:pt idx="161">
                  <c:v>0.50900000000000001</c:v>
                </c:pt>
                <c:pt idx="162">
                  <c:v>-0.19400000000000001</c:v>
                </c:pt>
                <c:pt idx="163">
                  <c:v>0.314</c:v>
                </c:pt>
                <c:pt idx="164">
                  <c:v>-0.64300000000000002</c:v>
                </c:pt>
                <c:pt idx="165">
                  <c:v>-7.4999999999999997E-2</c:v>
                </c:pt>
                <c:pt idx="166">
                  <c:v>-1.7999999999999999E-2</c:v>
                </c:pt>
                <c:pt idx="167">
                  <c:v>-0.44800000000000001</c:v>
                </c:pt>
                <c:pt idx="168">
                  <c:v>-1.774</c:v>
                </c:pt>
                <c:pt idx="169">
                  <c:v>0.57499999999999996</c:v>
                </c:pt>
                <c:pt idx="170">
                  <c:v>-0.311</c:v>
                </c:pt>
                <c:pt idx="171">
                  <c:v>-0.78500000000000003</c:v>
                </c:pt>
                <c:pt idx="172">
                  <c:v>-0.41199999999999998</c:v>
                </c:pt>
                <c:pt idx="173">
                  <c:v>-1.804</c:v>
                </c:pt>
                <c:pt idx="174">
                  <c:v>-0.81</c:v>
                </c:pt>
                <c:pt idx="175">
                  <c:v>-0.30099999999999999</c:v>
                </c:pt>
                <c:pt idx="176">
                  <c:v>0.70799999999999996</c:v>
                </c:pt>
                <c:pt idx="177">
                  <c:v>2.1419999999999999</c:v>
                </c:pt>
                <c:pt idx="178">
                  <c:v>-0.57499999999999996</c:v>
                </c:pt>
                <c:pt idx="179">
                  <c:v>-1.2350000000000001</c:v>
                </c:pt>
                <c:pt idx="180">
                  <c:v>-0.751</c:v>
                </c:pt>
                <c:pt idx="181">
                  <c:v>-0.41399999999999998</c:v>
                </c:pt>
                <c:pt idx="182">
                  <c:v>-0.72899999999999998</c:v>
                </c:pt>
                <c:pt idx="183">
                  <c:v>-1.181</c:v>
                </c:pt>
                <c:pt idx="184">
                  <c:v>-0.253</c:v>
                </c:pt>
                <c:pt idx="185">
                  <c:v>-0.63100000000000001</c:v>
                </c:pt>
                <c:pt idx="186">
                  <c:v>-0.80800000000000005</c:v>
                </c:pt>
                <c:pt idx="187">
                  <c:v>0.63</c:v>
                </c:pt>
                <c:pt idx="188">
                  <c:v>-0.65600000000000003</c:v>
                </c:pt>
                <c:pt idx="189">
                  <c:v>-1.0289999999999999</c:v>
                </c:pt>
                <c:pt idx="190">
                  <c:v>-0.46200000000000002</c:v>
                </c:pt>
                <c:pt idx="191">
                  <c:v>-1.0449999999999999</c:v>
                </c:pt>
                <c:pt idx="192">
                  <c:v>-1.819</c:v>
                </c:pt>
                <c:pt idx="193">
                  <c:v>-0.89100000000000001</c:v>
                </c:pt>
                <c:pt idx="194">
                  <c:v>-1.804</c:v>
                </c:pt>
                <c:pt idx="195">
                  <c:v>-0.46700000000000003</c:v>
                </c:pt>
                <c:pt idx="196">
                  <c:v>-0.93600000000000005</c:v>
                </c:pt>
                <c:pt idx="197">
                  <c:v>5.8999999999999997E-2</c:v>
                </c:pt>
                <c:pt idx="198">
                  <c:v>-0.128</c:v>
                </c:pt>
                <c:pt idx="199">
                  <c:v>-0.441</c:v>
                </c:pt>
                <c:pt idx="200">
                  <c:v>-0.503</c:v>
                </c:pt>
                <c:pt idx="201">
                  <c:v>-0.82499999999999996</c:v>
                </c:pt>
                <c:pt idx="202">
                  <c:v>-0.35</c:v>
                </c:pt>
                <c:pt idx="203">
                  <c:v>0.52900000000000003</c:v>
                </c:pt>
                <c:pt idx="204">
                  <c:v>-1.5229999999999999</c:v>
                </c:pt>
                <c:pt idx="205">
                  <c:v>-1.1339999999999999</c:v>
                </c:pt>
                <c:pt idx="206">
                  <c:v>-0.45300000000000001</c:v>
                </c:pt>
                <c:pt idx="207">
                  <c:v>0.78800000000000003</c:v>
                </c:pt>
                <c:pt idx="208">
                  <c:v>-0.246</c:v>
                </c:pt>
                <c:pt idx="209">
                  <c:v>-0.86299999999999999</c:v>
                </c:pt>
                <c:pt idx="210">
                  <c:v>-1.1759999999999999</c:v>
                </c:pt>
                <c:pt idx="211">
                  <c:v>-0.53500000000000003</c:v>
                </c:pt>
                <c:pt idx="212">
                  <c:v>-0.32900000000000001</c:v>
                </c:pt>
                <c:pt idx="213">
                  <c:v>-2.1560000000000001</c:v>
                </c:pt>
                <c:pt idx="214">
                  <c:v>-0.59199999999999997</c:v>
                </c:pt>
                <c:pt idx="215">
                  <c:v>-1.137</c:v>
                </c:pt>
                <c:pt idx="216">
                  <c:v>-1.347</c:v>
                </c:pt>
                <c:pt idx="217">
                  <c:v>-1.073</c:v>
                </c:pt>
                <c:pt idx="218">
                  <c:v>-1.375</c:v>
                </c:pt>
                <c:pt idx="219">
                  <c:v>-0.3</c:v>
                </c:pt>
                <c:pt idx="220">
                  <c:v>-1.0089999999999999</c:v>
                </c:pt>
                <c:pt idx="221">
                  <c:v>-0.68300000000000005</c:v>
                </c:pt>
                <c:pt idx="222">
                  <c:v>-1.7999999999999999E-2</c:v>
                </c:pt>
                <c:pt idx="223">
                  <c:v>-1.4870000000000001</c:v>
                </c:pt>
                <c:pt idx="224">
                  <c:v>0.155</c:v>
                </c:pt>
                <c:pt idx="225">
                  <c:v>-1.49</c:v>
                </c:pt>
                <c:pt idx="226">
                  <c:v>-0.624</c:v>
                </c:pt>
                <c:pt idx="227">
                  <c:v>-1.6990000000000001</c:v>
                </c:pt>
                <c:pt idx="228">
                  <c:v>-0.91700000000000004</c:v>
                </c:pt>
                <c:pt idx="229">
                  <c:v>1.484</c:v>
                </c:pt>
                <c:pt idx="230">
                  <c:v>-0.28199999999999997</c:v>
                </c:pt>
                <c:pt idx="231">
                  <c:v>1.0640000000000001</c:v>
                </c:pt>
                <c:pt idx="232">
                  <c:v>0.25800000000000001</c:v>
                </c:pt>
                <c:pt idx="233">
                  <c:v>0.06</c:v>
                </c:pt>
                <c:pt idx="234">
                  <c:v>-0.19600000000000001</c:v>
                </c:pt>
                <c:pt idx="235">
                  <c:v>-0.46300000000000002</c:v>
                </c:pt>
                <c:pt idx="236">
                  <c:v>-0.92800000000000005</c:v>
                </c:pt>
                <c:pt idx="237">
                  <c:v>-0.75</c:v>
                </c:pt>
                <c:pt idx="238">
                  <c:v>-1.026</c:v>
                </c:pt>
                <c:pt idx="239">
                  <c:v>7.3999999999999996E-2</c:v>
                </c:pt>
                <c:pt idx="240">
                  <c:v>-0.6</c:v>
                </c:pt>
                <c:pt idx="241">
                  <c:v>1.9219999999999999</c:v>
                </c:pt>
                <c:pt idx="242">
                  <c:v>-0.61299999999999999</c:v>
                </c:pt>
                <c:pt idx="243">
                  <c:v>-0.96499999999999997</c:v>
                </c:pt>
                <c:pt idx="244">
                  <c:v>-1.177</c:v>
                </c:pt>
                <c:pt idx="245">
                  <c:v>-1.415</c:v>
                </c:pt>
                <c:pt idx="246">
                  <c:v>-0.16500000000000001</c:v>
                </c:pt>
                <c:pt idx="247">
                  <c:v>-0.21099999999999999</c:v>
                </c:pt>
                <c:pt idx="248">
                  <c:v>-0.68100000000000005</c:v>
                </c:pt>
                <c:pt idx="249">
                  <c:v>-1.41</c:v>
                </c:pt>
                <c:pt idx="250">
                  <c:v>-2.0070000000000001</c:v>
                </c:pt>
                <c:pt idx="251">
                  <c:v>-0.97199999999999998</c:v>
                </c:pt>
                <c:pt idx="252">
                  <c:v>-1.571</c:v>
                </c:pt>
                <c:pt idx="253">
                  <c:v>0.59499999999999997</c:v>
                </c:pt>
                <c:pt idx="254">
                  <c:v>0.153</c:v>
                </c:pt>
                <c:pt idx="255">
                  <c:v>-0.95199999999999996</c:v>
                </c:pt>
                <c:pt idx="256">
                  <c:v>1.6930000000000001</c:v>
                </c:pt>
                <c:pt idx="257">
                  <c:v>-0.44</c:v>
                </c:pt>
                <c:pt idx="258">
                  <c:v>0.219</c:v>
                </c:pt>
                <c:pt idx="259">
                  <c:v>-1.0720000000000001</c:v>
                </c:pt>
                <c:pt idx="260">
                  <c:v>-1.0449999999999999</c:v>
                </c:pt>
                <c:pt idx="261">
                  <c:v>0.496</c:v>
                </c:pt>
                <c:pt idx="262">
                  <c:v>-1.6E-2</c:v>
                </c:pt>
                <c:pt idx="263">
                  <c:v>-1.107</c:v>
                </c:pt>
                <c:pt idx="264">
                  <c:v>-0.39300000000000002</c:v>
                </c:pt>
                <c:pt idx="265">
                  <c:v>-0.54800000000000004</c:v>
                </c:pt>
                <c:pt idx="266">
                  <c:v>-0.50800000000000001</c:v>
                </c:pt>
                <c:pt idx="267">
                  <c:v>-1.5029999999999999</c:v>
                </c:pt>
                <c:pt idx="268">
                  <c:v>3.6949999999999998</c:v>
                </c:pt>
                <c:pt idx="269">
                  <c:v>-0.105</c:v>
                </c:pt>
                <c:pt idx="270">
                  <c:v>-1.643</c:v>
                </c:pt>
                <c:pt idx="271">
                  <c:v>-0.44600000000000001</c:v>
                </c:pt>
                <c:pt idx="272">
                  <c:v>-1.2290000000000001</c:v>
                </c:pt>
                <c:pt idx="273">
                  <c:v>-1.661</c:v>
                </c:pt>
                <c:pt idx="274">
                  <c:v>-0.222</c:v>
                </c:pt>
                <c:pt idx="275">
                  <c:v>-1.5169999999999999</c:v>
                </c:pt>
                <c:pt idx="276">
                  <c:v>-4.2999999999999997E-2</c:v>
                </c:pt>
                <c:pt idx="277">
                  <c:v>-0.39300000000000002</c:v>
                </c:pt>
                <c:pt idx="278">
                  <c:v>-0.32600000000000001</c:v>
                </c:pt>
                <c:pt idx="279">
                  <c:v>-0.48499999999999999</c:v>
                </c:pt>
                <c:pt idx="280">
                  <c:v>-0.29799999999999999</c:v>
                </c:pt>
                <c:pt idx="281">
                  <c:v>-0.94199999999999995</c:v>
                </c:pt>
                <c:pt idx="282">
                  <c:v>-9.7000000000000003E-2</c:v>
                </c:pt>
                <c:pt idx="283">
                  <c:v>-1.429</c:v>
                </c:pt>
                <c:pt idx="284">
                  <c:v>-1.599</c:v>
                </c:pt>
                <c:pt idx="285">
                  <c:v>1.9139999999999999</c:v>
                </c:pt>
                <c:pt idx="286">
                  <c:v>-1.012</c:v>
                </c:pt>
                <c:pt idx="287">
                  <c:v>-1.365</c:v>
                </c:pt>
                <c:pt idx="288">
                  <c:v>-1.69</c:v>
                </c:pt>
                <c:pt idx="289">
                  <c:v>-1.2130000000000001</c:v>
                </c:pt>
                <c:pt idx="290">
                  <c:v>0.33100000000000002</c:v>
                </c:pt>
                <c:pt idx="291">
                  <c:v>0.46800000000000003</c:v>
                </c:pt>
                <c:pt idx="292">
                  <c:v>0.26900000000000002</c:v>
                </c:pt>
                <c:pt idx="293">
                  <c:v>-0.24299999999999999</c:v>
                </c:pt>
                <c:pt idx="294">
                  <c:v>1.421</c:v>
                </c:pt>
                <c:pt idx="295">
                  <c:v>-1.8740000000000001</c:v>
                </c:pt>
                <c:pt idx="296">
                  <c:v>-1.125</c:v>
                </c:pt>
                <c:pt idx="297">
                  <c:v>-0.79100000000000004</c:v>
                </c:pt>
                <c:pt idx="298">
                  <c:v>0.30099999999999999</c:v>
                </c:pt>
                <c:pt idx="299">
                  <c:v>-0.48199999999999998</c:v>
                </c:pt>
                <c:pt idx="300">
                  <c:v>8.2000000000000003E-2</c:v>
                </c:pt>
                <c:pt idx="301">
                  <c:v>0.46400000000000002</c:v>
                </c:pt>
                <c:pt idx="302">
                  <c:v>-0.76900000000000002</c:v>
                </c:pt>
                <c:pt idx="303">
                  <c:v>-0.73599999999999999</c:v>
                </c:pt>
                <c:pt idx="304">
                  <c:v>-1.18</c:v>
                </c:pt>
                <c:pt idx="305">
                  <c:v>0.81200000000000006</c:v>
                </c:pt>
                <c:pt idx="306">
                  <c:v>-0.41299999999999998</c:v>
                </c:pt>
                <c:pt idx="307">
                  <c:v>-0.90600000000000003</c:v>
                </c:pt>
                <c:pt idx="308">
                  <c:v>-1.788</c:v>
                </c:pt>
                <c:pt idx="309">
                  <c:v>-0.58599999999999997</c:v>
                </c:pt>
                <c:pt idx="310">
                  <c:v>-0.56499999999999995</c:v>
                </c:pt>
                <c:pt idx="311">
                  <c:v>-0.83</c:v>
                </c:pt>
                <c:pt idx="312">
                  <c:v>-1.2829999999999999</c:v>
                </c:pt>
                <c:pt idx="313">
                  <c:v>-0.52500000000000002</c:v>
                </c:pt>
                <c:pt idx="314">
                  <c:v>0.22700000000000001</c:v>
                </c:pt>
                <c:pt idx="315">
                  <c:v>0.01</c:v>
                </c:pt>
                <c:pt idx="316">
                  <c:v>-0.51</c:v>
                </c:pt>
                <c:pt idx="317">
                  <c:v>-0.47599999999999998</c:v>
                </c:pt>
                <c:pt idx="318">
                  <c:v>-0.878</c:v>
                </c:pt>
                <c:pt idx="319">
                  <c:v>-2.0019999999999998</c:v>
                </c:pt>
                <c:pt idx="320">
                  <c:v>-5.1999999999999998E-2</c:v>
                </c:pt>
                <c:pt idx="321">
                  <c:v>-0.36299999999999999</c:v>
                </c:pt>
                <c:pt idx="322">
                  <c:v>-1.343</c:v>
                </c:pt>
                <c:pt idx="323">
                  <c:v>-0.33100000000000002</c:v>
                </c:pt>
                <c:pt idx="324">
                  <c:v>-0.39900000000000002</c:v>
                </c:pt>
                <c:pt idx="325">
                  <c:v>-1.6</c:v>
                </c:pt>
                <c:pt idx="326">
                  <c:v>-0.82799999999999996</c:v>
                </c:pt>
                <c:pt idx="327">
                  <c:v>0.81699999999999995</c:v>
                </c:pt>
                <c:pt idx="328">
                  <c:v>0.221</c:v>
                </c:pt>
                <c:pt idx="329">
                  <c:v>-0.28699999999999998</c:v>
                </c:pt>
                <c:pt idx="330">
                  <c:v>-0.185</c:v>
                </c:pt>
                <c:pt idx="331">
                  <c:v>-1.9470000000000001</c:v>
                </c:pt>
                <c:pt idx="332">
                  <c:v>0.85099999999999998</c:v>
                </c:pt>
                <c:pt idx="333">
                  <c:v>0.32500000000000001</c:v>
                </c:pt>
                <c:pt idx="334">
                  <c:v>-0.20899999999999999</c:v>
                </c:pt>
                <c:pt idx="335">
                  <c:v>-0.84799999999999998</c:v>
                </c:pt>
                <c:pt idx="336">
                  <c:v>-1.591</c:v>
                </c:pt>
                <c:pt idx="337">
                  <c:v>-1.2</c:v>
                </c:pt>
                <c:pt idx="338">
                  <c:v>-0.70599999999999996</c:v>
                </c:pt>
                <c:pt idx="339">
                  <c:v>-1.0149999999999999</c:v>
                </c:pt>
                <c:pt idx="340">
                  <c:v>-0.13600000000000001</c:v>
                </c:pt>
                <c:pt idx="341">
                  <c:v>-1.421</c:v>
                </c:pt>
                <c:pt idx="342">
                  <c:v>-0.8</c:v>
                </c:pt>
                <c:pt idx="343">
                  <c:v>6.2E-2</c:v>
                </c:pt>
                <c:pt idx="344">
                  <c:v>-0.255</c:v>
                </c:pt>
                <c:pt idx="345">
                  <c:v>-0.38100000000000001</c:v>
                </c:pt>
                <c:pt idx="346">
                  <c:v>-1.8340000000000001</c:v>
                </c:pt>
                <c:pt idx="347">
                  <c:v>1.3859999999999999</c:v>
                </c:pt>
                <c:pt idx="348">
                  <c:v>-0.219</c:v>
                </c:pt>
                <c:pt idx="349">
                  <c:v>-0.38</c:v>
                </c:pt>
                <c:pt idx="350">
                  <c:v>-1.2929999999999999</c:v>
                </c:pt>
                <c:pt idx="351">
                  <c:v>0.52500000000000002</c:v>
                </c:pt>
                <c:pt idx="352">
                  <c:v>-1.1679999999999999</c:v>
                </c:pt>
                <c:pt idx="353">
                  <c:v>-1.02</c:v>
                </c:pt>
                <c:pt idx="354">
                  <c:v>1.0509999999999999</c:v>
                </c:pt>
                <c:pt idx="355">
                  <c:v>-0.246</c:v>
                </c:pt>
                <c:pt idx="356">
                  <c:v>0.10299999999999999</c:v>
                </c:pt>
                <c:pt idx="357">
                  <c:v>0.34599999999999997</c:v>
                </c:pt>
                <c:pt idx="358">
                  <c:v>0.313</c:v>
                </c:pt>
                <c:pt idx="359">
                  <c:v>-1.333</c:v>
                </c:pt>
                <c:pt idx="360">
                  <c:v>-0.16500000000000001</c:v>
                </c:pt>
                <c:pt idx="361">
                  <c:v>-0.77500000000000002</c:v>
                </c:pt>
                <c:pt idx="362">
                  <c:v>0.95</c:v>
                </c:pt>
                <c:pt idx="363">
                  <c:v>-0.65500000000000003</c:v>
                </c:pt>
                <c:pt idx="364">
                  <c:v>0.30099999999999999</c:v>
                </c:pt>
                <c:pt idx="365">
                  <c:v>-0.98499999999999999</c:v>
                </c:pt>
                <c:pt idx="366">
                  <c:v>-0.52500000000000002</c:v>
                </c:pt>
                <c:pt idx="367">
                  <c:v>-0.79600000000000004</c:v>
                </c:pt>
                <c:pt idx="368">
                  <c:v>-0.86099999999999999</c:v>
                </c:pt>
                <c:pt idx="369">
                  <c:v>9.9000000000000005E-2</c:v>
                </c:pt>
                <c:pt idx="370">
                  <c:v>-0.107</c:v>
                </c:pt>
                <c:pt idx="371">
                  <c:v>-0.81299999999999994</c:v>
                </c:pt>
                <c:pt idx="372">
                  <c:v>-0.52300000000000002</c:v>
                </c:pt>
                <c:pt idx="373">
                  <c:v>-1.405</c:v>
                </c:pt>
                <c:pt idx="374">
                  <c:v>-0.69699999999999995</c:v>
                </c:pt>
                <c:pt idx="375">
                  <c:v>-0.46300000000000002</c:v>
                </c:pt>
                <c:pt idx="376">
                  <c:v>3.1E-2</c:v>
                </c:pt>
                <c:pt idx="377">
                  <c:v>0.122</c:v>
                </c:pt>
                <c:pt idx="378">
                  <c:v>0.20499999999999999</c:v>
                </c:pt>
                <c:pt idx="379">
                  <c:v>-0.66900000000000004</c:v>
                </c:pt>
                <c:pt idx="380">
                  <c:v>-0.24399999999999999</c:v>
                </c:pt>
                <c:pt idx="381">
                  <c:v>-0.16900000000000001</c:v>
                </c:pt>
                <c:pt idx="382">
                  <c:v>-1.0449999999999999</c:v>
                </c:pt>
                <c:pt idx="383">
                  <c:v>-0.92500000000000004</c:v>
                </c:pt>
                <c:pt idx="384">
                  <c:v>-0.629</c:v>
                </c:pt>
                <c:pt idx="385">
                  <c:v>-1.7170000000000001</c:v>
                </c:pt>
                <c:pt idx="386">
                  <c:v>-1.3069999999999999</c:v>
                </c:pt>
                <c:pt idx="387">
                  <c:v>0.13600000000000001</c:v>
                </c:pt>
                <c:pt idx="388">
                  <c:v>-0.70499999999999996</c:v>
                </c:pt>
                <c:pt idx="389">
                  <c:v>-0.86899999999999999</c:v>
                </c:pt>
                <c:pt idx="390">
                  <c:v>1.2999999999999999E-2</c:v>
                </c:pt>
                <c:pt idx="391">
                  <c:v>-1.002</c:v>
                </c:pt>
                <c:pt idx="392">
                  <c:v>2.1019999999999999</c:v>
                </c:pt>
                <c:pt idx="393">
                  <c:v>0.41599999999999998</c:v>
                </c:pt>
                <c:pt idx="394">
                  <c:v>0.152</c:v>
                </c:pt>
                <c:pt idx="395">
                  <c:v>0.71099999999999997</c:v>
                </c:pt>
                <c:pt idx="396">
                  <c:v>0.25800000000000001</c:v>
                </c:pt>
                <c:pt idx="397">
                  <c:v>0.51200000000000001</c:v>
                </c:pt>
                <c:pt idx="398">
                  <c:v>-0.156</c:v>
                </c:pt>
                <c:pt idx="399">
                  <c:v>-5.8999999999999997E-2</c:v>
                </c:pt>
                <c:pt idx="400">
                  <c:v>-1.494</c:v>
                </c:pt>
                <c:pt idx="401">
                  <c:v>0.67900000000000005</c:v>
                </c:pt>
                <c:pt idx="402">
                  <c:v>-1.119</c:v>
                </c:pt>
                <c:pt idx="403">
                  <c:v>1.484</c:v>
                </c:pt>
                <c:pt idx="404">
                  <c:v>-1.159</c:v>
                </c:pt>
                <c:pt idx="405">
                  <c:v>-0.48899999999999999</c:v>
                </c:pt>
                <c:pt idx="406">
                  <c:v>-0.25700000000000001</c:v>
                </c:pt>
                <c:pt idx="407">
                  <c:v>0.34499999999999997</c:v>
                </c:pt>
                <c:pt idx="408">
                  <c:v>-1.8069999999999999</c:v>
                </c:pt>
                <c:pt idx="409">
                  <c:v>-0.92400000000000004</c:v>
                </c:pt>
                <c:pt idx="410">
                  <c:v>-1.1080000000000001</c:v>
                </c:pt>
                <c:pt idx="411">
                  <c:v>-1.365</c:v>
                </c:pt>
                <c:pt idx="412">
                  <c:v>-2.25</c:v>
                </c:pt>
                <c:pt idx="413">
                  <c:v>-2.113</c:v>
                </c:pt>
                <c:pt idx="414">
                  <c:v>-1.36</c:v>
                </c:pt>
                <c:pt idx="415">
                  <c:v>-1.3779999999999999</c:v>
                </c:pt>
                <c:pt idx="416">
                  <c:v>-0.32300000000000001</c:v>
                </c:pt>
                <c:pt idx="417">
                  <c:v>-2.5000000000000001E-2</c:v>
                </c:pt>
                <c:pt idx="418">
                  <c:v>-0.61099999999999999</c:v>
                </c:pt>
                <c:pt idx="419">
                  <c:v>-0.33700000000000002</c:v>
                </c:pt>
                <c:pt idx="420">
                  <c:v>-0.16600000000000001</c:v>
                </c:pt>
                <c:pt idx="421">
                  <c:v>-1.498</c:v>
                </c:pt>
                <c:pt idx="422">
                  <c:v>-0.39400000000000002</c:v>
                </c:pt>
                <c:pt idx="423">
                  <c:v>-1.1120000000000001</c:v>
                </c:pt>
                <c:pt idx="424">
                  <c:v>-0.54700000000000004</c:v>
                </c:pt>
                <c:pt idx="425">
                  <c:v>-0.98299999999999998</c:v>
                </c:pt>
                <c:pt idx="426">
                  <c:v>-1.3740000000000001</c:v>
                </c:pt>
                <c:pt idx="427">
                  <c:v>4.4999999999999998E-2</c:v>
                </c:pt>
                <c:pt idx="428">
                  <c:v>-1.0049999999999999</c:v>
                </c:pt>
                <c:pt idx="429">
                  <c:v>-1.371</c:v>
                </c:pt>
                <c:pt idx="430">
                  <c:v>-1.4610000000000001</c:v>
                </c:pt>
                <c:pt idx="431">
                  <c:v>-0.94</c:v>
                </c:pt>
                <c:pt idx="432">
                  <c:v>0.23499999999999999</c:v>
                </c:pt>
                <c:pt idx="433">
                  <c:v>-1.0229999999999999</c:v>
                </c:pt>
                <c:pt idx="434">
                  <c:v>-1.7849999999999999</c:v>
                </c:pt>
                <c:pt idx="435">
                  <c:v>-1.276</c:v>
                </c:pt>
                <c:pt idx="436">
                  <c:v>-1.2749999999999999</c:v>
                </c:pt>
                <c:pt idx="437">
                  <c:v>-1.0209999999999999</c:v>
                </c:pt>
                <c:pt idx="438">
                  <c:v>-9.2999999999999999E-2</c:v>
                </c:pt>
                <c:pt idx="439">
                  <c:v>-0.34599999999999997</c:v>
                </c:pt>
                <c:pt idx="440">
                  <c:v>-0.104</c:v>
                </c:pt>
                <c:pt idx="441">
                  <c:v>-0.38300000000000001</c:v>
                </c:pt>
                <c:pt idx="442">
                  <c:v>-0.76200000000000001</c:v>
                </c:pt>
                <c:pt idx="443">
                  <c:v>-0.89100000000000001</c:v>
                </c:pt>
                <c:pt idx="444">
                  <c:v>-0.35099999999999998</c:v>
                </c:pt>
                <c:pt idx="445">
                  <c:v>0.97599999999999998</c:v>
                </c:pt>
                <c:pt idx="446">
                  <c:v>0.495</c:v>
                </c:pt>
                <c:pt idx="447">
                  <c:v>-0.44800000000000001</c:v>
                </c:pt>
                <c:pt idx="448">
                  <c:v>1.647</c:v>
                </c:pt>
                <c:pt idx="449">
                  <c:v>-0.154</c:v>
                </c:pt>
                <c:pt idx="450">
                  <c:v>-1.1970000000000001</c:v>
                </c:pt>
                <c:pt idx="451">
                  <c:v>-1.17</c:v>
                </c:pt>
                <c:pt idx="452">
                  <c:v>-1.52</c:v>
                </c:pt>
                <c:pt idx="453">
                  <c:v>-1.9339999999999999</c:v>
                </c:pt>
                <c:pt idx="454">
                  <c:v>-0.498</c:v>
                </c:pt>
                <c:pt idx="455">
                  <c:v>-0.316</c:v>
                </c:pt>
                <c:pt idx="456">
                  <c:v>-0.10199999999999999</c:v>
                </c:pt>
                <c:pt idx="457">
                  <c:v>-1.901</c:v>
                </c:pt>
                <c:pt idx="458">
                  <c:v>-0.69899999999999995</c:v>
                </c:pt>
                <c:pt idx="459">
                  <c:v>-1.4790000000000001</c:v>
                </c:pt>
                <c:pt idx="460">
                  <c:v>0.89400000000000002</c:v>
                </c:pt>
                <c:pt idx="461">
                  <c:v>-0.373</c:v>
                </c:pt>
                <c:pt idx="462">
                  <c:v>-0.65300000000000002</c:v>
                </c:pt>
                <c:pt idx="463">
                  <c:v>-0.61199999999999999</c:v>
                </c:pt>
                <c:pt idx="464">
                  <c:v>-1.3640000000000001</c:v>
                </c:pt>
                <c:pt idx="465">
                  <c:v>-0.59</c:v>
                </c:pt>
                <c:pt idx="466">
                  <c:v>-0.91500000000000004</c:v>
                </c:pt>
                <c:pt idx="467">
                  <c:v>0.49099999999999999</c:v>
                </c:pt>
                <c:pt idx="468">
                  <c:v>0.45200000000000001</c:v>
                </c:pt>
                <c:pt idx="469">
                  <c:v>-1.345</c:v>
                </c:pt>
                <c:pt idx="470">
                  <c:v>-0.41699999999999998</c:v>
                </c:pt>
                <c:pt idx="471">
                  <c:v>-5.0999999999999997E-2</c:v>
                </c:pt>
                <c:pt idx="472">
                  <c:v>1.2829999999999999</c:v>
                </c:pt>
                <c:pt idx="473">
                  <c:v>-2.0550000000000002</c:v>
                </c:pt>
                <c:pt idx="474">
                  <c:v>-0.08</c:v>
                </c:pt>
                <c:pt idx="475">
                  <c:v>-1.512</c:v>
                </c:pt>
                <c:pt idx="476">
                  <c:v>-0.28899999999999998</c:v>
                </c:pt>
                <c:pt idx="477">
                  <c:v>-1.1399999999999999</c:v>
                </c:pt>
                <c:pt idx="478">
                  <c:v>-0.109</c:v>
                </c:pt>
                <c:pt idx="479">
                  <c:v>-1.389</c:v>
                </c:pt>
                <c:pt idx="480">
                  <c:v>-1.222</c:v>
                </c:pt>
                <c:pt idx="481">
                  <c:v>-0.84199999999999997</c:v>
                </c:pt>
                <c:pt idx="482">
                  <c:v>-0.42399999999999999</c:v>
                </c:pt>
                <c:pt idx="483">
                  <c:v>-1.2270000000000001</c:v>
                </c:pt>
                <c:pt idx="484">
                  <c:v>-0.61099999999999999</c:v>
                </c:pt>
                <c:pt idx="485">
                  <c:v>-1.4239999999999999</c:v>
                </c:pt>
                <c:pt idx="486">
                  <c:v>-1.1870000000000001</c:v>
                </c:pt>
                <c:pt idx="487">
                  <c:v>-0.58699999999999997</c:v>
                </c:pt>
                <c:pt idx="488">
                  <c:v>-1.107</c:v>
                </c:pt>
                <c:pt idx="489">
                  <c:v>0.43</c:v>
                </c:pt>
                <c:pt idx="490">
                  <c:v>-0.52300000000000002</c:v>
                </c:pt>
                <c:pt idx="491">
                  <c:v>-4.1000000000000002E-2</c:v>
                </c:pt>
                <c:pt idx="492">
                  <c:v>-1.5960000000000001</c:v>
                </c:pt>
                <c:pt idx="493">
                  <c:v>-0.83399999999999996</c:v>
                </c:pt>
                <c:pt idx="494">
                  <c:v>1.1679999999999999</c:v>
                </c:pt>
                <c:pt idx="495">
                  <c:v>-1.0369999999999999</c:v>
                </c:pt>
                <c:pt idx="496">
                  <c:v>2.4E-2</c:v>
                </c:pt>
                <c:pt idx="497">
                  <c:v>-1.494</c:v>
                </c:pt>
                <c:pt idx="498">
                  <c:v>-1.036</c:v>
                </c:pt>
                <c:pt idx="499">
                  <c:v>2.238</c:v>
                </c:pt>
                <c:pt idx="500">
                  <c:v>1.7809999999999999</c:v>
                </c:pt>
                <c:pt idx="501">
                  <c:v>-2.16</c:v>
                </c:pt>
                <c:pt idx="502">
                  <c:v>-0.86699999999999999</c:v>
                </c:pt>
                <c:pt idx="503">
                  <c:v>0.29899999999999999</c:v>
                </c:pt>
                <c:pt idx="504">
                  <c:v>-0.88100000000000001</c:v>
                </c:pt>
                <c:pt idx="505">
                  <c:v>-0.76300000000000001</c:v>
                </c:pt>
                <c:pt idx="506">
                  <c:v>-0.66100000000000003</c:v>
                </c:pt>
                <c:pt idx="507">
                  <c:v>-1.482</c:v>
                </c:pt>
                <c:pt idx="508">
                  <c:v>-1.252</c:v>
                </c:pt>
                <c:pt idx="509">
                  <c:v>-1.002</c:v>
                </c:pt>
                <c:pt idx="510">
                  <c:v>-0.83499999999999996</c:v>
                </c:pt>
                <c:pt idx="511">
                  <c:v>2.9000000000000001E-2</c:v>
                </c:pt>
                <c:pt idx="512">
                  <c:v>-1.129</c:v>
                </c:pt>
                <c:pt idx="513">
                  <c:v>-0.66100000000000003</c:v>
                </c:pt>
                <c:pt idx="514">
                  <c:v>-7.9000000000000001E-2</c:v>
                </c:pt>
                <c:pt idx="515">
                  <c:v>-1.113</c:v>
                </c:pt>
                <c:pt idx="516">
                  <c:v>-0.20799999999999999</c:v>
                </c:pt>
                <c:pt idx="517">
                  <c:v>-0.73</c:v>
                </c:pt>
                <c:pt idx="518">
                  <c:v>-0.29099999999999998</c:v>
                </c:pt>
                <c:pt idx="519">
                  <c:v>-0.55400000000000005</c:v>
                </c:pt>
                <c:pt idx="520">
                  <c:v>0.497</c:v>
                </c:pt>
                <c:pt idx="521">
                  <c:v>-0.69899999999999995</c:v>
                </c:pt>
                <c:pt idx="522">
                  <c:v>-0.83299999999999996</c:v>
                </c:pt>
                <c:pt idx="523">
                  <c:v>-1.194</c:v>
                </c:pt>
                <c:pt idx="524">
                  <c:v>1.325</c:v>
                </c:pt>
                <c:pt idx="525">
                  <c:v>-1.133</c:v>
                </c:pt>
                <c:pt idx="526">
                  <c:v>-0.86399999999999999</c:v>
                </c:pt>
                <c:pt idx="527">
                  <c:v>0.29699999999999999</c:v>
                </c:pt>
                <c:pt idx="528">
                  <c:v>-1.569</c:v>
                </c:pt>
                <c:pt idx="529">
                  <c:v>0.52200000000000002</c:v>
                </c:pt>
                <c:pt idx="530">
                  <c:v>-1.879</c:v>
                </c:pt>
                <c:pt idx="531">
                  <c:v>-1.36</c:v>
                </c:pt>
                <c:pt idx="532">
                  <c:v>0.29199999999999998</c:v>
                </c:pt>
                <c:pt idx="533">
                  <c:v>0.10199999999999999</c:v>
                </c:pt>
                <c:pt idx="534">
                  <c:v>1.653</c:v>
                </c:pt>
                <c:pt idx="535">
                  <c:v>-0.27800000000000002</c:v>
                </c:pt>
                <c:pt idx="536">
                  <c:v>-1.143</c:v>
                </c:pt>
                <c:pt idx="537">
                  <c:v>-1.23</c:v>
                </c:pt>
                <c:pt idx="538">
                  <c:v>-1.669</c:v>
                </c:pt>
                <c:pt idx="539">
                  <c:v>-1.536</c:v>
                </c:pt>
                <c:pt idx="540">
                  <c:v>-1.621</c:v>
                </c:pt>
                <c:pt idx="541">
                  <c:v>-0.47399999999999998</c:v>
                </c:pt>
                <c:pt idx="542">
                  <c:v>0.42699999999999999</c:v>
                </c:pt>
                <c:pt idx="543">
                  <c:v>-1.4510000000000001</c:v>
                </c:pt>
                <c:pt idx="544">
                  <c:v>-1.601</c:v>
                </c:pt>
                <c:pt idx="545">
                  <c:v>-1.4139999999999999</c:v>
                </c:pt>
                <c:pt idx="546">
                  <c:v>-0.96499999999999997</c:v>
                </c:pt>
                <c:pt idx="547">
                  <c:v>-0.86899999999999999</c:v>
                </c:pt>
                <c:pt idx="548">
                  <c:v>0.98199999999999998</c:v>
                </c:pt>
                <c:pt idx="549">
                  <c:v>-0.78</c:v>
                </c:pt>
                <c:pt idx="550">
                  <c:v>-0.86099999999999999</c:v>
                </c:pt>
                <c:pt idx="551">
                  <c:v>-0.89600000000000002</c:v>
                </c:pt>
                <c:pt idx="552">
                  <c:v>-0.56999999999999995</c:v>
                </c:pt>
                <c:pt idx="553">
                  <c:v>-0.79600000000000004</c:v>
                </c:pt>
                <c:pt idx="554">
                  <c:v>-0.33500000000000002</c:v>
                </c:pt>
                <c:pt idx="555">
                  <c:v>-0.75600000000000001</c:v>
                </c:pt>
                <c:pt idx="556">
                  <c:v>8.2000000000000003E-2</c:v>
                </c:pt>
                <c:pt idx="557">
                  <c:v>-0.56599999999999995</c:v>
                </c:pt>
                <c:pt idx="558">
                  <c:v>-0.91</c:v>
                </c:pt>
                <c:pt idx="559">
                  <c:v>-1.0649999999999999</c:v>
                </c:pt>
                <c:pt idx="560">
                  <c:v>-0.42099999999999999</c:v>
                </c:pt>
                <c:pt idx="561">
                  <c:v>0.33600000000000002</c:v>
                </c:pt>
                <c:pt idx="562">
                  <c:v>-0.61399999999999999</c:v>
                </c:pt>
                <c:pt idx="563">
                  <c:v>-1.5640000000000001</c:v>
                </c:pt>
                <c:pt idx="564">
                  <c:v>0.436</c:v>
                </c:pt>
                <c:pt idx="565">
                  <c:v>-0.39800000000000002</c:v>
                </c:pt>
                <c:pt idx="566">
                  <c:v>-0.71299999999999997</c:v>
                </c:pt>
                <c:pt idx="567">
                  <c:v>-0.39300000000000002</c:v>
                </c:pt>
                <c:pt idx="568">
                  <c:v>-1.022</c:v>
                </c:pt>
                <c:pt idx="569">
                  <c:v>2.6589999999999998</c:v>
                </c:pt>
                <c:pt idx="570">
                  <c:v>-0.76200000000000001</c:v>
                </c:pt>
                <c:pt idx="571">
                  <c:v>-1.6319999999999999</c:v>
                </c:pt>
                <c:pt idx="572">
                  <c:v>0.309</c:v>
                </c:pt>
                <c:pt idx="573">
                  <c:v>-1.2809999999999999</c:v>
                </c:pt>
                <c:pt idx="574">
                  <c:v>-0.77400000000000002</c:v>
                </c:pt>
                <c:pt idx="575">
                  <c:v>-8.0000000000000002E-3</c:v>
                </c:pt>
                <c:pt idx="576">
                  <c:v>8.5999999999999993E-2</c:v>
                </c:pt>
                <c:pt idx="577">
                  <c:v>-1.629</c:v>
                </c:pt>
                <c:pt idx="578">
                  <c:v>-1.1579999999999999</c:v>
                </c:pt>
                <c:pt idx="579">
                  <c:v>-1.222</c:v>
                </c:pt>
                <c:pt idx="580">
                  <c:v>-1.052</c:v>
                </c:pt>
                <c:pt idx="581">
                  <c:v>-0.65800000000000003</c:v>
                </c:pt>
                <c:pt idx="582">
                  <c:v>-1.1499999999999999</c:v>
                </c:pt>
                <c:pt idx="583">
                  <c:v>1.0589999999999999</c:v>
                </c:pt>
                <c:pt idx="584">
                  <c:v>-0.129</c:v>
                </c:pt>
                <c:pt idx="585">
                  <c:v>-1.1910000000000001</c:v>
                </c:pt>
                <c:pt idx="586">
                  <c:v>-1.1883257154726901</c:v>
                </c:pt>
                <c:pt idx="587">
                  <c:v>-0.99399999999999999</c:v>
                </c:pt>
                <c:pt idx="588">
                  <c:v>-0.99399999999999999</c:v>
                </c:pt>
                <c:pt idx="589">
                  <c:v>0.113</c:v>
                </c:pt>
                <c:pt idx="590">
                  <c:v>-1.04</c:v>
                </c:pt>
                <c:pt idx="591">
                  <c:v>-1.486</c:v>
                </c:pt>
                <c:pt idx="592">
                  <c:v>1.266</c:v>
                </c:pt>
                <c:pt idx="593">
                  <c:v>-1.423</c:v>
                </c:pt>
                <c:pt idx="594">
                  <c:v>-0.373</c:v>
                </c:pt>
                <c:pt idx="595">
                  <c:v>-1.0309999999999999</c:v>
                </c:pt>
                <c:pt idx="596">
                  <c:v>-1.0660000000000001</c:v>
                </c:pt>
                <c:pt idx="597">
                  <c:v>-1.0169999999999999</c:v>
                </c:pt>
                <c:pt idx="598">
                  <c:v>-0.499</c:v>
                </c:pt>
                <c:pt idx="599">
                  <c:v>1.2909999999999999</c:v>
                </c:pt>
                <c:pt idx="600">
                  <c:v>0.152</c:v>
                </c:pt>
                <c:pt idx="601">
                  <c:v>0.94899999999999995</c:v>
                </c:pt>
                <c:pt idx="602">
                  <c:v>-1.034</c:v>
                </c:pt>
                <c:pt idx="603">
                  <c:v>-1.9570000000000001</c:v>
                </c:pt>
                <c:pt idx="604">
                  <c:v>-0.61399999999999999</c:v>
                </c:pt>
                <c:pt idx="605">
                  <c:v>-0.56699999999999995</c:v>
                </c:pt>
                <c:pt idx="606">
                  <c:v>-1.45</c:v>
                </c:pt>
                <c:pt idx="607">
                  <c:v>0.13100000000000001</c:v>
                </c:pt>
                <c:pt idx="608">
                  <c:v>1.103</c:v>
                </c:pt>
                <c:pt idx="609">
                  <c:v>-0.19700000000000001</c:v>
                </c:pt>
                <c:pt idx="610">
                  <c:v>-0.71599999999999997</c:v>
                </c:pt>
                <c:pt idx="611">
                  <c:v>-1.5209999999999999</c:v>
                </c:pt>
                <c:pt idx="612">
                  <c:v>-0.747</c:v>
                </c:pt>
                <c:pt idx="613">
                  <c:v>-0.77100000000000002</c:v>
                </c:pt>
                <c:pt idx="614">
                  <c:v>-0.85699999999999998</c:v>
                </c:pt>
                <c:pt idx="615">
                  <c:v>-0.23599999999999999</c:v>
                </c:pt>
                <c:pt idx="616">
                  <c:v>6.5000000000000002E-2</c:v>
                </c:pt>
                <c:pt idx="617">
                  <c:v>0.10199999999999999</c:v>
                </c:pt>
                <c:pt idx="618">
                  <c:v>-0.42099999999999999</c:v>
                </c:pt>
                <c:pt idx="619">
                  <c:v>-0.84499999999999997</c:v>
                </c:pt>
                <c:pt idx="620">
                  <c:v>-2.012</c:v>
                </c:pt>
                <c:pt idx="621">
                  <c:v>-0.20699999999999999</c:v>
                </c:pt>
                <c:pt idx="622">
                  <c:v>-0.94899999999999995</c:v>
                </c:pt>
                <c:pt idx="623">
                  <c:v>-0.56000000000000005</c:v>
                </c:pt>
                <c:pt idx="624">
                  <c:v>-0.89300000000000002</c:v>
                </c:pt>
                <c:pt idx="625">
                  <c:v>-0.54300000000000004</c:v>
                </c:pt>
                <c:pt idx="626">
                  <c:v>-0.621</c:v>
                </c:pt>
                <c:pt idx="627">
                  <c:v>-0.23499999999999999</c:v>
                </c:pt>
                <c:pt idx="628">
                  <c:v>-0.997</c:v>
                </c:pt>
                <c:pt idx="629">
                  <c:v>-0.23699999999999999</c:v>
                </c:pt>
                <c:pt idx="630">
                  <c:v>-1.381</c:v>
                </c:pt>
                <c:pt idx="631">
                  <c:v>-1.397</c:v>
                </c:pt>
                <c:pt idx="632">
                  <c:v>0.46600000000000003</c:v>
                </c:pt>
                <c:pt idx="633">
                  <c:v>-0.56299999999999994</c:v>
                </c:pt>
                <c:pt idx="634">
                  <c:v>-0.56799999999999995</c:v>
                </c:pt>
                <c:pt idx="635">
                  <c:v>-1.484</c:v>
                </c:pt>
                <c:pt idx="636">
                  <c:v>-0.73099999999999998</c:v>
                </c:pt>
                <c:pt idx="637">
                  <c:v>-6.0999999999999999E-2</c:v>
                </c:pt>
                <c:pt idx="638">
                  <c:v>0.54400000000000004</c:v>
                </c:pt>
                <c:pt idx="639">
                  <c:v>-1.9279999999999999</c:v>
                </c:pt>
                <c:pt idx="640">
                  <c:v>0.59799999999999998</c:v>
                </c:pt>
                <c:pt idx="641">
                  <c:v>-0.27800000000000002</c:v>
                </c:pt>
                <c:pt idx="642">
                  <c:v>-0.39600000000000002</c:v>
                </c:pt>
                <c:pt idx="643">
                  <c:v>0.71599999999999997</c:v>
                </c:pt>
                <c:pt idx="644">
                  <c:v>-0.33200000000000002</c:v>
                </c:pt>
                <c:pt idx="645">
                  <c:v>-0.57299999999999995</c:v>
                </c:pt>
                <c:pt idx="646">
                  <c:v>-0.14299999999999999</c:v>
                </c:pt>
                <c:pt idx="647">
                  <c:v>-0.85299999999999998</c:v>
                </c:pt>
                <c:pt idx="648">
                  <c:v>-0.30199999999999999</c:v>
                </c:pt>
                <c:pt idx="649">
                  <c:v>-0.501</c:v>
                </c:pt>
                <c:pt idx="650">
                  <c:v>-1.617</c:v>
                </c:pt>
                <c:pt idx="651">
                  <c:v>-0.70199999999999996</c:v>
                </c:pt>
                <c:pt idx="652">
                  <c:v>-0.83399999999999996</c:v>
                </c:pt>
                <c:pt idx="653">
                  <c:v>-4.2999999999999997E-2</c:v>
                </c:pt>
                <c:pt idx="654">
                  <c:v>-1.228</c:v>
                </c:pt>
                <c:pt idx="655">
                  <c:v>-0.75800000000000001</c:v>
                </c:pt>
                <c:pt idx="656">
                  <c:v>-1.7629999999999999</c:v>
                </c:pt>
                <c:pt idx="657">
                  <c:v>-0.623</c:v>
                </c:pt>
                <c:pt idx="658">
                  <c:v>-1.5049999999999999</c:v>
                </c:pt>
                <c:pt idx="659">
                  <c:v>-1.07</c:v>
                </c:pt>
                <c:pt idx="660">
                  <c:v>-9.0999999999999998E-2</c:v>
                </c:pt>
                <c:pt idx="661">
                  <c:v>-0.74099999999999999</c:v>
                </c:pt>
                <c:pt idx="662">
                  <c:v>-1.111</c:v>
                </c:pt>
                <c:pt idx="663">
                  <c:v>-1.6819999999999999</c:v>
                </c:pt>
                <c:pt idx="664">
                  <c:v>-1.03</c:v>
                </c:pt>
                <c:pt idx="665">
                  <c:v>0.20799999999999999</c:v>
                </c:pt>
                <c:pt idx="666">
                  <c:v>-0.46600000000000003</c:v>
                </c:pt>
                <c:pt idx="667">
                  <c:v>-1.2869999999999999</c:v>
                </c:pt>
                <c:pt idx="668">
                  <c:v>0.72499999999999998</c:v>
                </c:pt>
                <c:pt idx="669">
                  <c:v>6.8000000000000005E-2</c:v>
                </c:pt>
                <c:pt idx="670">
                  <c:v>-2.4169999999999998</c:v>
                </c:pt>
                <c:pt idx="671">
                  <c:v>-0.35599999999999998</c:v>
                </c:pt>
                <c:pt idx="672">
                  <c:v>-1.3560000000000001</c:v>
                </c:pt>
                <c:pt idx="673">
                  <c:v>0.114</c:v>
                </c:pt>
                <c:pt idx="674">
                  <c:v>-0.29299999999999998</c:v>
                </c:pt>
                <c:pt idx="675">
                  <c:v>-1.0640000000000001</c:v>
                </c:pt>
                <c:pt idx="676">
                  <c:v>-1.7000000000000001E-2</c:v>
                </c:pt>
                <c:pt idx="677">
                  <c:v>1.6279999999999999</c:v>
                </c:pt>
                <c:pt idx="678">
                  <c:v>-0.93</c:v>
                </c:pt>
                <c:pt idx="679">
                  <c:v>-0.46800000000000003</c:v>
                </c:pt>
                <c:pt idx="680">
                  <c:v>-4.2999999999999997E-2</c:v>
                </c:pt>
                <c:pt idx="681">
                  <c:v>-1.3420000000000001</c:v>
                </c:pt>
                <c:pt idx="682">
                  <c:v>-0.78100000000000003</c:v>
                </c:pt>
                <c:pt idx="683">
                  <c:v>-0.97499999999999998</c:v>
                </c:pt>
                <c:pt idx="684">
                  <c:v>-0.69099999999999995</c:v>
                </c:pt>
                <c:pt idx="685">
                  <c:v>-1.8049999999999999</c:v>
                </c:pt>
                <c:pt idx="686">
                  <c:v>-1.036</c:v>
                </c:pt>
                <c:pt idx="687">
                  <c:v>-1.1120000000000001</c:v>
                </c:pt>
                <c:pt idx="688">
                  <c:v>-1.2330000000000001</c:v>
                </c:pt>
                <c:pt idx="689">
                  <c:v>-0.97299999999999998</c:v>
                </c:pt>
                <c:pt idx="690">
                  <c:v>-0.16700000000000001</c:v>
                </c:pt>
                <c:pt idx="691">
                  <c:v>1.7999999999999999E-2</c:v>
                </c:pt>
                <c:pt idx="692">
                  <c:v>-2.4649999999999999</c:v>
                </c:pt>
                <c:pt idx="693">
                  <c:v>-0.65400000000000003</c:v>
                </c:pt>
                <c:pt idx="694">
                  <c:v>-1.222</c:v>
                </c:pt>
                <c:pt idx="695">
                  <c:v>-1.3460000000000001</c:v>
                </c:pt>
                <c:pt idx="696">
                  <c:v>-0.95699999999999996</c:v>
                </c:pt>
                <c:pt idx="697">
                  <c:v>-0.51100000000000001</c:v>
                </c:pt>
                <c:pt idx="698">
                  <c:v>-0.95599999999999996</c:v>
                </c:pt>
                <c:pt idx="699">
                  <c:v>-1.2969999999999999</c:v>
                </c:pt>
                <c:pt idx="700">
                  <c:v>-0.97299999999999998</c:v>
                </c:pt>
                <c:pt idx="701">
                  <c:v>-0.86499999999999999</c:v>
                </c:pt>
                <c:pt idx="702">
                  <c:v>-1.5489999999999999</c:v>
                </c:pt>
                <c:pt idx="703">
                  <c:v>-0.80200000000000005</c:v>
                </c:pt>
                <c:pt idx="704">
                  <c:v>-0.78800000000000003</c:v>
                </c:pt>
                <c:pt idx="705">
                  <c:v>-0.57499999999999996</c:v>
                </c:pt>
                <c:pt idx="706">
                  <c:v>9.9000000000000005E-2</c:v>
                </c:pt>
                <c:pt idx="707">
                  <c:v>-0.114</c:v>
                </c:pt>
                <c:pt idx="708">
                  <c:v>-0.109</c:v>
                </c:pt>
                <c:pt idx="709">
                  <c:v>0.26300000000000001</c:v>
                </c:pt>
                <c:pt idx="710">
                  <c:v>-1.2949999999999999</c:v>
                </c:pt>
                <c:pt idx="711">
                  <c:v>-1.802</c:v>
                </c:pt>
                <c:pt idx="712">
                  <c:v>-1.0649999999999999</c:v>
                </c:pt>
                <c:pt idx="713">
                  <c:v>-1.153</c:v>
                </c:pt>
                <c:pt idx="714">
                  <c:v>0.14000000000000001</c:v>
                </c:pt>
                <c:pt idx="715">
                  <c:v>1.41</c:v>
                </c:pt>
                <c:pt idx="716">
                  <c:v>-1.367</c:v>
                </c:pt>
                <c:pt idx="717">
                  <c:v>-0.43</c:v>
                </c:pt>
                <c:pt idx="718">
                  <c:v>-0.29899999999999999</c:v>
                </c:pt>
                <c:pt idx="719">
                  <c:v>-1.3979999999999999</c:v>
                </c:pt>
                <c:pt idx="720">
                  <c:v>-2.0859999999999999</c:v>
                </c:pt>
                <c:pt idx="721">
                  <c:v>-1.0920000000000001</c:v>
                </c:pt>
                <c:pt idx="722">
                  <c:v>1.88</c:v>
                </c:pt>
                <c:pt idx="723">
                  <c:v>-1.3149999999999999</c:v>
                </c:pt>
                <c:pt idx="724">
                  <c:v>-1.631</c:v>
                </c:pt>
                <c:pt idx="725">
                  <c:v>-1.6180000000000001</c:v>
                </c:pt>
                <c:pt idx="726">
                  <c:v>-1.5649999999999999</c:v>
                </c:pt>
                <c:pt idx="727">
                  <c:v>1.704</c:v>
                </c:pt>
                <c:pt idx="728">
                  <c:v>-1.103</c:v>
                </c:pt>
                <c:pt idx="729">
                  <c:v>-0.74399999999999999</c:v>
                </c:pt>
                <c:pt idx="730">
                  <c:v>0.96499999999999997</c:v>
                </c:pt>
                <c:pt idx="731">
                  <c:v>2.3330000000000002</c:v>
                </c:pt>
                <c:pt idx="732">
                  <c:v>0.246</c:v>
                </c:pt>
                <c:pt idx="733">
                  <c:v>-0.996</c:v>
                </c:pt>
                <c:pt idx="734">
                  <c:v>-0.311</c:v>
                </c:pt>
                <c:pt idx="735">
                  <c:v>2.4039999999999999</c:v>
                </c:pt>
                <c:pt idx="736">
                  <c:v>0.184</c:v>
                </c:pt>
                <c:pt idx="737">
                  <c:v>-1.07</c:v>
                </c:pt>
                <c:pt idx="738">
                  <c:v>-1.2390000000000001</c:v>
                </c:pt>
                <c:pt idx="739">
                  <c:v>-0.21</c:v>
                </c:pt>
                <c:pt idx="740">
                  <c:v>-1.109</c:v>
                </c:pt>
                <c:pt idx="741">
                  <c:v>-0.41899999999999998</c:v>
                </c:pt>
                <c:pt idx="742">
                  <c:v>0.20599999999999999</c:v>
                </c:pt>
                <c:pt idx="743">
                  <c:v>-0.123</c:v>
                </c:pt>
                <c:pt idx="744">
                  <c:v>-1.4970000000000001</c:v>
                </c:pt>
                <c:pt idx="745">
                  <c:v>-0.14599999999999999</c:v>
                </c:pt>
                <c:pt idx="746">
                  <c:v>-1.379</c:v>
                </c:pt>
                <c:pt idx="747">
                  <c:v>-1.6120000000000001</c:v>
                </c:pt>
                <c:pt idx="748">
                  <c:v>0.20599999999999999</c:v>
                </c:pt>
                <c:pt idx="749">
                  <c:v>-1.498</c:v>
                </c:pt>
                <c:pt idx="750">
                  <c:v>-1.3480000000000001</c:v>
                </c:pt>
                <c:pt idx="751">
                  <c:v>-1.585</c:v>
                </c:pt>
                <c:pt idx="752">
                  <c:v>-1.462</c:v>
                </c:pt>
                <c:pt idx="753">
                  <c:v>-9.7000000000000003E-2</c:v>
                </c:pt>
                <c:pt idx="754">
                  <c:v>-1.28</c:v>
                </c:pt>
                <c:pt idx="755">
                  <c:v>-1.4179999999999999</c:v>
                </c:pt>
                <c:pt idx="756">
                  <c:v>2.6579999999999999</c:v>
                </c:pt>
                <c:pt idx="757">
                  <c:v>0.26100000000000001</c:v>
                </c:pt>
                <c:pt idx="758">
                  <c:v>7.0000000000000007E-2</c:v>
                </c:pt>
                <c:pt idx="759">
                  <c:v>-1.0780000000000001</c:v>
                </c:pt>
                <c:pt idx="760">
                  <c:v>1.212</c:v>
                </c:pt>
                <c:pt idx="761">
                  <c:v>-0.38200000000000001</c:v>
                </c:pt>
                <c:pt idx="762">
                  <c:v>-1.7929999999999999</c:v>
                </c:pt>
                <c:pt idx="763">
                  <c:v>-1.7030000000000001</c:v>
                </c:pt>
                <c:pt idx="764">
                  <c:v>-1.0629999999999999</c:v>
                </c:pt>
                <c:pt idx="765">
                  <c:v>-0.12</c:v>
                </c:pt>
                <c:pt idx="766">
                  <c:v>-1.657</c:v>
                </c:pt>
                <c:pt idx="767">
                  <c:v>-2.1999999999999999E-2</c:v>
                </c:pt>
                <c:pt idx="768">
                  <c:v>-1.262</c:v>
                </c:pt>
                <c:pt idx="769">
                  <c:v>-0.88700000000000001</c:v>
                </c:pt>
                <c:pt idx="770">
                  <c:v>5.8000000000000003E-2</c:v>
                </c:pt>
                <c:pt idx="771">
                  <c:v>-0.96899999999999997</c:v>
                </c:pt>
                <c:pt idx="772">
                  <c:v>-0.82799999999999996</c:v>
                </c:pt>
                <c:pt idx="773">
                  <c:v>-1.5880000000000001</c:v>
                </c:pt>
                <c:pt idx="774">
                  <c:v>-0.60499999999999998</c:v>
                </c:pt>
                <c:pt idx="775">
                  <c:v>-1.1879999999999999</c:v>
                </c:pt>
                <c:pt idx="776">
                  <c:v>-1.1759999999999999</c:v>
                </c:pt>
                <c:pt idx="777">
                  <c:v>1.4999999999999999E-2</c:v>
                </c:pt>
                <c:pt idx="778">
                  <c:v>-0.313</c:v>
                </c:pt>
                <c:pt idx="779">
                  <c:v>0.65500000000000003</c:v>
                </c:pt>
                <c:pt idx="780">
                  <c:v>-1.6</c:v>
                </c:pt>
                <c:pt idx="781">
                  <c:v>-1.157</c:v>
                </c:pt>
                <c:pt idx="782">
                  <c:v>7.1999999999999995E-2</c:v>
                </c:pt>
                <c:pt idx="783">
                  <c:v>-1.381</c:v>
                </c:pt>
                <c:pt idx="784">
                  <c:v>-0.75</c:v>
                </c:pt>
                <c:pt idx="785">
                  <c:v>-0.57099999999999995</c:v>
                </c:pt>
                <c:pt idx="786">
                  <c:v>0.70899999999999996</c:v>
                </c:pt>
                <c:pt idx="787">
                  <c:v>-2.093</c:v>
                </c:pt>
                <c:pt idx="788">
                  <c:v>-0.57699999999999996</c:v>
                </c:pt>
                <c:pt idx="789">
                  <c:v>-0.64400000000000002</c:v>
                </c:pt>
                <c:pt idx="790">
                  <c:v>-1.0669999999999999</c:v>
                </c:pt>
                <c:pt idx="791">
                  <c:v>-0.308</c:v>
                </c:pt>
                <c:pt idx="792">
                  <c:v>-0.52300000000000002</c:v>
                </c:pt>
                <c:pt idx="793">
                  <c:v>-0.17</c:v>
                </c:pt>
                <c:pt idx="794">
                  <c:v>-0.22</c:v>
                </c:pt>
                <c:pt idx="795">
                  <c:v>-1.181</c:v>
                </c:pt>
                <c:pt idx="796">
                  <c:v>-0.98599999999999999</c:v>
                </c:pt>
                <c:pt idx="797">
                  <c:v>0.441</c:v>
                </c:pt>
                <c:pt idx="798">
                  <c:v>-0.879</c:v>
                </c:pt>
                <c:pt idx="799">
                  <c:v>-1.8919999999999999</c:v>
                </c:pt>
                <c:pt idx="800">
                  <c:v>0.182</c:v>
                </c:pt>
                <c:pt idx="801">
                  <c:v>0.252</c:v>
                </c:pt>
                <c:pt idx="802">
                  <c:v>-6.0000000000000001E-3</c:v>
                </c:pt>
                <c:pt idx="803">
                  <c:v>0.158</c:v>
                </c:pt>
                <c:pt idx="804">
                  <c:v>0.42299999999999999</c:v>
                </c:pt>
                <c:pt idx="805">
                  <c:v>-1.377</c:v>
                </c:pt>
                <c:pt idx="806">
                  <c:v>-1.0940000000000001</c:v>
                </c:pt>
                <c:pt idx="807">
                  <c:v>-1.0469999999999999</c:v>
                </c:pt>
                <c:pt idx="808">
                  <c:v>-0.46300000000000002</c:v>
                </c:pt>
                <c:pt idx="809">
                  <c:v>-0.90700000000000003</c:v>
                </c:pt>
                <c:pt idx="810">
                  <c:v>-1.6839999999999999</c:v>
                </c:pt>
                <c:pt idx="811">
                  <c:v>-0.5</c:v>
                </c:pt>
                <c:pt idx="812">
                  <c:v>-0.71699999999999997</c:v>
                </c:pt>
                <c:pt idx="813">
                  <c:v>-0.69899999999999995</c:v>
                </c:pt>
                <c:pt idx="814">
                  <c:v>-1.2589999999999999</c:v>
                </c:pt>
                <c:pt idx="815">
                  <c:v>0.01</c:v>
                </c:pt>
                <c:pt idx="816">
                  <c:v>-1.429</c:v>
                </c:pt>
                <c:pt idx="817">
                  <c:v>-0.92600000000000005</c:v>
                </c:pt>
                <c:pt idx="818">
                  <c:v>-0.52300000000000002</c:v>
                </c:pt>
                <c:pt idx="819">
                  <c:v>-0.60199999999999998</c:v>
                </c:pt>
                <c:pt idx="820">
                  <c:v>0.55100000000000005</c:v>
                </c:pt>
                <c:pt idx="821">
                  <c:v>-0.85899999999999999</c:v>
                </c:pt>
                <c:pt idx="822">
                  <c:v>-1.48</c:v>
                </c:pt>
                <c:pt idx="823">
                  <c:v>-0.99299999999999999</c:v>
                </c:pt>
                <c:pt idx="824">
                  <c:v>-0.90900000000000003</c:v>
                </c:pt>
                <c:pt idx="825">
                  <c:v>-0.95599999999999996</c:v>
                </c:pt>
                <c:pt idx="826">
                  <c:v>-0.34599999999999997</c:v>
                </c:pt>
                <c:pt idx="827">
                  <c:v>1.9970000000000001</c:v>
                </c:pt>
                <c:pt idx="828">
                  <c:v>-0.52900000000000003</c:v>
                </c:pt>
                <c:pt idx="829">
                  <c:v>-0.76500000000000001</c:v>
                </c:pt>
                <c:pt idx="830">
                  <c:v>-0.54600000000000004</c:v>
                </c:pt>
                <c:pt idx="831">
                  <c:v>-0.52800000000000002</c:v>
                </c:pt>
                <c:pt idx="832">
                  <c:v>-1.1439999999999999</c:v>
                </c:pt>
                <c:pt idx="833">
                  <c:v>-1.613</c:v>
                </c:pt>
                <c:pt idx="834">
                  <c:v>0.48199999999999998</c:v>
                </c:pt>
                <c:pt idx="835">
                  <c:v>-1.008</c:v>
                </c:pt>
                <c:pt idx="836">
                  <c:v>-0.20499999999999999</c:v>
                </c:pt>
                <c:pt idx="837">
                  <c:v>-0.77400000000000002</c:v>
                </c:pt>
                <c:pt idx="838">
                  <c:v>-0.33300000000000002</c:v>
                </c:pt>
                <c:pt idx="839">
                  <c:v>0.505</c:v>
                </c:pt>
                <c:pt idx="840">
                  <c:v>-1.468</c:v>
                </c:pt>
                <c:pt idx="841">
                  <c:v>-1.5760000000000001</c:v>
                </c:pt>
                <c:pt idx="842">
                  <c:v>-0.66900000000000004</c:v>
                </c:pt>
                <c:pt idx="843">
                  <c:v>0.98099999999999998</c:v>
                </c:pt>
                <c:pt idx="844">
                  <c:v>-0.55500000000000005</c:v>
                </c:pt>
                <c:pt idx="845">
                  <c:v>-1.363</c:v>
                </c:pt>
                <c:pt idx="846">
                  <c:v>0.42699999999999999</c:v>
                </c:pt>
                <c:pt idx="847">
                  <c:v>0.123</c:v>
                </c:pt>
                <c:pt idx="848">
                  <c:v>-0.63500000000000001</c:v>
                </c:pt>
                <c:pt idx="849">
                  <c:v>0.53200000000000003</c:v>
                </c:pt>
                <c:pt idx="850">
                  <c:v>-0.42899999999999999</c:v>
                </c:pt>
                <c:pt idx="851">
                  <c:v>-3.5999999999999997E-2</c:v>
                </c:pt>
                <c:pt idx="852">
                  <c:v>-1.26</c:v>
                </c:pt>
                <c:pt idx="853">
                  <c:v>0.20699999999999999</c:v>
                </c:pt>
                <c:pt idx="854">
                  <c:v>-1.423</c:v>
                </c:pt>
                <c:pt idx="855">
                  <c:v>0.42799999999999999</c:v>
                </c:pt>
                <c:pt idx="856">
                  <c:v>1.119</c:v>
                </c:pt>
                <c:pt idx="857">
                  <c:v>-0.35799999999999998</c:v>
                </c:pt>
                <c:pt idx="858">
                  <c:v>-1.0660000000000001</c:v>
                </c:pt>
                <c:pt idx="859">
                  <c:v>-0.443</c:v>
                </c:pt>
                <c:pt idx="860">
                  <c:v>1.292</c:v>
                </c:pt>
                <c:pt idx="861">
                  <c:v>-0.752</c:v>
                </c:pt>
                <c:pt idx="862">
                  <c:v>-1.569</c:v>
                </c:pt>
                <c:pt idx="863">
                  <c:v>-0.67400000000000004</c:v>
                </c:pt>
                <c:pt idx="864">
                  <c:v>-0.377</c:v>
                </c:pt>
                <c:pt idx="865">
                  <c:v>-1.4359999999999999</c:v>
                </c:pt>
                <c:pt idx="866">
                  <c:v>-1.0640000000000001</c:v>
                </c:pt>
                <c:pt idx="867">
                  <c:v>-1.0109999999999999</c:v>
                </c:pt>
                <c:pt idx="868">
                  <c:v>-1.139</c:v>
                </c:pt>
                <c:pt idx="869">
                  <c:v>-0.98499999999999999</c:v>
                </c:pt>
                <c:pt idx="870">
                  <c:v>-1.272</c:v>
                </c:pt>
                <c:pt idx="871">
                  <c:v>-0.86299999999999999</c:v>
                </c:pt>
                <c:pt idx="872">
                  <c:v>-0.53200000000000003</c:v>
                </c:pt>
                <c:pt idx="873">
                  <c:v>-1.472</c:v>
                </c:pt>
                <c:pt idx="874">
                  <c:v>0.57699999999999996</c:v>
                </c:pt>
                <c:pt idx="875">
                  <c:v>-1.127</c:v>
                </c:pt>
                <c:pt idx="876">
                  <c:v>-1.139</c:v>
                </c:pt>
                <c:pt idx="877">
                  <c:v>-0.36099999999999999</c:v>
                </c:pt>
                <c:pt idx="878">
                  <c:v>-0.13100000000000001</c:v>
                </c:pt>
                <c:pt idx="879">
                  <c:v>-9.7000000000000003E-2</c:v>
                </c:pt>
                <c:pt idx="880">
                  <c:v>-0.376</c:v>
                </c:pt>
                <c:pt idx="881">
                  <c:v>-0.86599999999999999</c:v>
                </c:pt>
                <c:pt idx="882">
                  <c:v>-1.4930000000000001</c:v>
                </c:pt>
                <c:pt idx="883">
                  <c:v>-0.84499999999999997</c:v>
                </c:pt>
                <c:pt idx="884">
                  <c:v>-1.85</c:v>
                </c:pt>
                <c:pt idx="885">
                  <c:v>-1.5760000000000001</c:v>
                </c:pt>
                <c:pt idx="886">
                  <c:v>-0.223</c:v>
                </c:pt>
                <c:pt idx="887">
                  <c:v>-0.22600000000000001</c:v>
                </c:pt>
                <c:pt idx="888">
                  <c:v>-0.56699999999999995</c:v>
                </c:pt>
                <c:pt idx="889">
                  <c:v>-0.95</c:v>
                </c:pt>
                <c:pt idx="890">
                  <c:v>0.51100000000000001</c:v>
                </c:pt>
                <c:pt idx="891">
                  <c:v>-0.97399999999999998</c:v>
                </c:pt>
                <c:pt idx="892">
                  <c:v>-0.51</c:v>
                </c:pt>
                <c:pt idx="893">
                  <c:v>1.3680000000000001</c:v>
                </c:pt>
                <c:pt idx="894">
                  <c:v>-1.5069999999999999</c:v>
                </c:pt>
                <c:pt idx="895">
                  <c:v>-1.9910000000000001</c:v>
                </c:pt>
                <c:pt idx="896">
                  <c:v>-1.3979999999999999</c:v>
                </c:pt>
                <c:pt idx="897">
                  <c:v>-0.36899999999999999</c:v>
                </c:pt>
                <c:pt idx="898">
                  <c:v>-0.60399999999999998</c:v>
                </c:pt>
                <c:pt idx="899">
                  <c:v>0.55500000000000005</c:v>
                </c:pt>
                <c:pt idx="900">
                  <c:v>-0.29799999999999999</c:v>
                </c:pt>
                <c:pt idx="901">
                  <c:v>-0.68100000000000005</c:v>
                </c:pt>
                <c:pt idx="902">
                  <c:v>-1.1919999999999999</c:v>
                </c:pt>
                <c:pt idx="903">
                  <c:v>-1.1200000000000001</c:v>
                </c:pt>
                <c:pt idx="904">
                  <c:v>5.6000000000000001E-2</c:v>
                </c:pt>
                <c:pt idx="905">
                  <c:v>-0.54400000000000004</c:v>
                </c:pt>
                <c:pt idx="906">
                  <c:v>-0.49299999999999999</c:v>
                </c:pt>
                <c:pt idx="907">
                  <c:v>-0.112</c:v>
                </c:pt>
                <c:pt idx="908">
                  <c:v>-0.73199999999999998</c:v>
                </c:pt>
                <c:pt idx="909">
                  <c:v>-0.53700000000000003</c:v>
                </c:pt>
                <c:pt idx="910">
                  <c:v>-0.55200000000000005</c:v>
                </c:pt>
                <c:pt idx="911">
                  <c:v>-1.119</c:v>
                </c:pt>
                <c:pt idx="912">
                  <c:v>-0.71599999999999997</c:v>
                </c:pt>
                <c:pt idx="913">
                  <c:v>-1.222</c:v>
                </c:pt>
                <c:pt idx="914">
                  <c:v>-1.33</c:v>
                </c:pt>
                <c:pt idx="915">
                  <c:v>-0.55300000000000005</c:v>
                </c:pt>
                <c:pt idx="916">
                  <c:v>0.498</c:v>
                </c:pt>
                <c:pt idx="917">
                  <c:v>-1.4430000000000001</c:v>
                </c:pt>
                <c:pt idx="918">
                  <c:v>-0.90300000000000002</c:v>
                </c:pt>
                <c:pt idx="919">
                  <c:v>-0.20300000000000001</c:v>
                </c:pt>
                <c:pt idx="920">
                  <c:v>-0.77500000000000002</c:v>
                </c:pt>
                <c:pt idx="921">
                  <c:v>0.11799999999999999</c:v>
                </c:pt>
                <c:pt idx="922">
                  <c:v>-1.859</c:v>
                </c:pt>
                <c:pt idx="923">
                  <c:v>0.21099999999999999</c:v>
                </c:pt>
                <c:pt idx="924">
                  <c:v>1.8089999999999999</c:v>
                </c:pt>
                <c:pt idx="925">
                  <c:v>-1.3109999999999999</c:v>
                </c:pt>
                <c:pt idx="926">
                  <c:v>0.379</c:v>
                </c:pt>
                <c:pt idx="927">
                  <c:v>-1.232</c:v>
                </c:pt>
                <c:pt idx="928">
                  <c:v>-1.0720000000000001</c:v>
                </c:pt>
                <c:pt idx="929">
                  <c:v>0.40500000000000003</c:v>
                </c:pt>
                <c:pt idx="930">
                  <c:v>-0.46300000000000002</c:v>
                </c:pt>
                <c:pt idx="931">
                  <c:v>-0.56299999999999994</c:v>
                </c:pt>
                <c:pt idx="932">
                  <c:v>-0.34200000000000003</c:v>
                </c:pt>
                <c:pt idx="933">
                  <c:v>-0.56399999999999995</c:v>
                </c:pt>
                <c:pt idx="934">
                  <c:v>-0.80100000000000005</c:v>
                </c:pt>
                <c:pt idx="935">
                  <c:v>-0.94899999999999995</c:v>
                </c:pt>
                <c:pt idx="936">
                  <c:v>-1.069</c:v>
                </c:pt>
                <c:pt idx="937">
                  <c:v>1.2</c:v>
                </c:pt>
                <c:pt idx="938">
                  <c:v>0.5</c:v>
                </c:pt>
                <c:pt idx="939">
                  <c:v>1.431</c:v>
                </c:pt>
                <c:pt idx="940">
                  <c:v>0.115</c:v>
                </c:pt>
                <c:pt idx="941">
                  <c:v>0.89400000000000002</c:v>
                </c:pt>
                <c:pt idx="942">
                  <c:v>0.13100000000000001</c:v>
                </c:pt>
                <c:pt idx="943">
                  <c:v>0.20699999999999999</c:v>
                </c:pt>
                <c:pt idx="944">
                  <c:v>-1.429</c:v>
                </c:pt>
                <c:pt idx="945">
                  <c:v>-0.67800000000000005</c:v>
                </c:pt>
                <c:pt idx="946">
                  <c:v>-1.1459999999999999</c:v>
                </c:pt>
                <c:pt idx="947">
                  <c:v>-1.28</c:v>
                </c:pt>
                <c:pt idx="948">
                  <c:v>-1.248</c:v>
                </c:pt>
                <c:pt idx="949">
                  <c:v>-0.54600000000000004</c:v>
                </c:pt>
                <c:pt idx="950">
                  <c:v>-1.5780000000000001</c:v>
                </c:pt>
                <c:pt idx="951">
                  <c:v>-1.06</c:v>
                </c:pt>
                <c:pt idx="952">
                  <c:v>0.56299999999999994</c:v>
                </c:pt>
                <c:pt idx="953">
                  <c:v>-0.83399999999999996</c:v>
                </c:pt>
                <c:pt idx="954">
                  <c:v>-0.998</c:v>
                </c:pt>
                <c:pt idx="955">
                  <c:v>-4.4999999999999998E-2</c:v>
                </c:pt>
                <c:pt idx="956">
                  <c:v>0.156</c:v>
                </c:pt>
                <c:pt idx="957">
                  <c:v>-1.079</c:v>
                </c:pt>
                <c:pt idx="958">
                  <c:v>7.1999999999999995E-2</c:v>
                </c:pt>
                <c:pt idx="959">
                  <c:v>0.23</c:v>
                </c:pt>
                <c:pt idx="960">
                  <c:v>-1.26</c:v>
                </c:pt>
                <c:pt idx="961">
                  <c:v>0.81599999999999995</c:v>
                </c:pt>
                <c:pt idx="962">
                  <c:v>1.6E-2</c:v>
                </c:pt>
                <c:pt idx="963">
                  <c:v>-0.67400000000000004</c:v>
                </c:pt>
                <c:pt idx="964">
                  <c:v>-1.081</c:v>
                </c:pt>
                <c:pt idx="965">
                  <c:v>-0.55600000000000005</c:v>
                </c:pt>
                <c:pt idx="966">
                  <c:v>-1.1599999999999999</c:v>
                </c:pt>
                <c:pt idx="967">
                  <c:v>-2.8000000000000001E-2</c:v>
                </c:pt>
                <c:pt idx="968">
                  <c:v>-1.393</c:v>
                </c:pt>
                <c:pt idx="969">
                  <c:v>-1.75</c:v>
                </c:pt>
                <c:pt idx="970">
                  <c:v>-1.196</c:v>
                </c:pt>
                <c:pt idx="971">
                  <c:v>2.7E-2</c:v>
                </c:pt>
                <c:pt idx="972">
                  <c:v>-0.16400000000000001</c:v>
                </c:pt>
                <c:pt idx="973">
                  <c:v>-1.181</c:v>
                </c:pt>
                <c:pt idx="974">
                  <c:v>-0.71799999999999997</c:v>
                </c:pt>
                <c:pt idx="975">
                  <c:v>-1.056</c:v>
                </c:pt>
                <c:pt idx="976">
                  <c:v>-0.126</c:v>
                </c:pt>
                <c:pt idx="977">
                  <c:v>-0.9</c:v>
                </c:pt>
                <c:pt idx="978">
                  <c:v>-1.379</c:v>
                </c:pt>
                <c:pt idx="979">
                  <c:v>-0.99099999999999999</c:v>
                </c:pt>
                <c:pt idx="980">
                  <c:v>-0.81299999999999994</c:v>
                </c:pt>
                <c:pt idx="981">
                  <c:v>-1.0629999999999999</c:v>
                </c:pt>
                <c:pt idx="982">
                  <c:v>-0.45900000000000002</c:v>
                </c:pt>
                <c:pt idx="983">
                  <c:v>0.51100000000000001</c:v>
                </c:pt>
                <c:pt idx="984">
                  <c:v>-1.175</c:v>
                </c:pt>
                <c:pt idx="985">
                  <c:v>-0.222</c:v>
                </c:pt>
                <c:pt idx="986">
                  <c:v>-1.27</c:v>
                </c:pt>
                <c:pt idx="987">
                  <c:v>-0.65600000000000003</c:v>
                </c:pt>
                <c:pt idx="988">
                  <c:v>-2.1469999999999998</c:v>
                </c:pt>
                <c:pt idx="989">
                  <c:v>-0.94199999999999995</c:v>
                </c:pt>
                <c:pt idx="990">
                  <c:v>-1.385</c:v>
                </c:pt>
                <c:pt idx="991">
                  <c:v>-0.41099999999999998</c:v>
                </c:pt>
                <c:pt idx="992">
                  <c:v>-0.21</c:v>
                </c:pt>
                <c:pt idx="993">
                  <c:v>-0.28799999999999998</c:v>
                </c:pt>
                <c:pt idx="994">
                  <c:v>0.13600000000000001</c:v>
                </c:pt>
                <c:pt idx="995">
                  <c:v>0.52700000000000002</c:v>
                </c:pt>
                <c:pt idx="996">
                  <c:v>-0.79200000000000004</c:v>
                </c:pt>
                <c:pt idx="997">
                  <c:v>1.371</c:v>
                </c:pt>
                <c:pt idx="998">
                  <c:v>-0.34</c:v>
                </c:pt>
                <c:pt idx="999">
                  <c:v>-1.04</c:v>
                </c:pt>
                <c:pt idx="1000">
                  <c:v>-0.874</c:v>
                </c:pt>
                <c:pt idx="1001">
                  <c:v>1.0269999999999999</c:v>
                </c:pt>
                <c:pt idx="1002">
                  <c:v>-1.577</c:v>
                </c:pt>
                <c:pt idx="1003">
                  <c:v>-0.33300000000000002</c:v>
                </c:pt>
                <c:pt idx="1004">
                  <c:v>-1.36</c:v>
                </c:pt>
                <c:pt idx="1005">
                  <c:v>0.39</c:v>
                </c:pt>
                <c:pt idx="1006">
                  <c:v>-0.748</c:v>
                </c:pt>
                <c:pt idx="1007">
                  <c:v>-0.21</c:v>
                </c:pt>
                <c:pt idx="1008">
                  <c:v>-0.34799999999999998</c:v>
                </c:pt>
                <c:pt idx="1009">
                  <c:v>-1.018</c:v>
                </c:pt>
                <c:pt idx="1010">
                  <c:v>-0.95899999999999996</c:v>
                </c:pt>
                <c:pt idx="1011">
                  <c:v>-0.47699999999999998</c:v>
                </c:pt>
                <c:pt idx="1012">
                  <c:v>9.0999999999999998E-2</c:v>
                </c:pt>
                <c:pt idx="1013">
                  <c:v>1.988</c:v>
                </c:pt>
                <c:pt idx="1014">
                  <c:v>-0.749</c:v>
                </c:pt>
                <c:pt idx="1015">
                  <c:v>1.2E-2</c:v>
                </c:pt>
                <c:pt idx="1016">
                  <c:v>-1.4350000000000001</c:v>
                </c:pt>
                <c:pt idx="1017">
                  <c:v>-1.0580000000000001</c:v>
                </c:pt>
                <c:pt idx="1018">
                  <c:v>-0.69499999999999995</c:v>
                </c:pt>
                <c:pt idx="1019">
                  <c:v>-2</c:v>
                </c:pt>
                <c:pt idx="1020">
                  <c:v>-2.0739999999999998</c:v>
                </c:pt>
                <c:pt idx="1021">
                  <c:v>-1.2050000000000001</c:v>
                </c:pt>
                <c:pt idx="1022">
                  <c:v>-0.74399999999999999</c:v>
                </c:pt>
                <c:pt idx="1023">
                  <c:v>-1.393</c:v>
                </c:pt>
                <c:pt idx="1024">
                  <c:v>-1.1240000000000001</c:v>
                </c:pt>
                <c:pt idx="1025">
                  <c:v>-1.5009999999999999</c:v>
                </c:pt>
                <c:pt idx="1026">
                  <c:v>-0.505</c:v>
                </c:pt>
                <c:pt idx="1027">
                  <c:v>-0.29599999999999999</c:v>
                </c:pt>
                <c:pt idx="1028">
                  <c:v>-0.495</c:v>
                </c:pt>
                <c:pt idx="1029">
                  <c:v>-0.41199999999999998</c:v>
                </c:pt>
                <c:pt idx="1030">
                  <c:v>-0.76300000000000001</c:v>
                </c:pt>
                <c:pt idx="1031">
                  <c:v>-0.63300000000000001</c:v>
                </c:pt>
                <c:pt idx="1032">
                  <c:v>-0.98</c:v>
                </c:pt>
                <c:pt idx="1033">
                  <c:v>-0.188</c:v>
                </c:pt>
                <c:pt idx="1034">
                  <c:v>-1.6E-2</c:v>
                </c:pt>
                <c:pt idx="1035">
                  <c:v>0.69899999999999995</c:v>
                </c:pt>
                <c:pt idx="1036">
                  <c:v>0.53300000000000003</c:v>
                </c:pt>
                <c:pt idx="1037">
                  <c:v>0.74299999999999999</c:v>
                </c:pt>
                <c:pt idx="1038">
                  <c:v>0.255</c:v>
                </c:pt>
                <c:pt idx="1039">
                  <c:v>-0.49299999999999999</c:v>
                </c:pt>
                <c:pt idx="1040">
                  <c:v>-0.19500000000000001</c:v>
                </c:pt>
                <c:pt idx="1041">
                  <c:v>-1.6279999999999999</c:v>
                </c:pt>
                <c:pt idx="1042">
                  <c:v>0.29799999999999999</c:v>
                </c:pt>
                <c:pt idx="1043">
                  <c:v>-0.19900000000000001</c:v>
                </c:pt>
                <c:pt idx="1044">
                  <c:v>-0.19800000000000001</c:v>
                </c:pt>
                <c:pt idx="1045">
                  <c:v>-0.52100000000000002</c:v>
                </c:pt>
                <c:pt idx="1046">
                  <c:v>-0.28100000000000003</c:v>
                </c:pt>
                <c:pt idx="1047">
                  <c:v>-1.452</c:v>
                </c:pt>
                <c:pt idx="1048">
                  <c:v>5.5E-2</c:v>
                </c:pt>
                <c:pt idx="1049">
                  <c:v>0.65900000000000003</c:v>
                </c:pt>
                <c:pt idx="1050">
                  <c:v>1.1379999999999999</c:v>
                </c:pt>
                <c:pt idx="1051">
                  <c:v>-0.90300000000000002</c:v>
                </c:pt>
                <c:pt idx="1052">
                  <c:v>-1.4930000000000001</c:v>
                </c:pt>
                <c:pt idx="1053">
                  <c:v>-0.499</c:v>
                </c:pt>
                <c:pt idx="1054">
                  <c:v>-0.71</c:v>
                </c:pt>
                <c:pt idx="1055">
                  <c:v>-1.746</c:v>
                </c:pt>
                <c:pt idx="1056">
                  <c:v>-1.0189999999999999</c:v>
                </c:pt>
                <c:pt idx="1057">
                  <c:v>0.72499999999999998</c:v>
                </c:pt>
                <c:pt idx="1058">
                  <c:v>-0.35499999999999998</c:v>
                </c:pt>
                <c:pt idx="1059">
                  <c:v>-1.141</c:v>
                </c:pt>
                <c:pt idx="1060">
                  <c:v>-0.75900000000000001</c:v>
                </c:pt>
                <c:pt idx="1061">
                  <c:v>2.2130000000000001</c:v>
                </c:pt>
                <c:pt idx="1062">
                  <c:v>-1.34</c:v>
                </c:pt>
                <c:pt idx="1063">
                  <c:v>-7.1999999999999995E-2</c:v>
                </c:pt>
                <c:pt idx="1064">
                  <c:v>-0.114</c:v>
                </c:pt>
                <c:pt idx="1065">
                  <c:v>-1.6819999999999999</c:v>
                </c:pt>
                <c:pt idx="1066">
                  <c:v>1.5249999999999999</c:v>
                </c:pt>
                <c:pt idx="1067">
                  <c:v>-3.5000000000000003E-2</c:v>
                </c:pt>
                <c:pt idx="1068">
                  <c:v>-0.80700000000000005</c:v>
                </c:pt>
                <c:pt idx="1069">
                  <c:v>-0.58899999999999997</c:v>
                </c:pt>
                <c:pt idx="1070">
                  <c:v>-0.60499999999999998</c:v>
                </c:pt>
                <c:pt idx="1071">
                  <c:v>-0.22600000000000001</c:v>
                </c:pt>
                <c:pt idx="1072">
                  <c:v>-1.72</c:v>
                </c:pt>
                <c:pt idx="1073">
                  <c:v>-1.194</c:v>
                </c:pt>
                <c:pt idx="1074">
                  <c:v>-1.202</c:v>
                </c:pt>
                <c:pt idx="1075">
                  <c:v>-0.56000000000000005</c:v>
                </c:pt>
                <c:pt idx="1076">
                  <c:v>-1.6180000000000001</c:v>
                </c:pt>
                <c:pt idx="1077">
                  <c:v>-0.35599999999999998</c:v>
                </c:pt>
                <c:pt idx="1078">
                  <c:v>-1.472</c:v>
                </c:pt>
                <c:pt idx="1079">
                  <c:v>-1.05</c:v>
                </c:pt>
                <c:pt idx="1080">
                  <c:v>-0.748</c:v>
                </c:pt>
                <c:pt idx="1081">
                  <c:v>0.44800000000000001</c:v>
                </c:pt>
                <c:pt idx="1082">
                  <c:v>-1.127</c:v>
                </c:pt>
                <c:pt idx="1083">
                  <c:v>-1.3240000000000001</c:v>
                </c:pt>
                <c:pt idx="1084">
                  <c:v>-1.5129999999999999</c:v>
                </c:pt>
                <c:pt idx="1085">
                  <c:v>1.446</c:v>
                </c:pt>
                <c:pt idx="1086">
                  <c:v>-1.335</c:v>
                </c:pt>
                <c:pt idx="1087">
                  <c:v>-1.117</c:v>
                </c:pt>
                <c:pt idx="1088">
                  <c:v>-1.3859999999999999</c:v>
                </c:pt>
                <c:pt idx="1089">
                  <c:v>-1.3759999999999999</c:v>
                </c:pt>
                <c:pt idx="1090">
                  <c:v>-1.373</c:v>
                </c:pt>
                <c:pt idx="1091">
                  <c:v>-1.107</c:v>
                </c:pt>
                <c:pt idx="1092">
                  <c:v>-1.0449999999999999</c:v>
                </c:pt>
                <c:pt idx="1093">
                  <c:v>-0.2</c:v>
                </c:pt>
                <c:pt idx="1094">
                  <c:v>0.61199999999999999</c:v>
                </c:pt>
                <c:pt idx="1095">
                  <c:v>-0.71899999999999997</c:v>
                </c:pt>
                <c:pt idx="1096">
                  <c:v>-1.2729999999999999</c:v>
                </c:pt>
                <c:pt idx="1097">
                  <c:v>-0.28699999999999998</c:v>
                </c:pt>
                <c:pt idx="1098">
                  <c:v>2.0790000000000002</c:v>
                </c:pt>
                <c:pt idx="1099">
                  <c:v>-1.327</c:v>
                </c:pt>
                <c:pt idx="1100">
                  <c:v>-1.331</c:v>
                </c:pt>
                <c:pt idx="1101">
                  <c:v>-0.98399999999999999</c:v>
                </c:pt>
                <c:pt idx="1102">
                  <c:v>-1.629</c:v>
                </c:pt>
                <c:pt idx="1103">
                  <c:v>0.89900000000000002</c:v>
                </c:pt>
                <c:pt idx="1104">
                  <c:v>0.53200000000000003</c:v>
                </c:pt>
                <c:pt idx="1105">
                  <c:v>-0.47899999999999998</c:v>
                </c:pt>
                <c:pt idx="1106">
                  <c:v>0.93899999999999995</c:v>
                </c:pt>
                <c:pt idx="1107">
                  <c:v>-1.101</c:v>
                </c:pt>
                <c:pt idx="1108">
                  <c:v>4.0000000000000001E-3</c:v>
                </c:pt>
                <c:pt idx="1109">
                  <c:v>0.80700000000000005</c:v>
                </c:pt>
                <c:pt idx="1110">
                  <c:v>1.881</c:v>
                </c:pt>
                <c:pt idx="1111">
                  <c:v>-0.4</c:v>
                </c:pt>
                <c:pt idx="1112">
                  <c:v>-1.256</c:v>
                </c:pt>
                <c:pt idx="1113">
                  <c:v>-1.542</c:v>
                </c:pt>
                <c:pt idx="1114">
                  <c:v>-2.3820000000000001</c:v>
                </c:pt>
                <c:pt idx="1115">
                  <c:v>-1.7749999999999999</c:v>
                </c:pt>
                <c:pt idx="1116">
                  <c:v>-0.39400000000000002</c:v>
                </c:pt>
                <c:pt idx="1117">
                  <c:v>0.247</c:v>
                </c:pt>
                <c:pt idx="1118">
                  <c:v>3.4000000000000002E-2</c:v>
                </c:pt>
                <c:pt idx="1119">
                  <c:v>-1.484</c:v>
                </c:pt>
                <c:pt idx="1120">
                  <c:v>-0.4</c:v>
                </c:pt>
                <c:pt idx="1121">
                  <c:v>-1.3180000000000001</c:v>
                </c:pt>
                <c:pt idx="1122">
                  <c:v>-0.255</c:v>
                </c:pt>
                <c:pt idx="1123">
                  <c:v>-0.436</c:v>
                </c:pt>
                <c:pt idx="1124">
                  <c:v>-3.0000000000000001E-3</c:v>
                </c:pt>
                <c:pt idx="1125">
                  <c:v>-1.0369999999999999</c:v>
                </c:pt>
                <c:pt idx="1126">
                  <c:v>-1.661</c:v>
                </c:pt>
                <c:pt idx="1127">
                  <c:v>-0.92800000000000005</c:v>
                </c:pt>
                <c:pt idx="1128">
                  <c:v>-0.95299999999999996</c:v>
                </c:pt>
                <c:pt idx="1129">
                  <c:v>-1.732</c:v>
                </c:pt>
                <c:pt idx="1130">
                  <c:v>-0.38700000000000001</c:v>
                </c:pt>
                <c:pt idx="1131">
                  <c:v>-1.3420000000000001</c:v>
                </c:pt>
                <c:pt idx="1132">
                  <c:v>-0.222</c:v>
                </c:pt>
                <c:pt idx="1133">
                  <c:v>-0.69099999999999995</c:v>
                </c:pt>
                <c:pt idx="1134">
                  <c:v>-4.5999999999999999E-2</c:v>
                </c:pt>
                <c:pt idx="1135">
                  <c:v>1.3740000000000001</c:v>
                </c:pt>
                <c:pt idx="1136">
                  <c:v>-0.64400000000000002</c:v>
                </c:pt>
                <c:pt idx="1137">
                  <c:v>-0.16400000000000001</c:v>
                </c:pt>
                <c:pt idx="1138">
                  <c:v>-5.1999999999999998E-2</c:v>
                </c:pt>
                <c:pt idx="1139">
                  <c:v>-1.34</c:v>
                </c:pt>
                <c:pt idx="1140">
                  <c:v>-0.66600000000000004</c:v>
                </c:pt>
                <c:pt idx="1141">
                  <c:v>-0.754</c:v>
                </c:pt>
                <c:pt idx="1142">
                  <c:v>-0.376</c:v>
                </c:pt>
                <c:pt idx="1143">
                  <c:v>-0.33400000000000002</c:v>
                </c:pt>
                <c:pt idx="1144">
                  <c:v>-1.2210000000000001</c:v>
                </c:pt>
                <c:pt idx="1145">
                  <c:v>-1.129</c:v>
                </c:pt>
                <c:pt idx="1146">
                  <c:v>0.27300000000000002</c:v>
                </c:pt>
                <c:pt idx="1147">
                  <c:v>-1.248</c:v>
                </c:pt>
                <c:pt idx="1148">
                  <c:v>-1.4810000000000001</c:v>
                </c:pt>
                <c:pt idx="1149">
                  <c:v>-0.41199999999999998</c:v>
                </c:pt>
                <c:pt idx="1150">
                  <c:v>0.76400000000000001</c:v>
                </c:pt>
                <c:pt idx="1151">
                  <c:v>-0.55200000000000005</c:v>
                </c:pt>
                <c:pt idx="1152">
                  <c:v>0.39300000000000002</c:v>
                </c:pt>
                <c:pt idx="1153">
                  <c:v>0.59799999999999998</c:v>
                </c:pt>
                <c:pt idx="1154">
                  <c:v>0.54600000000000004</c:v>
                </c:pt>
                <c:pt idx="1155">
                  <c:v>-1.478</c:v>
                </c:pt>
                <c:pt idx="1156">
                  <c:v>0.14000000000000001</c:v>
                </c:pt>
                <c:pt idx="1157">
                  <c:v>0.745</c:v>
                </c:pt>
                <c:pt idx="1158">
                  <c:v>-0.80700000000000005</c:v>
                </c:pt>
                <c:pt idx="1159">
                  <c:v>-1.1819999999999999</c:v>
                </c:pt>
                <c:pt idx="1160">
                  <c:v>-0.622</c:v>
                </c:pt>
                <c:pt idx="1161">
                  <c:v>0.48199999999999998</c:v>
                </c:pt>
                <c:pt idx="1162">
                  <c:v>-0.82499999999999996</c:v>
                </c:pt>
                <c:pt idx="1163">
                  <c:v>0.23100000000000001</c:v>
                </c:pt>
                <c:pt idx="1164">
                  <c:v>-0.70599999999999996</c:v>
                </c:pt>
                <c:pt idx="1165">
                  <c:v>-1.659</c:v>
                </c:pt>
                <c:pt idx="1166">
                  <c:v>-8.3000000000000004E-2</c:v>
                </c:pt>
                <c:pt idx="1167">
                  <c:v>-1.4319999999999999</c:v>
                </c:pt>
                <c:pt idx="1168">
                  <c:v>-1.054</c:v>
                </c:pt>
                <c:pt idx="1169">
                  <c:v>-1.78</c:v>
                </c:pt>
                <c:pt idx="1170">
                  <c:v>0.45900000000000002</c:v>
                </c:pt>
                <c:pt idx="1171">
                  <c:v>-0.99099999999999999</c:v>
                </c:pt>
                <c:pt idx="1172">
                  <c:v>-0.88500000000000001</c:v>
                </c:pt>
                <c:pt idx="1173">
                  <c:v>-0.55900000000000005</c:v>
                </c:pt>
                <c:pt idx="1174">
                  <c:v>-0.57899999999999996</c:v>
                </c:pt>
                <c:pt idx="1175">
                  <c:v>-0.96099999999999997</c:v>
                </c:pt>
                <c:pt idx="1176">
                  <c:v>0.106</c:v>
                </c:pt>
                <c:pt idx="1177">
                  <c:v>-1.796</c:v>
                </c:pt>
                <c:pt idx="1178">
                  <c:v>0.42799999999999999</c:v>
                </c:pt>
                <c:pt idx="1179">
                  <c:v>-1.222</c:v>
                </c:pt>
                <c:pt idx="1180">
                  <c:v>-0.46300000000000002</c:v>
                </c:pt>
                <c:pt idx="1181">
                  <c:v>-1.08</c:v>
                </c:pt>
                <c:pt idx="1182">
                  <c:v>-0.86699999999999999</c:v>
                </c:pt>
                <c:pt idx="1183">
                  <c:v>1.982</c:v>
                </c:pt>
                <c:pt idx="1184">
                  <c:v>-2.218</c:v>
                </c:pt>
                <c:pt idx="1185">
                  <c:v>-0.11</c:v>
                </c:pt>
                <c:pt idx="1186">
                  <c:v>-0.318</c:v>
                </c:pt>
                <c:pt idx="1187">
                  <c:v>1.4079999999999999</c:v>
                </c:pt>
                <c:pt idx="1188">
                  <c:v>-1.151</c:v>
                </c:pt>
                <c:pt idx="1189">
                  <c:v>-1.3660000000000001</c:v>
                </c:pt>
                <c:pt idx="1190">
                  <c:v>-0.50800000000000001</c:v>
                </c:pt>
                <c:pt idx="1191">
                  <c:v>0.13800000000000001</c:v>
                </c:pt>
                <c:pt idx="1192">
                  <c:v>0.65900000000000003</c:v>
                </c:pt>
                <c:pt idx="1193">
                  <c:v>-0.7</c:v>
                </c:pt>
                <c:pt idx="1194">
                  <c:v>-8.4000000000000005E-2</c:v>
                </c:pt>
                <c:pt idx="1195">
                  <c:v>1.093</c:v>
                </c:pt>
                <c:pt idx="1196">
                  <c:v>1.0900000000000001</c:v>
                </c:pt>
                <c:pt idx="1197">
                  <c:v>-0.81799999999999995</c:v>
                </c:pt>
                <c:pt idx="1198">
                  <c:v>-0.998</c:v>
                </c:pt>
                <c:pt idx="1199">
                  <c:v>-0.21299999999999999</c:v>
                </c:pt>
                <c:pt idx="1200">
                  <c:v>-0.20399999999999999</c:v>
                </c:pt>
                <c:pt idx="1201">
                  <c:v>-0.61899999999999999</c:v>
                </c:pt>
                <c:pt idx="1202">
                  <c:v>-0.26900000000000002</c:v>
                </c:pt>
                <c:pt idx="1203">
                  <c:v>-1.2849999999999999</c:v>
                </c:pt>
                <c:pt idx="1204">
                  <c:v>5.8000000000000003E-2</c:v>
                </c:pt>
                <c:pt idx="1205">
                  <c:v>-1.5820000000000001</c:v>
                </c:pt>
                <c:pt idx="1206">
                  <c:v>-1.5660000000000001</c:v>
                </c:pt>
                <c:pt idx="1207">
                  <c:v>-0.504</c:v>
                </c:pt>
                <c:pt idx="1208">
                  <c:v>9.2999999999999999E-2</c:v>
                </c:pt>
                <c:pt idx="1209">
                  <c:v>-1.5069999999999999</c:v>
                </c:pt>
                <c:pt idx="1210">
                  <c:v>-0.70799999999999996</c:v>
                </c:pt>
                <c:pt idx="1211">
                  <c:v>0.82599999999999996</c:v>
                </c:pt>
                <c:pt idx="1212">
                  <c:v>-0.75</c:v>
                </c:pt>
                <c:pt idx="1213">
                  <c:v>-1.151</c:v>
                </c:pt>
                <c:pt idx="1214">
                  <c:v>0.17899999999999999</c:v>
                </c:pt>
                <c:pt idx="1215">
                  <c:v>-0.315</c:v>
                </c:pt>
                <c:pt idx="1216">
                  <c:v>0.30599999999999999</c:v>
                </c:pt>
                <c:pt idx="1217">
                  <c:v>-0.85499999999999998</c:v>
                </c:pt>
                <c:pt idx="1218">
                  <c:v>0.112</c:v>
                </c:pt>
                <c:pt idx="1219">
                  <c:v>6.6000000000000003E-2</c:v>
                </c:pt>
                <c:pt idx="1220">
                  <c:v>-1.591</c:v>
                </c:pt>
                <c:pt idx="1221">
                  <c:v>-1.1140000000000001</c:v>
                </c:pt>
                <c:pt idx="1222">
                  <c:v>-1.677</c:v>
                </c:pt>
                <c:pt idx="1223">
                  <c:v>-1.3109999999999999</c:v>
                </c:pt>
                <c:pt idx="1224">
                  <c:v>-0.77100000000000002</c:v>
                </c:pt>
                <c:pt idx="1225">
                  <c:v>1.5389999999999999</c:v>
                </c:pt>
                <c:pt idx="1226">
                  <c:v>1.111</c:v>
                </c:pt>
                <c:pt idx="1227">
                  <c:v>-9.2999999999999999E-2</c:v>
                </c:pt>
                <c:pt idx="1228">
                  <c:v>-1.22</c:v>
                </c:pt>
                <c:pt idx="1229">
                  <c:v>-1.528</c:v>
                </c:pt>
                <c:pt idx="1230">
                  <c:v>-1.6639999999999999</c:v>
                </c:pt>
                <c:pt idx="1231">
                  <c:v>-1.0880000000000001</c:v>
                </c:pt>
                <c:pt idx="1232">
                  <c:v>-0.27100000000000002</c:v>
                </c:pt>
                <c:pt idx="1233">
                  <c:v>-0.90500000000000003</c:v>
                </c:pt>
                <c:pt idx="1234">
                  <c:v>-0.63400000000000001</c:v>
                </c:pt>
                <c:pt idx="1235">
                  <c:v>-1.1599999999999999</c:v>
                </c:pt>
                <c:pt idx="1236">
                  <c:v>-1.1839999999999999</c:v>
                </c:pt>
                <c:pt idx="1237">
                  <c:v>-0.49399999999999999</c:v>
                </c:pt>
                <c:pt idx="1238">
                  <c:v>-0.53100000000000003</c:v>
                </c:pt>
                <c:pt idx="1239">
                  <c:v>-0.74</c:v>
                </c:pt>
                <c:pt idx="1240">
                  <c:v>-0.113</c:v>
                </c:pt>
                <c:pt idx="1241">
                  <c:v>1.4450000000000001</c:v>
                </c:pt>
                <c:pt idx="1242">
                  <c:v>-0.70199999999999996</c:v>
                </c:pt>
                <c:pt idx="1243">
                  <c:v>-0.79</c:v>
                </c:pt>
                <c:pt idx="1244">
                  <c:v>-1.26</c:v>
                </c:pt>
                <c:pt idx="1245">
                  <c:v>-0.31</c:v>
                </c:pt>
                <c:pt idx="1246">
                  <c:v>-0.70899999999999996</c:v>
                </c:pt>
                <c:pt idx="1247">
                  <c:v>1.8240000000000001</c:v>
                </c:pt>
                <c:pt idx="1248">
                  <c:v>-1.593</c:v>
                </c:pt>
                <c:pt idx="1249">
                  <c:v>-1.708</c:v>
                </c:pt>
                <c:pt idx="1250">
                  <c:v>-0.8</c:v>
                </c:pt>
                <c:pt idx="1251">
                  <c:v>-0.755</c:v>
                </c:pt>
                <c:pt idx="1252">
                  <c:v>-1.3049999999999999</c:v>
                </c:pt>
                <c:pt idx="1253">
                  <c:v>-1.2090000000000001</c:v>
                </c:pt>
                <c:pt idx="1254">
                  <c:v>-1.484</c:v>
                </c:pt>
                <c:pt idx="1255">
                  <c:v>-0.436</c:v>
                </c:pt>
                <c:pt idx="1256">
                  <c:v>-1.052</c:v>
                </c:pt>
                <c:pt idx="1257">
                  <c:v>-0.435</c:v>
                </c:pt>
                <c:pt idx="1258">
                  <c:v>1.234</c:v>
                </c:pt>
                <c:pt idx="1259">
                  <c:v>1.7000000000000001E-2</c:v>
                </c:pt>
                <c:pt idx="1260">
                  <c:v>0.14000000000000001</c:v>
                </c:pt>
                <c:pt idx="1261">
                  <c:v>0.124</c:v>
                </c:pt>
                <c:pt idx="1262">
                  <c:v>-1.1619999999999999</c:v>
                </c:pt>
                <c:pt idx="1263">
                  <c:v>-0.81399999999999995</c:v>
                </c:pt>
                <c:pt idx="1264">
                  <c:v>-1.4139999999999999</c:v>
                </c:pt>
                <c:pt idx="1265">
                  <c:v>-0.90600000000000003</c:v>
                </c:pt>
                <c:pt idx="1266">
                  <c:v>-0.95799999999999996</c:v>
                </c:pt>
                <c:pt idx="1267">
                  <c:v>-1.139</c:v>
                </c:pt>
                <c:pt idx="1268">
                  <c:v>-1.228</c:v>
                </c:pt>
                <c:pt idx="1269">
                  <c:v>-0.85299999999999998</c:v>
                </c:pt>
                <c:pt idx="1270">
                  <c:v>0</c:v>
                </c:pt>
                <c:pt idx="1271">
                  <c:v>-9.9000000000000005E-2</c:v>
                </c:pt>
                <c:pt idx="1272">
                  <c:v>1.4930000000000001</c:v>
                </c:pt>
                <c:pt idx="1273">
                  <c:v>-1.208</c:v>
                </c:pt>
                <c:pt idx="1274">
                  <c:v>0.20300000000000001</c:v>
                </c:pt>
                <c:pt idx="1275">
                  <c:v>-0.74399999999999999</c:v>
                </c:pt>
                <c:pt idx="1276">
                  <c:v>-1.151</c:v>
                </c:pt>
                <c:pt idx="1277">
                  <c:v>4.3999999999999997E-2</c:v>
                </c:pt>
                <c:pt idx="1278">
                  <c:v>-0.66700000000000004</c:v>
                </c:pt>
                <c:pt idx="1279">
                  <c:v>0.39400000000000002</c:v>
                </c:pt>
                <c:pt idx="1280">
                  <c:v>-1.673</c:v>
                </c:pt>
                <c:pt idx="1281">
                  <c:v>-0.96699999999999997</c:v>
                </c:pt>
                <c:pt idx="1282">
                  <c:v>-0.70499999999999996</c:v>
                </c:pt>
                <c:pt idx="1283">
                  <c:v>-6.0000000000000001E-3</c:v>
                </c:pt>
                <c:pt idx="1284">
                  <c:v>-1.147</c:v>
                </c:pt>
                <c:pt idx="1285">
                  <c:v>-0.309</c:v>
                </c:pt>
                <c:pt idx="1286">
                  <c:v>-0.34699999999999998</c:v>
                </c:pt>
                <c:pt idx="1287">
                  <c:v>-0.59099999999999997</c:v>
                </c:pt>
                <c:pt idx="1288">
                  <c:v>-1.347</c:v>
                </c:pt>
                <c:pt idx="1289">
                  <c:v>-1.1140000000000001</c:v>
                </c:pt>
                <c:pt idx="1290">
                  <c:v>-0.93600000000000005</c:v>
                </c:pt>
                <c:pt idx="1291">
                  <c:v>1.85</c:v>
                </c:pt>
                <c:pt idx="1292">
                  <c:v>1.0680000000000001</c:v>
                </c:pt>
                <c:pt idx="1293">
                  <c:v>1.0820000000000001</c:v>
                </c:pt>
                <c:pt idx="1294">
                  <c:v>-1.26</c:v>
                </c:pt>
                <c:pt idx="1295">
                  <c:v>1.895</c:v>
                </c:pt>
                <c:pt idx="1296">
                  <c:v>-1.2430000000000001</c:v>
                </c:pt>
                <c:pt idx="1297">
                  <c:v>-1.147</c:v>
                </c:pt>
                <c:pt idx="1298">
                  <c:v>-1.766</c:v>
                </c:pt>
                <c:pt idx="1299">
                  <c:v>-0.93600000000000005</c:v>
                </c:pt>
                <c:pt idx="1300">
                  <c:v>-1.0720000000000001</c:v>
                </c:pt>
                <c:pt idx="1301">
                  <c:v>-0.66200000000000003</c:v>
                </c:pt>
                <c:pt idx="1302">
                  <c:v>0.55300000000000005</c:v>
                </c:pt>
                <c:pt idx="1303">
                  <c:v>-2.0790000000000002</c:v>
                </c:pt>
                <c:pt idx="1304">
                  <c:v>1.728</c:v>
                </c:pt>
                <c:pt idx="1305">
                  <c:v>-1.0669999999999999</c:v>
                </c:pt>
                <c:pt idx="1306">
                  <c:v>-0.86599999999999999</c:v>
                </c:pt>
                <c:pt idx="1307">
                  <c:v>0.53400000000000003</c:v>
                </c:pt>
                <c:pt idx="1308">
                  <c:v>-0.91100000000000003</c:v>
                </c:pt>
                <c:pt idx="1309">
                  <c:v>-0.42699999999999999</c:v>
                </c:pt>
                <c:pt idx="1310">
                  <c:v>-0.60699999999999998</c:v>
                </c:pt>
                <c:pt idx="1311">
                  <c:v>0.23100000000000001</c:v>
                </c:pt>
                <c:pt idx="1312">
                  <c:v>1.1890000000000001</c:v>
                </c:pt>
                <c:pt idx="1313">
                  <c:v>-0.46300000000000002</c:v>
                </c:pt>
                <c:pt idx="1314">
                  <c:v>1.512</c:v>
                </c:pt>
                <c:pt idx="1315">
                  <c:v>-0.5</c:v>
                </c:pt>
                <c:pt idx="1316">
                  <c:v>-1.0660000000000001</c:v>
                </c:pt>
                <c:pt idx="1317">
                  <c:v>-0.376</c:v>
                </c:pt>
                <c:pt idx="1318">
                  <c:v>0.504</c:v>
                </c:pt>
                <c:pt idx="1319">
                  <c:v>0.82299999999999995</c:v>
                </c:pt>
                <c:pt idx="1320">
                  <c:v>-0.68300000000000005</c:v>
                </c:pt>
                <c:pt idx="1321">
                  <c:v>-1.5449999999999999</c:v>
                </c:pt>
                <c:pt idx="1322">
                  <c:v>-1.4219999999999999</c:v>
                </c:pt>
                <c:pt idx="1323">
                  <c:v>-0.187</c:v>
                </c:pt>
                <c:pt idx="1324">
                  <c:v>-1.353</c:v>
                </c:pt>
                <c:pt idx="1325">
                  <c:v>-1.054</c:v>
                </c:pt>
                <c:pt idx="1326">
                  <c:v>-0.90400000000000003</c:v>
                </c:pt>
                <c:pt idx="1327">
                  <c:v>-0.93400000000000005</c:v>
                </c:pt>
                <c:pt idx="1328">
                  <c:v>-1.514</c:v>
                </c:pt>
                <c:pt idx="1329">
                  <c:v>0.29299999999999998</c:v>
                </c:pt>
                <c:pt idx="1330">
                  <c:v>-0.1</c:v>
                </c:pt>
                <c:pt idx="1331">
                  <c:v>1.3660000000000001</c:v>
                </c:pt>
                <c:pt idx="1332">
                  <c:v>0.49099999999999999</c:v>
                </c:pt>
                <c:pt idx="1333">
                  <c:v>-0.20899999999999999</c:v>
                </c:pt>
                <c:pt idx="1334">
                  <c:v>-0.68100000000000005</c:v>
                </c:pt>
                <c:pt idx="1335">
                  <c:v>-0.24199999999999999</c:v>
                </c:pt>
                <c:pt idx="1336">
                  <c:v>-0.38100000000000001</c:v>
                </c:pt>
                <c:pt idx="1337">
                  <c:v>4.2999999999999997E-2</c:v>
                </c:pt>
                <c:pt idx="1338">
                  <c:v>1.036</c:v>
                </c:pt>
                <c:pt idx="1339">
                  <c:v>-0.97099999999999997</c:v>
                </c:pt>
                <c:pt idx="1340">
                  <c:v>-0.51500000000000001</c:v>
                </c:pt>
                <c:pt idx="1341">
                  <c:v>-0.30099999999999999</c:v>
                </c:pt>
                <c:pt idx="1342">
                  <c:v>1.421</c:v>
                </c:pt>
                <c:pt idx="1343">
                  <c:v>-0.34200000000000003</c:v>
                </c:pt>
                <c:pt idx="1344">
                  <c:v>-1.101</c:v>
                </c:pt>
                <c:pt idx="1345">
                  <c:v>-1.7749999999999999</c:v>
                </c:pt>
                <c:pt idx="1346">
                  <c:v>1.2E-2</c:v>
                </c:pt>
                <c:pt idx="1347">
                  <c:v>-0.96899999999999997</c:v>
                </c:pt>
                <c:pt idx="1348">
                  <c:v>0.78200000000000003</c:v>
                </c:pt>
                <c:pt idx="1349">
                  <c:v>-1.6080000000000001</c:v>
                </c:pt>
                <c:pt idx="1350">
                  <c:v>-0.89800000000000002</c:v>
                </c:pt>
                <c:pt idx="1351">
                  <c:v>-1.1359999999999999</c:v>
                </c:pt>
                <c:pt idx="1352">
                  <c:v>-0.437</c:v>
                </c:pt>
                <c:pt idx="1353">
                  <c:v>-1.2390000000000001</c:v>
                </c:pt>
                <c:pt idx="1354">
                  <c:v>-0.57799999999999996</c:v>
                </c:pt>
                <c:pt idx="1355">
                  <c:v>-0.622</c:v>
                </c:pt>
                <c:pt idx="1356">
                  <c:v>-1.244</c:v>
                </c:pt>
                <c:pt idx="1357">
                  <c:v>-0.156</c:v>
                </c:pt>
                <c:pt idx="1358">
                  <c:v>-0.33200000000000002</c:v>
                </c:pt>
                <c:pt idx="1359">
                  <c:v>-1.5760000000000001</c:v>
                </c:pt>
                <c:pt idx="1360">
                  <c:v>-0.44</c:v>
                </c:pt>
                <c:pt idx="1361">
                  <c:v>0.67300000000000004</c:v>
                </c:pt>
                <c:pt idx="1362">
                  <c:v>-0.94799999999999995</c:v>
                </c:pt>
                <c:pt idx="1363">
                  <c:v>-0.91500000000000004</c:v>
                </c:pt>
                <c:pt idx="1364">
                  <c:v>0.04</c:v>
                </c:pt>
                <c:pt idx="1365">
                  <c:v>-1.3759999999999999</c:v>
                </c:pt>
                <c:pt idx="1366">
                  <c:v>-0.29599999999999999</c:v>
                </c:pt>
                <c:pt idx="1367">
                  <c:v>0.44400000000000001</c:v>
                </c:pt>
                <c:pt idx="1368">
                  <c:v>0.17799999999999999</c:v>
                </c:pt>
                <c:pt idx="1369">
                  <c:v>-0.98299999999999998</c:v>
                </c:pt>
                <c:pt idx="1370">
                  <c:v>-1.548</c:v>
                </c:pt>
                <c:pt idx="1371">
                  <c:v>-0.81299999999999994</c:v>
                </c:pt>
                <c:pt idx="1372">
                  <c:v>-1.8939999999999999</c:v>
                </c:pt>
                <c:pt idx="1373">
                  <c:v>-0.21099999999999999</c:v>
                </c:pt>
                <c:pt idx="1374">
                  <c:v>-1.4430000000000001</c:v>
                </c:pt>
                <c:pt idx="1375">
                  <c:v>-0.64400000000000002</c:v>
                </c:pt>
                <c:pt idx="1376">
                  <c:v>-0.70299999999999996</c:v>
                </c:pt>
                <c:pt idx="1377">
                  <c:v>-0.875</c:v>
                </c:pt>
                <c:pt idx="1378">
                  <c:v>-1.258</c:v>
                </c:pt>
                <c:pt idx="1379">
                  <c:v>-0.61299999999999999</c:v>
                </c:pt>
                <c:pt idx="1380">
                  <c:v>-1.3120000000000001</c:v>
                </c:pt>
                <c:pt idx="1381">
                  <c:v>-0.38700000000000001</c:v>
                </c:pt>
                <c:pt idx="1382">
                  <c:v>-0.86799999999999999</c:v>
                </c:pt>
                <c:pt idx="1383">
                  <c:v>-0.18</c:v>
                </c:pt>
                <c:pt idx="1384">
                  <c:v>-0.55300000000000005</c:v>
                </c:pt>
                <c:pt idx="1385">
                  <c:v>-5.0999999999999997E-2</c:v>
                </c:pt>
                <c:pt idx="1386">
                  <c:v>0.42799999999999999</c:v>
                </c:pt>
                <c:pt idx="1387">
                  <c:v>0.82</c:v>
                </c:pt>
                <c:pt idx="1388">
                  <c:v>-1.524</c:v>
                </c:pt>
                <c:pt idx="1389">
                  <c:v>-1.296</c:v>
                </c:pt>
                <c:pt idx="1390">
                  <c:v>-1.2589999999999999</c:v>
                </c:pt>
                <c:pt idx="1391">
                  <c:v>-0.70499999999999996</c:v>
                </c:pt>
                <c:pt idx="1392">
                  <c:v>1.0449999999999999</c:v>
                </c:pt>
                <c:pt idx="1393">
                  <c:v>-0.74099999999999999</c:v>
                </c:pt>
                <c:pt idx="1394">
                  <c:v>-0.64500000000000002</c:v>
                </c:pt>
                <c:pt idx="1395">
                  <c:v>0.66100000000000003</c:v>
                </c:pt>
                <c:pt idx="1396">
                  <c:v>-1.4039999999999999</c:v>
                </c:pt>
                <c:pt idx="1397">
                  <c:v>1.2430000000000001</c:v>
                </c:pt>
                <c:pt idx="1398">
                  <c:v>-0.46400000000000002</c:v>
                </c:pt>
                <c:pt idx="1399">
                  <c:v>-1.62</c:v>
                </c:pt>
                <c:pt idx="1400">
                  <c:v>-1.9870000000000001</c:v>
                </c:pt>
                <c:pt idx="1401">
                  <c:v>-1.17</c:v>
                </c:pt>
                <c:pt idx="1402">
                  <c:v>-1.3029999999999999</c:v>
                </c:pt>
                <c:pt idx="1403">
                  <c:v>-1.335</c:v>
                </c:pt>
                <c:pt idx="1404">
                  <c:v>-1.2529999999999999</c:v>
                </c:pt>
                <c:pt idx="1405">
                  <c:v>0.69899999999999995</c:v>
                </c:pt>
                <c:pt idx="1406">
                  <c:v>0.26800000000000002</c:v>
                </c:pt>
                <c:pt idx="1407">
                  <c:v>-1.145</c:v>
                </c:pt>
                <c:pt idx="1408">
                  <c:v>-1.3819999999999999</c:v>
                </c:pt>
                <c:pt idx="1409">
                  <c:v>-0.61199999999999999</c:v>
                </c:pt>
                <c:pt idx="1410">
                  <c:v>-1.0960000000000001</c:v>
                </c:pt>
                <c:pt idx="1411">
                  <c:v>-0.96199999999999997</c:v>
                </c:pt>
                <c:pt idx="1412">
                  <c:v>-0.05</c:v>
                </c:pt>
                <c:pt idx="1413">
                  <c:v>-0.56000000000000005</c:v>
                </c:pt>
                <c:pt idx="1414">
                  <c:v>-1.4350000000000001</c:v>
                </c:pt>
                <c:pt idx="1415">
                  <c:v>-1.052</c:v>
                </c:pt>
                <c:pt idx="1416">
                  <c:v>-8.6999999999999994E-2</c:v>
                </c:pt>
                <c:pt idx="1417">
                  <c:v>-0.85399999999999998</c:v>
                </c:pt>
                <c:pt idx="1418">
                  <c:v>-0.249</c:v>
                </c:pt>
                <c:pt idx="1419">
                  <c:v>-1.7849999999999999</c:v>
                </c:pt>
                <c:pt idx="1420">
                  <c:v>-0.59699999999999998</c:v>
                </c:pt>
                <c:pt idx="1421">
                  <c:v>-1.413</c:v>
                </c:pt>
                <c:pt idx="1422">
                  <c:v>-0.44900000000000001</c:v>
                </c:pt>
                <c:pt idx="1423">
                  <c:v>1.2999999999999999E-2</c:v>
                </c:pt>
                <c:pt idx="1424">
                  <c:v>-2.1999999999999999E-2</c:v>
                </c:pt>
                <c:pt idx="1425">
                  <c:v>-1.5580000000000001</c:v>
                </c:pt>
                <c:pt idx="1426">
                  <c:v>-1.298</c:v>
                </c:pt>
                <c:pt idx="1427">
                  <c:v>-0.25800000000000001</c:v>
                </c:pt>
                <c:pt idx="1428">
                  <c:v>-1.3180000000000001</c:v>
                </c:pt>
                <c:pt idx="1429">
                  <c:v>1.962</c:v>
                </c:pt>
                <c:pt idx="1430">
                  <c:v>-1.3180000000000001</c:v>
                </c:pt>
                <c:pt idx="1431">
                  <c:v>-0.40699999999999997</c:v>
                </c:pt>
                <c:pt idx="1432">
                  <c:v>-1.35</c:v>
                </c:pt>
                <c:pt idx="1433">
                  <c:v>-0.71899999999999997</c:v>
                </c:pt>
                <c:pt idx="1434">
                  <c:v>-1.127</c:v>
                </c:pt>
                <c:pt idx="1435">
                  <c:v>0.53600000000000003</c:v>
                </c:pt>
                <c:pt idx="1436">
                  <c:v>-1.5109999999999999</c:v>
                </c:pt>
                <c:pt idx="1437">
                  <c:v>-1.0640000000000001</c:v>
                </c:pt>
                <c:pt idx="1438">
                  <c:v>0.96</c:v>
                </c:pt>
                <c:pt idx="1439">
                  <c:v>-1.6220000000000001</c:v>
                </c:pt>
                <c:pt idx="1440">
                  <c:v>-0.58299999999999996</c:v>
                </c:pt>
                <c:pt idx="1441">
                  <c:v>-0.159</c:v>
                </c:pt>
                <c:pt idx="1442">
                  <c:v>0.59199999999999997</c:v>
                </c:pt>
                <c:pt idx="1443">
                  <c:v>-0.65400000000000003</c:v>
                </c:pt>
                <c:pt idx="1444">
                  <c:v>-1.111</c:v>
                </c:pt>
                <c:pt idx="1445">
                  <c:v>1.3460000000000001</c:v>
                </c:pt>
                <c:pt idx="1446">
                  <c:v>-1.58</c:v>
                </c:pt>
                <c:pt idx="1447">
                  <c:v>-0.44900000000000001</c:v>
                </c:pt>
                <c:pt idx="1448">
                  <c:v>-0.82699999999999996</c:v>
                </c:pt>
                <c:pt idx="1449">
                  <c:v>2.0670000000000002</c:v>
                </c:pt>
                <c:pt idx="1450">
                  <c:v>-0.71299999999999997</c:v>
                </c:pt>
                <c:pt idx="1451">
                  <c:v>0.83299999999999996</c:v>
                </c:pt>
                <c:pt idx="1452">
                  <c:v>-0.53500000000000003</c:v>
                </c:pt>
                <c:pt idx="1453">
                  <c:v>2E-3</c:v>
                </c:pt>
                <c:pt idx="1454">
                  <c:v>-2.2200000000000002</c:v>
                </c:pt>
                <c:pt idx="1455">
                  <c:v>-1.2969999999999999</c:v>
                </c:pt>
                <c:pt idx="1456">
                  <c:v>-1.772</c:v>
                </c:pt>
                <c:pt idx="1457">
                  <c:v>-0.01</c:v>
                </c:pt>
                <c:pt idx="1458">
                  <c:v>0.251</c:v>
                </c:pt>
                <c:pt idx="1459">
                  <c:v>-1.1319999999999999</c:v>
                </c:pt>
                <c:pt idx="1460">
                  <c:v>0.221</c:v>
                </c:pt>
                <c:pt idx="1461">
                  <c:v>-1.298</c:v>
                </c:pt>
                <c:pt idx="1462">
                  <c:v>-0.68799999999999994</c:v>
                </c:pt>
                <c:pt idx="1463">
                  <c:v>-1.1579999999999999</c:v>
                </c:pt>
                <c:pt idx="1464">
                  <c:v>-2.0430000000000001</c:v>
                </c:pt>
                <c:pt idx="1465">
                  <c:v>0.65800000000000003</c:v>
                </c:pt>
                <c:pt idx="1466">
                  <c:v>1.746</c:v>
                </c:pt>
                <c:pt idx="1467">
                  <c:v>-1.6739999999999999</c:v>
                </c:pt>
                <c:pt idx="1468">
                  <c:v>-1.9490000000000001</c:v>
                </c:pt>
                <c:pt idx="1469">
                  <c:v>-0.63300000000000001</c:v>
                </c:pt>
                <c:pt idx="1470">
                  <c:v>-0.63100000000000001</c:v>
                </c:pt>
                <c:pt idx="1471">
                  <c:v>-0.56399999999999995</c:v>
                </c:pt>
                <c:pt idx="1472">
                  <c:v>-1.254</c:v>
                </c:pt>
                <c:pt idx="1473">
                  <c:v>-0.70899999999999996</c:v>
                </c:pt>
                <c:pt idx="1474">
                  <c:v>-0.56000000000000005</c:v>
                </c:pt>
                <c:pt idx="1475">
                  <c:v>-0.72499999999999998</c:v>
                </c:pt>
                <c:pt idx="1476">
                  <c:v>-1.0449999999999999</c:v>
                </c:pt>
                <c:pt idx="1477">
                  <c:v>-1.1579999999999999</c:v>
                </c:pt>
                <c:pt idx="1478">
                  <c:v>-0.81599999999999995</c:v>
                </c:pt>
                <c:pt idx="1479">
                  <c:v>0.08</c:v>
                </c:pt>
                <c:pt idx="1480">
                  <c:v>-0.44800000000000001</c:v>
                </c:pt>
                <c:pt idx="1481">
                  <c:v>-0.65100000000000002</c:v>
                </c:pt>
                <c:pt idx="1482">
                  <c:v>-1.5629999999999999</c:v>
                </c:pt>
                <c:pt idx="1483">
                  <c:v>-0.52300000000000002</c:v>
                </c:pt>
                <c:pt idx="1484">
                  <c:v>-0.52900000000000003</c:v>
                </c:pt>
                <c:pt idx="1485">
                  <c:v>-0.83</c:v>
                </c:pt>
                <c:pt idx="1486">
                  <c:v>-1.3480000000000001</c:v>
                </c:pt>
                <c:pt idx="1487">
                  <c:v>-0.33300000000000002</c:v>
                </c:pt>
                <c:pt idx="1488">
                  <c:v>-0.82599999999999996</c:v>
                </c:pt>
                <c:pt idx="1489">
                  <c:v>-0.371</c:v>
                </c:pt>
                <c:pt idx="1490">
                  <c:v>-0.56699999999999995</c:v>
                </c:pt>
                <c:pt idx="1491">
                  <c:v>3.5000000000000003E-2</c:v>
                </c:pt>
                <c:pt idx="1492">
                  <c:v>-1.143</c:v>
                </c:pt>
                <c:pt idx="1493">
                  <c:v>-1.4390000000000001</c:v>
                </c:pt>
                <c:pt idx="1494">
                  <c:v>-1.333</c:v>
                </c:pt>
                <c:pt idx="1495">
                  <c:v>-0.59199999999999997</c:v>
                </c:pt>
                <c:pt idx="1496">
                  <c:v>0.61799999999999999</c:v>
                </c:pt>
                <c:pt idx="1497">
                  <c:v>0.157</c:v>
                </c:pt>
                <c:pt idx="1498">
                  <c:v>-0.35899999999999999</c:v>
                </c:pt>
                <c:pt idx="1499">
                  <c:v>-1.2430000000000001</c:v>
                </c:pt>
                <c:pt idx="1500">
                  <c:v>0.70799999999999996</c:v>
                </c:pt>
                <c:pt idx="1501">
                  <c:v>-1.23</c:v>
                </c:pt>
                <c:pt idx="1502">
                  <c:v>-0.60899999999999999</c:v>
                </c:pt>
                <c:pt idx="1503">
                  <c:v>-0.70399999999999996</c:v>
                </c:pt>
                <c:pt idx="1504">
                  <c:v>-0.68</c:v>
                </c:pt>
                <c:pt idx="1505">
                  <c:v>-1.36</c:v>
                </c:pt>
                <c:pt idx="1506">
                  <c:v>-0.27</c:v>
                </c:pt>
                <c:pt idx="1507">
                  <c:v>0.40100000000000002</c:v>
                </c:pt>
                <c:pt idx="1508">
                  <c:v>-0.42299999999999999</c:v>
                </c:pt>
                <c:pt idx="1509">
                  <c:v>-0.56399999999999995</c:v>
                </c:pt>
                <c:pt idx="1510">
                  <c:v>-1.036</c:v>
                </c:pt>
                <c:pt idx="1511">
                  <c:v>-0.112</c:v>
                </c:pt>
                <c:pt idx="1512">
                  <c:v>-0.51600000000000001</c:v>
                </c:pt>
                <c:pt idx="1513">
                  <c:v>-0.98</c:v>
                </c:pt>
                <c:pt idx="1514">
                  <c:v>-8.9999999999999993E-3</c:v>
                </c:pt>
                <c:pt idx="1515">
                  <c:v>-1.5640000000000001</c:v>
                </c:pt>
                <c:pt idx="1516">
                  <c:v>-0.90500000000000003</c:v>
                </c:pt>
                <c:pt idx="1517">
                  <c:v>0.44400000000000001</c:v>
                </c:pt>
                <c:pt idx="1518">
                  <c:v>0.67800000000000005</c:v>
                </c:pt>
                <c:pt idx="1519">
                  <c:v>-0.55100000000000005</c:v>
                </c:pt>
                <c:pt idx="1520">
                  <c:v>0.45800000000000002</c:v>
                </c:pt>
                <c:pt idx="1521">
                  <c:v>-1.036</c:v>
                </c:pt>
                <c:pt idx="1522">
                  <c:v>1.349</c:v>
                </c:pt>
                <c:pt idx="1523">
                  <c:v>-1.282</c:v>
                </c:pt>
                <c:pt idx="1524">
                  <c:v>-0.44500000000000001</c:v>
                </c:pt>
                <c:pt idx="1525">
                  <c:v>-0.9</c:v>
                </c:pt>
                <c:pt idx="1526">
                  <c:v>-0.60899999999999999</c:v>
                </c:pt>
                <c:pt idx="1527">
                  <c:v>0.29599999999999999</c:v>
                </c:pt>
                <c:pt idx="1528">
                  <c:v>0.51100000000000001</c:v>
                </c:pt>
                <c:pt idx="1529">
                  <c:v>-1.248</c:v>
                </c:pt>
                <c:pt idx="1530">
                  <c:v>-1.2070000000000001</c:v>
                </c:pt>
                <c:pt idx="1531">
                  <c:v>-1.484</c:v>
                </c:pt>
                <c:pt idx="1532">
                  <c:v>0.59099999999999997</c:v>
                </c:pt>
                <c:pt idx="1533">
                  <c:v>-0.28599999999999998</c:v>
                </c:pt>
                <c:pt idx="1534">
                  <c:v>-0.27900000000000003</c:v>
                </c:pt>
                <c:pt idx="1535">
                  <c:v>-0.75600000000000001</c:v>
                </c:pt>
                <c:pt idx="1536">
                  <c:v>1.4470000000000001</c:v>
                </c:pt>
                <c:pt idx="1537">
                  <c:v>-0.55800000000000005</c:v>
                </c:pt>
                <c:pt idx="1538">
                  <c:v>0.66900000000000004</c:v>
                </c:pt>
                <c:pt idx="1539">
                  <c:v>0.20499999999999999</c:v>
                </c:pt>
                <c:pt idx="1540">
                  <c:v>-0.82899999999999996</c:v>
                </c:pt>
                <c:pt idx="1541">
                  <c:v>-0.65300000000000002</c:v>
                </c:pt>
                <c:pt idx="1542">
                  <c:v>-0.78</c:v>
                </c:pt>
                <c:pt idx="1543">
                  <c:v>-1.8879999999999999</c:v>
                </c:pt>
                <c:pt idx="1544">
                  <c:v>-0.245</c:v>
                </c:pt>
                <c:pt idx="1545">
                  <c:v>-1.234</c:v>
                </c:pt>
                <c:pt idx="1546">
                  <c:v>-0.33300000000000002</c:v>
                </c:pt>
                <c:pt idx="1547">
                  <c:v>0.108</c:v>
                </c:pt>
                <c:pt idx="1548">
                  <c:v>0.48499999999999999</c:v>
                </c:pt>
                <c:pt idx="1549">
                  <c:v>-0.35099999999999998</c:v>
                </c:pt>
                <c:pt idx="1550">
                  <c:v>-0.42599999999999999</c:v>
                </c:pt>
                <c:pt idx="1551">
                  <c:v>-1.4650000000000001</c:v>
                </c:pt>
                <c:pt idx="1552">
                  <c:v>2.3690000000000002</c:v>
                </c:pt>
                <c:pt idx="1553">
                  <c:v>-1.2370000000000001</c:v>
                </c:pt>
                <c:pt idx="1554">
                  <c:v>-0.86699999999999999</c:v>
                </c:pt>
                <c:pt idx="1555">
                  <c:v>0.157</c:v>
                </c:pt>
                <c:pt idx="1556">
                  <c:v>-0.30499999999999999</c:v>
                </c:pt>
                <c:pt idx="1557">
                  <c:v>-1.026</c:v>
                </c:pt>
                <c:pt idx="1558">
                  <c:v>-0.44</c:v>
                </c:pt>
                <c:pt idx="1559">
                  <c:v>-1.3680000000000001</c:v>
                </c:pt>
                <c:pt idx="1560">
                  <c:v>6.0999999999999999E-2</c:v>
                </c:pt>
                <c:pt idx="1561">
                  <c:v>1.0629999999999999</c:v>
                </c:pt>
                <c:pt idx="1562">
                  <c:v>-1.2090000000000001</c:v>
                </c:pt>
                <c:pt idx="1563">
                  <c:v>-1.22</c:v>
                </c:pt>
                <c:pt idx="1564">
                  <c:v>-0.68200000000000005</c:v>
                </c:pt>
                <c:pt idx="1565">
                  <c:v>-1.204</c:v>
                </c:pt>
                <c:pt idx="1566">
                  <c:v>-1.143</c:v>
                </c:pt>
                <c:pt idx="1567">
                  <c:v>-1.2629999999999999</c:v>
                </c:pt>
                <c:pt idx="1568">
                  <c:v>0.22600000000000001</c:v>
                </c:pt>
                <c:pt idx="1569">
                  <c:v>-0.16500000000000001</c:v>
                </c:pt>
                <c:pt idx="1570">
                  <c:v>-1.03</c:v>
                </c:pt>
                <c:pt idx="1571">
                  <c:v>-1.585</c:v>
                </c:pt>
                <c:pt idx="1572">
                  <c:v>-1.0880000000000001</c:v>
                </c:pt>
                <c:pt idx="1573">
                  <c:v>-1.2689999999999999</c:v>
                </c:pt>
                <c:pt idx="1574">
                  <c:v>-1.5309999999999999</c:v>
                </c:pt>
                <c:pt idx="1575">
                  <c:v>-0.53600000000000003</c:v>
                </c:pt>
                <c:pt idx="1576">
                  <c:v>-1.1379999999999999</c:v>
                </c:pt>
                <c:pt idx="1577">
                  <c:v>-1.2190000000000001</c:v>
                </c:pt>
                <c:pt idx="1578">
                  <c:v>1.1020000000000001</c:v>
                </c:pt>
                <c:pt idx="1579">
                  <c:v>-1.091</c:v>
                </c:pt>
                <c:pt idx="1580">
                  <c:v>-0.46700000000000003</c:v>
                </c:pt>
                <c:pt idx="1581">
                  <c:v>-1.0589999999999999</c:v>
                </c:pt>
                <c:pt idx="1582">
                  <c:v>0.59</c:v>
                </c:pt>
                <c:pt idx="1583">
                  <c:v>-1.2999999999999999E-2</c:v>
                </c:pt>
                <c:pt idx="1584">
                  <c:v>-0.38400000000000001</c:v>
                </c:pt>
                <c:pt idx="1585">
                  <c:v>-1.5269999999999999</c:v>
                </c:pt>
                <c:pt idx="1586">
                  <c:v>-1.0109999999999999</c:v>
                </c:pt>
                <c:pt idx="1587">
                  <c:v>-1.5289999999999999</c:v>
                </c:pt>
                <c:pt idx="1588">
                  <c:v>0.39800000000000002</c:v>
                </c:pt>
                <c:pt idx="1589">
                  <c:v>-0.65700000000000003</c:v>
                </c:pt>
                <c:pt idx="1590">
                  <c:v>0.60699999999999998</c:v>
                </c:pt>
                <c:pt idx="1591">
                  <c:v>0.71599999999999997</c:v>
                </c:pt>
                <c:pt idx="1592">
                  <c:v>-0.378</c:v>
                </c:pt>
                <c:pt idx="1593">
                  <c:v>-0.436</c:v>
                </c:pt>
                <c:pt idx="1594">
                  <c:v>-1.071</c:v>
                </c:pt>
                <c:pt idx="1595">
                  <c:v>-1.643</c:v>
                </c:pt>
                <c:pt idx="1596">
                  <c:v>-1.048</c:v>
                </c:pt>
                <c:pt idx="1597">
                  <c:v>-0.13500000000000001</c:v>
                </c:pt>
                <c:pt idx="1598">
                  <c:v>-0.497</c:v>
                </c:pt>
                <c:pt idx="1599">
                  <c:v>-0.42699999999999999</c:v>
                </c:pt>
                <c:pt idx="1600">
                  <c:v>-1.9259999999999999</c:v>
                </c:pt>
                <c:pt idx="1601">
                  <c:v>0.1</c:v>
                </c:pt>
                <c:pt idx="1602">
                  <c:v>0.98199999999999998</c:v>
                </c:pt>
                <c:pt idx="1603">
                  <c:v>-0.55900000000000005</c:v>
                </c:pt>
                <c:pt idx="1604">
                  <c:v>-1.885</c:v>
                </c:pt>
                <c:pt idx="1605">
                  <c:v>3.2000000000000001E-2</c:v>
                </c:pt>
                <c:pt idx="1606">
                  <c:v>-0.48199999999999998</c:v>
                </c:pt>
                <c:pt idx="1607">
                  <c:v>-0.28399999999999997</c:v>
                </c:pt>
                <c:pt idx="1608">
                  <c:v>-1.3640000000000001</c:v>
                </c:pt>
                <c:pt idx="1609">
                  <c:v>-0.44800000000000001</c:v>
                </c:pt>
                <c:pt idx="1610">
                  <c:v>-0.86199999999999999</c:v>
                </c:pt>
                <c:pt idx="1611">
                  <c:v>-0.28799999999999998</c:v>
                </c:pt>
                <c:pt idx="1612">
                  <c:v>-1.4039999999999999</c:v>
                </c:pt>
                <c:pt idx="1613">
                  <c:v>0.28000000000000003</c:v>
                </c:pt>
                <c:pt idx="1614">
                  <c:v>-1.4239999999999999</c:v>
                </c:pt>
                <c:pt idx="1615">
                  <c:v>-0.57799999999999996</c:v>
                </c:pt>
                <c:pt idx="1616">
                  <c:v>-0.33400000000000002</c:v>
                </c:pt>
                <c:pt idx="1617">
                  <c:v>-1.637</c:v>
                </c:pt>
                <c:pt idx="1618">
                  <c:v>-0.371</c:v>
                </c:pt>
                <c:pt idx="1619">
                  <c:v>-1.9630000000000001</c:v>
                </c:pt>
                <c:pt idx="1620">
                  <c:v>0.10199999999999999</c:v>
                </c:pt>
                <c:pt idx="1621">
                  <c:v>0.625</c:v>
                </c:pt>
                <c:pt idx="1622">
                  <c:v>-0.85599999999999998</c:v>
                </c:pt>
                <c:pt idx="1623">
                  <c:v>0.25900000000000001</c:v>
                </c:pt>
                <c:pt idx="1624">
                  <c:v>-0.63500000000000001</c:v>
                </c:pt>
                <c:pt idx="1625">
                  <c:v>-0.312</c:v>
                </c:pt>
                <c:pt idx="1626">
                  <c:v>-1.101</c:v>
                </c:pt>
                <c:pt idx="1627">
                  <c:v>-1.966</c:v>
                </c:pt>
                <c:pt idx="1628">
                  <c:v>2.0030000000000001</c:v>
                </c:pt>
                <c:pt idx="1629">
                  <c:v>-1.927</c:v>
                </c:pt>
                <c:pt idx="1630">
                  <c:v>-1.319</c:v>
                </c:pt>
                <c:pt idx="1631">
                  <c:v>1.1579999999999999</c:v>
                </c:pt>
                <c:pt idx="1632">
                  <c:v>1.962</c:v>
                </c:pt>
                <c:pt idx="1633">
                  <c:v>-0.46400000000000002</c:v>
                </c:pt>
                <c:pt idx="1634">
                  <c:v>0.16600000000000001</c:v>
                </c:pt>
                <c:pt idx="1635">
                  <c:v>-1.2949999999999999</c:v>
                </c:pt>
                <c:pt idx="1636">
                  <c:v>1.591</c:v>
                </c:pt>
                <c:pt idx="1637">
                  <c:v>-0.879</c:v>
                </c:pt>
                <c:pt idx="1638">
                  <c:v>0.90400000000000003</c:v>
                </c:pt>
                <c:pt idx="1639">
                  <c:v>-0.81699999999999995</c:v>
                </c:pt>
                <c:pt idx="1640">
                  <c:v>-0.441</c:v>
                </c:pt>
                <c:pt idx="1641">
                  <c:v>-1.87</c:v>
                </c:pt>
                <c:pt idx="1642">
                  <c:v>-0.747</c:v>
                </c:pt>
                <c:pt idx="1643">
                  <c:v>0.19800000000000001</c:v>
                </c:pt>
                <c:pt idx="1644">
                  <c:v>-0.48599999999999999</c:v>
                </c:pt>
                <c:pt idx="1645">
                  <c:v>0.151</c:v>
                </c:pt>
                <c:pt idx="1646">
                  <c:v>-0.44500000000000001</c:v>
                </c:pt>
                <c:pt idx="1647">
                  <c:v>-1.373</c:v>
                </c:pt>
                <c:pt idx="1648">
                  <c:v>-2.0099999999999998</c:v>
                </c:pt>
                <c:pt idx="1649">
                  <c:v>-1.244</c:v>
                </c:pt>
                <c:pt idx="1650">
                  <c:v>-1.405</c:v>
                </c:pt>
                <c:pt idx="1651">
                  <c:v>-1.415</c:v>
                </c:pt>
                <c:pt idx="1652">
                  <c:v>-1.7130000000000001</c:v>
                </c:pt>
                <c:pt idx="1653">
                  <c:v>0.47899999999999998</c:v>
                </c:pt>
                <c:pt idx="1654">
                  <c:v>0.43099999999999999</c:v>
                </c:pt>
                <c:pt idx="1655">
                  <c:v>0.92900000000000005</c:v>
                </c:pt>
                <c:pt idx="1656">
                  <c:v>-0.32800000000000001</c:v>
                </c:pt>
                <c:pt idx="1657">
                  <c:v>-0.50900000000000001</c:v>
                </c:pt>
                <c:pt idx="1658">
                  <c:v>0.16200000000000001</c:v>
                </c:pt>
                <c:pt idx="1659">
                  <c:v>-1.222</c:v>
                </c:pt>
                <c:pt idx="1660">
                  <c:v>1.234</c:v>
                </c:pt>
                <c:pt idx="1661">
                  <c:v>-1E-3</c:v>
                </c:pt>
                <c:pt idx="1662">
                  <c:v>-0.754</c:v>
                </c:pt>
                <c:pt idx="1663">
                  <c:v>-0.22800000000000001</c:v>
                </c:pt>
                <c:pt idx="1664">
                  <c:v>-0.86399999999999999</c:v>
                </c:pt>
                <c:pt idx="1665">
                  <c:v>-1.468</c:v>
                </c:pt>
                <c:pt idx="1666">
                  <c:v>-0.78500000000000003</c:v>
                </c:pt>
                <c:pt idx="1667">
                  <c:v>-0.96399999999999997</c:v>
                </c:pt>
                <c:pt idx="1668">
                  <c:v>-0.874</c:v>
                </c:pt>
                <c:pt idx="1669">
                  <c:v>-0.48699999999999999</c:v>
                </c:pt>
                <c:pt idx="1670">
                  <c:v>-0.41899999999999998</c:v>
                </c:pt>
                <c:pt idx="1671">
                  <c:v>-0.72399999999999998</c:v>
                </c:pt>
                <c:pt idx="1672">
                  <c:v>-0.49399999999999999</c:v>
                </c:pt>
                <c:pt idx="1673">
                  <c:v>-1.0489999999999999</c:v>
                </c:pt>
                <c:pt idx="1674">
                  <c:v>-0.90700000000000003</c:v>
                </c:pt>
                <c:pt idx="1675">
                  <c:v>-0.55800000000000005</c:v>
                </c:pt>
                <c:pt idx="1676">
                  <c:v>1.2989999999999999</c:v>
                </c:pt>
                <c:pt idx="1677">
                  <c:v>-0.45300000000000001</c:v>
                </c:pt>
                <c:pt idx="1678">
                  <c:v>-0.94899999999999995</c:v>
                </c:pt>
                <c:pt idx="1679">
                  <c:v>-0.48099999999999998</c:v>
                </c:pt>
                <c:pt idx="1680">
                  <c:v>5.0999999999999997E-2</c:v>
                </c:pt>
                <c:pt idx="1681">
                  <c:v>0.27900000000000003</c:v>
                </c:pt>
                <c:pt idx="1682">
                  <c:v>-1.657</c:v>
                </c:pt>
                <c:pt idx="1683">
                  <c:v>-0.67600000000000005</c:v>
                </c:pt>
                <c:pt idx="1684">
                  <c:v>-7.3999999999999996E-2</c:v>
                </c:pt>
                <c:pt idx="1685">
                  <c:v>0.30599999999999999</c:v>
                </c:pt>
                <c:pt idx="1686">
                  <c:v>-1.5349999999999999</c:v>
                </c:pt>
                <c:pt idx="1687">
                  <c:v>-0.68400000000000005</c:v>
                </c:pt>
                <c:pt idx="1688">
                  <c:v>-0.58799999999999997</c:v>
                </c:pt>
                <c:pt idx="1689">
                  <c:v>0.53200000000000003</c:v>
                </c:pt>
                <c:pt idx="1690">
                  <c:v>-0.90900000000000003</c:v>
                </c:pt>
                <c:pt idx="1691">
                  <c:v>-0.91</c:v>
                </c:pt>
                <c:pt idx="1692">
                  <c:v>-0.91100000000000003</c:v>
                </c:pt>
                <c:pt idx="1693">
                  <c:v>-0.34599999999999997</c:v>
                </c:pt>
                <c:pt idx="1694">
                  <c:v>-0.438</c:v>
                </c:pt>
                <c:pt idx="1695">
                  <c:v>-1.0409999999999999</c:v>
                </c:pt>
                <c:pt idx="1696">
                  <c:v>-1.2629999999999999</c:v>
                </c:pt>
                <c:pt idx="1697">
                  <c:v>-0.41299999999999998</c:v>
                </c:pt>
                <c:pt idx="1698">
                  <c:v>-0.13900000000000001</c:v>
                </c:pt>
                <c:pt idx="1699">
                  <c:v>-1.871</c:v>
                </c:pt>
                <c:pt idx="1700">
                  <c:v>-0.34899999999999998</c:v>
                </c:pt>
                <c:pt idx="1701">
                  <c:v>-1.5089999999999999</c:v>
                </c:pt>
                <c:pt idx="1702">
                  <c:v>1.81</c:v>
                </c:pt>
                <c:pt idx="1703">
                  <c:v>-0.51700000000000002</c:v>
                </c:pt>
                <c:pt idx="1704">
                  <c:v>-0.66800000000000004</c:v>
                </c:pt>
                <c:pt idx="1705">
                  <c:v>-1.754</c:v>
                </c:pt>
                <c:pt idx="1706">
                  <c:v>-0.76900000000000002</c:v>
                </c:pt>
                <c:pt idx="1707">
                  <c:v>-0.86499999999999999</c:v>
                </c:pt>
                <c:pt idx="1708">
                  <c:v>-1.117</c:v>
                </c:pt>
                <c:pt idx="1709">
                  <c:v>-0.64300000000000002</c:v>
                </c:pt>
                <c:pt idx="1710">
                  <c:v>-0.55700000000000005</c:v>
                </c:pt>
                <c:pt idx="1711">
                  <c:v>-1.222</c:v>
                </c:pt>
                <c:pt idx="1712">
                  <c:v>0.33800000000000002</c:v>
                </c:pt>
                <c:pt idx="1713">
                  <c:v>0.32200000000000001</c:v>
                </c:pt>
                <c:pt idx="1714">
                  <c:v>2.5459999999999998</c:v>
                </c:pt>
                <c:pt idx="1715">
                  <c:v>-0.29599999999999999</c:v>
                </c:pt>
                <c:pt idx="1716">
                  <c:v>-0.55600000000000005</c:v>
                </c:pt>
                <c:pt idx="1717">
                  <c:v>-0.17100000000000001</c:v>
                </c:pt>
                <c:pt idx="1718">
                  <c:v>-1.3340000000000001</c:v>
                </c:pt>
                <c:pt idx="1719">
                  <c:v>0.81299999999999994</c:v>
                </c:pt>
                <c:pt idx="1720">
                  <c:v>-0.38200000000000001</c:v>
                </c:pt>
                <c:pt idx="1721">
                  <c:v>-0.97599999999999998</c:v>
                </c:pt>
                <c:pt idx="1722">
                  <c:v>-1.0129999999999999</c:v>
                </c:pt>
                <c:pt idx="1723">
                  <c:v>-1.603</c:v>
                </c:pt>
                <c:pt idx="1724">
                  <c:v>-0.41599999999999998</c:v>
                </c:pt>
                <c:pt idx="1725">
                  <c:v>3.5000000000000003E-2</c:v>
                </c:pt>
                <c:pt idx="1726">
                  <c:v>-0.02</c:v>
                </c:pt>
                <c:pt idx="1727">
                  <c:v>-0.78400000000000003</c:v>
                </c:pt>
                <c:pt idx="1728">
                  <c:v>-0.23200000000000001</c:v>
                </c:pt>
                <c:pt idx="1729">
                  <c:v>7.0999999999999994E-2</c:v>
                </c:pt>
                <c:pt idx="1730">
                  <c:v>-1.5840000000000001</c:v>
                </c:pt>
                <c:pt idx="1731">
                  <c:v>-1.1459999999999999</c:v>
                </c:pt>
                <c:pt idx="1732">
                  <c:v>-0.22800000000000001</c:v>
                </c:pt>
                <c:pt idx="1733">
                  <c:v>-1.4910000000000001</c:v>
                </c:pt>
                <c:pt idx="1734">
                  <c:v>-1.2450000000000001</c:v>
                </c:pt>
                <c:pt idx="1735">
                  <c:v>-1.403</c:v>
                </c:pt>
                <c:pt idx="1736">
                  <c:v>-1.278</c:v>
                </c:pt>
                <c:pt idx="1737">
                  <c:v>-1.292</c:v>
                </c:pt>
                <c:pt idx="1738">
                  <c:v>0.193</c:v>
                </c:pt>
                <c:pt idx="1739">
                  <c:v>-0.72699999999999998</c:v>
                </c:pt>
                <c:pt idx="1740">
                  <c:v>-0.754</c:v>
                </c:pt>
                <c:pt idx="1741">
                  <c:v>-0.82</c:v>
                </c:pt>
                <c:pt idx="1742">
                  <c:v>-0.65</c:v>
                </c:pt>
                <c:pt idx="1743">
                  <c:v>-1.2649999999999999</c:v>
                </c:pt>
                <c:pt idx="1744">
                  <c:v>-0.76400000000000001</c:v>
                </c:pt>
                <c:pt idx="1745">
                  <c:v>-1.0569999999999999</c:v>
                </c:pt>
                <c:pt idx="1746">
                  <c:v>-0.85699999999999998</c:v>
                </c:pt>
                <c:pt idx="1747">
                  <c:v>3.6999999999999998E-2</c:v>
                </c:pt>
                <c:pt idx="1748">
                  <c:v>-0.90700000000000003</c:v>
                </c:pt>
                <c:pt idx="1749">
                  <c:v>-1.6259999999999999</c:v>
                </c:pt>
                <c:pt idx="1750">
                  <c:v>3.5999999999999997E-2</c:v>
                </c:pt>
                <c:pt idx="1751">
                  <c:v>-0.86099999999999999</c:v>
                </c:pt>
                <c:pt idx="1752">
                  <c:v>-0.66300000000000003</c:v>
                </c:pt>
                <c:pt idx="1753">
                  <c:v>-1.359</c:v>
                </c:pt>
                <c:pt idx="1754">
                  <c:v>-0.622</c:v>
                </c:pt>
                <c:pt idx="1755">
                  <c:v>1.4E-2</c:v>
                </c:pt>
                <c:pt idx="1756">
                  <c:v>0.84799999999999998</c:v>
                </c:pt>
                <c:pt idx="1757">
                  <c:v>-1.625</c:v>
                </c:pt>
                <c:pt idx="1758">
                  <c:v>-0.79200000000000004</c:v>
                </c:pt>
                <c:pt idx="1759">
                  <c:v>1.2869999999999999</c:v>
                </c:pt>
                <c:pt idx="1760">
                  <c:v>-0.48199999999999998</c:v>
                </c:pt>
                <c:pt idx="1761">
                  <c:v>-1.506</c:v>
                </c:pt>
                <c:pt idx="1762">
                  <c:v>-0.871</c:v>
                </c:pt>
                <c:pt idx="1763">
                  <c:v>1.2669999999999999</c:v>
                </c:pt>
                <c:pt idx="1764">
                  <c:v>-0.28799999999999998</c:v>
                </c:pt>
                <c:pt idx="1765">
                  <c:v>-1.018</c:v>
                </c:pt>
                <c:pt idx="1766">
                  <c:v>1.19</c:v>
                </c:pt>
                <c:pt idx="1767">
                  <c:v>-1.556</c:v>
                </c:pt>
                <c:pt idx="1768">
                  <c:v>-0.88400000000000001</c:v>
                </c:pt>
                <c:pt idx="1769">
                  <c:v>0.51500000000000001</c:v>
                </c:pt>
                <c:pt idx="1770">
                  <c:v>-1.639</c:v>
                </c:pt>
                <c:pt idx="1771">
                  <c:v>0.20100000000000001</c:v>
                </c:pt>
                <c:pt idx="1772">
                  <c:v>-0.51300000000000001</c:v>
                </c:pt>
                <c:pt idx="1773">
                  <c:v>5.6000000000000001E-2</c:v>
                </c:pt>
                <c:pt idx="1774">
                  <c:v>-0.48599999999999999</c:v>
                </c:pt>
                <c:pt idx="1775">
                  <c:v>0.41899999999999998</c:v>
                </c:pt>
                <c:pt idx="1776">
                  <c:v>-0.57899999999999996</c:v>
                </c:pt>
                <c:pt idx="1777">
                  <c:v>-0.32800000000000001</c:v>
                </c:pt>
                <c:pt idx="1778">
                  <c:v>-0.871</c:v>
                </c:pt>
                <c:pt idx="1779">
                  <c:v>-1.6080000000000001</c:v>
                </c:pt>
                <c:pt idx="1780">
                  <c:v>-0.73299999999999998</c:v>
                </c:pt>
                <c:pt idx="1781">
                  <c:v>-1.222</c:v>
                </c:pt>
                <c:pt idx="1782">
                  <c:v>-0.437</c:v>
                </c:pt>
                <c:pt idx="1783">
                  <c:v>-0.93899999999999995</c:v>
                </c:pt>
                <c:pt idx="1784">
                  <c:v>0.55600000000000005</c:v>
                </c:pt>
                <c:pt idx="1785">
                  <c:v>-0.83699999999999997</c:v>
                </c:pt>
                <c:pt idx="1786">
                  <c:v>1.762</c:v>
                </c:pt>
                <c:pt idx="1787">
                  <c:v>0.78800000000000003</c:v>
                </c:pt>
                <c:pt idx="1788">
                  <c:v>0.22600000000000001</c:v>
                </c:pt>
                <c:pt idx="1789">
                  <c:v>-0.66500000000000004</c:v>
                </c:pt>
                <c:pt idx="1790">
                  <c:v>-1.306</c:v>
                </c:pt>
                <c:pt idx="1791">
                  <c:v>0.52</c:v>
                </c:pt>
                <c:pt idx="1792">
                  <c:v>0.52300000000000002</c:v>
                </c:pt>
                <c:pt idx="1793">
                  <c:v>-0.58899999999999997</c:v>
                </c:pt>
                <c:pt idx="1794">
                  <c:v>-0.54</c:v>
                </c:pt>
                <c:pt idx="1795">
                  <c:v>-1.087</c:v>
                </c:pt>
                <c:pt idx="1796">
                  <c:v>-2.1999999999999999E-2</c:v>
                </c:pt>
                <c:pt idx="1797">
                  <c:v>7.9000000000000001E-2</c:v>
                </c:pt>
                <c:pt idx="1798">
                  <c:v>-0.33400000000000002</c:v>
                </c:pt>
                <c:pt idx="1799">
                  <c:v>1.345</c:v>
                </c:pt>
                <c:pt idx="1800">
                  <c:v>-0.92700000000000005</c:v>
                </c:pt>
                <c:pt idx="1801">
                  <c:v>-1.282</c:v>
                </c:pt>
                <c:pt idx="1802">
                  <c:v>-1.264</c:v>
                </c:pt>
                <c:pt idx="1803">
                  <c:v>-0.88</c:v>
                </c:pt>
                <c:pt idx="1804">
                  <c:v>-1.5449999999999999</c:v>
                </c:pt>
                <c:pt idx="1805">
                  <c:v>0.32800000000000001</c:v>
                </c:pt>
                <c:pt idx="1806">
                  <c:v>-5.0000000000000001E-3</c:v>
                </c:pt>
                <c:pt idx="1807">
                  <c:v>-1.5469999999999999</c:v>
                </c:pt>
                <c:pt idx="1808">
                  <c:v>-7.3999999999999996E-2</c:v>
                </c:pt>
                <c:pt idx="1809">
                  <c:v>-0.217</c:v>
                </c:pt>
                <c:pt idx="1810">
                  <c:v>1.81</c:v>
                </c:pt>
                <c:pt idx="1811">
                  <c:v>-0.76400000000000001</c:v>
                </c:pt>
                <c:pt idx="1812">
                  <c:v>0.128</c:v>
                </c:pt>
                <c:pt idx="1813">
                  <c:v>1.3320000000000001</c:v>
                </c:pt>
                <c:pt idx="1814">
                  <c:v>-1.4470000000000001</c:v>
                </c:pt>
                <c:pt idx="1815">
                  <c:v>-0.64400000000000002</c:v>
                </c:pt>
                <c:pt idx="1816">
                  <c:v>-1.72</c:v>
                </c:pt>
                <c:pt idx="1817">
                  <c:v>-0.49</c:v>
                </c:pt>
                <c:pt idx="1818">
                  <c:v>-1.5609999999999999</c:v>
                </c:pt>
                <c:pt idx="1819">
                  <c:v>-1.7450000000000001</c:v>
                </c:pt>
                <c:pt idx="1820">
                  <c:v>-0.52800000000000002</c:v>
                </c:pt>
                <c:pt idx="1821">
                  <c:v>-1.534</c:v>
                </c:pt>
                <c:pt idx="1822">
                  <c:v>4.5999999999999999E-2</c:v>
                </c:pt>
                <c:pt idx="1823">
                  <c:v>0.318</c:v>
                </c:pt>
                <c:pt idx="1824">
                  <c:v>-1.4730000000000001</c:v>
                </c:pt>
                <c:pt idx="1825">
                  <c:v>-0.79700000000000004</c:v>
                </c:pt>
                <c:pt idx="1826">
                  <c:v>-1.7989999999999999</c:v>
                </c:pt>
                <c:pt idx="1827">
                  <c:v>-1.694</c:v>
                </c:pt>
                <c:pt idx="1828">
                  <c:v>-1.054</c:v>
                </c:pt>
                <c:pt idx="1829">
                  <c:v>-1.284</c:v>
                </c:pt>
                <c:pt idx="1830">
                  <c:v>0.35599999999999998</c:v>
                </c:pt>
                <c:pt idx="1831">
                  <c:v>-0.93100000000000005</c:v>
                </c:pt>
                <c:pt idx="1832">
                  <c:v>-0.93799999999999994</c:v>
                </c:pt>
                <c:pt idx="1833">
                  <c:v>-0.112</c:v>
                </c:pt>
                <c:pt idx="1834">
                  <c:v>0.58899999999999997</c:v>
                </c:pt>
                <c:pt idx="1835">
                  <c:v>-0.93200000000000005</c:v>
                </c:pt>
                <c:pt idx="1836">
                  <c:v>-1.2709999999999999</c:v>
                </c:pt>
                <c:pt idx="1837">
                  <c:v>-0.55300000000000005</c:v>
                </c:pt>
                <c:pt idx="1838">
                  <c:v>-0.55400000000000005</c:v>
                </c:pt>
                <c:pt idx="1839">
                  <c:v>-1.51</c:v>
                </c:pt>
                <c:pt idx="1840">
                  <c:v>-0.48199999999999998</c:v>
                </c:pt>
                <c:pt idx="1841">
                  <c:v>-0.20499999999999999</c:v>
                </c:pt>
                <c:pt idx="1842">
                  <c:v>-0.52800000000000002</c:v>
                </c:pt>
                <c:pt idx="1843">
                  <c:v>-0.82</c:v>
                </c:pt>
                <c:pt idx="1844">
                  <c:v>-1.1970000000000001</c:v>
                </c:pt>
                <c:pt idx="1845">
                  <c:v>-1.383</c:v>
                </c:pt>
                <c:pt idx="1846">
                  <c:v>-0.88400000000000001</c:v>
                </c:pt>
                <c:pt idx="1847">
                  <c:v>-1.2909999999999999</c:v>
                </c:pt>
                <c:pt idx="1848">
                  <c:v>-1.5029999999999999</c:v>
                </c:pt>
                <c:pt idx="1849">
                  <c:v>-1.601</c:v>
                </c:pt>
                <c:pt idx="1850">
                  <c:v>-0.36199999999999999</c:v>
                </c:pt>
                <c:pt idx="1851">
                  <c:v>1.8129999999999999</c:v>
                </c:pt>
                <c:pt idx="1852">
                  <c:v>-0.877</c:v>
                </c:pt>
                <c:pt idx="1853">
                  <c:v>-1.343</c:v>
                </c:pt>
                <c:pt idx="1854">
                  <c:v>-1.6890000000000001</c:v>
                </c:pt>
                <c:pt idx="1855">
                  <c:v>-1.607</c:v>
                </c:pt>
                <c:pt idx="1856">
                  <c:v>0.45900000000000002</c:v>
                </c:pt>
                <c:pt idx="1857">
                  <c:v>-1.0209999999999999</c:v>
                </c:pt>
                <c:pt idx="1858">
                  <c:v>-1.4379999999999999</c:v>
                </c:pt>
                <c:pt idx="1859">
                  <c:v>-0.63100000000000001</c:v>
                </c:pt>
                <c:pt idx="1860">
                  <c:v>-0.115</c:v>
                </c:pt>
                <c:pt idx="1861">
                  <c:v>-1.351</c:v>
                </c:pt>
                <c:pt idx="1862">
                  <c:v>-1.2529999999999999</c:v>
                </c:pt>
                <c:pt idx="1863">
                  <c:v>-0.96499999999999997</c:v>
                </c:pt>
                <c:pt idx="1864">
                  <c:v>-1.7999999999999999E-2</c:v>
                </c:pt>
                <c:pt idx="1865">
                  <c:v>1.9E-2</c:v>
                </c:pt>
                <c:pt idx="1866">
                  <c:v>-1.631</c:v>
                </c:pt>
                <c:pt idx="1867">
                  <c:v>-1.21</c:v>
                </c:pt>
                <c:pt idx="1868">
                  <c:v>-1.732</c:v>
                </c:pt>
                <c:pt idx="1869">
                  <c:v>-0.70299999999999996</c:v>
                </c:pt>
                <c:pt idx="1870">
                  <c:v>-0.63500000000000001</c:v>
                </c:pt>
                <c:pt idx="1871">
                  <c:v>-0.85399999999999998</c:v>
                </c:pt>
                <c:pt idx="1872">
                  <c:v>0.95599999999999996</c:v>
                </c:pt>
                <c:pt idx="1873">
                  <c:v>-1.5</c:v>
                </c:pt>
                <c:pt idx="1874">
                  <c:v>-0.51500000000000001</c:v>
                </c:pt>
                <c:pt idx="1875">
                  <c:v>-4.5999999999999999E-2</c:v>
                </c:pt>
                <c:pt idx="1876">
                  <c:v>-0.22700000000000001</c:v>
                </c:pt>
                <c:pt idx="1877">
                  <c:v>-0.23599999999999999</c:v>
                </c:pt>
                <c:pt idx="1878">
                  <c:v>0.57999999999999996</c:v>
                </c:pt>
                <c:pt idx="1879">
                  <c:v>-0.63400000000000001</c:v>
                </c:pt>
                <c:pt idx="1880">
                  <c:v>-0.67500000000000004</c:v>
                </c:pt>
                <c:pt idx="1881">
                  <c:v>2.2519999999999998</c:v>
                </c:pt>
                <c:pt idx="1882">
                  <c:v>-0.26300000000000001</c:v>
                </c:pt>
                <c:pt idx="1883">
                  <c:v>-0.56799999999999995</c:v>
                </c:pt>
                <c:pt idx="1884">
                  <c:v>0.122</c:v>
                </c:pt>
                <c:pt idx="1885">
                  <c:v>-0.378</c:v>
                </c:pt>
                <c:pt idx="1886">
                  <c:v>4.9000000000000002E-2</c:v>
                </c:pt>
                <c:pt idx="1887">
                  <c:v>-0.94099999999999995</c:v>
                </c:pt>
                <c:pt idx="1888">
                  <c:v>-0.184</c:v>
                </c:pt>
                <c:pt idx="1889">
                  <c:v>-0.54</c:v>
                </c:pt>
                <c:pt idx="1890">
                  <c:v>-0.83199999999999996</c:v>
                </c:pt>
                <c:pt idx="1891">
                  <c:v>-0.86899999999999999</c:v>
                </c:pt>
                <c:pt idx="1892">
                  <c:v>-1.026</c:v>
                </c:pt>
                <c:pt idx="1893">
                  <c:v>-1.3460000000000001</c:v>
                </c:pt>
                <c:pt idx="1894">
                  <c:v>-1.671</c:v>
                </c:pt>
                <c:pt idx="1895">
                  <c:v>-0.23799999999999999</c:v>
                </c:pt>
                <c:pt idx="1896">
                  <c:v>-1.085</c:v>
                </c:pt>
                <c:pt idx="1897">
                  <c:v>-0.94599999999999995</c:v>
                </c:pt>
                <c:pt idx="1898">
                  <c:v>-0.78200000000000003</c:v>
                </c:pt>
                <c:pt idx="1899">
                  <c:v>-0.999</c:v>
                </c:pt>
                <c:pt idx="1900">
                  <c:v>-1.671</c:v>
                </c:pt>
                <c:pt idx="1901">
                  <c:v>-2.1779999999999999</c:v>
                </c:pt>
                <c:pt idx="1902">
                  <c:v>-0.84399999999999997</c:v>
                </c:pt>
                <c:pt idx="1903">
                  <c:v>0.20699999999999999</c:v>
                </c:pt>
                <c:pt idx="1904">
                  <c:v>0.97699999999999998</c:v>
                </c:pt>
                <c:pt idx="1905">
                  <c:v>-0.54400000000000004</c:v>
                </c:pt>
                <c:pt idx="1906">
                  <c:v>-1.2569999999999999</c:v>
                </c:pt>
                <c:pt idx="1907">
                  <c:v>0.371</c:v>
                </c:pt>
                <c:pt idx="1908">
                  <c:v>-4.9000000000000002E-2</c:v>
                </c:pt>
                <c:pt idx="1909">
                  <c:v>-0.36799999999999999</c:v>
                </c:pt>
                <c:pt idx="1910">
                  <c:v>-0.71499999999999997</c:v>
                </c:pt>
                <c:pt idx="1911">
                  <c:v>-1.4119999999999999</c:v>
                </c:pt>
                <c:pt idx="1912">
                  <c:v>0.182</c:v>
                </c:pt>
                <c:pt idx="1913">
                  <c:v>-0.89700000000000002</c:v>
                </c:pt>
                <c:pt idx="1914">
                  <c:v>-0.40300000000000002</c:v>
                </c:pt>
                <c:pt idx="1915">
                  <c:v>-1.821</c:v>
                </c:pt>
                <c:pt idx="1916">
                  <c:v>-0.57899999999999996</c:v>
                </c:pt>
                <c:pt idx="1917">
                  <c:v>0.88900000000000001</c:v>
                </c:pt>
                <c:pt idx="1918">
                  <c:v>-0.13400000000000001</c:v>
                </c:pt>
                <c:pt idx="1919">
                  <c:v>-0.88700000000000001</c:v>
                </c:pt>
                <c:pt idx="1920">
                  <c:v>5.7000000000000002E-2</c:v>
                </c:pt>
                <c:pt idx="1921">
                  <c:v>-0.47099999999999997</c:v>
                </c:pt>
                <c:pt idx="1922">
                  <c:v>0.25</c:v>
                </c:pt>
                <c:pt idx="1923">
                  <c:v>-0.58599999999999997</c:v>
                </c:pt>
                <c:pt idx="1924">
                  <c:v>-1.4410000000000001</c:v>
                </c:pt>
                <c:pt idx="1925">
                  <c:v>-1.4970000000000001</c:v>
                </c:pt>
                <c:pt idx="1926">
                  <c:v>-0.48</c:v>
                </c:pt>
                <c:pt idx="1927">
                  <c:v>-1.819</c:v>
                </c:pt>
                <c:pt idx="1928">
                  <c:v>-1.1000000000000001</c:v>
                </c:pt>
                <c:pt idx="1929">
                  <c:v>-1.0149999999999999</c:v>
                </c:pt>
                <c:pt idx="1930">
                  <c:v>-0.495</c:v>
                </c:pt>
                <c:pt idx="1931">
                  <c:v>-1.0249999999999999</c:v>
                </c:pt>
                <c:pt idx="1932">
                  <c:v>-0.66300000000000003</c:v>
                </c:pt>
                <c:pt idx="1933">
                  <c:v>-0.68300000000000005</c:v>
                </c:pt>
                <c:pt idx="1934">
                  <c:v>-2.3149999999999999</c:v>
                </c:pt>
                <c:pt idx="1935">
                  <c:v>-0.77200000000000002</c:v>
                </c:pt>
                <c:pt idx="1936">
                  <c:v>-1.268</c:v>
                </c:pt>
                <c:pt idx="1937">
                  <c:v>-1.413</c:v>
                </c:pt>
                <c:pt idx="1938">
                  <c:v>-1.2470000000000001</c:v>
                </c:pt>
                <c:pt idx="1939">
                  <c:v>-0.76900000000000002</c:v>
                </c:pt>
                <c:pt idx="1940">
                  <c:v>-1.5269999999999999</c:v>
                </c:pt>
                <c:pt idx="1941">
                  <c:v>-0.64200000000000002</c:v>
                </c:pt>
                <c:pt idx="1942">
                  <c:v>-0.622</c:v>
                </c:pt>
                <c:pt idx="1943">
                  <c:v>-0.52700000000000002</c:v>
                </c:pt>
                <c:pt idx="1944">
                  <c:v>-0.49199999999999999</c:v>
                </c:pt>
                <c:pt idx="1945">
                  <c:v>-0.997</c:v>
                </c:pt>
                <c:pt idx="1946">
                  <c:v>0.33400000000000002</c:v>
                </c:pt>
                <c:pt idx="1947">
                  <c:v>-0.58799999999999997</c:v>
                </c:pt>
                <c:pt idx="1948">
                  <c:v>1.1200000000000001</c:v>
                </c:pt>
                <c:pt idx="1949">
                  <c:v>-1.1819999999999999</c:v>
                </c:pt>
                <c:pt idx="1950">
                  <c:v>-1.0780000000000001</c:v>
                </c:pt>
                <c:pt idx="1951">
                  <c:v>-1.2999999999999999E-2</c:v>
                </c:pt>
                <c:pt idx="1952">
                  <c:v>-0.57199999999999995</c:v>
                </c:pt>
                <c:pt idx="1953">
                  <c:v>-0.90400000000000003</c:v>
                </c:pt>
                <c:pt idx="1954">
                  <c:v>3.7999999999999999E-2</c:v>
                </c:pt>
                <c:pt idx="1955">
                  <c:v>-0.23300000000000001</c:v>
                </c:pt>
                <c:pt idx="1956">
                  <c:v>-0.22800000000000001</c:v>
                </c:pt>
                <c:pt idx="1957">
                  <c:v>-1.4279999999999999</c:v>
                </c:pt>
                <c:pt idx="1958">
                  <c:v>-1.3069999999999999</c:v>
                </c:pt>
                <c:pt idx="1959">
                  <c:v>0.76600000000000001</c:v>
                </c:pt>
                <c:pt idx="1960">
                  <c:v>0.69499999999999995</c:v>
                </c:pt>
                <c:pt idx="1961">
                  <c:v>-0.152</c:v>
                </c:pt>
                <c:pt idx="1962">
                  <c:v>0.40300000000000002</c:v>
                </c:pt>
                <c:pt idx="1963">
                  <c:v>0.69299999999999995</c:v>
                </c:pt>
                <c:pt idx="1964">
                  <c:v>-0.69899999999999995</c:v>
                </c:pt>
                <c:pt idx="1965">
                  <c:v>-0.82899999999999996</c:v>
                </c:pt>
                <c:pt idx="1966">
                  <c:v>-0.64700000000000002</c:v>
                </c:pt>
                <c:pt idx="1967">
                  <c:v>-1.165</c:v>
                </c:pt>
                <c:pt idx="1968">
                  <c:v>0.35699999999999998</c:v>
                </c:pt>
                <c:pt idx="1969">
                  <c:v>-2.1960000000000002</c:v>
                </c:pt>
                <c:pt idx="1970">
                  <c:v>-0.82099999999999995</c:v>
                </c:pt>
                <c:pt idx="1971">
                  <c:v>-0.4</c:v>
                </c:pt>
                <c:pt idx="1972">
                  <c:v>-9.0999999999999998E-2</c:v>
                </c:pt>
                <c:pt idx="1973">
                  <c:v>-1.6719999999999999</c:v>
                </c:pt>
                <c:pt idx="1974">
                  <c:v>-0.496</c:v>
                </c:pt>
                <c:pt idx="1975">
                  <c:v>-1.363</c:v>
                </c:pt>
                <c:pt idx="1976">
                  <c:v>-0.88900000000000001</c:v>
                </c:pt>
                <c:pt idx="1977">
                  <c:v>6.9000000000000006E-2</c:v>
                </c:pt>
                <c:pt idx="1978">
                  <c:v>-1.2749999999999999</c:v>
                </c:pt>
                <c:pt idx="1979">
                  <c:v>0.501</c:v>
                </c:pt>
                <c:pt idx="1980">
                  <c:v>-1.595</c:v>
                </c:pt>
                <c:pt idx="1981">
                  <c:v>0.24299999999999999</c:v>
                </c:pt>
                <c:pt idx="1982">
                  <c:v>-0.26800000000000002</c:v>
                </c:pt>
                <c:pt idx="1983">
                  <c:v>-1.2350000000000001</c:v>
                </c:pt>
                <c:pt idx="1984">
                  <c:v>0.41199999999999998</c:v>
                </c:pt>
                <c:pt idx="1985">
                  <c:v>7.3999999999999996E-2</c:v>
                </c:pt>
                <c:pt idx="1986">
                  <c:v>-1.585</c:v>
                </c:pt>
                <c:pt idx="1987">
                  <c:v>-0.83199999999999996</c:v>
                </c:pt>
                <c:pt idx="1988">
                  <c:v>-0.437</c:v>
                </c:pt>
                <c:pt idx="1989">
                  <c:v>-0.997</c:v>
                </c:pt>
                <c:pt idx="1990">
                  <c:v>-0.20200000000000001</c:v>
                </c:pt>
                <c:pt idx="1991">
                  <c:v>-0.49199999999999999</c:v>
                </c:pt>
                <c:pt idx="1992">
                  <c:v>-0.625</c:v>
                </c:pt>
                <c:pt idx="1993">
                  <c:v>7.4999999999999997E-2</c:v>
                </c:pt>
                <c:pt idx="1994">
                  <c:v>-0.755</c:v>
                </c:pt>
                <c:pt idx="1995">
                  <c:v>-1.47</c:v>
                </c:pt>
                <c:pt idx="1996">
                  <c:v>-1.264</c:v>
                </c:pt>
                <c:pt idx="1997">
                  <c:v>-0.84599999999999997</c:v>
                </c:pt>
                <c:pt idx="1998">
                  <c:v>0.23</c:v>
                </c:pt>
                <c:pt idx="1999">
                  <c:v>-1.2230000000000001</c:v>
                </c:pt>
                <c:pt idx="2000">
                  <c:v>0.19900000000000001</c:v>
                </c:pt>
                <c:pt idx="2001">
                  <c:v>-2.2669999999999999</c:v>
                </c:pt>
                <c:pt idx="2002">
                  <c:v>-1.37</c:v>
                </c:pt>
                <c:pt idx="2003">
                  <c:v>0.13400000000000001</c:v>
                </c:pt>
                <c:pt idx="2004">
                  <c:v>1.835</c:v>
                </c:pt>
                <c:pt idx="2005">
                  <c:v>0.82199999999999995</c:v>
                </c:pt>
                <c:pt idx="2006">
                  <c:v>-0.82399999999999995</c:v>
                </c:pt>
                <c:pt idx="2007">
                  <c:v>-0.23100000000000001</c:v>
                </c:pt>
                <c:pt idx="2008">
                  <c:v>-0.11899999999999999</c:v>
                </c:pt>
                <c:pt idx="2009">
                  <c:v>-0.622</c:v>
                </c:pt>
                <c:pt idx="2010">
                  <c:v>-0.98399999999999999</c:v>
                </c:pt>
                <c:pt idx="2011">
                  <c:v>-1.8240000000000001</c:v>
                </c:pt>
                <c:pt idx="2012">
                  <c:v>-0.27400000000000002</c:v>
                </c:pt>
                <c:pt idx="2013">
                  <c:v>-0.221</c:v>
                </c:pt>
                <c:pt idx="2014">
                  <c:v>1.292</c:v>
                </c:pt>
                <c:pt idx="2015">
                  <c:v>-0.56799999999999995</c:v>
                </c:pt>
                <c:pt idx="2016">
                  <c:v>-1.222</c:v>
                </c:pt>
                <c:pt idx="2017">
                  <c:v>-0.84599999999999997</c:v>
                </c:pt>
                <c:pt idx="2018">
                  <c:v>-0.625</c:v>
                </c:pt>
                <c:pt idx="2019">
                  <c:v>0.82</c:v>
                </c:pt>
                <c:pt idx="2020">
                  <c:v>1.5369999999999999</c:v>
                </c:pt>
                <c:pt idx="2021">
                  <c:v>-1.6990000000000001</c:v>
                </c:pt>
                <c:pt idx="2022">
                  <c:v>-0.68200000000000005</c:v>
                </c:pt>
                <c:pt idx="2023">
                  <c:v>-0.35699999999999998</c:v>
                </c:pt>
                <c:pt idx="2024">
                  <c:v>-0.64300000000000002</c:v>
                </c:pt>
                <c:pt idx="2025">
                  <c:v>-1.39</c:v>
                </c:pt>
                <c:pt idx="2026">
                  <c:v>-0.316</c:v>
                </c:pt>
                <c:pt idx="2027">
                  <c:v>-1.446</c:v>
                </c:pt>
                <c:pt idx="2028">
                  <c:v>-1.008</c:v>
                </c:pt>
                <c:pt idx="2029">
                  <c:v>1.385</c:v>
                </c:pt>
                <c:pt idx="2030">
                  <c:v>-0.51100000000000001</c:v>
                </c:pt>
                <c:pt idx="2031">
                  <c:v>0.42699999999999999</c:v>
                </c:pt>
                <c:pt idx="2032">
                  <c:v>-0.69199999999999995</c:v>
                </c:pt>
                <c:pt idx="2033">
                  <c:v>-0.373</c:v>
                </c:pt>
                <c:pt idx="2034">
                  <c:v>-1.0209999999999999</c:v>
                </c:pt>
                <c:pt idx="2035">
                  <c:v>-0.92900000000000005</c:v>
                </c:pt>
                <c:pt idx="2036">
                  <c:v>-1.2170000000000001</c:v>
                </c:pt>
                <c:pt idx="2037">
                  <c:v>-6.4000000000000001E-2</c:v>
                </c:pt>
                <c:pt idx="2038">
                  <c:v>-1.069</c:v>
                </c:pt>
                <c:pt idx="2039">
                  <c:v>1.0169999999999999</c:v>
                </c:pt>
                <c:pt idx="2040">
                  <c:v>-0.90100000000000002</c:v>
                </c:pt>
                <c:pt idx="2041">
                  <c:v>-1.4910000000000001</c:v>
                </c:pt>
                <c:pt idx="2042">
                  <c:v>-1.2150000000000001</c:v>
                </c:pt>
                <c:pt idx="2043">
                  <c:v>-1.772</c:v>
                </c:pt>
                <c:pt idx="2044">
                  <c:v>-0.40899999999999997</c:v>
                </c:pt>
                <c:pt idx="2045">
                  <c:v>-0.45</c:v>
                </c:pt>
                <c:pt idx="2046">
                  <c:v>0.128</c:v>
                </c:pt>
                <c:pt idx="2047">
                  <c:v>0.54300000000000004</c:v>
                </c:pt>
                <c:pt idx="2048">
                  <c:v>-1.1719999999999999</c:v>
                </c:pt>
                <c:pt idx="2049">
                  <c:v>0.36599999999999999</c:v>
                </c:pt>
                <c:pt idx="2050">
                  <c:v>-1.3280000000000001</c:v>
                </c:pt>
                <c:pt idx="2051">
                  <c:v>-0.08</c:v>
                </c:pt>
                <c:pt idx="2052">
                  <c:v>1.0820000000000001</c:v>
                </c:pt>
                <c:pt idx="2053">
                  <c:v>-1.179</c:v>
                </c:pt>
                <c:pt idx="2054">
                  <c:v>-8.5999999999999993E-2</c:v>
                </c:pt>
                <c:pt idx="2055">
                  <c:v>-6.9000000000000006E-2</c:v>
                </c:pt>
                <c:pt idx="2056">
                  <c:v>-0.16200000000000001</c:v>
                </c:pt>
                <c:pt idx="2057">
                  <c:v>-1.552</c:v>
                </c:pt>
                <c:pt idx="2058">
                  <c:v>-0.56499999999999995</c:v>
                </c:pt>
                <c:pt idx="2059">
                  <c:v>-0.49399999999999999</c:v>
                </c:pt>
                <c:pt idx="2060">
                  <c:v>-1.837</c:v>
                </c:pt>
                <c:pt idx="2061">
                  <c:v>1.7649999999999999</c:v>
                </c:pt>
                <c:pt idx="2062">
                  <c:v>0.19900000000000001</c:v>
                </c:pt>
                <c:pt idx="2063">
                  <c:v>0.23</c:v>
                </c:pt>
                <c:pt idx="2064">
                  <c:v>-1.633</c:v>
                </c:pt>
                <c:pt idx="2065">
                  <c:v>-0.67300000000000004</c:v>
                </c:pt>
                <c:pt idx="2066">
                  <c:v>-0.71499999999999997</c:v>
                </c:pt>
                <c:pt idx="2067">
                  <c:v>-0.56899999999999995</c:v>
                </c:pt>
                <c:pt idx="2068">
                  <c:v>-1.4570000000000001</c:v>
                </c:pt>
                <c:pt idx="2069">
                  <c:v>-0.255</c:v>
                </c:pt>
                <c:pt idx="2070">
                  <c:v>0.255</c:v>
                </c:pt>
                <c:pt idx="2071">
                  <c:v>2.077</c:v>
                </c:pt>
                <c:pt idx="2072">
                  <c:v>0.27700000000000002</c:v>
                </c:pt>
                <c:pt idx="2073">
                  <c:v>-0.88600000000000001</c:v>
                </c:pt>
                <c:pt idx="2074">
                  <c:v>-1.31</c:v>
                </c:pt>
                <c:pt idx="2075">
                  <c:v>-0.747</c:v>
                </c:pt>
                <c:pt idx="2076">
                  <c:v>-1.167</c:v>
                </c:pt>
                <c:pt idx="2077">
                  <c:v>-4.3999999999999997E-2</c:v>
                </c:pt>
                <c:pt idx="2078">
                  <c:v>-1.3080000000000001</c:v>
                </c:pt>
                <c:pt idx="2079">
                  <c:v>0.40300000000000002</c:v>
                </c:pt>
                <c:pt idx="2080">
                  <c:v>-1.1830000000000001</c:v>
                </c:pt>
                <c:pt idx="2081">
                  <c:v>-1.2529999999999999</c:v>
                </c:pt>
                <c:pt idx="2082">
                  <c:v>-0.46400000000000002</c:v>
                </c:pt>
                <c:pt idx="2083">
                  <c:v>-0.74099999999999999</c:v>
                </c:pt>
                <c:pt idx="2084">
                  <c:v>-1.155</c:v>
                </c:pt>
                <c:pt idx="2085">
                  <c:v>-1.0309999999999999</c:v>
                </c:pt>
                <c:pt idx="2086">
                  <c:v>1.806</c:v>
                </c:pt>
                <c:pt idx="2087">
                  <c:v>-0.66200000000000003</c:v>
                </c:pt>
                <c:pt idx="2088">
                  <c:v>-0.47499999999999998</c:v>
                </c:pt>
                <c:pt idx="2089">
                  <c:v>0.52400000000000002</c:v>
                </c:pt>
                <c:pt idx="2090">
                  <c:v>-1.62</c:v>
                </c:pt>
                <c:pt idx="2091">
                  <c:v>-0.54400000000000004</c:v>
                </c:pt>
                <c:pt idx="2092">
                  <c:v>1.996</c:v>
                </c:pt>
                <c:pt idx="2093">
                  <c:v>-0.63800000000000001</c:v>
                </c:pt>
                <c:pt idx="2094">
                  <c:v>1.395</c:v>
                </c:pt>
                <c:pt idx="2095">
                  <c:v>-0.74099999999999999</c:v>
                </c:pt>
                <c:pt idx="2096">
                  <c:v>0.21099999999999999</c:v>
                </c:pt>
                <c:pt idx="2097">
                  <c:v>-0.20100000000000001</c:v>
                </c:pt>
                <c:pt idx="2098">
                  <c:v>-0.65700000000000003</c:v>
                </c:pt>
                <c:pt idx="2099">
                  <c:v>0.34699999999999998</c:v>
                </c:pt>
                <c:pt idx="2100">
                  <c:v>0.88700000000000001</c:v>
                </c:pt>
                <c:pt idx="2101">
                  <c:v>-1.4590000000000001</c:v>
                </c:pt>
                <c:pt idx="2102">
                  <c:v>-1.3129999999999999</c:v>
                </c:pt>
                <c:pt idx="2103">
                  <c:v>-1.1870000000000001</c:v>
                </c:pt>
                <c:pt idx="2104">
                  <c:v>-1.6060000000000001</c:v>
                </c:pt>
                <c:pt idx="2105">
                  <c:v>-1.036</c:v>
                </c:pt>
                <c:pt idx="2106">
                  <c:v>-0.94699999999999995</c:v>
                </c:pt>
                <c:pt idx="2107">
                  <c:v>0.29599999999999999</c:v>
                </c:pt>
                <c:pt idx="2108">
                  <c:v>-0.61299999999999999</c:v>
                </c:pt>
                <c:pt idx="2109">
                  <c:v>-1.2450000000000001</c:v>
                </c:pt>
                <c:pt idx="2110">
                  <c:v>-0.72899999999999998</c:v>
                </c:pt>
                <c:pt idx="2111">
                  <c:v>-0.17599999999999999</c:v>
                </c:pt>
                <c:pt idx="2112">
                  <c:v>-0.88200000000000001</c:v>
                </c:pt>
                <c:pt idx="2113">
                  <c:v>-0.41099999999999998</c:v>
                </c:pt>
                <c:pt idx="2114">
                  <c:v>-4.2000000000000003E-2</c:v>
                </c:pt>
                <c:pt idx="2115">
                  <c:v>-0.218</c:v>
                </c:pt>
                <c:pt idx="2116">
                  <c:v>-0.72199999999999998</c:v>
                </c:pt>
                <c:pt idx="2117">
                  <c:v>1.6180000000000001</c:v>
                </c:pt>
                <c:pt idx="2118">
                  <c:v>-0.86599999999999999</c:v>
                </c:pt>
                <c:pt idx="2119">
                  <c:v>2E-3</c:v>
                </c:pt>
                <c:pt idx="2120">
                  <c:v>0.46700000000000003</c:v>
                </c:pt>
                <c:pt idx="2121">
                  <c:v>-0.82499999999999996</c:v>
                </c:pt>
                <c:pt idx="2122">
                  <c:v>-0.437</c:v>
                </c:pt>
                <c:pt idx="2123">
                  <c:v>-0.97699999999999998</c:v>
                </c:pt>
                <c:pt idx="2124">
                  <c:v>-1.5509999999999999</c:v>
                </c:pt>
                <c:pt idx="2125">
                  <c:v>-0.54200000000000004</c:v>
                </c:pt>
                <c:pt idx="2126">
                  <c:v>-0.80700000000000005</c:v>
                </c:pt>
                <c:pt idx="2127">
                  <c:v>-1.76</c:v>
                </c:pt>
                <c:pt idx="2128">
                  <c:v>-1.0409999999999999</c:v>
                </c:pt>
                <c:pt idx="2129">
                  <c:v>-0.96099999999999997</c:v>
                </c:pt>
                <c:pt idx="2130">
                  <c:v>-0.23899999999999999</c:v>
                </c:pt>
                <c:pt idx="2131">
                  <c:v>-0.27100000000000002</c:v>
                </c:pt>
                <c:pt idx="2132">
                  <c:v>-1.0169999999999999</c:v>
                </c:pt>
                <c:pt idx="2133">
                  <c:v>-0.57999999999999996</c:v>
                </c:pt>
                <c:pt idx="2134">
                  <c:v>-0.77600000000000002</c:v>
                </c:pt>
                <c:pt idx="2135">
                  <c:v>-0.441</c:v>
                </c:pt>
                <c:pt idx="2136">
                  <c:v>-0.14499999999999999</c:v>
                </c:pt>
                <c:pt idx="2137">
                  <c:v>-2.427</c:v>
                </c:pt>
                <c:pt idx="2138">
                  <c:v>-1.472</c:v>
                </c:pt>
                <c:pt idx="2139">
                  <c:v>0.29799999999999999</c:v>
                </c:pt>
                <c:pt idx="2140">
                  <c:v>-1.2190000000000001</c:v>
                </c:pt>
                <c:pt idx="2141">
                  <c:v>-0.55100000000000005</c:v>
                </c:pt>
                <c:pt idx="2142">
                  <c:v>-0.77700000000000002</c:v>
                </c:pt>
                <c:pt idx="2143">
                  <c:v>-1.373</c:v>
                </c:pt>
                <c:pt idx="2144">
                  <c:v>-0.66700000000000004</c:v>
                </c:pt>
                <c:pt idx="2145">
                  <c:v>-0.03</c:v>
                </c:pt>
                <c:pt idx="2146">
                  <c:v>-1.0209999999999999</c:v>
                </c:pt>
                <c:pt idx="2147">
                  <c:v>-1.232</c:v>
                </c:pt>
                <c:pt idx="2148">
                  <c:v>-0.86599999999999999</c:v>
                </c:pt>
                <c:pt idx="2149">
                  <c:v>-1.054</c:v>
                </c:pt>
                <c:pt idx="2150">
                  <c:v>-0.72899999999999998</c:v>
                </c:pt>
                <c:pt idx="2151">
                  <c:v>-0.96599999999999997</c:v>
                </c:pt>
                <c:pt idx="2152">
                  <c:v>-1.853</c:v>
                </c:pt>
                <c:pt idx="2153">
                  <c:v>-0.90300000000000002</c:v>
                </c:pt>
                <c:pt idx="2154">
                  <c:v>-1.2450000000000001</c:v>
                </c:pt>
                <c:pt idx="2155">
                  <c:v>0.47399999999999998</c:v>
                </c:pt>
                <c:pt idx="2156">
                  <c:v>-1.081</c:v>
                </c:pt>
                <c:pt idx="2157">
                  <c:v>1.1619999999999999</c:v>
                </c:pt>
                <c:pt idx="2158">
                  <c:v>-1.204</c:v>
                </c:pt>
                <c:pt idx="2159">
                  <c:v>-0.91800000000000004</c:v>
                </c:pt>
                <c:pt idx="2160">
                  <c:v>-1.298</c:v>
                </c:pt>
                <c:pt idx="2161">
                  <c:v>-0.82599999999999996</c:v>
                </c:pt>
                <c:pt idx="2162">
                  <c:v>-0.91400000000000003</c:v>
                </c:pt>
                <c:pt idx="2163">
                  <c:v>-1.726</c:v>
                </c:pt>
                <c:pt idx="2164">
                  <c:v>-0.94299999999999995</c:v>
                </c:pt>
                <c:pt idx="2165">
                  <c:v>-1.4870000000000001</c:v>
                </c:pt>
                <c:pt idx="2166">
                  <c:v>-8.3000000000000004E-2</c:v>
                </c:pt>
                <c:pt idx="2167">
                  <c:v>-0.40600000000000003</c:v>
                </c:pt>
                <c:pt idx="2168">
                  <c:v>-1.496</c:v>
                </c:pt>
                <c:pt idx="2169">
                  <c:v>-1.0900000000000001</c:v>
                </c:pt>
                <c:pt idx="2170">
                  <c:v>-0.98</c:v>
                </c:pt>
                <c:pt idx="2171">
                  <c:v>-1.204</c:v>
                </c:pt>
                <c:pt idx="2172">
                  <c:v>-0.17799999999999999</c:v>
                </c:pt>
                <c:pt idx="2173">
                  <c:v>-7.5999999999999998E-2</c:v>
                </c:pt>
                <c:pt idx="2174">
                  <c:v>0.124</c:v>
                </c:pt>
                <c:pt idx="2175">
                  <c:v>-1.9490000000000001</c:v>
                </c:pt>
                <c:pt idx="2176">
                  <c:v>-0.93899999999999995</c:v>
                </c:pt>
                <c:pt idx="2177">
                  <c:v>-1.3069999999999999</c:v>
                </c:pt>
                <c:pt idx="2178">
                  <c:v>-0.39900000000000002</c:v>
                </c:pt>
                <c:pt idx="2179">
                  <c:v>-1.925</c:v>
                </c:pt>
                <c:pt idx="2180">
                  <c:v>1.7000000000000001E-2</c:v>
                </c:pt>
                <c:pt idx="2181">
                  <c:v>-0.499</c:v>
                </c:pt>
                <c:pt idx="2182">
                  <c:v>-0.64400000000000002</c:v>
                </c:pt>
                <c:pt idx="2183">
                  <c:v>-0.46800000000000003</c:v>
                </c:pt>
                <c:pt idx="2184">
                  <c:v>0.75900000000000001</c:v>
                </c:pt>
                <c:pt idx="2185">
                  <c:v>-0.89</c:v>
                </c:pt>
                <c:pt idx="2186">
                  <c:v>7.1999999999999995E-2</c:v>
                </c:pt>
                <c:pt idx="2187">
                  <c:v>-0.318</c:v>
                </c:pt>
                <c:pt idx="2188">
                  <c:v>0.36199999999999999</c:v>
                </c:pt>
                <c:pt idx="2189">
                  <c:v>0.49099999999999999</c:v>
                </c:pt>
                <c:pt idx="2190">
                  <c:v>-1.05</c:v>
                </c:pt>
                <c:pt idx="2191">
                  <c:v>-1.079</c:v>
                </c:pt>
                <c:pt idx="2192">
                  <c:v>-0.69899999999999995</c:v>
                </c:pt>
                <c:pt idx="2193">
                  <c:v>1.71</c:v>
                </c:pt>
                <c:pt idx="2194">
                  <c:v>-1.2410000000000001</c:v>
                </c:pt>
                <c:pt idx="2195">
                  <c:v>0.26600000000000001</c:v>
                </c:pt>
                <c:pt idx="2196">
                  <c:v>-1.117</c:v>
                </c:pt>
                <c:pt idx="2197">
                  <c:v>-0.94499999999999995</c:v>
                </c:pt>
                <c:pt idx="2198">
                  <c:v>0.80600000000000005</c:v>
                </c:pt>
                <c:pt idx="2199">
                  <c:v>0.86</c:v>
                </c:pt>
                <c:pt idx="2200">
                  <c:v>-0.91300000000000003</c:v>
                </c:pt>
                <c:pt idx="2201">
                  <c:v>-0.79800000000000004</c:v>
                </c:pt>
                <c:pt idx="2202">
                  <c:v>-1.1140000000000001</c:v>
                </c:pt>
                <c:pt idx="2203">
                  <c:v>-0.156</c:v>
                </c:pt>
                <c:pt idx="2204">
                  <c:v>-0.81200000000000006</c:v>
                </c:pt>
                <c:pt idx="2205">
                  <c:v>0.10100000000000001</c:v>
                </c:pt>
                <c:pt idx="2206">
                  <c:v>0.78200000000000003</c:v>
                </c:pt>
                <c:pt idx="2207">
                  <c:v>0.876</c:v>
                </c:pt>
                <c:pt idx="2208">
                  <c:v>-1.6779999999999999</c:v>
                </c:pt>
                <c:pt idx="2209">
                  <c:v>-1.4770000000000001</c:v>
                </c:pt>
                <c:pt idx="2210">
                  <c:v>-1.5089999999999999</c:v>
                </c:pt>
                <c:pt idx="2211">
                  <c:v>-1.0189999999999999</c:v>
                </c:pt>
                <c:pt idx="2212">
                  <c:v>2.7E-2</c:v>
                </c:pt>
                <c:pt idx="2213">
                  <c:v>-1.4039999999999999</c:v>
                </c:pt>
                <c:pt idx="2214">
                  <c:v>-0.85799999999999998</c:v>
                </c:pt>
                <c:pt idx="2215">
                  <c:v>-0.71699999999999997</c:v>
                </c:pt>
                <c:pt idx="2216">
                  <c:v>-0.84599999999999997</c:v>
                </c:pt>
                <c:pt idx="2217">
                  <c:v>-1.496</c:v>
                </c:pt>
                <c:pt idx="2218">
                  <c:v>-0.19400000000000001</c:v>
                </c:pt>
                <c:pt idx="2219">
                  <c:v>-1.3580000000000001</c:v>
                </c:pt>
                <c:pt idx="2220">
                  <c:v>-1.07</c:v>
                </c:pt>
                <c:pt idx="2221">
                  <c:v>-0.27800000000000002</c:v>
                </c:pt>
                <c:pt idx="2222">
                  <c:v>-1.07</c:v>
                </c:pt>
                <c:pt idx="2223">
                  <c:v>1.3160000000000001</c:v>
                </c:pt>
                <c:pt idx="2224">
                  <c:v>-0.54500000000000004</c:v>
                </c:pt>
                <c:pt idx="2225">
                  <c:v>-0.126</c:v>
                </c:pt>
                <c:pt idx="2226">
                  <c:v>-0.79700000000000004</c:v>
                </c:pt>
                <c:pt idx="2227">
                  <c:v>1.034</c:v>
                </c:pt>
                <c:pt idx="2228">
                  <c:v>-1.0509999999999999</c:v>
                </c:pt>
                <c:pt idx="2229">
                  <c:v>0.52700000000000002</c:v>
                </c:pt>
                <c:pt idx="2230">
                  <c:v>-1.0029999999999999</c:v>
                </c:pt>
                <c:pt idx="2231">
                  <c:v>-0.92900000000000005</c:v>
                </c:pt>
                <c:pt idx="2232">
                  <c:v>1.73</c:v>
                </c:pt>
                <c:pt idx="2233">
                  <c:v>-0.65100000000000002</c:v>
                </c:pt>
                <c:pt idx="2234">
                  <c:v>-0.14799999999999999</c:v>
                </c:pt>
                <c:pt idx="2235">
                  <c:v>-0.97099999999999997</c:v>
                </c:pt>
                <c:pt idx="2236">
                  <c:v>-1.3959999999999999</c:v>
                </c:pt>
                <c:pt idx="2237">
                  <c:v>-2.0739999999999998</c:v>
                </c:pt>
                <c:pt idx="2238">
                  <c:v>-0.874</c:v>
                </c:pt>
                <c:pt idx="2239">
                  <c:v>1.292</c:v>
                </c:pt>
                <c:pt idx="2240">
                  <c:v>-1.2190000000000001</c:v>
                </c:pt>
                <c:pt idx="2241">
                  <c:v>-0.33700000000000002</c:v>
                </c:pt>
                <c:pt idx="2242">
                  <c:v>-1.554</c:v>
                </c:pt>
                <c:pt idx="2243">
                  <c:v>-9.4E-2</c:v>
                </c:pt>
                <c:pt idx="2244">
                  <c:v>-0.95899999999999996</c:v>
                </c:pt>
                <c:pt idx="2245">
                  <c:v>-1.2969999999999999</c:v>
                </c:pt>
                <c:pt idx="2246">
                  <c:v>-0.32300000000000001</c:v>
                </c:pt>
                <c:pt idx="2247">
                  <c:v>-0.83899999999999997</c:v>
                </c:pt>
                <c:pt idx="2248">
                  <c:v>-0.99</c:v>
                </c:pt>
                <c:pt idx="2249">
                  <c:v>0.31</c:v>
                </c:pt>
                <c:pt idx="2250">
                  <c:v>-0.95499999999999996</c:v>
                </c:pt>
                <c:pt idx="2251">
                  <c:v>-1.226</c:v>
                </c:pt>
                <c:pt idx="2252">
                  <c:v>-0.89600000000000002</c:v>
                </c:pt>
                <c:pt idx="2253">
                  <c:v>-7.1999999999999995E-2</c:v>
                </c:pt>
                <c:pt idx="2254">
                  <c:v>-0.187</c:v>
                </c:pt>
                <c:pt idx="2255">
                  <c:v>-0.28899999999999998</c:v>
                </c:pt>
                <c:pt idx="2256">
                  <c:v>-0.97499999999999998</c:v>
                </c:pt>
                <c:pt idx="2257">
                  <c:v>-0.88200000000000001</c:v>
                </c:pt>
                <c:pt idx="2258">
                  <c:v>-0.75600000000000001</c:v>
                </c:pt>
                <c:pt idx="2259">
                  <c:v>1.597</c:v>
                </c:pt>
                <c:pt idx="2260">
                  <c:v>-0.83499999999999996</c:v>
                </c:pt>
                <c:pt idx="2261">
                  <c:v>-0.29699999999999999</c:v>
                </c:pt>
                <c:pt idx="2262">
                  <c:v>0.69899999999999995</c:v>
                </c:pt>
                <c:pt idx="2263">
                  <c:v>-1.153</c:v>
                </c:pt>
                <c:pt idx="2264">
                  <c:v>1.9970000000000001</c:v>
                </c:pt>
                <c:pt idx="2265">
                  <c:v>-0.72799999999999998</c:v>
                </c:pt>
                <c:pt idx="2266">
                  <c:v>5.0999999999999997E-2</c:v>
                </c:pt>
                <c:pt idx="2267">
                  <c:v>0.621</c:v>
                </c:pt>
                <c:pt idx="2268">
                  <c:v>-1.2230000000000001</c:v>
                </c:pt>
                <c:pt idx="2269">
                  <c:v>-1.069</c:v>
                </c:pt>
                <c:pt idx="2270">
                  <c:v>-0.93799999999999994</c:v>
                </c:pt>
                <c:pt idx="2271">
                  <c:v>-1.238</c:v>
                </c:pt>
                <c:pt idx="2272">
                  <c:v>-0.71399999999999997</c:v>
                </c:pt>
                <c:pt idx="2273">
                  <c:v>-0.67400000000000004</c:v>
                </c:pt>
                <c:pt idx="2274">
                  <c:v>0.65900000000000003</c:v>
                </c:pt>
                <c:pt idx="2275">
                  <c:v>0.82</c:v>
                </c:pt>
                <c:pt idx="2276">
                  <c:v>-1.454</c:v>
                </c:pt>
                <c:pt idx="2277">
                  <c:v>-0.38600000000000001</c:v>
                </c:pt>
                <c:pt idx="2278">
                  <c:v>-1.518</c:v>
                </c:pt>
                <c:pt idx="2279">
                  <c:v>0.40699999999999997</c:v>
                </c:pt>
                <c:pt idx="2280">
                  <c:v>-1.3520000000000001</c:v>
                </c:pt>
                <c:pt idx="2281">
                  <c:v>-0.82499999999999996</c:v>
                </c:pt>
                <c:pt idx="2282">
                  <c:v>0.29399999999999998</c:v>
                </c:pt>
                <c:pt idx="2283">
                  <c:v>-0.56899999999999995</c:v>
                </c:pt>
                <c:pt idx="2284">
                  <c:v>-0.377</c:v>
                </c:pt>
                <c:pt idx="2285">
                  <c:v>0.96399999999999997</c:v>
                </c:pt>
                <c:pt idx="2286">
                  <c:v>0.30099999999999999</c:v>
                </c:pt>
                <c:pt idx="2287">
                  <c:v>-0.9</c:v>
                </c:pt>
                <c:pt idx="2288">
                  <c:v>-1.544</c:v>
                </c:pt>
                <c:pt idx="2289">
                  <c:v>-0.13600000000000001</c:v>
                </c:pt>
                <c:pt idx="2290">
                  <c:v>-1.659</c:v>
                </c:pt>
                <c:pt idx="2291">
                  <c:v>-1.538</c:v>
                </c:pt>
                <c:pt idx="2292">
                  <c:v>-1.496</c:v>
                </c:pt>
                <c:pt idx="2293">
                  <c:v>-0.997</c:v>
                </c:pt>
                <c:pt idx="2294">
                  <c:v>-0.10100000000000001</c:v>
                </c:pt>
                <c:pt idx="2295">
                  <c:v>1.0649999999999999</c:v>
                </c:pt>
                <c:pt idx="2296">
                  <c:v>-0.33400000000000002</c:v>
                </c:pt>
                <c:pt idx="2297">
                  <c:v>-0.63400000000000001</c:v>
                </c:pt>
                <c:pt idx="2298">
                  <c:v>-0.308</c:v>
                </c:pt>
                <c:pt idx="2299">
                  <c:v>-1.306</c:v>
                </c:pt>
                <c:pt idx="2300">
                  <c:v>-0.28999999999999998</c:v>
                </c:pt>
                <c:pt idx="2301">
                  <c:v>-0.48199999999999998</c:v>
                </c:pt>
                <c:pt idx="2302">
                  <c:v>-0.48899999999999999</c:v>
                </c:pt>
                <c:pt idx="2303">
                  <c:v>-1.776</c:v>
                </c:pt>
                <c:pt idx="2304">
                  <c:v>-0.84299999999999997</c:v>
                </c:pt>
                <c:pt idx="2305">
                  <c:v>0.21299999999999999</c:v>
                </c:pt>
                <c:pt idx="2306">
                  <c:v>-0.47</c:v>
                </c:pt>
                <c:pt idx="2307">
                  <c:v>-0.31900000000000001</c:v>
                </c:pt>
                <c:pt idx="2308">
                  <c:v>-1.2509999999999999</c:v>
                </c:pt>
                <c:pt idx="2309">
                  <c:v>-1.4379999999999999</c:v>
                </c:pt>
                <c:pt idx="2310">
                  <c:v>-1.3080000000000001</c:v>
                </c:pt>
                <c:pt idx="2311">
                  <c:v>-0.998</c:v>
                </c:pt>
                <c:pt idx="2312">
                  <c:v>-1.341</c:v>
                </c:pt>
                <c:pt idx="2313">
                  <c:v>1.2350000000000001</c:v>
                </c:pt>
                <c:pt idx="2314">
                  <c:v>1.085</c:v>
                </c:pt>
                <c:pt idx="2315">
                  <c:v>-1.52</c:v>
                </c:pt>
                <c:pt idx="2316">
                  <c:v>1.47</c:v>
                </c:pt>
                <c:pt idx="2317">
                  <c:v>-0.36099999999999999</c:v>
                </c:pt>
                <c:pt idx="2318">
                  <c:v>-0.52200000000000002</c:v>
                </c:pt>
                <c:pt idx="2319">
                  <c:v>-1.1160000000000001</c:v>
                </c:pt>
                <c:pt idx="2320">
                  <c:v>-0.83899999999999997</c:v>
                </c:pt>
                <c:pt idx="2321">
                  <c:v>-0.89600000000000002</c:v>
                </c:pt>
                <c:pt idx="2322">
                  <c:v>0.38300000000000001</c:v>
                </c:pt>
                <c:pt idx="2323">
                  <c:v>-1.3029999999999999</c:v>
                </c:pt>
                <c:pt idx="2324">
                  <c:v>5.2999999999999999E-2</c:v>
                </c:pt>
                <c:pt idx="2325">
                  <c:v>-0.94499999999999995</c:v>
                </c:pt>
                <c:pt idx="2326">
                  <c:v>0.70799999999999996</c:v>
                </c:pt>
                <c:pt idx="2327">
                  <c:v>0.28199999999999997</c:v>
                </c:pt>
                <c:pt idx="2328">
                  <c:v>-0.34899999999999998</c:v>
                </c:pt>
                <c:pt idx="2329">
                  <c:v>-0.748</c:v>
                </c:pt>
                <c:pt idx="2330">
                  <c:v>-1.8280000000000001</c:v>
                </c:pt>
                <c:pt idx="2331">
                  <c:v>-0.79700000000000004</c:v>
                </c:pt>
                <c:pt idx="2332">
                  <c:v>-0.60399999999999998</c:v>
                </c:pt>
                <c:pt idx="2333">
                  <c:v>-5.1999999999999998E-2</c:v>
                </c:pt>
                <c:pt idx="2334">
                  <c:v>-1.724</c:v>
                </c:pt>
                <c:pt idx="2335">
                  <c:v>-1.351</c:v>
                </c:pt>
                <c:pt idx="2336">
                  <c:v>-0.85399999999999998</c:v>
                </c:pt>
                <c:pt idx="2337">
                  <c:v>0.45300000000000001</c:v>
                </c:pt>
                <c:pt idx="2338">
                  <c:v>3.2000000000000001E-2</c:v>
                </c:pt>
                <c:pt idx="2339">
                  <c:v>-0.48099999999999998</c:v>
                </c:pt>
                <c:pt idx="2340">
                  <c:v>-0.57199999999999995</c:v>
                </c:pt>
                <c:pt idx="2341">
                  <c:v>1.9810000000000001</c:v>
                </c:pt>
                <c:pt idx="2342">
                  <c:v>-1.5089999999999999</c:v>
                </c:pt>
                <c:pt idx="2343">
                  <c:v>-1.27</c:v>
                </c:pt>
                <c:pt idx="2344">
                  <c:v>-1.3560000000000001</c:v>
                </c:pt>
                <c:pt idx="2345">
                  <c:v>-6.9000000000000006E-2</c:v>
                </c:pt>
                <c:pt idx="2346">
                  <c:v>-0.23799999999999999</c:v>
                </c:pt>
                <c:pt idx="2347">
                  <c:v>-1.1879999999999999</c:v>
                </c:pt>
                <c:pt idx="2348">
                  <c:v>-1.4339999999999999</c:v>
                </c:pt>
                <c:pt idx="2349">
                  <c:v>-1.2769999999999999</c:v>
                </c:pt>
                <c:pt idx="2350">
                  <c:v>0.104</c:v>
                </c:pt>
                <c:pt idx="2351">
                  <c:v>-1.919</c:v>
                </c:pt>
                <c:pt idx="2352">
                  <c:v>-0.65200000000000002</c:v>
                </c:pt>
                <c:pt idx="2353">
                  <c:v>-0.77300000000000002</c:v>
                </c:pt>
                <c:pt idx="2354">
                  <c:v>-1.274</c:v>
                </c:pt>
                <c:pt idx="2355">
                  <c:v>-0.48699999999999999</c:v>
                </c:pt>
                <c:pt idx="2356">
                  <c:v>-0.182</c:v>
                </c:pt>
                <c:pt idx="2357">
                  <c:v>0.52800000000000002</c:v>
                </c:pt>
                <c:pt idx="2358">
                  <c:v>-1.2809999999999999</c:v>
                </c:pt>
                <c:pt idx="2359">
                  <c:v>-0.745</c:v>
                </c:pt>
                <c:pt idx="2360">
                  <c:v>-0.498</c:v>
                </c:pt>
                <c:pt idx="2361">
                  <c:v>0.16</c:v>
                </c:pt>
                <c:pt idx="2362">
                  <c:v>-1.2629999999999999</c:v>
                </c:pt>
                <c:pt idx="2363">
                  <c:v>1.679</c:v>
                </c:pt>
                <c:pt idx="2364">
                  <c:v>0.497</c:v>
                </c:pt>
                <c:pt idx="2365">
                  <c:v>0.78800000000000003</c:v>
                </c:pt>
                <c:pt idx="2366">
                  <c:v>0.14899999999999999</c:v>
                </c:pt>
                <c:pt idx="2367">
                  <c:v>-1.712</c:v>
                </c:pt>
                <c:pt idx="2368">
                  <c:v>-0.156</c:v>
                </c:pt>
                <c:pt idx="2369">
                  <c:v>-0.24</c:v>
                </c:pt>
                <c:pt idx="2370">
                  <c:v>-1.103</c:v>
                </c:pt>
                <c:pt idx="2371">
                  <c:v>-0.186</c:v>
                </c:pt>
                <c:pt idx="2372">
                  <c:v>0.70899999999999996</c:v>
                </c:pt>
                <c:pt idx="2373">
                  <c:v>-1.5</c:v>
                </c:pt>
                <c:pt idx="2374">
                  <c:v>0.69299999999999995</c:v>
                </c:pt>
                <c:pt idx="2375">
                  <c:v>-0.79700000000000004</c:v>
                </c:pt>
                <c:pt idx="2376">
                  <c:v>-0.95099999999999996</c:v>
                </c:pt>
                <c:pt idx="2377">
                  <c:v>0.17100000000000001</c:v>
                </c:pt>
                <c:pt idx="2378">
                  <c:v>-1.4059999999999999</c:v>
                </c:pt>
                <c:pt idx="2379">
                  <c:v>-0.45200000000000001</c:v>
                </c:pt>
                <c:pt idx="2380">
                  <c:v>0.45300000000000001</c:v>
                </c:pt>
                <c:pt idx="2381">
                  <c:v>0.2</c:v>
                </c:pt>
                <c:pt idx="2382">
                  <c:v>-0.501</c:v>
                </c:pt>
                <c:pt idx="2383">
                  <c:v>-0.76400000000000001</c:v>
                </c:pt>
                <c:pt idx="2384">
                  <c:v>0.497</c:v>
                </c:pt>
                <c:pt idx="2385">
                  <c:v>-1.544</c:v>
                </c:pt>
                <c:pt idx="2386">
                  <c:v>-2.0219999999999998</c:v>
                </c:pt>
                <c:pt idx="2387">
                  <c:v>-1.927</c:v>
                </c:pt>
                <c:pt idx="2388">
                  <c:v>0.50900000000000001</c:v>
                </c:pt>
                <c:pt idx="2389">
                  <c:v>-0.74199999999999999</c:v>
                </c:pt>
                <c:pt idx="2390">
                  <c:v>-0.41399999999999998</c:v>
                </c:pt>
                <c:pt idx="2391">
                  <c:v>0.50700000000000001</c:v>
                </c:pt>
                <c:pt idx="2392">
                  <c:v>1.0820000000000001</c:v>
                </c:pt>
                <c:pt idx="2393">
                  <c:v>1.1919999999999999</c:v>
                </c:pt>
                <c:pt idx="2394">
                  <c:v>0.47099999999999997</c:v>
                </c:pt>
                <c:pt idx="2395">
                  <c:v>-0.40300000000000002</c:v>
                </c:pt>
                <c:pt idx="2396">
                  <c:v>-0.63</c:v>
                </c:pt>
                <c:pt idx="2397">
                  <c:v>-1.3080000000000001</c:v>
                </c:pt>
                <c:pt idx="2398">
                  <c:v>-1.101</c:v>
                </c:pt>
                <c:pt idx="2399">
                  <c:v>-1.1479999999999999</c:v>
                </c:pt>
                <c:pt idx="2400">
                  <c:v>-1.3149999999999999</c:v>
                </c:pt>
                <c:pt idx="2401">
                  <c:v>-1.2E-2</c:v>
                </c:pt>
                <c:pt idx="2402">
                  <c:v>-1.222</c:v>
                </c:pt>
                <c:pt idx="2403">
                  <c:v>-1.1890000000000001</c:v>
                </c:pt>
                <c:pt idx="2404">
                  <c:v>-6.7000000000000004E-2</c:v>
                </c:pt>
                <c:pt idx="2405">
                  <c:v>-1.6659999999999999</c:v>
                </c:pt>
                <c:pt idx="2406">
                  <c:v>-1.07</c:v>
                </c:pt>
                <c:pt idx="2407">
                  <c:v>1.2010000000000001</c:v>
                </c:pt>
                <c:pt idx="2408">
                  <c:v>-0.33900000000000002</c:v>
                </c:pt>
                <c:pt idx="2409">
                  <c:v>0.40200000000000002</c:v>
                </c:pt>
                <c:pt idx="2410">
                  <c:v>0.32100000000000001</c:v>
                </c:pt>
                <c:pt idx="2411">
                  <c:v>0.69899999999999995</c:v>
                </c:pt>
                <c:pt idx="2412">
                  <c:v>-0.13</c:v>
                </c:pt>
                <c:pt idx="2413">
                  <c:v>-0.104</c:v>
                </c:pt>
                <c:pt idx="2414">
                  <c:v>-0.497</c:v>
                </c:pt>
                <c:pt idx="2415">
                  <c:v>-0.72599999999999998</c:v>
                </c:pt>
                <c:pt idx="2416">
                  <c:v>-0.14699999999999999</c:v>
                </c:pt>
                <c:pt idx="2417">
                  <c:v>-0.66900000000000004</c:v>
                </c:pt>
                <c:pt idx="2418">
                  <c:v>-1.3759999999999999</c:v>
                </c:pt>
                <c:pt idx="2419">
                  <c:v>-1.393</c:v>
                </c:pt>
                <c:pt idx="2420">
                  <c:v>-0.77800000000000002</c:v>
                </c:pt>
                <c:pt idx="2421">
                  <c:v>-1.776</c:v>
                </c:pt>
                <c:pt idx="2422">
                  <c:v>-0.878</c:v>
                </c:pt>
                <c:pt idx="2423">
                  <c:v>-0.65900000000000003</c:v>
                </c:pt>
                <c:pt idx="2424">
                  <c:v>6.6000000000000003E-2</c:v>
                </c:pt>
                <c:pt idx="2425">
                  <c:v>-0.50900000000000001</c:v>
                </c:pt>
                <c:pt idx="2426">
                  <c:v>0.82699999999999996</c:v>
                </c:pt>
                <c:pt idx="2427">
                  <c:v>-0.73899999999999999</c:v>
                </c:pt>
                <c:pt idx="2428">
                  <c:v>-0.70099999999999996</c:v>
                </c:pt>
                <c:pt idx="2429">
                  <c:v>8.4000000000000005E-2</c:v>
                </c:pt>
                <c:pt idx="2430">
                  <c:v>-0.628</c:v>
                </c:pt>
                <c:pt idx="2431">
                  <c:v>-0.13400000000000001</c:v>
                </c:pt>
                <c:pt idx="2432">
                  <c:v>-0.23300000000000001</c:v>
                </c:pt>
                <c:pt idx="2433">
                  <c:v>-0.77800000000000002</c:v>
                </c:pt>
                <c:pt idx="2434">
                  <c:v>-1.0920000000000001</c:v>
                </c:pt>
                <c:pt idx="2435">
                  <c:v>-1.292</c:v>
                </c:pt>
                <c:pt idx="2436">
                  <c:v>-0.47899999999999998</c:v>
                </c:pt>
                <c:pt idx="2437">
                  <c:v>-0.56399999999999995</c:v>
                </c:pt>
                <c:pt idx="2438">
                  <c:v>-1.08</c:v>
                </c:pt>
                <c:pt idx="2439">
                  <c:v>-1.415</c:v>
                </c:pt>
                <c:pt idx="2440">
                  <c:v>-0.442</c:v>
                </c:pt>
                <c:pt idx="2441">
                  <c:v>-1.748</c:v>
                </c:pt>
                <c:pt idx="2442">
                  <c:v>4.5999999999999999E-2</c:v>
                </c:pt>
                <c:pt idx="2443">
                  <c:v>1.4330000000000001</c:v>
                </c:pt>
                <c:pt idx="2444">
                  <c:v>6.0000000000000001E-3</c:v>
                </c:pt>
                <c:pt idx="2445">
                  <c:v>-1.3420000000000001</c:v>
                </c:pt>
                <c:pt idx="2446">
                  <c:v>-0.874</c:v>
                </c:pt>
                <c:pt idx="2447">
                  <c:v>-0.81499999999999995</c:v>
                </c:pt>
                <c:pt idx="2448">
                  <c:v>-0.6</c:v>
                </c:pt>
                <c:pt idx="2449">
                  <c:v>-1.044</c:v>
                </c:pt>
                <c:pt idx="2450">
                  <c:v>-1.5589999999999999</c:v>
                </c:pt>
                <c:pt idx="2451">
                  <c:v>-1.321</c:v>
                </c:pt>
                <c:pt idx="2452">
                  <c:v>-1.2E-2</c:v>
                </c:pt>
                <c:pt idx="2453">
                  <c:v>-0.81799999999999995</c:v>
                </c:pt>
                <c:pt idx="2454">
                  <c:v>-1.302</c:v>
                </c:pt>
                <c:pt idx="2455">
                  <c:v>-0.97799999999999998</c:v>
                </c:pt>
                <c:pt idx="2456">
                  <c:v>-1.544</c:v>
                </c:pt>
                <c:pt idx="2457">
                  <c:v>-1.2549999999999999</c:v>
                </c:pt>
                <c:pt idx="2458">
                  <c:v>1.383</c:v>
                </c:pt>
                <c:pt idx="2459">
                  <c:v>-0.1</c:v>
                </c:pt>
                <c:pt idx="2460">
                  <c:v>-1.8169999999999999</c:v>
                </c:pt>
                <c:pt idx="2461">
                  <c:v>0.13600000000000001</c:v>
                </c:pt>
                <c:pt idx="2462">
                  <c:v>-0.55300000000000005</c:v>
                </c:pt>
                <c:pt idx="2463">
                  <c:v>1.4570000000000001</c:v>
                </c:pt>
                <c:pt idx="2464">
                  <c:v>-0.16</c:v>
                </c:pt>
                <c:pt idx="2465">
                  <c:v>-1.7999999999999999E-2</c:v>
                </c:pt>
                <c:pt idx="2466">
                  <c:v>-0.68600000000000005</c:v>
                </c:pt>
                <c:pt idx="2467">
                  <c:v>-0.29499999999999998</c:v>
                </c:pt>
                <c:pt idx="2468">
                  <c:v>-0.89100000000000001</c:v>
                </c:pt>
                <c:pt idx="2469">
                  <c:v>-0.66700000000000004</c:v>
                </c:pt>
                <c:pt idx="2470">
                  <c:v>0.29799999999999999</c:v>
                </c:pt>
                <c:pt idx="2471">
                  <c:v>1.2E-2</c:v>
                </c:pt>
                <c:pt idx="2472">
                  <c:v>-1.4530000000000001</c:v>
                </c:pt>
                <c:pt idx="2473">
                  <c:v>-0.52</c:v>
                </c:pt>
                <c:pt idx="2474">
                  <c:v>-5.3999999999999999E-2</c:v>
                </c:pt>
                <c:pt idx="2475">
                  <c:v>-1.028</c:v>
                </c:pt>
                <c:pt idx="2476">
                  <c:v>-0.98699999999999999</c:v>
                </c:pt>
                <c:pt idx="2477">
                  <c:v>-0.70599999999999996</c:v>
                </c:pt>
                <c:pt idx="2478">
                  <c:v>-1.0409999999999999</c:v>
                </c:pt>
                <c:pt idx="2479">
                  <c:v>-0.95499999999999996</c:v>
                </c:pt>
                <c:pt idx="2480">
                  <c:v>-0.57499999999999996</c:v>
                </c:pt>
                <c:pt idx="2481">
                  <c:v>-0.3</c:v>
                </c:pt>
                <c:pt idx="2482">
                  <c:v>-0.59799999999999998</c:v>
                </c:pt>
                <c:pt idx="2483">
                  <c:v>-0.11799999999999999</c:v>
                </c:pt>
                <c:pt idx="2484">
                  <c:v>-1.18</c:v>
                </c:pt>
                <c:pt idx="2485">
                  <c:v>-0.10199999999999999</c:v>
                </c:pt>
                <c:pt idx="2486">
                  <c:v>-0.80300000000000005</c:v>
                </c:pt>
                <c:pt idx="2487">
                  <c:v>-1.139</c:v>
                </c:pt>
                <c:pt idx="2488">
                  <c:v>1.0169999999999999</c:v>
                </c:pt>
                <c:pt idx="2489">
                  <c:v>-0.623</c:v>
                </c:pt>
                <c:pt idx="2490">
                  <c:v>-1.2270000000000001</c:v>
                </c:pt>
                <c:pt idx="2491">
                  <c:v>-0.28999999999999998</c:v>
                </c:pt>
                <c:pt idx="2492">
                  <c:v>-0.38200000000000001</c:v>
                </c:pt>
                <c:pt idx="2493">
                  <c:v>0.30399999999999999</c:v>
                </c:pt>
                <c:pt idx="2494">
                  <c:v>0.81299999999999994</c:v>
                </c:pt>
                <c:pt idx="2495">
                  <c:v>-0.67600000000000005</c:v>
                </c:pt>
                <c:pt idx="2496">
                  <c:v>0.28999999999999998</c:v>
                </c:pt>
                <c:pt idx="2497">
                  <c:v>-1.089</c:v>
                </c:pt>
                <c:pt idx="2498">
                  <c:v>-0.69799999999999995</c:v>
                </c:pt>
                <c:pt idx="2499">
                  <c:v>-2.4449999999999998</c:v>
                </c:pt>
                <c:pt idx="2500">
                  <c:v>-0.81599999999999995</c:v>
                </c:pt>
                <c:pt idx="2501">
                  <c:v>0.45400000000000001</c:v>
                </c:pt>
                <c:pt idx="2502">
                  <c:v>9.9000000000000005E-2</c:v>
                </c:pt>
                <c:pt idx="2503">
                  <c:v>-0.379</c:v>
                </c:pt>
                <c:pt idx="2504">
                  <c:v>0.13700000000000001</c:v>
                </c:pt>
                <c:pt idx="2505">
                  <c:v>0.877</c:v>
                </c:pt>
                <c:pt idx="2506">
                  <c:v>1.6579999999999999</c:v>
                </c:pt>
                <c:pt idx="2507">
                  <c:v>-0.23799999999999999</c:v>
                </c:pt>
                <c:pt idx="2508">
                  <c:v>0.32600000000000001</c:v>
                </c:pt>
                <c:pt idx="2509">
                  <c:v>0.20499999999999999</c:v>
                </c:pt>
                <c:pt idx="2510">
                  <c:v>0.48699999999999999</c:v>
                </c:pt>
                <c:pt idx="2511">
                  <c:v>-1.2170000000000001</c:v>
                </c:pt>
                <c:pt idx="2512">
                  <c:v>-1.226</c:v>
                </c:pt>
                <c:pt idx="2513">
                  <c:v>-0.59799999999999998</c:v>
                </c:pt>
                <c:pt idx="2514">
                  <c:v>-1.764</c:v>
                </c:pt>
                <c:pt idx="2515">
                  <c:v>-0.58499999999999996</c:v>
                </c:pt>
                <c:pt idx="2516">
                  <c:v>-0.76</c:v>
                </c:pt>
                <c:pt idx="2517">
                  <c:v>-0.78500000000000003</c:v>
                </c:pt>
                <c:pt idx="2518">
                  <c:v>-1.0780000000000001</c:v>
                </c:pt>
                <c:pt idx="2519">
                  <c:v>-0.92800000000000005</c:v>
                </c:pt>
                <c:pt idx="2520">
                  <c:v>-1.252</c:v>
                </c:pt>
                <c:pt idx="2521">
                  <c:v>4.2999999999999997E-2</c:v>
                </c:pt>
                <c:pt idx="2522">
                  <c:v>-1.2150000000000001</c:v>
                </c:pt>
                <c:pt idx="2523">
                  <c:v>-0.247</c:v>
                </c:pt>
                <c:pt idx="2524">
                  <c:v>0.91900000000000004</c:v>
                </c:pt>
                <c:pt idx="2525">
                  <c:v>-0.79800000000000004</c:v>
                </c:pt>
                <c:pt idx="2526">
                  <c:v>-0.90700000000000003</c:v>
                </c:pt>
                <c:pt idx="2527">
                  <c:v>0.97599999999999998</c:v>
                </c:pt>
                <c:pt idx="2528">
                  <c:v>-0.379</c:v>
                </c:pt>
                <c:pt idx="2529">
                  <c:v>-1.1499999999999999</c:v>
                </c:pt>
                <c:pt idx="2530">
                  <c:v>1.0660000000000001</c:v>
                </c:pt>
                <c:pt idx="2531">
                  <c:v>-0.874</c:v>
                </c:pt>
                <c:pt idx="2532">
                  <c:v>-1.3009999999999999</c:v>
                </c:pt>
                <c:pt idx="2533">
                  <c:v>-1.214</c:v>
                </c:pt>
                <c:pt idx="2534">
                  <c:v>-0.49099999999999999</c:v>
                </c:pt>
                <c:pt idx="2535">
                  <c:v>-0.66100000000000003</c:v>
                </c:pt>
                <c:pt idx="2536">
                  <c:v>0.153</c:v>
                </c:pt>
                <c:pt idx="2537">
                  <c:v>-0.82699999999999996</c:v>
                </c:pt>
                <c:pt idx="2538">
                  <c:v>1.3340000000000001</c:v>
                </c:pt>
                <c:pt idx="2539">
                  <c:v>3.1E-2</c:v>
                </c:pt>
                <c:pt idx="2540">
                  <c:v>-0.41699999999999998</c:v>
                </c:pt>
                <c:pt idx="2541">
                  <c:v>-0.94099999999999995</c:v>
                </c:pt>
                <c:pt idx="2542">
                  <c:v>-0.94299999999999995</c:v>
                </c:pt>
                <c:pt idx="2543">
                  <c:v>-1.4670000000000001</c:v>
                </c:pt>
                <c:pt idx="2544">
                  <c:v>-0.45400000000000001</c:v>
                </c:pt>
                <c:pt idx="2545">
                  <c:v>-1.22</c:v>
                </c:pt>
                <c:pt idx="2546">
                  <c:v>-1.1160000000000001</c:v>
                </c:pt>
                <c:pt idx="2547">
                  <c:v>-0.47899999999999998</c:v>
                </c:pt>
                <c:pt idx="2548">
                  <c:v>-0.59199999999999997</c:v>
                </c:pt>
                <c:pt idx="2549">
                  <c:v>-0.11899999999999999</c:v>
                </c:pt>
                <c:pt idx="2550">
                  <c:v>0.752</c:v>
                </c:pt>
                <c:pt idx="2551">
                  <c:v>0.19800000000000001</c:v>
                </c:pt>
                <c:pt idx="2552">
                  <c:v>-2.048</c:v>
                </c:pt>
                <c:pt idx="2553">
                  <c:v>-0.622</c:v>
                </c:pt>
                <c:pt idx="2554">
                  <c:v>-1.464</c:v>
                </c:pt>
                <c:pt idx="2555">
                  <c:v>-1.244</c:v>
                </c:pt>
                <c:pt idx="2556">
                  <c:v>-1.04</c:v>
                </c:pt>
                <c:pt idx="2557">
                  <c:v>-0.42899999999999999</c:v>
                </c:pt>
                <c:pt idx="2558">
                  <c:v>-0.47099999999999997</c:v>
                </c:pt>
                <c:pt idx="2559">
                  <c:v>1.778</c:v>
                </c:pt>
                <c:pt idx="2560">
                  <c:v>-1.1120000000000001</c:v>
                </c:pt>
                <c:pt idx="2561">
                  <c:v>-1.323</c:v>
                </c:pt>
                <c:pt idx="2562">
                  <c:v>-0.89100000000000001</c:v>
                </c:pt>
                <c:pt idx="2563">
                  <c:v>-0.28399999999999997</c:v>
                </c:pt>
                <c:pt idx="2564">
                  <c:v>-1.0489999999999999</c:v>
                </c:pt>
                <c:pt idx="2565">
                  <c:v>-0.625</c:v>
                </c:pt>
                <c:pt idx="2566">
                  <c:v>-0.17799999999999999</c:v>
                </c:pt>
                <c:pt idx="2567">
                  <c:v>0.44400000000000001</c:v>
                </c:pt>
                <c:pt idx="2568">
                  <c:v>-0.39500000000000002</c:v>
                </c:pt>
                <c:pt idx="2569">
                  <c:v>-1.778</c:v>
                </c:pt>
                <c:pt idx="2570">
                  <c:v>-1.131</c:v>
                </c:pt>
                <c:pt idx="2571">
                  <c:v>2.5670000000000002</c:v>
                </c:pt>
                <c:pt idx="2572">
                  <c:v>-1.21</c:v>
                </c:pt>
                <c:pt idx="2573">
                  <c:v>-1.2270000000000001</c:v>
                </c:pt>
                <c:pt idx="2574">
                  <c:v>-2.3E-2</c:v>
                </c:pt>
                <c:pt idx="2575">
                  <c:v>-0.59799999999999998</c:v>
                </c:pt>
                <c:pt idx="2576">
                  <c:v>0.61199999999999999</c:v>
                </c:pt>
                <c:pt idx="2577">
                  <c:v>-1.0900000000000001</c:v>
                </c:pt>
                <c:pt idx="2578">
                  <c:v>5.7000000000000002E-2</c:v>
                </c:pt>
                <c:pt idx="2579">
                  <c:v>-0.57199999999999995</c:v>
                </c:pt>
                <c:pt idx="2580">
                  <c:v>-0.76</c:v>
                </c:pt>
                <c:pt idx="2581">
                  <c:v>-0.66300000000000003</c:v>
                </c:pt>
                <c:pt idx="2582">
                  <c:v>-1.1679999999999999</c:v>
                </c:pt>
                <c:pt idx="2583">
                  <c:v>-1.147</c:v>
                </c:pt>
                <c:pt idx="2584">
                  <c:v>-1.6719999999999999</c:v>
                </c:pt>
                <c:pt idx="2585">
                  <c:v>-1.224</c:v>
                </c:pt>
                <c:pt idx="2586">
                  <c:v>-0.53800000000000003</c:v>
                </c:pt>
                <c:pt idx="2587">
                  <c:v>0.81</c:v>
                </c:pt>
                <c:pt idx="2588">
                  <c:v>-0.24399999999999999</c:v>
                </c:pt>
                <c:pt idx="2589">
                  <c:v>-1.502</c:v>
                </c:pt>
                <c:pt idx="2590">
                  <c:v>-0.90800000000000003</c:v>
                </c:pt>
                <c:pt idx="2591">
                  <c:v>-1.4339999999999999</c:v>
                </c:pt>
                <c:pt idx="2592">
                  <c:v>-0.66500000000000004</c:v>
                </c:pt>
                <c:pt idx="2593">
                  <c:v>-0.45</c:v>
                </c:pt>
                <c:pt idx="2594">
                  <c:v>1.962</c:v>
                </c:pt>
                <c:pt idx="2595">
                  <c:v>0.14799999999999999</c:v>
                </c:pt>
                <c:pt idx="2596">
                  <c:v>0.52600000000000002</c:v>
                </c:pt>
                <c:pt idx="2597">
                  <c:v>-1.8620000000000001</c:v>
                </c:pt>
                <c:pt idx="2598">
                  <c:v>-1.016</c:v>
                </c:pt>
                <c:pt idx="2599">
                  <c:v>-1.024</c:v>
                </c:pt>
                <c:pt idx="2600">
                  <c:v>-1.0509999999999999</c:v>
                </c:pt>
                <c:pt idx="2601">
                  <c:v>-0.36099999999999999</c:v>
                </c:pt>
                <c:pt idx="2602">
                  <c:v>-0.29699999999999999</c:v>
                </c:pt>
                <c:pt idx="2603">
                  <c:v>0.104</c:v>
                </c:pt>
                <c:pt idx="2604">
                  <c:v>-0.11</c:v>
                </c:pt>
                <c:pt idx="2605">
                  <c:v>-0.86</c:v>
                </c:pt>
                <c:pt idx="2606">
                  <c:v>-0.58799999999999997</c:v>
                </c:pt>
                <c:pt idx="2607">
                  <c:v>-0.84899999999999998</c:v>
                </c:pt>
                <c:pt idx="2608">
                  <c:v>-0.189</c:v>
                </c:pt>
                <c:pt idx="2609">
                  <c:v>-1.2070000000000001</c:v>
                </c:pt>
                <c:pt idx="2610">
                  <c:v>-1.0429999999999999</c:v>
                </c:pt>
                <c:pt idx="2611">
                  <c:v>-1.091</c:v>
                </c:pt>
                <c:pt idx="2612">
                  <c:v>1.226</c:v>
                </c:pt>
                <c:pt idx="2613">
                  <c:v>-1.526</c:v>
                </c:pt>
                <c:pt idx="2614">
                  <c:v>-1.024</c:v>
                </c:pt>
                <c:pt idx="2615">
                  <c:v>-1.5720000000000001</c:v>
                </c:pt>
                <c:pt idx="2616">
                  <c:v>-0.255</c:v>
                </c:pt>
                <c:pt idx="2617">
                  <c:v>-1.5069999999999999</c:v>
                </c:pt>
                <c:pt idx="2618">
                  <c:v>-1.35</c:v>
                </c:pt>
                <c:pt idx="2619">
                  <c:v>-0.26300000000000001</c:v>
                </c:pt>
                <c:pt idx="2620">
                  <c:v>0.372</c:v>
                </c:pt>
                <c:pt idx="2621">
                  <c:v>-1.034</c:v>
                </c:pt>
                <c:pt idx="2622">
                  <c:v>0.83899999999999997</c:v>
                </c:pt>
                <c:pt idx="2623">
                  <c:v>-1.391</c:v>
                </c:pt>
                <c:pt idx="2624">
                  <c:v>-0.52800000000000002</c:v>
                </c:pt>
                <c:pt idx="2625">
                  <c:v>-0.44</c:v>
                </c:pt>
                <c:pt idx="2626">
                  <c:v>-0.44700000000000001</c:v>
                </c:pt>
                <c:pt idx="2627">
                  <c:v>-0.84899999999999998</c:v>
                </c:pt>
                <c:pt idx="2628">
                  <c:v>-1.3540000000000001</c:v>
                </c:pt>
                <c:pt idx="2629">
                  <c:v>-0.05</c:v>
                </c:pt>
                <c:pt idx="2630">
                  <c:v>-0.439</c:v>
                </c:pt>
                <c:pt idx="2631">
                  <c:v>-0.6</c:v>
                </c:pt>
                <c:pt idx="2632">
                  <c:v>0.85199999999999998</c:v>
                </c:pt>
                <c:pt idx="2633">
                  <c:v>-0.40799999999999997</c:v>
                </c:pt>
                <c:pt idx="2634">
                  <c:v>-1.796</c:v>
                </c:pt>
                <c:pt idx="2635">
                  <c:v>-1.444</c:v>
                </c:pt>
                <c:pt idx="2636">
                  <c:v>-1.0249999999999999</c:v>
                </c:pt>
                <c:pt idx="2637">
                  <c:v>0.29399999999999998</c:v>
                </c:pt>
                <c:pt idx="2638">
                  <c:v>-1.746</c:v>
                </c:pt>
                <c:pt idx="2639">
                  <c:v>-1.357</c:v>
                </c:pt>
                <c:pt idx="2640">
                  <c:v>-0.22700000000000001</c:v>
                </c:pt>
                <c:pt idx="2641">
                  <c:v>-1.613</c:v>
                </c:pt>
                <c:pt idx="2642">
                  <c:v>-1.4890000000000001</c:v>
                </c:pt>
                <c:pt idx="2643">
                  <c:v>-0.72099999999999997</c:v>
                </c:pt>
                <c:pt idx="2644">
                  <c:v>-0.90400000000000003</c:v>
                </c:pt>
                <c:pt idx="2645">
                  <c:v>-0.51500000000000001</c:v>
                </c:pt>
                <c:pt idx="2646">
                  <c:v>0.45200000000000001</c:v>
                </c:pt>
                <c:pt idx="2647">
                  <c:v>-1.7310000000000001</c:v>
                </c:pt>
                <c:pt idx="2648">
                  <c:v>-1.0449999999999999</c:v>
                </c:pt>
                <c:pt idx="2649">
                  <c:v>-1.022</c:v>
                </c:pt>
                <c:pt idx="2650">
                  <c:v>-1.8540000000000001</c:v>
                </c:pt>
                <c:pt idx="2651">
                  <c:v>0.16900000000000001</c:v>
                </c:pt>
                <c:pt idx="2652">
                  <c:v>-1.141</c:v>
                </c:pt>
                <c:pt idx="2653">
                  <c:v>-2.0539999999999998</c:v>
                </c:pt>
                <c:pt idx="2654">
                  <c:v>-1.0900000000000001</c:v>
                </c:pt>
                <c:pt idx="2655">
                  <c:v>-0.78400000000000003</c:v>
                </c:pt>
                <c:pt idx="2656">
                  <c:v>-0.41799999999999998</c:v>
                </c:pt>
                <c:pt idx="2657">
                  <c:v>-0.53100000000000003</c:v>
                </c:pt>
                <c:pt idx="2658">
                  <c:v>-1.2350000000000001</c:v>
                </c:pt>
                <c:pt idx="2659">
                  <c:v>0.49</c:v>
                </c:pt>
                <c:pt idx="2660">
                  <c:v>-1.0409999999999999</c:v>
                </c:pt>
                <c:pt idx="2661">
                  <c:v>-0.63100000000000001</c:v>
                </c:pt>
                <c:pt idx="2662">
                  <c:v>1.9119999999999999</c:v>
                </c:pt>
                <c:pt idx="2663">
                  <c:v>3.3319999999999999</c:v>
                </c:pt>
                <c:pt idx="2664">
                  <c:v>-0.193</c:v>
                </c:pt>
                <c:pt idx="2665">
                  <c:v>-1.3109999999999999</c:v>
                </c:pt>
                <c:pt idx="2666">
                  <c:v>-1.131</c:v>
                </c:pt>
                <c:pt idx="2667">
                  <c:v>-1.393</c:v>
                </c:pt>
                <c:pt idx="2668">
                  <c:v>-0.91900000000000004</c:v>
                </c:pt>
                <c:pt idx="2669">
                  <c:v>-1.0249999999999999</c:v>
                </c:pt>
                <c:pt idx="2670">
                  <c:v>-0.107</c:v>
                </c:pt>
                <c:pt idx="2671">
                  <c:v>-0.158</c:v>
                </c:pt>
                <c:pt idx="2672">
                  <c:v>-1.204</c:v>
                </c:pt>
                <c:pt idx="2673">
                  <c:v>0.79400000000000004</c:v>
                </c:pt>
                <c:pt idx="2674">
                  <c:v>-0.68500000000000005</c:v>
                </c:pt>
                <c:pt idx="2675">
                  <c:v>-1.556</c:v>
                </c:pt>
                <c:pt idx="2676">
                  <c:v>-0.79400000000000004</c:v>
                </c:pt>
                <c:pt idx="2677">
                  <c:v>-0.22800000000000001</c:v>
                </c:pt>
                <c:pt idx="2678">
                  <c:v>-0.68400000000000005</c:v>
                </c:pt>
                <c:pt idx="2679">
                  <c:v>-0.90200000000000002</c:v>
                </c:pt>
                <c:pt idx="2680">
                  <c:v>-0.30399999999999999</c:v>
                </c:pt>
                <c:pt idx="2681">
                  <c:v>-0.77</c:v>
                </c:pt>
                <c:pt idx="2682">
                  <c:v>1.5149999999999999</c:v>
                </c:pt>
                <c:pt idx="2683">
                  <c:v>-0.61799999999999999</c:v>
                </c:pt>
                <c:pt idx="2684">
                  <c:v>-0.76700000000000002</c:v>
                </c:pt>
                <c:pt idx="2685">
                  <c:v>0.36099999999999999</c:v>
                </c:pt>
                <c:pt idx="2686">
                  <c:v>1.3580000000000001</c:v>
                </c:pt>
                <c:pt idx="2687">
                  <c:v>-1.573</c:v>
                </c:pt>
                <c:pt idx="2688">
                  <c:v>-1.702</c:v>
                </c:pt>
                <c:pt idx="2689">
                  <c:v>0.33700000000000002</c:v>
                </c:pt>
                <c:pt idx="2690">
                  <c:v>-1.054</c:v>
                </c:pt>
                <c:pt idx="2691">
                  <c:v>-0.22600000000000001</c:v>
                </c:pt>
                <c:pt idx="2692">
                  <c:v>-0.96099999999999997</c:v>
                </c:pt>
                <c:pt idx="2693">
                  <c:v>7.0000000000000001E-3</c:v>
                </c:pt>
                <c:pt idx="2694">
                  <c:v>-0.56899999999999995</c:v>
                </c:pt>
                <c:pt idx="2695">
                  <c:v>-0.68600000000000005</c:v>
                </c:pt>
                <c:pt idx="2696">
                  <c:v>-0.25600000000000001</c:v>
                </c:pt>
                <c:pt idx="2697">
                  <c:v>0.88900000000000001</c:v>
                </c:pt>
                <c:pt idx="2698">
                  <c:v>-1.32</c:v>
                </c:pt>
                <c:pt idx="2699">
                  <c:v>1.5049999999999999</c:v>
                </c:pt>
                <c:pt idx="2700">
                  <c:v>-1.5109999999999999</c:v>
                </c:pt>
                <c:pt idx="2701">
                  <c:v>-0.69899999999999995</c:v>
                </c:pt>
                <c:pt idx="2702">
                  <c:v>-0.59599999999999997</c:v>
                </c:pt>
                <c:pt idx="2703">
                  <c:v>-2.09</c:v>
                </c:pt>
                <c:pt idx="2704">
                  <c:v>9.6000000000000002E-2</c:v>
                </c:pt>
                <c:pt idx="2705">
                  <c:v>-1.083</c:v>
                </c:pt>
                <c:pt idx="2706">
                  <c:v>-1.345</c:v>
                </c:pt>
                <c:pt idx="2707">
                  <c:v>-0.61599999999999999</c:v>
                </c:pt>
                <c:pt idx="2708">
                  <c:v>-0.72899999999999998</c:v>
                </c:pt>
                <c:pt idx="2709">
                  <c:v>-0.93</c:v>
                </c:pt>
                <c:pt idx="2710">
                  <c:v>-0.14499999999999999</c:v>
                </c:pt>
                <c:pt idx="2711">
                  <c:v>-0.107</c:v>
                </c:pt>
                <c:pt idx="2712">
                  <c:v>-1.2250000000000001</c:v>
                </c:pt>
                <c:pt idx="2713">
                  <c:v>-1.4630000000000001</c:v>
                </c:pt>
                <c:pt idx="2714">
                  <c:v>-1.02</c:v>
                </c:pt>
                <c:pt idx="2715">
                  <c:v>-0.85499999999999998</c:v>
                </c:pt>
                <c:pt idx="2716">
                  <c:v>-0.79100000000000004</c:v>
                </c:pt>
                <c:pt idx="2717">
                  <c:v>-0.33400000000000002</c:v>
                </c:pt>
                <c:pt idx="2718">
                  <c:v>-0.82299999999999995</c:v>
                </c:pt>
                <c:pt idx="2719">
                  <c:v>-1.1459999999999999</c:v>
                </c:pt>
                <c:pt idx="2720">
                  <c:v>-1.1140000000000001</c:v>
                </c:pt>
                <c:pt idx="2721">
                  <c:v>-0.25600000000000001</c:v>
                </c:pt>
                <c:pt idx="2722">
                  <c:v>-0.81200000000000006</c:v>
                </c:pt>
                <c:pt idx="2723">
                  <c:v>-1.1299999999999999</c:v>
                </c:pt>
                <c:pt idx="2724">
                  <c:v>-1.353</c:v>
                </c:pt>
                <c:pt idx="2725">
                  <c:v>-0.79100000000000004</c:v>
                </c:pt>
                <c:pt idx="2726">
                  <c:v>0.38300000000000001</c:v>
                </c:pt>
                <c:pt idx="2727">
                  <c:v>-0.36199999999999999</c:v>
                </c:pt>
                <c:pt idx="2728">
                  <c:v>-1.6739999999999999</c:v>
                </c:pt>
                <c:pt idx="2729">
                  <c:v>-1.3879999999999999</c:v>
                </c:pt>
                <c:pt idx="2730">
                  <c:v>0.23599999999999999</c:v>
                </c:pt>
                <c:pt idx="2731">
                  <c:v>0.35299999999999998</c:v>
                </c:pt>
                <c:pt idx="2732">
                  <c:v>0.14499999999999999</c:v>
                </c:pt>
                <c:pt idx="2733">
                  <c:v>-0.86699999999999999</c:v>
                </c:pt>
                <c:pt idx="2734">
                  <c:v>-1.1850000000000001</c:v>
                </c:pt>
                <c:pt idx="2735">
                  <c:v>-0.27900000000000003</c:v>
                </c:pt>
                <c:pt idx="2736">
                  <c:v>-0.47499999999999998</c:v>
                </c:pt>
                <c:pt idx="2737">
                  <c:v>-0.66</c:v>
                </c:pt>
                <c:pt idx="2738">
                  <c:v>0.156</c:v>
                </c:pt>
                <c:pt idx="2739">
                  <c:v>-1.21</c:v>
                </c:pt>
                <c:pt idx="2740">
                  <c:v>7.1999999999999995E-2</c:v>
                </c:pt>
                <c:pt idx="2741">
                  <c:v>8.6999999999999994E-2</c:v>
                </c:pt>
                <c:pt idx="2742">
                  <c:v>-0.314</c:v>
                </c:pt>
                <c:pt idx="2743">
                  <c:v>-0.32</c:v>
                </c:pt>
                <c:pt idx="2744">
                  <c:v>-1.1970000000000001</c:v>
                </c:pt>
                <c:pt idx="2745">
                  <c:v>-1.218</c:v>
                </c:pt>
                <c:pt idx="2746">
                  <c:v>-1.0940000000000001</c:v>
                </c:pt>
                <c:pt idx="2747">
                  <c:v>0.18</c:v>
                </c:pt>
                <c:pt idx="2748">
                  <c:v>-0.443</c:v>
                </c:pt>
                <c:pt idx="2749">
                  <c:v>-0.58299999999999996</c:v>
                </c:pt>
                <c:pt idx="2750">
                  <c:v>-0.36499999999999999</c:v>
                </c:pt>
                <c:pt idx="2751">
                  <c:v>-0.15</c:v>
                </c:pt>
                <c:pt idx="2752">
                  <c:v>-1.8380000000000001</c:v>
                </c:pt>
                <c:pt idx="2753">
                  <c:v>1.641</c:v>
                </c:pt>
                <c:pt idx="2754">
                  <c:v>-0.15</c:v>
                </c:pt>
                <c:pt idx="2755">
                  <c:v>-1.506</c:v>
                </c:pt>
                <c:pt idx="2756">
                  <c:v>-2.0489999999999999</c:v>
                </c:pt>
                <c:pt idx="2757">
                  <c:v>-0.76700000000000002</c:v>
                </c:pt>
                <c:pt idx="2758">
                  <c:v>-1.96</c:v>
                </c:pt>
                <c:pt idx="2759">
                  <c:v>-2.0179999999999998</c:v>
                </c:pt>
                <c:pt idx="2760">
                  <c:v>0.36399999999999999</c:v>
                </c:pt>
                <c:pt idx="2761">
                  <c:v>-0.19700000000000001</c:v>
                </c:pt>
                <c:pt idx="2762">
                  <c:v>1.4410000000000001</c:v>
                </c:pt>
                <c:pt idx="2763">
                  <c:v>-1.2330000000000001</c:v>
                </c:pt>
                <c:pt idx="2764">
                  <c:v>-7.3999999999999996E-2</c:v>
                </c:pt>
                <c:pt idx="2765">
                  <c:v>-0.30599999999999999</c:v>
                </c:pt>
                <c:pt idx="2766">
                  <c:v>-1.589</c:v>
                </c:pt>
                <c:pt idx="2767">
                  <c:v>2.1389999999999998</c:v>
                </c:pt>
                <c:pt idx="2768">
                  <c:v>-1.147</c:v>
                </c:pt>
                <c:pt idx="2769">
                  <c:v>-0.43</c:v>
                </c:pt>
                <c:pt idx="2770">
                  <c:v>-1.0720000000000001</c:v>
                </c:pt>
                <c:pt idx="2771">
                  <c:v>-0.28100000000000003</c:v>
                </c:pt>
                <c:pt idx="2772">
                  <c:v>-1.482</c:v>
                </c:pt>
                <c:pt idx="2773">
                  <c:v>0.16700000000000001</c:v>
                </c:pt>
                <c:pt idx="2774">
                  <c:v>-1.149</c:v>
                </c:pt>
                <c:pt idx="2775">
                  <c:v>-0.14199999999999999</c:v>
                </c:pt>
                <c:pt idx="2776">
                  <c:v>-1.9159999999999999</c:v>
                </c:pt>
                <c:pt idx="2777">
                  <c:v>0.442</c:v>
                </c:pt>
                <c:pt idx="2778">
                  <c:v>-0.624</c:v>
                </c:pt>
                <c:pt idx="2779">
                  <c:v>0.60899999999999999</c:v>
                </c:pt>
                <c:pt idx="2780">
                  <c:v>-1.2470000000000001</c:v>
                </c:pt>
                <c:pt idx="2781">
                  <c:v>-0.747</c:v>
                </c:pt>
                <c:pt idx="2782">
                  <c:v>0.60099999999999998</c:v>
                </c:pt>
                <c:pt idx="2783">
                  <c:v>0.17299999999999999</c:v>
                </c:pt>
                <c:pt idx="2784">
                  <c:v>-0.61699999999999999</c:v>
                </c:pt>
                <c:pt idx="2785">
                  <c:v>-0.61699999999999999</c:v>
                </c:pt>
                <c:pt idx="2786">
                  <c:v>-0.96</c:v>
                </c:pt>
                <c:pt idx="2787">
                  <c:v>-1.302</c:v>
                </c:pt>
                <c:pt idx="2788">
                  <c:v>-1.228</c:v>
                </c:pt>
                <c:pt idx="2789">
                  <c:v>-1.5229999999999999</c:v>
                </c:pt>
                <c:pt idx="2790">
                  <c:v>-0.13</c:v>
                </c:pt>
                <c:pt idx="2791">
                  <c:v>-0.86099999999999999</c:v>
                </c:pt>
                <c:pt idx="2792">
                  <c:v>-1.1879999999999999</c:v>
                </c:pt>
                <c:pt idx="2793">
                  <c:v>-1.476</c:v>
                </c:pt>
                <c:pt idx="2794">
                  <c:v>-0.67900000000000005</c:v>
                </c:pt>
                <c:pt idx="2795">
                  <c:v>-8.1000000000000003E-2</c:v>
                </c:pt>
                <c:pt idx="2796">
                  <c:v>-0.34399999999999997</c:v>
                </c:pt>
                <c:pt idx="2797">
                  <c:v>-1.232</c:v>
                </c:pt>
                <c:pt idx="2798">
                  <c:v>-6.9000000000000006E-2</c:v>
                </c:pt>
                <c:pt idx="2799">
                  <c:v>-0.82399999999999995</c:v>
                </c:pt>
                <c:pt idx="2800">
                  <c:v>-1.3009999999999999</c:v>
                </c:pt>
                <c:pt idx="2801">
                  <c:v>-0.29499999999999998</c:v>
                </c:pt>
                <c:pt idx="2802">
                  <c:v>-0.63600000000000001</c:v>
                </c:pt>
                <c:pt idx="2803">
                  <c:v>-1.456</c:v>
                </c:pt>
                <c:pt idx="2804">
                  <c:v>-1.4339999999999999</c:v>
                </c:pt>
                <c:pt idx="2805">
                  <c:v>-0.75600000000000001</c:v>
                </c:pt>
                <c:pt idx="2806">
                  <c:v>-0.78600000000000003</c:v>
                </c:pt>
                <c:pt idx="2807">
                  <c:v>-0.34</c:v>
                </c:pt>
                <c:pt idx="2808">
                  <c:v>-2.4E-2</c:v>
                </c:pt>
                <c:pt idx="2809">
                  <c:v>0.19900000000000001</c:v>
                </c:pt>
                <c:pt idx="2810">
                  <c:v>0.39100000000000001</c:v>
                </c:pt>
                <c:pt idx="2811">
                  <c:v>-0.52800000000000002</c:v>
                </c:pt>
                <c:pt idx="2812">
                  <c:v>-0.58399999999999996</c:v>
                </c:pt>
                <c:pt idx="2813">
                  <c:v>-0.58099999999999996</c:v>
                </c:pt>
                <c:pt idx="2814">
                  <c:v>0.26300000000000001</c:v>
                </c:pt>
                <c:pt idx="2815">
                  <c:v>-0.85699999999999998</c:v>
                </c:pt>
                <c:pt idx="2816">
                  <c:v>-7.0000000000000007E-2</c:v>
                </c:pt>
                <c:pt idx="2817">
                  <c:v>-0.81799999999999995</c:v>
                </c:pt>
                <c:pt idx="2818">
                  <c:v>0.52700000000000002</c:v>
                </c:pt>
                <c:pt idx="2819">
                  <c:v>-1.121</c:v>
                </c:pt>
                <c:pt idx="2820">
                  <c:v>-0.56100000000000005</c:v>
                </c:pt>
                <c:pt idx="2821">
                  <c:v>-0.78900000000000003</c:v>
                </c:pt>
                <c:pt idx="2822">
                  <c:v>-1.073</c:v>
                </c:pt>
                <c:pt idx="2823">
                  <c:v>-0.30599999999999999</c:v>
                </c:pt>
                <c:pt idx="2824">
                  <c:v>-1.2410000000000001</c:v>
                </c:pt>
                <c:pt idx="2825">
                  <c:v>1.196</c:v>
                </c:pt>
                <c:pt idx="2826">
                  <c:v>0.51400000000000001</c:v>
                </c:pt>
                <c:pt idx="2827">
                  <c:v>-0.57499999999999996</c:v>
                </c:pt>
                <c:pt idx="2828">
                  <c:v>-0.97</c:v>
                </c:pt>
                <c:pt idx="2829">
                  <c:v>-0.67200000000000004</c:v>
                </c:pt>
                <c:pt idx="2830">
                  <c:v>0.157</c:v>
                </c:pt>
                <c:pt idx="2831">
                  <c:v>-0.48099999999999998</c:v>
                </c:pt>
                <c:pt idx="2832">
                  <c:v>-0.432</c:v>
                </c:pt>
                <c:pt idx="2833">
                  <c:v>1.004</c:v>
                </c:pt>
                <c:pt idx="2834">
                  <c:v>-0.93</c:v>
                </c:pt>
                <c:pt idx="2835">
                  <c:v>-0.434</c:v>
                </c:pt>
                <c:pt idx="2836">
                  <c:v>0.65600000000000003</c:v>
                </c:pt>
                <c:pt idx="2837">
                  <c:v>-1.831</c:v>
                </c:pt>
                <c:pt idx="2838">
                  <c:v>-1.0329999999999999</c:v>
                </c:pt>
                <c:pt idx="2839">
                  <c:v>-1.0549999999999999</c:v>
                </c:pt>
                <c:pt idx="2840">
                  <c:v>-1.4339999999999999</c:v>
                </c:pt>
                <c:pt idx="2841">
                  <c:v>0.65400000000000003</c:v>
                </c:pt>
                <c:pt idx="2842">
                  <c:v>0.47</c:v>
                </c:pt>
                <c:pt idx="2843">
                  <c:v>0.63200000000000001</c:v>
                </c:pt>
                <c:pt idx="2844">
                  <c:v>-0.68500000000000005</c:v>
                </c:pt>
                <c:pt idx="2845">
                  <c:v>-0.34399999999999997</c:v>
                </c:pt>
                <c:pt idx="2846">
                  <c:v>-1.526</c:v>
                </c:pt>
                <c:pt idx="2847">
                  <c:v>-0.63</c:v>
                </c:pt>
                <c:pt idx="2848">
                  <c:v>-1.4610000000000001</c:v>
                </c:pt>
                <c:pt idx="2849">
                  <c:v>-1.518</c:v>
                </c:pt>
                <c:pt idx="2850">
                  <c:v>-1.0629999999999999</c:v>
                </c:pt>
                <c:pt idx="2851">
                  <c:v>0.161</c:v>
                </c:pt>
                <c:pt idx="2852">
                  <c:v>-7.1999999999999995E-2</c:v>
                </c:pt>
                <c:pt idx="2853">
                  <c:v>-1.675</c:v>
                </c:pt>
                <c:pt idx="2854">
                  <c:v>1.0329999999999999</c:v>
                </c:pt>
                <c:pt idx="2855">
                  <c:v>-0.42899999999999999</c:v>
                </c:pt>
                <c:pt idx="2856">
                  <c:v>-1.1850000000000001</c:v>
                </c:pt>
                <c:pt idx="2857">
                  <c:v>-1.19</c:v>
                </c:pt>
                <c:pt idx="2858">
                  <c:v>2.1779999999999999</c:v>
                </c:pt>
                <c:pt idx="2859">
                  <c:v>-1.468</c:v>
                </c:pt>
                <c:pt idx="2860">
                  <c:v>-0.38500000000000001</c:v>
                </c:pt>
                <c:pt idx="2861">
                  <c:v>0.312</c:v>
                </c:pt>
                <c:pt idx="2862">
                  <c:v>-1.395</c:v>
                </c:pt>
                <c:pt idx="2863">
                  <c:v>-5.5E-2</c:v>
                </c:pt>
                <c:pt idx="2864">
                  <c:v>-1.7999999999999999E-2</c:v>
                </c:pt>
                <c:pt idx="2865">
                  <c:v>-5.6000000000000001E-2</c:v>
                </c:pt>
                <c:pt idx="2866">
                  <c:v>-0.98899999999999999</c:v>
                </c:pt>
                <c:pt idx="2867">
                  <c:v>-0.44800000000000001</c:v>
                </c:pt>
                <c:pt idx="2868">
                  <c:v>1.9319999999999999</c:v>
                </c:pt>
                <c:pt idx="2869">
                  <c:v>1.746</c:v>
                </c:pt>
                <c:pt idx="2870">
                  <c:v>0.247</c:v>
                </c:pt>
                <c:pt idx="2871">
                  <c:v>-0.56100000000000005</c:v>
                </c:pt>
                <c:pt idx="2872">
                  <c:v>-0.58199999999999996</c:v>
                </c:pt>
                <c:pt idx="2873">
                  <c:v>-0.14399999999999999</c:v>
                </c:pt>
                <c:pt idx="2874">
                  <c:v>-0.57499999999999996</c:v>
                </c:pt>
                <c:pt idx="2875">
                  <c:v>-0.69899999999999995</c:v>
                </c:pt>
                <c:pt idx="2876">
                  <c:v>-1.1879999999999999</c:v>
                </c:pt>
                <c:pt idx="2877">
                  <c:v>1.3009999999999999</c:v>
                </c:pt>
                <c:pt idx="2878">
                  <c:v>-5.8999999999999997E-2</c:v>
                </c:pt>
                <c:pt idx="2879">
                  <c:v>0.13800000000000001</c:v>
                </c:pt>
                <c:pt idx="2880">
                  <c:v>-1.532</c:v>
                </c:pt>
                <c:pt idx="2881">
                  <c:v>-1.2030000000000001</c:v>
                </c:pt>
                <c:pt idx="2882">
                  <c:v>0.128</c:v>
                </c:pt>
                <c:pt idx="2883">
                  <c:v>-0.44800000000000001</c:v>
                </c:pt>
                <c:pt idx="2884">
                  <c:v>0.47099999999999997</c:v>
                </c:pt>
                <c:pt idx="2885">
                  <c:v>-1.337</c:v>
                </c:pt>
                <c:pt idx="2886">
                  <c:v>-1.0569999999999999</c:v>
                </c:pt>
                <c:pt idx="2887">
                  <c:v>-0.98699999999999999</c:v>
                </c:pt>
                <c:pt idx="2888">
                  <c:v>-0.47199999999999998</c:v>
                </c:pt>
                <c:pt idx="2889">
                  <c:v>-0.96399999999999997</c:v>
                </c:pt>
                <c:pt idx="2890">
                  <c:v>-0.81299999999999994</c:v>
                </c:pt>
                <c:pt idx="2891">
                  <c:v>-0.55400000000000005</c:v>
                </c:pt>
                <c:pt idx="2892">
                  <c:v>-1.1180000000000001</c:v>
                </c:pt>
                <c:pt idx="2893">
                  <c:v>1.22</c:v>
                </c:pt>
                <c:pt idx="2894">
                  <c:v>-0.47499999999999998</c:v>
                </c:pt>
                <c:pt idx="2895">
                  <c:v>-1.294</c:v>
                </c:pt>
                <c:pt idx="2896">
                  <c:v>0.65500000000000003</c:v>
                </c:pt>
                <c:pt idx="2897">
                  <c:v>-1.4750000000000001</c:v>
                </c:pt>
                <c:pt idx="2898">
                  <c:v>0.53800000000000003</c:v>
                </c:pt>
                <c:pt idx="2899">
                  <c:v>-1.127</c:v>
                </c:pt>
                <c:pt idx="2900">
                  <c:v>0.35799999999999998</c:v>
                </c:pt>
                <c:pt idx="2901">
                  <c:v>-0.85</c:v>
                </c:pt>
                <c:pt idx="2902">
                  <c:v>-1.143</c:v>
                </c:pt>
                <c:pt idx="2903">
                  <c:v>-0.77600000000000002</c:v>
                </c:pt>
                <c:pt idx="2904">
                  <c:v>3.6999999999999998E-2</c:v>
                </c:pt>
                <c:pt idx="2905">
                  <c:v>1.8939999999999999</c:v>
                </c:pt>
                <c:pt idx="2906">
                  <c:v>-0.78200000000000003</c:v>
                </c:pt>
                <c:pt idx="2907">
                  <c:v>-2.0249999999999999</c:v>
                </c:pt>
                <c:pt idx="2908">
                  <c:v>-2.25</c:v>
                </c:pt>
                <c:pt idx="2909">
                  <c:v>-0.99</c:v>
                </c:pt>
                <c:pt idx="2910">
                  <c:v>-0.89</c:v>
                </c:pt>
                <c:pt idx="2911">
                  <c:v>-0.98199999999999998</c:v>
                </c:pt>
                <c:pt idx="2912">
                  <c:v>-0.22</c:v>
                </c:pt>
                <c:pt idx="2913">
                  <c:v>-9.5000000000000001E-2</c:v>
                </c:pt>
                <c:pt idx="2914">
                  <c:v>-0.14000000000000001</c:v>
                </c:pt>
                <c:pt idx="2915">
                  <c:v>-0.81</c:v>
                </c:pt>
                <c:pt idx="2916">
                  <c:v>-0.151</c:v>
                </c:pt>
                <c:pt idx="2917">
                  <c:v>-1.4330000000000001</c:v>
                </c:pt>
                <c:pt idx="2918">
                  <c:v>-0.68</c:v>
                </c:pt>
                <c:pt idx="2919">
                  <c:v>-0.70799999999999996</c:v>
                </c:pt>
                <c:pt idx="2920">
                  <c:v>-0.57899999999999996</c:v>
                </c:pt>
                <c:pt idx="2921">
                  <c:v>-1.6759999999999999</c:v>
                </c:pt>
                <c:pt idx="2922">
                  <c:v>-0.71</c:v>
                </c:pt>
                <c:pt idx="2923">
                  <c:v>0.11799999999999999</c:v>
                </c:pt>
                <c:pt idx="2924">
                  <c:v>-1.6060000000000001</c:v>
                </c:pt>
                <c:pt idx="2925">
                  <c:v>-1.1499999999999999</c:v>
                </c:pt>
                <c:pt idx="2926">
                  <c:v>-0.249</c:v>
                </c:pt>
                <c:pt idx="2927">
                  <c:v>-0.27600000000000002</c:v>
                </c:pt>
                <c:pt idx="2928">
                  <c:v>1.4119999999999999</c:v>
                </c:pt>
                <c:pt idx="2929">
                  <c:v>-0.26900000000000002</c:v>
                </c:pt>
                <c:pt idx="2930">
                  <c:v>-1.6819999999999999</c:v>
                </c:pt>
                <c:pt idx="2931">
                  <c:v>-1.3280000000000001</c:v>
                </c:pt>
                <c:pt idx="2932">
                  <c:v>9.6000000000000002E-2</c:v>
                </c:pt>
                <c:pt idx="2933">
                  <c:v>5.0999999999999997E-2</c:v>
                </c:pt>
                <c:pt idx="2934">
                  <c:v>1.8620000000000001</c:v>
                </c:pt>
                <c:pt idx="2935">
                  <c:v>-0.38800000000000001</c:v>
                </c:pt>
                <c:pt idx="2936">
                  <c:v>0.44600000000000001</c:v>
                </c:pt>
                <c:pt idx="2937">
                  <c:v>1.032</c:v>
                </c:pt>
                <c:pt idx="2938">
                  <c:v>-0.36299999999999999</c:v>
                </c:pt>
                <c:pt idx="2939">
                  <c:v>-0.997</c:v>
                </c:pt>
                <c:pt idx="2940">
                  <c:v>0.14099999999999999</c:v>
                </c:pt>
                <c:pt idx="2941">
                  <c:v>-0.106</c:v>
                </c:pt>
                <c:pt idx="2942">
                  <c:v>0.19500000000000001</c:v>
                </c:pt>
                <c:pt idx="2943">
                  <c:v>-1.0409999999999999</c:v>
                </c:pt>
                <c:pt idx="2944">
                  <c:v>-4.4999999999999998E-2</c:v>
                </c:pt>
                <c:pt idx="2945">
                  <c:v>-6.3E-2</c:v>
                </c:pt>
                <c:pt idx="2946">
                  <c:v>2.0760000000000001</c:v>
                </c:pt>
                <c:pt idx="2947">
                  <c:v>-0.9</c:v>
                </c:pt>
                <c:pt idx="2948">
                  <c:v>-1.113</c:v>
                </c:pt>
                <c:pt idx="2949">
                  <c:v>-1.1839999999999999</c:v>
                </c:pt>
                <c:pt idx="2950">
                  <c:v>2.3959999999999999</c:v>
                </c:pt>
                <c:pt idx="2951">
                  <c:v>-1.369</c:v>
                </c:pt>
                <c:pt idx="2952">
                  <c:v>-0.19800000000000001</c:v>
                </c:pt>
                <c:pt idx="2953">
                  <c:v>-1.41</c:v>
                </c:pt>
                <c:pt idx="2954">
                  <c:v>1.508</c:v>
                </c:pt>
                <c:pt idx="2955">
                  <c:v>-1.3089999999999999</c:v>
                </c:pt>
                <c:pt idx="2956">
                  <c:v>-5.2999999999999999E-2</c:v>
                </c:pt>
                <c:pt idx="2957">
                  <c:v>1.4910000000000001</c:v>
                </c:pt>
                <c:pt idx="2958">
                  <c:v>-0.307</c:v>
                </c:pt>
                <c:pt idx="2959">
                  <c:v>-1.2769999999999999</c:v>
                </c:pt>
                <c:pt idx="2960">
                  <c:v>0.38</c:v>
                </c:pt>
                <c:pt idx="2961">
                  <c:v>0.875</c:v>
                </c:pt>
                <c:pt idx="2962">
                  <c:v>-1.677</c:v>
                </c:pt>
                <c:pt idx="2963">
                  <c:v>-1.4019999999999999</c:v>
                </c:pt>
                <c:pt idx="2964">
                  <c:v>-0.33500000000000002</c:v>
                </c:pt>
                <c:pt idx="2965">
                  <c:v>-0.73799999999999999</c:v>
                </c:pt>
                <c:pt idx="2966">
                  <c:v>-1.258</c:v>
                </c:pt>
                <c:pt idx="2967">
                  <c:v>-0.72399999999999998</c:v>
                </c:pt>
                <c:pt idx="2968">
                  <c:v>0.16200000000000001</c:v>
                </c:pt>
                <c:pt idx="2969">
                  <c:v>-0.45800000000000002</c:v>
                </c:pt>
                <c:pt idx="2970">
                  <c:v>-1.4219999999999999</c:v>
                </c:pt>
                <c:pt idx="2971">
                  <c:v>-8.5000000000000006E-2</c:v>
                </c:pt>
                <c:pt idx="2972">
                  <c:v>-0.29799999999999999</c:v>
                </c:pt>
                <c:pt idx="2973">
                  <c:v>-0.35599999999999998</c:v>
                </c:pt>
                <c:pt idx="2974">
                  <c:v>2.1000000000000001E-2</c:v>
                </c:pt>
                <c:pt idx="2975">
                  <c:v>-1.8129999999999999</c:v>
                </c:pt>
                <c:pt idx="2976">
                  <c:v>-0.873</c:v>
                </c:pt>
                <c:pt idx="2977">
                  <c:v>-0.56999999999999995</c:v>
                </c:pt>
                <c:pt idx="2978">
                  <c:v>-1.3109999999999999</c:v>
                </c:pt>
                <c:pt idx="2979">
                  <c:v>0.76700000000000002</c:v>
                </c:pt>
                <c:pt idx="2980">
                  <c:v>0.442</c:v>
                </c:pt>
                <c:pt idx="2981">
                  <c:v>-0.19600000000000001</c:v>
                </c:pt>
                <c:pt idx="2982">
                  <c:v>-0.91900000000000004</c:v>
                </c:pt>
                <c:pt idx="2983">
                  <c:v>-0.36699999999999999</c:v>
                </c:pt>
                <c:pt idx="2984">
                  <c:v>-0.89300000000000002</c:v>
                </c:pt>
                <c:pt idx="2985">
                  <c:v>-0.26300000000000001</c:v>
                </c:pt>
                <c:pt idx="2986">
                  <c:v>-0.13500000000000001</c:v>
                </c:pt>
                <c:pt idx="2987">
                  <c:v>0.78900000000000003</c:v>
                </c:pt>
                <c:pt idx="2988">
                  <c:v>-0.182</c:v>
                </c:pt>
                <c:pt idx="2989">
                  <c:v>-0.68500000000000005</c:v>
                </c:pt>
                <c:pt idx="2990">
                  <c:v>1.246</c:v>
                </c:pt>
                <c:pt idx="2991">
                  <c:v>0.69499999999999995</c:v>
                </c:pt>
                <c:pt idx="2992">
                  <c:v>-8.3000000000000004E-2</c:v>
                </c:pt>
                <c:pt idx="2993">
                  <c:v>-0.378</c:v>
                </c:pt>
                <c:pt idx="2994">
                  <c:v>-0.42799999999999999</c:v>
                </c:pt>
                <c:pt idx="2995">
                  <c:v>-0.68700000000000006</c:v>
                </c:pt>
                <c:pt idx="2996">
                  <c:v>0.193</c:v>
                </c:pt>
                <c:pt idx="2997">
                  <c:v>-0.17499999999999999</c:v>
                </c:pt>
                <c:pt idx="2998">
                  <c:v>-0.93300000000000005</c:v>
                </c:pt>
                <c:pt idx="2999">
                  <c:v>-0.67800000000000005</c:v>
                </c:pt>
                <c:pt idx="3000">
                  <c:v>-0.95099999999999996</c:v>
                </c:pt>
                <c:pt idx="3001">
                  <c:v>-0.72499999999999998</c:v>
                </c:pt>
                <c:pt idx="3002">
                  <c:v>0.93200000000000005</c:v>
                </c:pt>
                <c:pt idx="3003">
                  <c:v>2.99</c:v>
                </c:pt>
                <c:pt idx="3004">
                  <c:v>0.373</c:v>
                </c:pt>
                <c:pt idx="3005">
                  <c:v>-0.84899999999999998</c:v>
                </c:pt>
                <c:pt idx="3006">
                  <c:v>-1.7869999999999999</c:v>
                </c:pt>
                <c:pt idx="3007">
                  <c:v>-1.133</c:v>
                </c:pt>
                <c:pt idx="3008">
                  <c:v>-0.80900000000000005</c:v>
                </c:pt>
                <c:pt idx="3009">
                  <c:v>0.23599999999999999</c:v>
                </c:pt>
                <c:pt idx="3010">
                  <c:v>-0.40699999999999997</c:v>
                </c:pt>
                <c:pt idx="3011">
                  <c:v>-0.41899999999999998</c:v>
                </c:pt>
                <c:pt idx="3012">
                  <c:v>0.79900000000000004</c:v>
                </c:pt>
                <c:pt idx="3013">
                  <c:v>-1.0209999999999999</c:v>
                </c:pt>
                <c:pt idx="3014">
                  <c:v>-1.46</c:v>
                </c:pt>
                <c:pt idx="3015">
                  <c:v>-1.3480000000000001</c:v>
                </c:pt>
                <c:pt idx="3016">
                  <c:v>-0.51400000000000001</c:v>
                </c:pt>
                <c:pt idx="3017">
                  <c:v>0.41099999999999998</c:v>
                </c:pt>
                <c:pt idx="3018">
                  <c:v>-0.315</c:v>
                </c:pt>
                <c:pt idx="3019">
                  <c:v>-0.42399999999999999</c:v>
                </c:pt>
                <c:pt idx="3020">
                  <c:v>-1.653</c:v>
                </c:pt>
                <c:pt idx="3021">
                  <c:v>0.92600000000000005</c:v>
                </c:pt>
                <c:pt idx="3022">
                  <c:v>-1.0900000000000001</c:v>
                </c:pt>
                <c:pt idx="3023">
                  <c:v>-0.23499999999999999</c:v>
                </c:pt>
                <c:pt idx="3024">
                  <c:v>0.497</c:v>
                </c:pt>
                <c:pt idx="3025">
                  <c:v>-1.282</c:v>
                </c:pt>
                <c:pt idx="3026">
                  <c:v>-0.23200000000000001</c:v>
                </c:pt>
                <c:pt idx="3027">
                  <c:v>-0.93400000000000005</c:v>
                </c:pt>
                <c:pt idx="3028">
                  <c:v>0.65900000000000003</c:v>
                </c:pt>
                <c:pt idx="3029">
                  <c:v>-1.2529999999999999</c:v>
                </c:pt>
                <c:pt idx="3030">
                  <c:v>-8.2000000000000003E-2</c:v>
                </c:pt>
                <c:pt idx="3031">
                  <c:v>-1.4410000000000001</c:v>
                </c:pt>
                <c:pt idx="3032">
                  <c:v>0.82399999999999995</c:v>
                </c:pt>
                <c:pt idx="3033">
                  <c:v>-0.54500000000000004</c:v>
                </c:pt>
                <c:pt idx="3034">
                  <c:v>-0.64800000000000002</c:v>
                </c:pt>
                <c:pt idx="3035">
                  <c:v>-0.627</c:v>
                </c:pt>
                <c:pt idx="3036">
                  <c:v>1.728</c:v>
                </c:pt>
                <c:pt idx="3037">
                  <c:v>0.65200000000000002</c:v>
                </c:pt>
                <c:pt idx="3038">
                  <c:v>-1.974</c:v>
                </c:pt>
                <c:pt idx="3039">
                  <c:v>1.137</c:v>
                </c:pt>
                <c:pt idx="3040">
                  <c:v>1.704</c:v>
                </c:pt>
                <c:pt idx="3041">
                  <c:v>-0.97</c:v>
                </c:pt>
                <c:pt idx="3042">
                  <c:v>-1.2290000000000001</c:v>
                </c:pt>
                <c:pt idx="3043">
                  <c:v>-0.20399999999999999</c:v>
                </c:pt>
                <c:pt idx="3044">
                  <c:v>-7.0000000000000001E-3</c:v>
                </c:pt>
                <c:pt idx="3045">
                  <c:v>-1.417</c:v>
                </c:pt>
                <c:pt idx="3046">
                  <c:v>-1.079</c:v>
                </c:pt>
                <c:pt idx="3047">
                  <c:v>5.8999999999999997E-2</c:v>
                </c:pt>
                <c:pt idx="3048">
                  <c:v>-1.208</c:v>
                </c:pt>
                <c:pt idx="3049">
                  <c:v>0.20200000000000001</c:v>
                </c:pt>
                <c:pt idx="3050">
                  <c:v>1.889</c:v>
                </c:pt>
                <c:pt idx="3051">
                  <c:v>-0.374</c:v>
                </c:pt>
                <c:pt idx="3052">
                  <c:v>-0.30299999999999999</c:v>
                </c:pt>
                <c:pt idx="3053">
                  <c:v>-1.4359999999999999</c:v>
                </c:pt>
                <c:pt idx="3054">
                  <c:v>-0.57899999999999996</c:v>
                </c:pt>
                <c:pt idx="3055">
                  <c:v>1.018</c:v>
                </c:pt>
                <c:pt idx="3056">
                  <c:v>-0.81599999999999995</c:v>
                </c:pt>
                <c:pt idx="3057">
                  <c:v>-1.056</c:v>
                </c:pt>
                <c:pt idx="3058">
                  <c:v>2.6019999999999999</c:v>
                </c:pt>
                <c:pt idx="3059">
                  <c:v>-0.73199999999999998</c:v>
                </c:pt>
                <c:pt idx="3060">
                  <c:v>-1.53</c:v>
                </c:pt>
                <c:pt idx="3061">
                  <c:v>-0.113</c:v>
                </c:pt>
                <c:pt idx="3062">
                  <c:v>-1.0720000000000001</c:v>
                </c:pt>
                <c:pt idx="3063">
                  <c:v>0.14099999999999999</c:v>
                </c:pt>
                <c:pt idx="3064">
                  <c:v>-1.113</c:v>
                </c:pt>
                <c:pt idx="3065">
                  <c:v>0.48</c:v>
                </c:pt>
                <c:pt idx="3066">
                  <c:v>-0.55500000000000005</c:v>
                </c:pt>
                <c:pt idx="3067">
                  <c:v>-1.0269999999999999</c:v>
                </c:pt>
                <c:pt idx="3068">
                  <c:v>-2.1789999999999998</c:v>
                </c:pt>
                <c:pt idx="3069">
                  <c:v>-0.222</c:v>
                </c:pt>
                <c:pt idx="3070">
                  <c:v>-0.26900000000000002</c:v>
                </c:pt>
                <c:pt idx="3071">
                  <c:v>-0.36599999999999999</c:v>
                </c:pt>
                <c:pt idx="3072">
                  <c:v>-4.2000000000000003E-2</c:v>
                </c:pt>
                <c:pt idx="3073">
                  <c:v>-1.087</c:v>
                </c:pt>
                <c:pt idx="3074">
                  <c:v>-0.91300000000000003</c:v>
                </c:pt>
                <c:pt idx="3075">
                  <c:v>-0.83499999999999996</c:v>
                </c:pt>
                <c:pt idx="3076">
                  <c:v>-0.40200000000000002</c:v>
                </c:pt>
                <c:pt idx="3077">
                  <c:v>-0.12</c:v>
                </c:pt>
                <c:pt idx="3078">
                  <c:v>-1.01</c:v>
                </c:pt>
                <c:pt idx="3079">
                  <c:v>-0.23499999999999999</c:v>
                </c:pt>
                <c:pt idx="3080">
                  <c:v>-4.4999999999999998E-2</c:v>
                </c:pt>
                <c:pt idx="3081">
                  <c:v>-0.13700000000000001</c:v>
                </c:pt>
                <c:pt idx="3082">
                  <c:v>-0.65300000000000002</c:v>
                </c:pt>
                <c:pt idx="3083">
                  <c:v>0.111</c:v>
                </c:pt>
                <c:pt idx="3084">
                  <c:v>-2.0619999999999998</c:v>
                </c:pt>
                <c:pt idx="3085">
                  <c:v>-1.052</c:v>
                </c:pt>
                <c:pt idx="3086">
                  <c:v>-1.2310000000000001</c:v>
                </c:pt>
                <c:pt idx="3087">
                  <c:v>-0.73699999999999999</c:v>
                </c:pt>
                <c:pt idx="3088">
                  <c:v>-1.3859999999999999</c:v>
                </c:pt>
                <c:pt idx="3089">
                  <c:v>-0.85499999999999998</c:v>
                </c:pt>
                <c:pt idx="3090">
                  <c:v>-0.86499999999999999</c:v>
                </c:pt>
                <c:pt idx="3091">
                  <c:v>-0.85799999999999998</c:v>
                </c:pt>
                <c:pt idx="3092">
                  <c:v>-0.79400000000000004</c:v>
                </c:pt>
                <c:pt idx="3093">
                  <c:v>-0.17299999999999999</c:v>
                </c:pt>
                <c:pt idx="3094">
                  <c:v>0.311</c:v>
                </c:pt>
                <c:pt idx="3095">
                  <c:v>0.48899999999999999</c:v>
                </c:pt>
                <c:pt idx="3096">
                  <c:v>-0.45</c:v>
                </c:pt>
                <c:pt idx="3097">
                  <c:v>0.90100000000000002</c:v>
                </c:pt>
                <c:pt idx="3098">
                  <c:v>-0.97299999999999998</c:v>
                </c:pt>
                <c:pt idx="3099">
                  <c:v>-0.79200000000000004</c:v>
                </c:pt>
                <c:pt idx="3100">
                  <c:v>-3.5999999999999997E-2</c:v>
                </c:pt>
                <c:pt idx="3101">
                  <c:v>-6.3E-2</c:v>
                </c:pt>
                <c:pt idx="3102">
                  <c:v>-0.624</c:v>
                </c:pt>
                <c:pt idx="3103">
                  <c:v>-1.8520000000000001</c:v>
                </c:pt>
                <c:pt idx="3104">
                  <c:v>-0.93799999999999994</c:v>
                </c:pt>
                <c:pt idx="3105">
                  <c:v>-1.573</c:v>
                </c:pt>
                <c:pt idx="3106">
                  <c:v>-1.575</c:v>
                </c:pt>
                <c:pt idx="3107">
                  <c:v>-0.48299999999999998</c:v>
                </c:pt>
                <c:pt idx="3108">
                  <c:v>-0.81699999999999995</c:v>
                </c:pt>
                <c:pt idx="3109">
                  <c:v>-0.55700000000000005</c:v>
                </c:pt>
                <c:pt idx="3110">
                  <c:v>-1.0369999999999999</c:v>
                </c:pt>
                <c:pt idx="3111">
                  <c:v>-0.75600000000000001</c:v>
                </c:pt>
                <c:pt idx="3112">
                  <c:v>1.069</c:v>
                </c:pt>
                <c:pt idx="3113">
                  <c:v>-0.11700000000000001</c:v>
                </c:pt>
                <c:pt idx="3114">
                  <c:v>-0.80700000000000005</c:v>
                </c:pt>
                <c:pt idx="3115">
                  <c:v>-0.82099999999999995</c:v>
                </c:pt>
                <c:pt idx="3116">
                  <c:v>0.35899999999999999</c:v>
                </c:pt>
                <c:pt idx="3117">
                  <c:v>-0.65300000000000002</c:v>
                </c:pt>
                <c:pt idx="3118">
                  <c:v>-0.86099999999999999</c:v>
                </c:pt>
                <c:pt idx="3119">
                  <c:v>-1.3580000000000001</c:v>
                </c:pt>
                <c:pt idx="3120">
                  <c:v>-0.90800000000000003</c:v>
                </c:pt>
                <c:pt idx="3121">
                  <c:v>-0.499</c:v>
                </c:pt>
                <c:pt idx="3122">
                  <c:v>-1.24</c:v>
                </c:pt>
                <c:pt idx="3123">
                  <c:v>0.58399999999999996</c:v>
                </c:pt>
                <c:pt idx="3124">
                  <c:v>-1.379</c:v>
                </c:pt>
                <c:pt idx="3125">
                  <c:v>0.25700000000000001</c:v>
                </c:pt>
                <c:pt idx="3126">
                  <c:v>-2.2109999999999999</c:v>
                </c:pt>
                <c:pt idx="3127">
                  <c:v>-1.1180000000000001</c:v>
                </c:pt>
                <c:pt idx="3128">
                  <c:v>-0.17599999999999999</c:v>
                </c:pt>
                <c:pt idx="3129">
                  <c:v>6.2E-2</c:v>
                </c:pt>
                <c:pt idx="3130">
                  <c:v>-1.163</c:v>
                </c:pt>
                <c:pt idx="3131">
                  <c:v>0.76600000000000001</c:v>
                </c:pt>
                <c:pt idx="3132">
                  <c:v>-1.274</c:v>
                </c:pt>
                <c:pt idx="3133">
                  <c:v>1.304</c:v>
                </c:pt>
                <c:pt idx="3134">
                  <c:v>0.46300000000000002</c:v>
                </c:pt>
                <c:pt idx="3135">
                  <c:v>-1.109</c:v>
                </c:pt>
                <c:pt idx="3136">
                  <c:v>0.65600000000000003</c:v>
                </c:pt>
                <c:pt idx="3137">
                  <c:v>-1.373</c:v>
                </c:pt>
                <c:pt idx="3138">
                  <c:v>-1.347</c:v>
                </c:pt>
                <c:pt idx="3139">
                  <c:v>-0.64700000000000002</c:v>
                </c:pt>
                <c:pt idx="3140">
                  <c:v>0.77300000000000002</c:v>
                </c:pt>
                <c:pt idx="3141">
                  <c:v>-0.93300000000000005</c:v>
                </c:pt>
                <c:pt idx="3142">
                  <c:v>-6.7000000000000004E-2</c:v>
                </c:pt>
                <c:pt idx="3143">
                  <c:v>-1.55</c:v>
                </c:pt>
                <c:pt idx="3144">
                  <c:v>-1.2270000000000001</c:v>
                </c:pt>
                <c:pt idx="3145">
                  <c:v>-0.56299999999999994</c:v>
                </c:pt>
                <c:pt idx="3146">
                  <c:v>-1.159</c:v>
                </c:pt>
                <c:pt idx="3147">
                  <c:v>0.40200000000000002</c:v>
                </c:pt>
                <c:pt idx="3148">
                  <c:v>-0.82599999999999996</c:v>
                </c:pt>
                <c:pt idx="3149">
                  <c:v>-1.6180000000000001</c:v>
                </c:pt>
                <c:pt idx="3150">
                  <c:v>-2.1000000000000001E-2</c:v>
                </c:pt>
                <c:pt idx="3151">
                  <c:v>-1.329</c:v>
                </c:pt>
                <c:pt idx="3152">
                  <c:v>-0.80800000000000005</c:v>
                </c:pt>
                <c:pt idx="3153">
                  <c:v>-1.5920000000000001</c:v>
                </c:pt>
                <c:pt idx="3154">
                  <c:v>1.218</c:v>
                </c:pt>
                <c:pt idx="3155">
                  <c:v>-1.1259999999999999</c:v>
                </c:pt>
                <c:pt idx="3156">
                  <c:v>-0.60299999999999998</c:v>
                </c:pt>
                <c:pt idx="3157">
                  <c:v>-1.413</c:v>
                </c:pt>
                <c:pt idx="3158">
                  <c:v>-1.0049999999999999</c:v>
                </c:pt>
                <c:pt idx="3159">
                  <c:v>-1.3080000000000001</c:v>
                </c:pt>
                <c:pt idx="3160">
                  <c:v>-1.899</c:v>
                </c:pt>
                <c:pt idx="3161">
                  <c:v>-1.466</c:v>
                </c:pt>
                <c:pt idx="3162">
                  <c:v>-0.874</c:v>
                </c:pt>
                <c:pt idx="3163">
                  <c:v>-0.38500000000000001</c:v>
                </c:pt>
                <c:pt idx="3164">
                  <c:v>-0.68500000000000005</c:v>
                </c:pt>
                <c:pt idx="3165">
                  <c:v>0.47199999999999998</c:v>
                </c:pt>
                <c:pt idx="3166">
                  <c:v>-1.054</c:v>
                </c:pt>
                <c:pt idx="3167">
                  <c:v>0.72699999999999998</c:v>
                </c:pt>
                <c:pt idx="3168">
                  <c:v>1.82</c:v>
                </c:pt>
                <c:pt idx="3169">
                  <c:v>0.14000000000000001</c:v>
                </c:pt>
                <c:pt idx="3170">
                  <c:v>-1.722</c:v>
                </c:pt>
                <c:pt idx="3171">
                  <c:v>-0.9</c:v>
                </c:pt>
                <c:pt idx="3172">
                  <c:v>-0.28999999999999998</c:v>
                </c:pt>
                <c:pt idx="3173">
                  <c:v>-1.0209999999999999</c:v>
                </c:pt>
                <c:pt idx="3174">
                  <c:v>-1.8759999999999999</c:v>
                </c:pt>
                <c:pt idx="3175">
                  <c:v>-0.58199999999999996</c:v>
                </c:pt>
                <c:pt idx="3176">
                  <c:v>-0.747</c:v>
                </c:pt>
                <c:pt idx="3177">
                  <c:v>-1.3779999999999999</c:v>
                </c:pt>
                <c:pt idx="3178">
                  <c:v>-0.628</c:v>
                </c:pt>
                <c:pt idx="3179">
                  <c:v>-0.49099999999999999</c:v>
                </c:pt>
                <c:pt idx="3180">
                  <c:v>2.9569999999999999</c:v>
                </c:pt>
                <c:pt idx="3181">
                  <c:v>-1.3420000000000001</c:v>
                </c:pt>
                <c:pt idx="3182">
                  <c:v>-0.53800000000000003</c:v>
                </c:pt>
                <c:pt idx="3183">
                  <c:v>0.34300000000000003</c:v>
                </c:pt>
                <c:pt idx="3184">
                  <c:v>-0.624</c:v>
                </c:pt>
                <c:pt idx="3185">
                  <c:v>0.26</c:v>
                </c:pt>
                <c:pt idx="3186">
                  <c:v>-1.2450000000000001</c:v>
                </c:pt>
                <c:pt idx="3187">
                  <c:v>-1.5669999999999999</c:v>
                </c:pt>
                <c:pt idx="3188">
                  <c:v>-1.321</c:v>
                </c:pt>
                <c:pt idx="3189">
                  <c:v>-0.51</c:v>
                </c:pt>
                <c:pt idx="3190">
                  <c:v>0.73699999999999999</c:v>
                </c:pt>
                <c:pt idx="3191">
                  <c:v>-0.79600000000000004</c:v>
                </c:pt>
                <c:pt idx="3192">
                  <c:v>-0.108</c:v>
                </c:pt>
                <c:pt idx="3193">
                  <c:v>-1.26</c:v>
                </c:pt>
                <c:pt idx="3194">
                  <c:v>-0.57799999999999996</c:v>
                </c:pt>
                <c:pt idx="3195">
                  <c:v>-1.661</c:v>
                </c:pt>
                <c:pt idx="3196">
                  <c:v>-1.99292006911526</c:v>
                </c:pt>
                <c:pt idx="3197">
                  <c:v>-1.0329999999999999</c:v>
                </c:pt>
                <c:pt idx="3198">
                  <c:v>-1.6319999999999999</c:v>
                </c:pt>
                <c:pt idx="3199">
                  <c:v>-0.86699999999999999</c:v>
                </c:pt>
                <c:pt idx="3200">
                  <c:v>0.53400000000000003</c:v>
                </c:pt>
                <c:pt idx="3201">
                  <c:v>1.4999999999999999E-2</c:v>
                </c:pt>
                <c:pt idx="3202">
                  <c:v>-1.5549999999999999</c:v>
                </c:pt>
                <c:pt idx="3203">
                  <c:v>-0.47499999999999998</c:v>
                </c:pt>
                <c:pt idx="3204">
                  <c:v>-0.877</c:v>
                </c:pt>
                <c:pt idx="3205">
                  <c:v>0.39200000000000002</c:v>
                </c:pt>
                <c:pt idx="3206">
                  <c:v>-1.125</c:v>
                </c:pt>
                <c:pt idx="3207">
                  <c:v>-7.4999999999999997E-2</c:v>
                </c:pt>
                <c:pt idx="3208">
                  <c:v>-2.0059999999999998</c:v>
                </c:pt>
                <c:pt idx="3209">
                  <c:v>0.191</c:v>
                </c:pt>
                <c:pt idx="3210">
                  <c:v>-0.88200000000000001</c:v>
                </c:pt>
                <c:pt idx="3211">
                  <c:v>-0.317</c:v>
                </c:pt>
                <c:pt idx="3212">
                  <c:v>-0.99199999999999999</c:v>
                </c:pt>
                <c:pt idx="3213">
                  <c:v>-1.411</c:v>
                </c:pt>
                <c:pt idx="3214">
                  <c:v>-1.1419999999999999</c:v>
                </c:pt>
                <c:pt idx="3215">
                  <c:v>0.68899999999999995</c:v>
                </c:pt>
                <c:pt idx="3216">
                  <c:v>-9.9000000000000005E-2</c:v>
                </c:pt>
                <c:pt idx="3217">
                  <c:v>-0.223</c:v>
                </c:pt>
                <c:pt idx="3218">
                  <c:v>-0.63100000000000001</c:v>
                </c:pt>
                <c:pt idx="3219">
                  <c:v>0.96899999999999997</c:v>
                </c:pt>
                <c:pt idx="3220">
                  <c:v>-9.7000000000000003E-2</c:v>
                </c:pt>
                <c:pt idx="3221">
                  <c:v>-0.20499999999999999</c:v>
                </c:pt>
                <c:pt idx="3222">
                  <c:v>-1.0589999999999999</c:v>
                </c:pt>
                <c:pt idx="3223">
                  <c:v>0.54200000000000004</c:v>
                </c:pt>
                <c:pt idx="3224">
                  <c:v>-0.81</c:v>
                </c:pt>
                <c:pt idx="3225">
                  <c:v>-0.31</c:v>
                </c:pt>
                <c:pt idx="3226">
                  <c:v>0.38400000000000001</c:v>
                </c:pt>
                <c:pt idx="3227">
                  <c:v>0.129</c:v>
                </c:pt>
                <c:pt idx="3228">
                  <c:v>-0.60399999999999998</c:v>
                </c:pt>
                <c:pt idx="3229">
                  <c:v>-0.56899999999999995</c:v>
                </c:pt>
                <c:pt idx="3230">
                  <c:v>-1.2789999999999999</c:v>
                </c:pt>
                <c:pt idx="3231">
                  <c:v>-1.9E-2</c:v>
                </c:pt>
                <c:pt idx="3232">
                  <c:v>-0.58499999999999996</c:v>
                </c:pt>
                <c:pt idx="3233">
                  <c:v>3.2000000000000001E-2</c:v>
                </c:pt>
                <c:pt idx="3234">
                  <c:v>-0.67400000000000004</c:v>
                </c:pt>
                <c:pt idx="3235">
                  <c:v>-1.2709999999999999</c:v>
                </c:pt>
                <c:pt idx="3236">
                  <c:v>0.78900000000000003</c:v>
                </c:pt>
                <c:pt idx="3237">
                  <c:v>-1.296</c:v>
                </c:pt>
                <c:pt idx="3238">
                  <c:v>-1.1950000000000001</c:v>
                </c:pt>
                <c:pt idx="3239">
                  <c:v>-0.78</c:v>
                </c:pt>
                <c:pt idx="3240">
                  <c:v>-1.5780000000000001</c:v>
                </c:pt>
                <c:pt idx="3241">
                  <c:v>-1.804</c:v>
                </c:pt>
                <c:pt idx="3242">
                  <c:v>-1.444</c:v>
                </c:pt>
                <c:pt idx="3243">
                  <c:v>-1.248</c:v>
                </c:pt>
                <c:pt idx="3244">
                  <c:v>-1.573</c:v>
                </c:pt>
                <c:pt idx="3245">
                  <c:v>-1.3979999999999999</c:v>
                </c:pt>
                <c:pt idx="3246">
                  <c:v>0.59399999999999997</c:v>
                </c:pt>
                <c:pt idx="3247">
                  <c:v>-2.42</c:v>
                </c:pt>
                <c:pt idx="3248">
                  <c:v>-0.35</c:v>
                </c:pt>
                <c:pt idx="3249">
                  <c:v>-1.345</c:v>
                </c:pt>
                <c:pt idx="3250">
                  <c:v>-1.2390000000000001</c:v>
                </c:pt>
                <c:pt idx="3251">
                  <c:v>2.077</c:v>
                </c:pt>
                <c:pt idx="3252">
                  <c:v>-0.40100000000000002</c:v>
                </c:pt>
                <c:pt idx="3253">
                  <c:v>-0.53400000000000003</c:v>
                </c:pt>
                <c:pt idx="3254">
                  <c:v>-0.33700000000000002</c:v>
                </c:pt>
                <c:pt idx="3255">
                  <c:v>-7.1999999999999995E-2</c:v>
                </c:pt>
                <c:pt idx="3256">
                  <c:v>-0.74099999999999999</c:v>
                </c:pt>
                <c:pt idx="3257">
                  <c:v>-0.32700000000000001</c:v>
                </c:pt>
                <c:pt idx="3258">
                  <c:v>-0.71499999999999997</c:v>
                </c:pt>
                <c:pt idx="3259">
                  <c:v>-1.5109999999999999</c:v>
                </c:pt>
                <c:pt idx="3260">
                  <c:v>0.43</c:v>
                </c:pt>
                <c:pt idx="3261">
                  <c:v>-1.335</c:v>
                </c:pt>
                <c:pt idx="3262">
                  <c:v>-1.5780000000000001</c:v>
                </c:pt>
                <c:pt idx="3263">
                  <c:v>-1.292</c:v>
                </c:pt>
                <c:pt idx="3264">
                  <c:v>-1.038</c:v>
                </c:pt>
                <c:pt idx="3265">
                  <c:v>-1.127</c:v>
                </c:pt>
                <c:pt idx="3266">
                  <c:v>5.2999999999999999E-2</c:v>
                </c:pt>
                <c:pt idx="3267">
                  <c:v>-0.85199999999999998</c:v>
                </c:pt>
                <c:pt idx="3268">
                  <c:v>4.4999999999999998E-2</c:v>
                </c:pt>
                <c:pt idx="3269">
                  <c:v>-0.96299999999999997</c:v>
                </c:pt>
                <c:pt idx="3270">
                  <c:v>-1.4019999999999999</c:v>
                </c:pt>
                <c:pt idx="3271">
                  <c:v>0.70099999999999996</c:v>
                </c:pt>
                <c:pt idx="3272">
                  <c:v>-0.54400000000000004</c:v>
                </c:pt>
                <c:pt idx="3273">
                  <c:v>-0.183</c:v>
                </c:pt>
                <c:pt idx="3274">
                  <c:v>-1.1140000000000001</c:v>
                </c:pt>
                <c:pt idx="3275">
                  <c:v>0.191</c:v>
                </c:pt>
                <c:pt idx="3276">
                  <c:v>-0.83499999999999996</c:v>
                </c:pt>
                <c:pt idx="3277">
                  <c:v>-0.89800000000000002</c:v>
                </c:pt>
                <c:pt idx="3278">
                  <c:v>-0.222</c:v>
                </c:pt>
                <c:pt idx="3279">
                  <c:v>-1.2390000000000001</c:v>
                </c:pt>
                <c:pt idx="3280">
                  <c:v>-1.319</c:v>
                </c:pt>
                <c:pt idx="3281">
                  <c:v>-0.82699999999999996</c:v>
                </c:pt>
                <c:pt idx="3282">
                  <c:v>0.16800000000000001</c:v>
                </c:pt>
                <c:pt idx="3283">
                  <c:v>-0.86599999999999999</c:v>
                </c:pt>
                <c:pt idx="3284">
                  <c:v>-1.3660000000000001</c:v>
                </c:pt>
                <c:pt idx="3285">
                  <c:v>-1.0129999999999999</c:v>
                </c:pt>
                <c:pt idx="3286">
                  <c:v>-0.78100000000000003</c:v>
                </c:pt>
                <c:pt idx="3287">
                  <c:v>-0.82899999999999996</c:v>
                </c:pt>
                <c:pt idx="3288">
                  <c:v>-1.252</c:v>
                </c:pt>
                <c:pt idx="3289">
                  <c:v>0.77200000000000002</c:v>
                </c:pt>
                <c:pt idx="3290">
                  <c:v>-0.224</c:v>
                </c:pt>
                <c:pt idx="3291">
                  <c:v>-0.104</c:v>
                </c:pt>
                <c:pt idx="3292">
                  <c:v>-1.3540000000000001</c:v>
                </c:pt>
                <c:pt idx="3293">
                  <c:v>-0.14099999999999999</c:v>
                </c:pt>
                <c:pt idx="3294">
                  <c:v>-0.36899999999999999</c:v>
                </c:pt>
                <c:pt idx="3295">
                  <c:v>-5.6000000000000001E-2</c:v>
                </c:pt>
                <c:pt idx="3296">
                  <c:v>-0.55500000000000005</c:v>
                </c:pt>
                <c:pt idx="3297">
                  <c:v>1.026</c:v>
                </c:pt>
                <c:pt idx="3298">
                  <c:v>0.33600000000000002</c:v>
                </c:pt>
                <c:pt idx="3299">
                  <c:v>-0.84599999999999997</c:v>
                </c:pt>
                <c:pt idx="3300">
                  <c:v>-0.72</c:v>
                </c:pt>
                <c:pt idx="3301">
                  <c:v>1.0780000000000001</c:v>
                </c:pt>
                <c:pt idx="3302">
                  <c:v>-1.3560000000000001</c:v>
                </c:pt>
                <c:pt idx="3303">
                  <c:v>-1.5069999999999999</c:v>
                </c:pt>
                <c:pt idx="3304">
                  <c:v>-1.349</c:v>
                </c:pt>
                <c:pt idx="3305">
                  <c:v>0.98099999999999998</c:v>
                </c:pt>
                <c:pt idx="3306">
                  <c:v>-0.495</c:v>
                </c:pt>
                <c:pt idx="3307">
                  <c:v>1.4490000000000001</c:v>
                </c:pt>
                <c:pt idx="3308">
                  <c:v>-1.1240000000000001</c:v>
                </c:pt>
                <c:pt idx="3309">
                  <c:v>-0.52100000000000002</c:v>
                </c:pt>
                <c:pt idx="3310">
                  <c:v>-1.401</c:v>
                </c:pt>
                <c:pt idx="3311">
                  <c:v>2.3E-2</c:v>
                </c:pt>
                <c:pt idx="3312">
                  <c:v>-5.2999999999999999E-2</c:v>
                </c:pt>
                <c:pt idx="3313">
                  <c:v>-2.3E-2</c:v>
                </c:pt>
                <c:pt idx="3314">
                  <c:v>-1.5</c:v>
                </c:pt>
                <c:pt idx="3315">
                  <c:v>-4.3999999999999997E-2</c:v>
                </c:pt>
                <c:pt idx="3316">
                  <c:v>-0.20200000000000001</c:v>
                </c:pt>
                <c:pt idx="3317">
                  <c:v>-1.2509999999999999</c:v>
                </c:pt>
                <c:pt idx="3318">
                  <c:v>-0.73799999999999999</c:v>
                </c:pt>
                <c:pt idx="3319">
                  <c:v>-0.64300000000000002</c:v>
                </c:pt>
                <c:pt idx="3320">
                  <c:v>-1.62</c:v>
                </c:pt>
                <c:pt idx="3321">
                  <c:v>-0.20799999999999999</c:v>
                </c:pt>
                <c:pt idx="3322">
                  <c:v>-0.14299999999999999</c:v>
                </c:pt>
                <c:pt idx="3323">
                  <c:v>1.9E-2</c:v>
                </c:pt>
                <c:pt idx="3324">
                  <c:v>6.4000000000000001E-2</c:v>
                </c:pt>
                <c:pt idx="3325">
                  <c:v>-1.028</c:v>
                </c:pt>
                <c:pt idx="3326">
                  <c:v>-0.54600000000000004</c:v>
                </c:pt>
                <c:pt idx="3327">
                  <c:v>-3.0000000000000001E-3</c:v>
                </c:pt>
                <c:pt idx="3328">
                  <c:v>-1.363</c:v>
                </c:pt>
                <c:pt idx="3329">
                  <c:v>-1.96</c:v>
                </c:pt>
                <c:pt idx="3330">
                  <c:v>-1.647</c:v>
                </c:pt>
                <c:pt idx="3331">
                  <c:v>-1.343</c:v>
                </c:pt>
                <c:pt idx="3332">
                  <c:v>1.524</c:v>
                </c:pt>
                <c:pt idx="3333">
                  <c:v>5.1999999999999998E-2</c:v>
                </c:pt>
                <c:pt idx="3334">
                  <c:v>-1.0029999999999999</c:v>
                </c:pt>
                <c:pt idx="3335">
                  <c:v>-0.32700000000000001</c:v>
                </c:pt>
                <c:pt idx="3336">
                  <c:v>-1.607</c:v>
                </c:pt>
                <c:pt idx="3337">
                  <c:v>-1.1519999999999999</c:v>
                </c:pt>
                <c:pt idx="3338">
                  <c:v>-0.96599999999999997</c:v>
                </c:pt>
                <c:pt idx="3339">
                  <c:v>1.8779999999999999</c:v>
                </c:pt>
                <c:pt idx="3340">
                  <c:v>-0.40400000000000003</c:v>
                </c:pt>
                <c:pt idx="3341">
                  <c:v>-0.61199999999999999</c:v>
                </c:pt>
                <c:pt idx="3342">
                  <c:v>-1.018</c:v>
                </c:pt>
                <c:pt idx="3343">
                  <c:v>-0.72699999999999998</c:v>
                </c:pt>
                <c:pt idx="3344">
                  <c:v>0.79400000000000004</c:v>
                </c:pt>
                <c:pt idx="3345">
                  <c:v>0.39300000000000002</c:v>
                </c:pt>
                <c:pt idx="3346">
                  <c:v>-0.69899999999999995</c:v>
                </c:pt>
                <c:pt idx="3347">
                  <c:v>-0.106</c:v>
                </c:pt>
                <c:pt idx="3348">
                  <c:v>0.14399999999999999</c:v>
                </c:pt>
                <c:pt idx="3349">
                  <c:v>-1.4359999999999999</c:v>
                </c:pt>
                <c:pt idx="3350">
                  <c:v>0.56699999999999995</c:v>
                </c:pt>
                <c:pt idx="3351">
                  <c:v>-0.26700000000000002</c:v>
                </c:pt>
                <c:pt idx="3352">
                  <c:v>0.39400000000000002</c:v>
                </c:pt>
                <c:pt idx="3353">
                  <c:v>-1.024</c:v>
                </c:pt>
                <c:pt idx="3354">
                  <c:v>0.997</c:v>
                </c:pt>
                <c:pt idx="3355">
                  <c:v>-0.52100000000000002</c:v>
                </c:pt>
                <c:pt idx="3356">
                  <c:v>0.54700000000000004</c:v>
                </c:pt>
                <c:pt idx="3357">
                  <c:v>-0.55400000000000005</c:v>
                </c:pt>
                <c:pt idx="3358">
                  <c:v>-1.8129999999999999</c:v>
                </c:pt>
                <c:pt idx="3359">
                  <c:v>3.1589999999999998</c:v>
                </c:pt>
                <c:pt idx="3360">
                  <c:v>-0.41899999999999998</c:v>
                </c:pt>
                <c:pt idx="3361">
                  <c:v>0.25800000000000001</c:v>
                </c:pt>
                <c:pt idx="3362">
                  <c:v>-0.56799999999999995</c:v>
                </c:pt>
                <c:pt idx="3363">
                  <c:v>-1.419</c:v>
                </c:pt>
                <c:pt idx="3364">
                  <c:v>-0.36499999999999999</c:v>
                </c:pt>
                <c:pt idx="3365">
                  <c:v>-0.6</c:v>
                </c:pt>
                <c:pt idx="3366">
                  <c:v>-0.90100000000000002</c:v>
                </c:pt>
                <c:pt idx="3367">
                  <c:v>-0.88400000000000001</c:v>
                </c:pt>
                <c:pt idx="3368">
                  <c:v>-1.2</c:v>
                </c:pt>
                <c:pt idx="3369">
                  <c:v>-0.81799999999999995</c:v>
                </c:pt>
                <c:pt idx="3370">
                  <c:v>-0.58799999999999997</c:v>
                </c:pt>
                <c:pt idx="3371">
                  <c:v>-0.63400000000000001</c:v>
                </c:pt>
                <c:pt idx="3372">
                  <c:v>-0.998</c:v>
                </c:pt>
                <c:pt idx="3373">
                  <c:v>-0.52600000000000002</c:v>
                </c:pt>
                <c:pt idx="3374">
                  <c:v>-0.97699999999999998</c:v>
                </c:pt>
                <c:pt idx="3375">
                  <c:v>7.2999999999999995E-2</c:v>
                </c:pt>
                <c:pt idx="3376">
                  <c:v>-0.98199999999999998</c:v>
                </c:pt>
                <c:pt idx="3377">
                  <c:v>1.7609999999999999</c:v>
                </c:pt>
                <c:pt idx="3378">
                  <c:v>-0.63400000000000001</c:v>
                </c:pt>
                <c:pt idx="3379">
                  <c:v>-0.439</c:v>
                </c:pt>
                <c:pt idx="3380">
                  <c:v>-0.70199999999999996</c:v>
                </c:pt>
                <c:pt idx="3381">
                  <c:v>-0.126</c:v>
                </c:pt>
                <c:pt idx="3382">
                  <c:v>-1.573</c:v>
                </c:pt>
                <c:pt idx="3383">
                  <c:v>-1.9239999999999999</c:v>
                </c:pt>
                <c:pt idx="3384">
                  <c:v>-0.28100000000000003</c:v>
                </c:pt>
                <c:pt idx="3385">
                  <c:v>-0.626</c:v>
                </c:pt>
                <c:pt idx="3386">
                  <c:v>0.13</c:v>
                </c:pt>
                <c:pt idx="3387">
                  <c:v>-0.63300000000000001</c:v>
                </c:pt>
                <c:pt idx="3388">
                  <c:v>-1.373</c:v>
                </c:pt>
                <c:pt idx="3389">
                  <c:v>0.52900000000000003</c:v>
                </c:pt>
                <c:pt idx="3390">
                  <c:v>6.0000000000000001E-3</c:v>
                </c:pt>
                <c:pt idx="3391">
                  <c:v>-1.4630000000000001</c:v>
                </c:pt>
                <c:pt idx="3392">
                  <c:v>-0.62</c:v>
                </c:pt>
                <c:pt idx="3393">
                  <c:v>-0.437</c:v>
                </c:pt>
                <c:pt idx="3394">
                  <c:v>-0.86099999999999999</c:v>
                </c:pt>
                <c:pt idx="3395">
                  <c:v>-0.95899999999999996</c:v>
                </c:pt>
                <c:pt idx="3396">
                  <c:v>-1.339</c:v>
                </c:pt>
                <c:pt idx="3397">
                  <c:v>6.7000000000000004E-2</c:v>
                </c:pt>
                <c:pt idx="3398">
                  <c:v>-0.27300000000000002</c:v>
                </c:pt>
                <c:pt idx="3399">
                  <c:v>-0.99399999999999999</c:v>
                </c:pt>
                <c:pt idx="3400">
                  <c:v>-0.629</c:v>
                </c:pt>
                <c:pt idx="3401">
                  <c:v>6.4000000000000001E-2</c:v>
                </c:pt>
                <c:pt idx="3402">
                  <c:v>2E-3</c:v>
                </c:pt>
                <c:pt idx="3403">
                  <c:v>-1.496</c:v>
                </c:pt>
                <c:pt idx="3404">
                  <c:v>-0.26300000000000001</c:v>
                </c:pt>
                <c:pt idx="3405">
                  <c:v>0.54700000000000004</c:v>
                </c:pt>
                <c:pt idx="3406">
                  <c:v>0.14199999999999999</c:v>
                </c:pt>
                <c:pt idx="3407">
                  <c:v>-0.4</c:v>
                </c:pt>
                <c:pt idx="3408">
                  <c:v>-0.97499999999999998</c:v>
                </c:pt>
                <c:pt idx="3409">
                  <c:v>0.107</c:v>
                </c:pt>
                <c:pt idx="3410">
                  <c:v>-0.84899999999999998</c:v>
                </c:pt>
                <c:pt idx="3411">
                  <c:v>-0.87</c:v>
                </c:pt>
                <c:pt idx="3412">
                  <c:v>-9.5000000000000001E-2</c:v>
                </c:pt>
                <c:pt idx="3413">
                  <c:v>0.43099999999999999</c:v>
                </c:pt>
                <c:pt idx="3414">
                  <c:v>-1.216</c:v>
                </c:pt>
                <c:pt idx="3415">
                  <c:v>-0.30299999999999999</c:v>
                </c:pt>
                <c:pt idx="3416">
                  <c:v>-1.5529999999999999</c:v>
                </c:pt>
                <c:pt idx="3417">
                  <c:v>-1.23</c:v>
                </c:pt>
                <c:pt idx="3418">
                  <c:v>-0.53600000000000003</c:v>
                </c:pt>
                <c:pt idx="3419">
                  <c:v>-1.6339999999999999</c:v>
                </c:pt>
                <c:pt idx="3420">
                  <c:v>-1.212</c:v>
                </c:pt>
                <c:pt idx="3421">
                  <c:v>-0.79200000000000004</c:v>
                </c:pt>
                <c:pt idx="3422">
                  <c:v>-0.84699999999999998</c:v>
                </c:pt>
                <c:pt idx="3423">
                  <c:v>-0.38100000000000001</c:v>
                </c:pt>
                <c:pt idx="3424">
                  <c:v>-1.2450000000000001</c:v>
                </c:pt>
                <c:pt idx="3425">
                  <c:v>-1.512</c:v>
                </c:pt>
                <c:pt idx="3426">
                  <c:v>-1.478</c:v>
                </c:pt>
                <c:pt idx="3427">
                  <c:v>-0.47199999999999998</c:v>
                </c:pt>
                <c:pt idx="3428">
                  <c:v>-1.286</c:v>
                </c:pt>
                <c:pt idx="3429">
                  <c:v>-1.4790000000000001</c:v>
                </c:pt>
                <c:pt idx="3430">
                  <c:v>-0.26600000000000001</c:v>
                </c:pt>
                <c:pt idx="3431">
                  <c:v>-0.40200000000000002</c:v>
                </c:pt>
                <c:pt idx="3432">
                  <c:v>-1.54</c:v>
                </c:pt>
                <c:pt idx="3433">
                  <c:v>2.1840000000000002</c:v>
                </c:pt>
                <c:pt idx="3434">
                  <c:v>-1.0049999999999999</c:v>
                </c:pt>
                <c:pt idx="3435">
                  <c:v>-0.47899999999999998</c:v>
                </c:pt>
                <c:pt idx="3436">
                  <c:v>-0.96699999999999997</c:v>
                </c:pt>
                <c:pt idx="3437">
                  <c:v>-1.44</c:v>
                </c:pt>
                <c:pt idx="3438">
                  <c:v>-0.124</c:v>
                </c:pt>
                <c:pt idx="3439">
                  <c:v>-1.252</c:v>
                </c:pt>
                <c:pt idx="3440">
                  <c:v>-0.28899999999999998</c:v>
                </c:pt>
                <c:pt idx="3441">
                  <c:v>-0.255</c:v>
                </c:pt>
                <c:pt idx="3442">
                  <c:v>-0.42099999999999999</c:v>
                </c:pt>
                <c:pt idx="3443">
                  <c:v>-0.56100000000000005</c:v>
                </c:pt>
                <c:pt idx="3444">
                  <c:v>-1.2310000000000001</c:v>
                </c:pt>
                <c:pt idx="3445">
                  <c:v>-0.66300000000000003</c:v>
                </c:pt>
                <c:pt idx="3446">
                  <c:v>-1.139</c:v>
                </c:pt>
                <c:pt idx="3447">
                  <c:v>-0.92</c:v>
                </c:pt>
                <c:pt idx="3448">
                  <c:v>-1.319</c:v>
                </c:pt>
                <c:pt idx="3449">
                  <c:v>-1.472</c:v>
                </c:pt>
                <c:pt idx="3450">
                  <c:v>-0.81399999999999995</c:v>
                </c:pt>
                <c:pt idx="3451">
                  <c:v>-9.6000000000000002E-2</c:v>
                </c:pt>
                <c:pt idx="3452">
                  <c:v>-0.39200000000000002</c:v>
                </c:pt>
                <c:pt idx="3453">
                  <c:v>-0.63700000000000001</c:v>
                </c:pt>
                <c:pt idx="3454">
                  <c:v>-0.432</c:v>
                </c:pt>
                <c:pt idx="3455">
                  <c:v>-0.38200000000000001</c:v>
                </c:pt>
                <c:pt idx="3456">
                  <c:v>5.0000000000000001E-3</c:v>
                </c:pt>
                <c:pt idx="3457">
                  <c:v>0.23899999999999999</c:v>
                </c:pt>
                <c:pt idx="3458">
                  <c:v>-0.29799999999999999</c:v>
                </c:pt>
                <c:pt idx="3459">
                  <c:v>-0.90700000000000003</c:v>
                </c:pt>
                <c:pt idx="3460">
                  <c:v>-0.97599999999999998</c:v>
                </c:pt>
                <c:pt idx="3461">
                  <c:v>-6.3E-2</c:v>
                </c:pt>
                <c:pt idx="3462">
                  <c:v>-0.59499999999999997</c:v>
                </c:pt>
                <c:pt idx="3463">
                  <c:v>-0.68700000000000006</c:v>
                </c:pt>
                <c:pt idx="3464">
                  <c:v>-1.042</c:v>
                </c:pt>
                <c:pt idx="3465">
                  <c:v>0.214</c:v>
                </c:pt>
                <c:pt idx="3466">
                  <c:v>-0.69899999999999995</c:v>
                </c:pt>
                <c:pt idx="3467">
                  <c:v>-0.63100000000000001</c:v>
                </c:pt>
                <c:pt idx="3468">
                  <c:v>-0.40500000000000003</c:v>
                </c:pt>
                <c:pt idx="3469">
                  <c:v>-1.2649999999999999</c:v>
                </c:pt>
                <c:pt idx="3470">
                  <c:v>-0.51900000000000002</c:v>
                </c:pt>
                <c:pt idx="3471">
                  <c:v>0.125</c:v>
                </c:pt>
                <c:pt idx="3472">
                  <c:v>0.42499999999999999</c:v>
                </c:pt>
                <c:pt idx="3473">
                  <c:v>-1.17</c:v>
                </c:pt>
                <c:pt idx="3474">
                  <c:v>-0.61299999999999999</c:v>
                </c:pt>
                <c:pt idx="3475">
                  <c:v>0.67</c:v>
                </c:pt>
                <c:pt idx="3476">
                  <c:v>-1.056</c:v>
                </c:pt>
                <c:pt idx="3477">
                  <c:v>0.95499999999999996</c:v>
                </c:pt>
                <c:pt idx="3478">
                  <c:v>-0.90600000000000003</c:v>
                </c:pt>
                <c:pt idx="3479">
                  <c:v>-0.501</c:v>
                </c:pt>
                <c:pt idx="3480">
                  <c:v>-1.0089999999999999</c:v>
                </c:pt>
                <c:pt idx="3481">
                  <c:v>0.35599999999999998</c:v>
                </c:pt>
                <c:pt idx="3482">
                  <c:v>-2.4449999999999998</c:v>
                </c:pt>
                <c:pt idx="3483">
                  <c:v>0.17599999999999999</c:v>
                </c:pt>
                <c:pt idx="3484">
                  <c:v>-0.73199999999999998</c:v>
                </c:pt>
                <c:pt idx="3485">
                  <c:v>-0.63300000000000001</c:v>
                </c:pt>
                <c:pt idx="3486">
                  <c:v>-0.224</c:v>
                </c:pt>
                <c:pt idx="3487">
                  <c:v>-0.81899999999999995</c:v>
                </c:pt>
                <c:pt idx="3488">
                  <c:v>1.0269999999999999</c:v>
                </c:pt>
                <c:pt idx="3489">
                  <c:v>-0.874</c:v>
                </c:pt>
                <c:pt idx="3490">
                  <c:v>1.865</c:v>
                </c:pt>
                <c:pt idx="3491">
                  <c:v>0.94</c:v>
                </c:pt>
                <c:pt idx="3492">
                  <c:v>-1.014</c:v>
                </c:pt>
                <c:pt idx="3493">
                  <c:v>-1.3540000000000001</c:v>
                </c:pt>
                <c:pt idx="3494">
                  <c:v>-0.66600000000000004</c:v>
                </c:pt>
                <c:pt idx="3495">
                  <c:v>-0.41799999999999998</c:v>
                </c:pt>
                <c:pt idx="3496">
                  <c:v>0.69499999999999995</c:v>
                </c:pt>
                <c:pt idx="3497">
                  <c:v>1.02</c:v>
                </c:pt>
                <c:pt idx="3498">
                  <c:v>0.97699999999999998</c:v>
                </c:pt>
                <c:pt idx="3499">
                  <c:v>-0.67400000000000004</c:v>
                </c:pt>
                <c:pt idx="3500">
                  <c:v>-0.40300000000000002</c:v>
                </c:pt>
                <c:pt idx="3501">
                  <c:v>-1.413</c:v>
                </c:pt>
                <c:pt idx="3502">
                  <c:v>-0.68200000000000005</c:v>
                </c:pt>
                <c:pt idx="3503">
                  <c:v>-0.93700000000000006</c:v>
                </c:pt>
                <c:pt idx="3504">
                  <c:v>-0.68</c:v>
                </c:pt>
                <c:pt idx="3505">
                  <c:v>-1.2589999999999999</c:v>
                </c:pt>
                <c:pt idx="3506">
                  <c:v>-0.309</c:v>
                </c:pt>
                <c:pt idx="3507">
                  <c:v>-1.885</c:v>
                </c:pt>
                <c:pt idx="3508">
                  <c:v>-2.2850000000000001</c:v>
                </c:pt>
                <c:pt idx="3509">
                  <c:v>2.5000000000000001E-2</c:v>
                </c:pt>
                <c:pt idx="3510">
                  <c:v>-0.57599999999999996</c:v>
                </c:pt>
                <c:pt idx="3511">
                  <c:v>-0.93600000000000005</c:v>
                </c:pt>
                <c:pt idx="3512">
                  <c:v>2.4500000000000002</c:v>
                </c:pt>
                <c:pt idx="3513">
                  <c:v>-0.879</c:v>
                </c:pt>
                <c:pt idx="3514">
                  <c:v>0.497</c:v>
                </c:pt>
                <c:pt idx="3515">
                  <c:v>-0.61799999999999999</c:v>
                </c:pt>
                <c:pt idx="3516">
                  <c:v>1.641</c:v>
                </c:pt>
                <c:pt idx="3517">
                  <c:v>-1.2150000000000001</c:v>
                </c:pt>
                <c:pt idx="3518">
                  <c:v>-1.6859999999999999</c:v>
                </c:pt>
                <c:pt idx="3519">
                  <c:v>-1.2290000000000001</c:v>
                </c:pt>
                <c:pt idx="3520">
                  <c:v>0.13</c:v>
                </c:pt>
                <c:pt idx="3521">
                  <c:v>-1.208</c:v>
                </c:pt>
                <c:pt idx="3522">
                  <c:v>-1.0249999999999999</c:v>
                </c:pt>
                <c:pt idx="3523">
                  <c:v>-0.36799999999999999</c:v>
                </c:pt>
                <c:pt idx="3524">
                  <c:v>-0.629</c:v>
                </c:pt>
                <c:pt idx="3525">
                  <c:v>-0.53100000000000003</c:v>
                </c:pt>
                <c:pt idx="3526">
                  <c:v>-9.0999999999999998E-2</c:v>
                </c:pt>
                <c:pt idx="3527">
                  <c:v>0.872</c:v>
                </c:pt>
                <c:pt idx="3528">
                  <c:v>-0.79400000000000004</c:v>
                </c:pt>
                <c:pt idx="3529">
                  <c:v>-0.92500000000000004</c:v>
                </c:pt>
                <c:pt idx="3530">
                  <c:v>-0.16</c:v>
                </c:pt>
                <c:pt idx="3531">
                  <c:v>-1.518</c:v>
                </c:pt>
                <c:pt idx="3532">
                  <c:v>-0.78700000000000003</c:v>
                </c:pt>
                <c:pt idx="3533">
                  <c:v>-1.514</c:v>
                </c:pt>
                <c:pt idx="3534">
                  <c:v>-1.0189999999999999</c:v>
                </c:pt>
                <c:pt idx="3535">
                  <c:v>0.245</c:v>
                </c:pt>
                <c:pt idx="3536">
                  <c:v>9.5000000000000001E-2</c:v>
                </c:pt>
                <c:pt idx="3537">
                  <c:v>-0.98499999999999999</c:v>
                </c:pt>
                <c:pt idx="3538">
                  <c:v>-0.89200000000000002</c:v>
                </c:pt>
                <c:pt idx="3539">
                  <c:v>-0.98899999999999999</c:v>
                </c:pt>
                <c:pt idx="3540">
                  <c:v>-0.60299999999999998</c:v>
                </c:pt>
                <c:pt idx="3541">
                  <c:v>-0.71299999999999997</c:v>
                </c:pt>
                <c:pt idx="3542">
                  <c:v>-1.0760000000000001</c:v>
                </c:pt>
                <c:pt idx="3543">
                  <c:v>-0.7</c:v>
                </c:pt>
                <c:pt idx="3544">
                  <c:v>-1.9670000000000001</c:v>
                </c:pt>
                <c:pt idx="3545">
                  <c:v>-0.89700000000000002</c:v>
                </c:pt>
                <c:pt idx="3546">
                  <c:v>-0.38500000000000001</c:v>
                </c:pt>
                <c:pt idx="3547">
                  <c:v>-0.73899999999999999</c:v>
                </c:pt>
                <c:pt idx="3548">
                  <c:v>-0.80100000000000005</c:v>
                </c:pt>
                <c:pt idx="3549">
                  <c:v>0.34799999999999998</c:v>
                </c:pt>
                <c:pt idx="3550">
                  <c:v>-1.7969999999999999</c:v>
                </c:pt>
                <c:pt idx="3551">
                  <c:v>-1.53</c:v>
                </c:pt>
                <c:pt idx="3552">
                  <c:v>-3.6999999999999998E-2</c:v>
                </c:pt>
                <c:pt idx="3553">
                  <c:v>-1.0940000000000001</c:v>
                </c:pt>
                <c:pt idx="3554">
                  <c:v>-0.80300000000000005</c:v>
                </c:pt>
                <c:pt idx="3555">
                  <c:v>-0.748</c:v>
                </c:pt>
                <c:pt idx="3556">
                  <c:v>-0.94099999999999995</c:v>
                </c:pt>
                <c:pt idx="3557">
                  <c:v>-0.65600000000000003</c:v>
                </c:pt>
                <c:pt idx="3558">
                  <c:v>-0.14899999999999999</c:v>
                </c:pt>
                <c:pt idx="3559">
                  <c:v>4.8000000000000001E-2</c:v>
                </c:pt>
                <c:pt idx="3560">
                  <c:v>-0.93700000000000006</c:v>
                </c:pt>
                <c:pt idx="3561">
                  <c:v>0.39</c:v>
                </c:pt>
                <c:pt idx="3562">
                  <c:v>-0.36</c:v>
                </c:pt>
                <c:pt idx="3563">
                  <c:v>0.16800000000000001</c:v>
                </c:pt>
                <c:pt idx="3564">
                  <c:v>-0.88600000000000001</c:v>
                </c:pt>
                <c:pt idx="3565">
                  <c:v>-0.27400000000000002</c:v>
                </c:pt>
                <c:pt idx="3566">
                  <c:v>-0.54200000000000004</c:v>
                </c:pt>
                <c:pt idx="3567">
                  <c:v>-4.3999999999999997E-2</c:v>
                </c:pt>
                <c:pt idx="3568">
                  <c:v>-0.60199999999999998</c:v>
                </c:pt>
                <c:pt idx="3569">
                  <c:v>-0.67700000000000005</c:v>
                </c:pt>
                <c:pt idx="3570">
                  <c:v>1.379</c:v>
                </c:pt>
                <c:pt idx="3571">
                  <c:v>-0.36799999999999999</c:v>
                </c:pt>
                <c:pt idx="3572">
                  <c:v>-0.498</c:v>
                </c:pt>
                <c:pt idx="3573">
                  <c:v>1.7999999999999999E-2</c:v>
                </c:pt>
                <c:pt idx="3574">
                  <c:v>-1.2490000000000001</c:v>
                </c:pt>
                <c:pt idx="3575">
                  <c:v>-0.52</c:v>
                </c:pt>
                <c:pt idx="3576">
                  <c:v>-0.223</c:v>
                </c:pt>
                <c:pt idx="3577">
                  <c:v>-0.57699999999999996</c:v>
                </c:pt>
                <c:pt idx="3578">
                  <c:v>-0.35399999999999998</c:v>
                </c:pt>
                <c:pt idx="3579">
                  <c:v>-1.355</c:v>
                </c:pt>
                <c:pt idx="3580">
                  <c:v>-0.18099999999999999</c:v>
                </c:pt>
                <c:pt idx="3581">
                  <c:v>-0.7</c:v>
                </c:pt>
                <c:pt idx="3582">
                  <c:v>0.69599999999999995</c:v>
                </c:pt>
                <c:pt idx="3583">
                  <c:v>-1.2430000000000001</c:v>
                </c:pt>
                <c:pt idx="3584">
                  <c:v>-1.1890000000000001</c:v>
                </c:pt>
                <c:pt idx="3585">
                  <c:v>-5.6000000000000001E-2</c:v>
                </c:pt>
                <c:pt idx="3586">
                  <c:v>1.6639999999999999</c:v>
                </c:pt>
                <c:pt idx="3587">
                  <c:v>0.02</c:v>
                </c:pt>
                <c:pt idx="3588">
                  <c:v>-0.68700000000000006</c:v>
                </c:pt>
                <c:pt idx="3589">
                  <c:v>0.93</c:v>
                </c:pt>
                <c:pt idx="3590">
                  <c:v>-0.23200000000000001</c:v>
                </c:pt>
                <c:pt idx="3591">
                  <c:v>-0.88100000000000001</c:v>
                </c:pt>
                <c:pt idx="3592">
                  <c:v>-0.85299999999999998</c:v>
                </c:pt>
                <c:pt idx="3593">
                  <c:v>0.747</c:v>
                </c:pt>
                <c:pt idx="3594">
                  <c:v>0.56699999999999995</c:v>
                </c:pt>
                <c:pt idx="3595">
                  <c:v>-1.125</c:v>
                </c:pt>
                <c:pt idx="3596">
                  <c:v>-0.374</c:v>
                </c:pt>
                <c:pt idx="3597">
                  <c:v>-0.63500000000000001</c:v>
                </c:pt>
                <c:pt idx="3598">
                  <c:v>-0.13100000000000001</c:v>
                </c:pt>
                <c:pt idx="3599">
                  <c:v>-1.9390000000000001</c:v>
                </c:pt>
                <c:pt idx="3600">
                  <c:v>1.0109999999999999</c:v>
                </c:pt>
                <c:pt idx="3601">
                  <c:v>-1.0640000000000001</c:v>
                </c:pt>
                <c:pt idx="3602">
                  <c:v>1.1830000000000001</c:v>
                </c:pt>
                <c:pt idx="3603">
                  <c:v>-0.96699999999999997</c:v>
                </c:pt>
                <c:pt idx="3604">
                  <c:v>-1.839</c:v>
                </c:pt>
                <c:pt idx="3605">
                  <c:v>5.7000000000000002E-2</c:v>
                </c:pt>
                <c:pt idx="3606">
                  <c:v>-0.78800000000000003</c:v>
                </c:pt>
                <c:pt idx="3607">
                  <c:v>-7.9000000000000001E-2</c:v>
                </c:pt>
                <c:pt idx="3608">
                  <c:v>-0.157</c:v>
                </c:pt>
                <c:pt idx="3609">
                  <c:v>-0.32800000000000001</c:v>
                </c:pt>
                <c:pt idx="3610">
                  <c:v>-1.1950000000000001</c:v>
                </c:pt>
                <c:pt idx="3611">
                  <c:v>-0.71499999999999997</c:v>
                </c:pt>
                <c:pt idx="3612">
                  <c:v>0.16900000000000001</c:v>
                </c:pt>
                <c:pt idx="3613">
                  <c:v>-1.3029999999999999</c:v>
                </c:pt>
                <c:pt idx="3614">
                  <c:v>-1.2909999999999999</c:v>
                </c:pt>
                <c:pt idx="3615">
                  <c:v>2.1840000000000002</c:v>
                </c:pt>
                <c:pt idx="3616">
                  <c:v>-0.85699999999999998</c:v>
                </c:pt>
                <c:pt idx="3617">
                  <c:v>-0.58099999999999996</c:v>
                </c:pt>
                <c:pt idx="3618">
                  <c:v>-0.89100000000000001</c:v>
                </c:pt>
                <c:pt idx="3619">
                  <c:v>2.1999999999999999E-2</c:v>
                </c:pt>
                <c:pt idx="3620">
                  <c:v>3.2349999999999999</c:v>
                </c:pt>
                <c:pt idx="3621">
                  <c:v>0.127</c:v>
                </c:pt>
                <c:pt idx="3622">
                  <c:v>-6.9000000000000006E-2</c:v>
                </c:pt>
                <c:pt idx="3623">
                  <c:v>-1.6220000000000001</c:v>
                </c:pt>
                <c:pt idx="3624">
                  <c:v>-0.503</c:v>
                </c:pt>
                <c:pt idx="3625">
                  <c:v>1.5289999999999999</c:v>
                </c:pt>
                <c:pt idx="3626">
                  <c:v>-1.921</c:v>
                </c:pt>
                <c:pt idx="3627">
                  <c:v>0.96699999999999997</c:v>
                </c:pt>
                <c:pt idx="3628">
                  <c:v>-0.96</c:v>
                </c:pt>
                <c:pt idx="3629">
                  <c:v>-1.1739999999999999</c:v>
                </c:pt>
                <c:pt idx="3630">
                  <c:v>-0.67200000000000004</c:v>
                </c:pt>
                <c:pt idx="3631">
                  <c:v>-0.998</c:v>
                </c:pt>
                <c:pt idx="3632">
                  <c:v>0.83799999999999997</c:v>
                </c:pt>
                <c:pt idx="3633">
                  <c:v>-1.1990000000000001</c:v>
                </c:pt>
                <c:pt idx="3634">
                  <c:v>-0.45500000000000002</c:v>
                </c:pt>
                <c:pt idx="3635">
                  <c:v>-0.35799999999999998</c:v>
                </c:pt>
                <c:pt idx="3636">
                  <c:v>0.78800000000000003</c:v>
                </c:pt>
                <c:pt idx="3637">
                  <c:v>-0.80800000000000005</c:v>
                </c:pt>
                <c:pt idx="3638">
                  <c:v>-0.57199999999999995</c:v>
                </c:pt>
                <c:pt idx="3639">
                  <c:v>1.2310000000000001</c:v>
                </c:pt>
                <c:pt idx="3640">
                  <c:v>-0.70399999999999996</c:v>
                </c:pt>
                <c:pt idx="3641">
                  <c:v>-0.89200000000000002</c:v>
                </c:pt>
                <c:pt idx="3642">
                  <c:v>3.238</c:v>
                </c:pt>
                <c:pt idx="3643">
                  <c:v>0.40300000000000002</c:v>
                </c:pt>
                <c:pt idx="3644">
                  <c:v>-0.57699999999999996</c:v>
                </c:pt>
                <c:pt idx="3645">
                  <c:v>1.548</c:v>
                </c:pt>
                <c:pt idx="3646">
                  <c:v>-1.2749999999999999</c:v>
                </c:pt>
                <c:pt idx="3647">
                  <c:v>-1.014</c:v>
                </c:pt>
                <c:pt idx="3648">
                  <c:v>-1.022</c:v>
                </c:pt>
                <c:pt idx="3649">
                  <c:v>-0.27400000000000002</c:v>
                </c:pt>
                <c:pt idx="3650">
                  <c:v>0.13500000000000001</c:v>
                </c:pt>
                <c:pt idx="3651">
                  <c:v>0.60599999999999998</c:v>
                </c:pt>
                <c:pt idx="3652">
                  <c:v>-0.98899999999999999</c:v>
                </c:pt>
                <c:pt idx="3653">
                  <c:v>-1.3180000000000001</c:v>
                </c:pt>
                <c:pt idx="3654">
                  <c:v>-0.308</c:v>
                </c:pt>
                <c:pt idx="3655">
                  <c:v>-0.36699999999999999</c:v>
                </c:pt>
                <c:pt idx="3656">
                  <c:v>-1.5940000000000001</c:v>
                </c:pt>
                <c:pt idx="3657">
                  <c:v>0.161</c:v>
                </c:pt>
                <c:pt idx="3658">
                  <c:v>-1.048</c:v>
                </c:pt>
                <c:pt idx="3659">
                  <c:v>0.65900000000000003</c:v>
                </c:pt>
                <c:pt idx="3660">
                  <c:v>8.5000000000000006E-2</c:v>
                </c:pt>
                <c:pt idx="3661">
                  <c:v>-1.3149999999999999</c:v>
                </c:pt>
                <c:pt idx="3662">
                  <c:v>-0.626</c:v>
                </c:pt>
                <c:pt idx="3663">
                  <c:v>-0.95399999999999996</c:v>
                </c:pt>
                <c:pt idx="3664">
                  <c:v>-1.2270000000000001</c:v>
                </c:pt>
                <c:pt idx="3665">
                  <c:v>-1.1859999999999999</c:v>
                </c:pt>
                <c:pt idx="3666">
                  <c:v>-0.38600000000000001</c:v>
                </c:pt>
                <c:pt idx="3667">
                  <c:v>-1.19</c:v>
                </c:pt>
                <c:pt idx="3668">
                  <c:v>-0.55100000000000005</c:v>
                </c:pt>
                <c:pt idx="3669">
                  <c:v>-1.155</c:v>
                </c:pt>
                <c:pt idx="3670">
                  <c:v>-1.0529999999999999</c:v>
                </c:pt>
                <c:pt idx="3671">
                  <c:v>-0.308</c:v>
                </c:pt>
                <c:pt idx="3672">
                  <c:v>-0.99</c:v>
                </c:pt>
                <c:pt idx="3673">
                  <c:v>-2.0099999999999998</c:v>
                </c:pt>
                <c:pt idx="3674">
                  <c:v>-1.5449999999999999</c:v>
                </c:pt>
                <c:pt idx="3675">
                  <c:v>-0.83799999999999997</c:v>
                </c:pt>
                <c:pt idx="3676">
                  <c:v>-0.92700000000000005</c:v>
                </c:pt>
                <c:pt idx="3677">
                  <c:v>-0.70499999999999996</c:v>
                </c:pt>
                <c:pt idx="3678">
                  <c:v>-0.20499999999999999</c:v>
                </c:pt>
                <c:pt idx="3679">
                  <c:v>-0.34100000000000003</c:v>
                </c:pt>
                <c:pt idx="3680">
                  <c:v>-0.76600000000000001</c:v>
                </c:pt>
                <c:pt idx="3681">
                  <c:v>-0.502</c:v>
                </c:pt>
                <c:pt idx="3682">
                  <c:v>1.4470000000000001</c:v>
                </c:pt>
                <c:pt idx="3683">
                  <c:v>0.373</c:v>
                </c:pt>
                <c:pt idx="3684">
                  <c:v>-0.05</c:v>
                </c:pt>
                <c:pt idx="3685">
                  <c:v>-1.93</c:v>
                </c:pt>
                <c:pt idx="3686">
                  <c:v>-1.153</c:v>
                </c:pt>
                <c:pt idx="3687">
                  <c:v>-0.68700000000000006</c:v>
                </c:pt>
                <c:pt idx="3688">
                  <c:v>0.188</c:v>
                </c:pt>
                <c:pt idx="3689">
                  <c:v>-0.93100000000000005</c:v>
                </c:pt>
                <c:pt idx="3690">
                  <c:v>-1.2170000000000001</c:v>
                </c:pt>
                <c:pt idx="3691">
                  <c:v>-0.63200000000000001</c:v>
                </c:pt>
                <c:pt idx="3692">
                  <c:v>-0.70799999999999996</c:v>
                </c:pt>
                <c:pt idx="3693">
                  <c:v>-1.014</c:v>
                </c:pt>
                <c:pt idx="3694">
                  <c:v>-8.5000000000000006E-2</c:v>
                </c:pt>
                <c:pt idx="3695">
                  <c:v>-0.52900000000000003</c:v>
                </c:pt>
                <c:pt idx="3696">
                  <c:v>-0.47199999999999998</c:v>
                </c:pt>
                <c:pt idx="3697">
                  <c:v>-0.76</c:v>
                </c:pt>
                <c:pt idx="3698">
                  <c:v>-2.016</c:v>
                </c:pt>
                <c:pt idx="3699">
                  <c:v>-2.4630000000000001</c:v>
                </c:pt>
                <c:pt idx="3700">
                  <c:v>-0.434</c:v>
                </c:pt>
                <c:pt idx="3701">
                  <c:v>-1.4330000000000001</c:v>
                </c:pt>
                <c:pt idx="3702">
                  <c:v>-1.554</c:v>
                </c:pt>
                <c:pt idx="3703">
                  <c:v>-0.13200000000000001</c:v>
                </c:pt>
                <c:pt idx="3704">
                  <c:v>-0.47399999999999998</c:v>
                </c:pt>
                <c:pt idx="3705">
                  <c:v>-0.82399999999999995</c:v>
                </c:pt>
                <c:pt idx="3706">
                  <c:v>-1.329</c:v>
                </c:pt>
                <c:pt idx="3707">
                  <c:v>0.56499999999999995</c:v>
                </c:pt>
                <c:pt idx="3708">
                  <c:v>-0.32100000000000001</c:v>
                </c:pt>
                <c:pt idx="3709">
                  <c:v>-0.57299999999999995</c:v>
                </c:pt>
                <c:pt idx="3710">
                  <c:v>-1.345</c:v>
                </c:pt>
                <c:pt idx="3711">
                  <c:v>1.6E-2</c:v>
                </c:pt>
                <c:pt idx="3712">
                  <c:v>-1.3580000000000001</c:v>
                </c:pt>
                <c:pt idx="3713">
                  <c:v>-1.409</c:v>
                </c:pt>
                <c:pt idx="3714">
                  <c:v>-0.83299999999999996</c:v>
                </c:pt>
                <c:pt idx="3715">
                  <c:v>-0.73599999999999999</c:v>
                </c:pt>
                <c:pt idx="3716">
                  <c:v>-0.83699999999999997</c:v>
                </c:pt>
                <c:pt idx="3717">
                  <c:v>-1.907</c:v>
                </c:pt>
                <c:pt idx="3718">
                  <c:v>-1.103</c:v>
                </c:pt>
                <c:pt idx="3719">
                  <c:v>-0.41099999999999998</c:v>
                </c:pt>
                <c:pt idx="3720">
                  <c:v>0.223</c:v>
                </c:pt>
                <c:pt idx="3721">
                  <c:v>2.3069999999999999</c:v>
                </c:pt>
                <c:pt idx="3722">
                  <c:v>0.5</c:v>
                </c:pt>
                <c:pt idx="3723">
                  <c:v>0.19800000000000001</c:v>
                </c:pt>
                <c:pt idx="3724">
                  <c:v>-1.5369999999999999</c:v>
                </c:pt>
                <c:pt idx="3725">
                  <c:v>-1.125</c:v>
                </c:pt>
                <c:pt idx="3726">
                  <c:v>-1.1519999999999999</c:v>
                </c:pt>
                <c:pt idx="3727">
                  <c:v>-1.393</c:v>
                </c:pt>
                <c:pt idx="3728">
                  <c:v>-1.357</c:v>
                </c:pt>
                <c:pt idx="3729">
                  <c:v>0.96499999999999997</c:v>
                </c:pt>
                <c:pt idx="3730">
                  <c:v>-1.4079999999999999</c:v>
                </c:pt>
                <c:pt idx="3731">
                  <c:v>-1.234</c:v>
                </c:pt>
                <c:pt idx="3732">
                  <c:v>-0.29499999999999998</c:v>
                </c:pt>
                <c:pt idx="3733">
                  <c:v>-0.67700000000000005</c:v>
                </c:pt>
                <c:pt idx="3734">
                  <c:v>-1.22</c:v>
                </c:pt>
                <c:pt idx="3735">
                  <c:v>-0.96399999999999997</c:v>
                </c:pt>
                <c:pt idx="3736">
                  <c:v>-0.45700000000000002</c:v>
                </c:pt>
                <c:pt idx="3737">
                  <c:v>0.26100000000000001</c:v>
                </c:pt>
                <c:pt idx="3738">
                  <c:v>-1.1919999999999999</c:v>
                </c:pt>
                <c:pt idx="3739">
                  <c:v>-1.0860000000000001</c:v>
                </c:pt>
                <c:pt idx="3740">
                  <c:v>-0.77300000000000002</c:v>
                </c:pt>
                <c:pt idx="3741">
                  <c:v>-1.194</c:v>
                </c:pt>
                <c:pt idx="3742">
                  <c:v>0.63</c:v>
                </c:pt>
                <c:pt idx="3743">
                  <c:v>-0.626</c:v>
                </c:pt>
                <c:pt idx="3744">
                  <c:v>-2.0619999999999998</c:v>
                </c:pt>
                <c:pt idx="3745">
                  <c:v>-0.91800000000000004</c:v>
                </c:pt>
                <c:pt idx="3746">
                  <c:v>-0.121</c:v>
                </c:pt>
                <c:pt idx="3747">
                  <c:v>-0.23599999999999999</c:v>
                </c:pt>
                <c:pt idx="3748">
                  <c:v>0.66700000000000004</c:v>
                </c:pt>
                <c:pt idx="3749">
                  <c:v>0.153</c:v>
                </c:pt>
                <c:pt idx="3750">
                  <c:v>-0.60699999999999998</c:v>
                </c:pt>
                <c:pt idx="3751">
                  <c:v>0.16700000000000001</c:v>
                </c:pt>
                <c:pt idx="3752">
                  <c:v>-1.234</c:v>
                </c:pt>
                <c:pt idx="3753">
                  <c:v>-1.0620000000000001</c:v>
                </c:pt>
                <c:pt idx="3754">
                  <c:v>-1.2470000000000001</c:v>
                </c:pt>
                <c:pt idx="3755">
                  <c:v>-1.7969999999999999</c:v>
                </c:pt>
                <c:pt idx="3756">
                  <c:v>0.46500000000000002</c:v>
                </c:pt>
                <c:pt idx="3757">
                  <c:v>-1.242</c:v>
                </c:pt>
                <c:pt idx="3758">
                  <c:v>-1.679</c:v>
                </c:pt>
                <c:pt idx="3759">
                  <c:v>0.71899999999999997</c:v>
                </c:pt>
                <c:pt idx="3760">
                  <c:v>-1.008</c:v>
                </c:pt>
                <c:pt idx="3761">
                  <c:v>0.55500000000000005</c:v>
                </c:pt>
                <c:pt idx="3762">
                  <c:v>-0.38100000000000001</c:v>
                </c:pt>
                <c:pt idx="3763">
                  <c:v>-0.54700000000000004</c:v>
                </c:pt>
                <c:pt idx="3764">
                  <c:v>-0.64200000000000002</c:v>
                </c:pt>
                <c:pt idx="3765">
                  <c:v>-0.35299999999999998</c:v>
                </c:pt>
                <c:pt idx="3766">
                  <c:v>-1.3380000000000001</c:v>
                </c:pt>
                <c:pt idx="3767">
                  <c:v>-0.97299999999999998</c:v>
                </c:pt>
                <c:pt idx="3768">
                  <c:v>-5.5E-2</c:v>
                </c:pt>
                <c:pt idx="3769">
                  <c:v>-0.99099999999999999</c:v>
                </c:pt>
                <c:pt idx="3770">
                  <c:v>-1.569</c:v>
                </c:pt>
                <c:pt idx="3771">
                  <c:v>-0.70899999999999996</c:v>
                </c:pt>
                <c:pt idx="3772">
                  <c:v>1.9910000000000001</c:v>
                </c:pt>
                <c:pt idx="3773">
                  <c:v>-0.93799999999999994</c:v>
                </c:pt>
                <c:pt idx="3774">
                  <c:v>-1.5580000000000001</c:v>
                </c:pt>
                <c:pt idx="3775">
                  <c:v>-0.19900000000000001</c:v>
                </c:pt>
                <c:pt idx="3776">
                  <c:v>-1.722</c:v>
                </c:pt>
                <c:pt idx="3777">
                  <c:v>0.41799999999999998</c:v>
                </c:pt>
                <c:pt idx="3778">
                  <c:v>-0.875</c:v>
                </c:pt>
                <c:pt idx="3779">
                  <c:v>1.609</c:v>
                </c:pt>
                <c:pt idx="3780">
                  <c:v>0.76200000000000001</c:v>
                </c:pt>
                <c:pt idx="3781">
                  <c:v>-1.0069999999999999</c:v>
                </c:pt>
                <c:pt idx="3782">
                  <c:v>-0.437</c:v>
                </c:pt>
                <c:pt idx="3783">
                  <c:v>-0.502</c:v>
                </c:pt>
                <c:pt idx="3784">
                  <c:v>-0.63300000000000001</c:v>
                </c:pt>
                <c:pt idx="3785">
                  <c:v>-0.40799999999999997</c:v>
                </c:pt>
                <c:pt idx="3786">
                  <c:v>0.98199999999999998</c:v>
                </c:pt>
                <c:pt idx="3787">
                  <c:v>0.48699999999999999</c:v>
                </c:pt>
                <c:pt idx="3788">
                  <c:v>-0.55900000000000005</c:v>
                </c:pt>
                <c:pt idx="3789">
                  <c:v>0.33100000000000002</c:v>
                </c:pt>
                <c:pt idx="3790">
                  <c:v>-0.35499999999999998</c:v>
                </c:pt>
                <c:pt idx="3791">
                  <c:v>-0.64</c:v>
                </c:pt>
                <c:pt idx="3792">
                  <c:v>-1.208</c:v>
                </c:pt>
                <c:pt idx="3793">
                  <c:v>0.629</c:v>
                </c:pt>
                <c:pt idx="3794">
                  <c:v>-1.2589999999999999</c:v>
                </c:pt>
                <c:pt idx="3795">
                  <c:v>-0.17799999999999999</c:v>
                </c:pt>
                <c:pt idx="3796">
                  <c:v>0.97799999999999998</c:v>
                </c:pt>
                <c:pt idx="3797">
                  <c:v>-0.309</c:v>
                </c:pt>
                <c:pt idx="3798">
                  <c:v>-1.454</c:v>
                </c:pt>
                <c:pt idx="3799">
                  <c:v>-0.161</c:v>
                </c:pt>
                <c:pt idx="3800">
                  <c:v>-1.329</c:v>
                </c:pt>
                <c:pt idx="3801">
                  <c:v>-0.35699999999999998</c:v>
                </c:pt>
                <c:pt idx="3802">
                  <c:v>-1.4239999999999999</c:v>
                </c:pt>
                <c:pt idx="3803">
                  <c:v>-1.1459999999999999</c:v>
                </c:pt>
                <c:pt idx="3804">
                  <c:v>6.4000000000000001E-2</c:v>
                </c:pt>
                <c:pt idx="3805">
                  <c:v>-1.2410000000000001</c:v>
                </c:pt>
                <c:pt idx="3806">
                  <c:v>2.641</c:v>
                </c:pt>
                <c:pt idx="3807">
                  <c:v>0.11700000000000001</c:v>
                </c:pt>
                <c:pt idx="3808">
                  <c:v>4.5999999999999999E-2</c:v>
                </c:pt>
                <c:pt idx="3809">
                  <c:v>0.55100000000000005</c:v>
                </c:pt>
                <c:pt idx="3810">
                  <c:v>-1.448</c:v>
                </c:pt>
                <c:pt idx="3811">
                  <c:v>-0.97399999999999998</c:v>
                </c:pt>
                <c:pt idx="3812">
                  <c:v>-1.2070000000000001</c:v>
                </c:pt>
                <c:pt idx="3813">
                  <c:v>0.82799999999999996</c:v>
                </c:pt>
                <c:pt idx="3814">
                  <c:v>-1.675</c:v>
                </c:pt>
                <c:pt idx="3815">
                  <c:v>-1.2430000000000001</c:v>
                </c:pt>
                <c:pt idx="3816">
                  <c:v>0.156</c:v>
                </c:pt>
                <c:pt idx="3817">
                  <c:v>-1.4710000000000001</c:v>
                </c:pt>
                <c:pt idx="3818">
                  <c:v>-0.61199999999999999</c:v>
                </c:pt>
                <c:pt idx="3819">
                  <c:v>-0.26200000000000001</c:v>
                </c:pt>
                <c:pt idx="3820">
                  <c:v>1.3859999999999999</c:v>
                </c:pt>
                <c:pt idx="3821">
                  <c:v>-0.46899999999999997</c:v>
                </c:pt>
                <c:pt idx="3822">
                  <c:v>-0.10100000000000001</c:v>
                </c:pt>
                <c:pt idx="3823">
                  <c:v>-1.377</c:v>
                </c:pt>
                <c:pt idx="3824">
                  <c:v>0.873</c:v>
                </c:pt>
                <c:pt idx="3825">
                  <c:v>0.74</c:v>
                </c:pt>
                <c:pt idx="3826">
                  <c:v>-1.2669999999999999</c:v>
                </c:pt>
                <c:pt idx="3827">
                  <c:v>-0.42899999999999999</c:v>
                </c:pt>
                <c:pt idx="3828">
                  <c:v>-1.139</c:v>
                </c:pt>
                <c:pt idx="3829">
                  <c:v>0.22700000000000001</c:v>
                </c:pt>
                <c:pt idx="3830">
                  <c:v>-0.48599999999999999</c:v>
                </c:pt>
                <c:pt idx="3831">
                  <c:v>-1.4910000000000001</c:v>
                </c:pt>
                <c:pt idx="3832">
                  <c:v>-1.143</c:v>
                </c:pt>
                <c:pt idx="3833">
                  <c:v>-1.675</c:v>
                </c:pt>
                <c:pt idx="3834">
                  <c:v>-1.2150000000000001</c:v>
                </c:pt>
                <c:pt idx="3835">
                  <c:v>-1.2909999999999999</c:v>
                </c:pt>
                <c:pt idx="3836">
                  <c:v>-1.5389999999999999</c:v>
                </c:pt>
                <c:pt idx="3837">
                  <c:v>-0.35499999999999998</c:v>
                </c:pt>
                <c:pt idx="3838">
                  <c:v>-0.40899999999999997</c:v>
                </c:pt>
                <c:pt idx="3839">
                  <c:v>-1.355</c:v>
                </c:pt>
                <c:pt idx="3840">
                  <c:v>-0.61799999999999999</c:v>
                </c:pt>
                <c:pt idx="3841">
                  <c:v>0.38800000000000001</c:v>
                </c:pt>
                <c:pt idx="3842">
                  <c:v>-1.04</c:v>
                </c:pt>
                <c:pt idx="3843">
                  <c:v>-0.41399999999999998</c:v>
                </c:pt>
                <c:pt idx="3844">
                  <c:v>0.53</c:v>
                </c:pt>
                <c:pt idx="3845">
                  <c:v>-1.329</c:v>
                </c:pt>
                <c:pt idx="3846">
                  <c:v>-0.751</c:v>
                </c:pt>
                <c:pt idx="3847">
                  <c:v>-1.43</c:v>
                </c:pt>
                <c:pt idx="3848">
                  <c:v>-0.40600000000000003</c:v>
                </c:pt>
                <c:pt idx="3849">
                  <c:v>1.23</c:v>
                </c:pt>
                <c:pt idx="3850">
                  <c:v>-1.1990000000000001</c:v>
                </c:pt>
                <c:pt idx="3851">
                  <c:v>-1.7689999999999999</c:v>
                </c:pt>
                <c:pt idx="3852">
                  <c:v>-1.421</c:v>
                </c:pt>
                <c:pt idx="3853">
                  <c:v>0.67600000000000005</c:v>
                </c:pt>
                <c:pt idx="3854">
                  <c:v>-0.83199999999999996</c:v>
                </c:pt>
                <c:pt idx="3855">
                  <c:v>0.22700000000000001</c:v>
                </c:pt>
                <c:pt idx="3856">
                  <c:v>-0.36699999999999999</c:v>
                </c:pt>
                <c:pt idx="3857">
                  <c:v>6.7000000000000004E-2</c:v>
                </c:pt>
                <c:pt idx="3858">
                  <c:v>-0.91</c:v>
                </c:pt>
                <c:pt idx="3859">
                  <c:v>-0.04</c:v>
                </c:pt>
                <c:pt idx="3860">
                  <c:v>-1.268</c:v>
                </c:pt>
                <c:pt idx="3861">
                  <c:v>-1.272</c:v>
                </c:pt>
                <c:pt idx="3862">
                  <c:v>-1.218</c:v>
                </c:pt>
                <c:pt idx="3863">
                  <c:v>-0.66900000000000004</c:v>
                </c:pt>
                <c:pt idx="3864">
                  <c:v>-0.44500000000000001</c:v>
                </c:pt>
                <c:pt idx="3865">
                  <c:v>1.431</c:v>
                </c:pt>
                <c:pt idx="3866">
                  <c:v>-1.1990000000000001</c:v>
                </c:pt>
                <c:pt idx="3867">
                  <c:v>-6.4000000000000001E-2</c:v>
                </c:pt>
                <c:pt idx="3868">
                  <c:v>-1.571</c:v>
                </c:pt>
                <c:pt idx="3869">
                  <c:v>-0.32200000000000001</c:v>
                </c:pt>
                <c:pt idx="3870">
                  <c:v>-1.169</c:v>
                </c:pt>
                <c:pt idx="3871">
                  <c:v>1.5980000000000001</c:v>
                </c:pt>
                <c:pt idx="3872">
                  <c:v>-0.95799999999999996</c:v>
                </c:pt>
                <c:pt idx="3873">
                  <c:v>-1.2749999999999999</c:v>
                </c:pt>
                <c:pt idx="3874">
                  <c:v>-2.0960000000000001</c:v>
                </c:pt>
                <c:pt idx="3875">
                  <c:v>-1.2350000000000001</c:v>
                </c:pt>
                <c:pt idx="3876">
                  <c:v>-1.1499999999999999</c:v>
                </c:pt>
                <c:pt idx="3877">
                  <c:v>0.34100000000000003</c:v>
                </c:pt>
                <c:pt idx="3878">
                  <c:v>-0.67</c:v>
                </c:pt>
                <c:pt idx="3879">
                  <c:v>-0.47099999999999997</c:v>
                </c:pt>
                <c:pt idx="3880">
                  <c:v>0.59699999999999998</c:v>
                </c:pt>
                <c:pt idx="3881">
                  <c:v>-1.266</c:v>
                </c:pt>
                <c:pt idx="3882">
                  <c:v>-0.74099999999999999</c:v>
                </c:pt>
                <c:pt idx="3883">
                  <c:v>-0.443</c:v>
                </c:pt>
                <c:pt idx="3884">
                  <c:v>0.23</c:v>
                </c:pt>
                <c:pt idx="3885">
                  <c:v>-0.20899999999999999</c:v>
                </c:pt>
                <c:pt idx="3886">
                  <c:v>0.373</c:v>
                </c:pt>
                <c:pt idx="3887">
                  <c:v>-1.3440000000000001</c:v>
                </c:pt>
                <c:pt idx="3888">
                  <c:v>-0.82399999999999995</c:v>
                </c:pt>
                <c:pt idx="3889">
                  <c:v>-1.1970000000000001</c:v>
                </c:pt>
                <c:pt idx="3890">
                  <c:v>-0.40699999999999997</c:v>
                </c:pt>
                <c:pt idx="3891">
                  <c:v>-0.6</c:v>
                </c:pt>
                <c:pt idx="3892">
                  <c:v>0.34100000000000003</c:v>
                </c:pt>
                <c:pt idx="3893">
                  <c:v>-0.84799999999999998</c:v>
                </c:pt>
                <c:pt idx="3894">
                  <c:v>-3.5999999999999997E-2</c:v>
                </c:pt>
                <c:pt idx="3895">
                  <c:v>-4.9000000000000002E-2</c:v>
                </c:pt>
                <c:pt idx="3896">
                  <c:v>0.20699999999999999</c:v>
                </c:pt>
                <c:pt idx="3897">
                  <c:v>-0.97</c:v>
                </c:pt>
                <c:pt idx="3898">
                  <c:v>-0.23599999999999999</c:v>
                </c:pt>
                <c:pt idx="3899">
                  <c:v>-1.341</c:v>
                </c:pt>
                <c:pt idx="3900">
                  <c:v>0.755</c:v>
                </c:pt>
                <c:pt idx="3901">
                  <c:v>-1.546</c:v>
                </c:pt>
                <c:pt idx="3902">
                  <c:v>-0.61199999999999999</c:v>
                </c:pt>
                <c:pt idx="3903">
                  <c:v>-0.78400000000000003</c:v>
                </c:pt>
                <c:pt idx="3904">
                  <c:v>1.383</c:v>
                </c:pt>
                <c:pt idx="3905">
                  <c:v>-0.48299999999999998</c:v>
                </c:pt>
                <c:pt idx="3906">
                  <c:v>-0.873</c:v>
                </c:pt>
                <c:pt idx="3907">
                  <c:v>-0.48699999999999999</c:v>
                </c:pt>
                <c:pt idx="3908">
                  <c:v>-0.84599999999999997</c:v>
                </c:pt>
                <c:pt idx="3909">
                  <c:v>-1.109</c:v>
                </c:pt>
                <c:pt idx="3910">
                  <c:v>-1.302</c:v>
                </c:pt>
                <c:pt idx="3911">
                  <c:v>-0.39700000000000002</c:v>
                </c:pt>
                <c:pt idx="3912">
                  <c:v>-0.92900000000000005</c:v>
                </c:pt>
                <c:pt idx="3913">
                  <c:v>1.1020000000000001</c:v>
                </c:pt>
                <c:pt idx="3914">
                  <c:v>-0.40699999999999997</c:v>
                </c:pt>
                <c:pt idx="3915">
                  <c:v>-1.7949999999999999</c:v>
                </c:pt>
                <c:pt idx="3916">
                  <c:v>-1.1100000000000001</c:v>
                </c:pt>
                <c:pt idx="3917">
                  <c:v>-0.88800000000000001</c:v>
                </c:pt>
                <c:pt idx="3918">
                  <c:v>-1.3069999999999999</c:v>
                </c:pt>
                <c:pt idx="3919">
                  <c:v>0.98</c:v>
                </c:pt>
                <c:pt idx="3920">
                  <c:v>1.1419999999999999</c:v>
                </c:pt>
                <c:pt idx="3921">
                  <c:v>-0.62</c:v>
                </c:pt>
                <c:pt idx="3922">
                  <c:v>0.182</c:v>
                </c:pt>
                <c:pt idx="3923">
                  <c:v>-1.2430000000000001</c:v>
                </c:pt>
                <c:pt idx="3924">
                  <c:v>-1.7490000000000001</c:v>
                </c:pt>
                <c:pt idx="3925">
                  <c:v>-0.17899999999999999</c:v>
                </c:pt>
                <c:pt idx="3926">
                  <c:v>0.28899999999999998</c:v>
                </c:pt>
                <c:pt idx="3927">
                  <c:v>1.5489999999999999</c:v>
                </c:pt>
                <c:pt idx="3928">
                  <c:v>-0.95</c:v>
                </c:pt>
                <c:pt idx="3929">
                  <c:v>2.0910000000000002</c:v>
                </c:pt>
                <c:pt idx="3930">
                  <c:v>-0.17100000000000001</c:v>
                </c:pt>
                <c:pt idx="3931">
                  <c:v>-0.53900000000000003</c:v>
                </c:pt>
                <c:pt idx="3932">
                  <c:v>-0.83799999999999997</c:v>
                </c:pt>
                <c:pt idx="3933">
                  <c:v>-2.1999999999999999E-2</c:v>
                </c:pt>
                <c:pt idx="3934">
                  <c:v>1.073</c:v>
                </c:pt>
                <c:pt idx="3935">
                  <c:v>-0.40899999999999997</c:v>
                </c:pt>
                <c:pt idx="3936">
                  <c:v>-1.0449999999999999</c:v>
                </c:pt>
                <c:pt idx="3937">
                  <c:v>-1.196</c:v>
                </c:pt>
                <c:pt idx="3938">
                  <c:v>-1.0609999999999999</c:v>
                </c:pt>
                <c:pt idx="3939">
                  <c:v>0.90400000000000003</c:v>
                </c:pt>
                <c:pt idx="3940">
                  <c:v>-0.98899999999999999</c:v>
                </c:pt>
                <c:pt idx="3941">
                  <c:v>-1.798</c:v>
                </c:pt>
                <c:pt idx="3942">
                  <c:v>-0.11799999999999999</c:v>
                </c:pt>
                <c:pt idx="3943">
                  <c:v>-0.26500000000000001</c:v>
                </c:pt>
                <c:pt idx="3944">
                  <c:v>0.61599999999999999</c:v>
                </c:pt>
                <c:pt idx="3945">
                  <c:v>-0.122</c:v>
                </c:pt>
                <c:pt idx="3946">
                  <c:v>-1.3009999999999999</c:v>
                </c:pt>
                <c:pt idx="3947">
                  <c:v>2.5409999999999999</c:v>
                </c:pt>
                <c:pt idx="3948">
                  <c:v>-0.59</c:v>
                </c:pt>
                <c:pt idx="3949">
                  <c:v>-1.17</c:v>
                </c:pt>
                <c:pt idx="3950">
                  <c:v>-0.40100000000000002</c:v>
                </c:pt>
                <c:pt idx="3951">
                  <c:v>-0.93700000000000006</c:v>
                </c:pt>
                <c:pt idx="3952">
                  <c:v>0.64500000000000002</c:v>
                </c:pt>
                <c:pt idx="3953">
                  <c:v>-1.6879999999999999</c:v>
                </c:pt>
                <c:pt idx="3954">
                  <c:v>1.526</c:v>
                </c:pt>
                <c:pt idx="3955">
                  <c:v>-0.93400000000000005</c:v>
                </c:pt>
                <c:pt idx="3956">
                  <c:v>-0.48699999999999999</c:v>
                </c:pt>
                <c:pt idx="3957">
                  <c:v>-2.145</c:v>
                </c:pt>
                <c:pt idx="3958">
                  <c:v>-0.80600000000000005</c:v>
                </c:pt>
                <c:pt idx="3959">
                  <c:v>0.97199999999999998</c:v>
                </c:pt>
                <c:pt idx="3960">
                  <c:v>-0.80200000000000005</c:v>
                </c:pt>
                <c:pt idx="3961">
                  <c:v>-1.1160000000000001</c:v>
                </c:pt>
                <c:pt idx="3962">
                  <c:v>-1.5820000000000001</c:v>
                </c:pt>
                <c:pt idx="3963">
                  <c:v>-0.65</c:v>
                </c:pt>
                <c:pt idx="3964">
                  <c:v>-0.64800000000000002</c:v>
                </c:pt>
                <c:pt idx="3965">
                  <c:v>-0.64800000000000002</c:v>
                </c:pt>
                <c:pt idx="3966">
                  <c:v>-0.41699999999999998</c:v>
                </c:pt>
                <c:pt idx="3967">
                  <c:v>-0.107</c:v>
                </c:pt>
                <c:pt idx="3968">
                  <c:v>-1.8069999999999999</c:v>
                </c:pt>
                <c:pt idx="3969">
                  <c:v>-0.47799999999999998</c:v>
                </c:pt>
                <c:pt idx="3970">
                  <c:v>0.69799999999999995</c:v>
                </c:pt>
                <c:pt idx="3971">
                  <c:v>-1.5349999999999999</c:v>
                </c:pt>
                <c:pt idx="3972">
                  <c:v>0.33500000000000002</c:v>
                </c:pt>
                <c:pt idx="3973">
                  <c:v>-1.095</c:v>
                </c:pt>
                <c:pt idx="3974">
                  <c:v>-0.54500000000000004</c:v>
                </c:pt>
                <c:pt idx="3975">
                  <c:v>2E-3</c:v>
                </c:pt>
                <c:pt idx="3976">
                  <c:v>-1.6919999999999999</c:v>
                </c:pt>
                <c:pt idx="3977">
                  <c:v>1.071</c:v>
                </c:pt>
                <c:pt idx="3978">
                  <c:v>-1.264</c:v>
                </c:pt>
                <c:pt idx="3979">
                  <c:v>1.7010000000000001</c:v>
                </c:pt>
                <c:pt idx="3980">
                  <c:v>0.20100000000000001</c:v>
                </c:pt>
                <c:pt idx="3981">
                  <c:v>-0.29399999999999998</c:v>
                </c:pt>
                <c:pt idx="3982">
                  <c:v>-0.13900000000000001</c:v>
                </c:pt>
                <c:pt idx="3983">
                  <c:v>1.3340000000000001</c:v>
                </c:pt>
                <c:pt idx="3984">
                  <c:v>-0.23799999999999999</c:v>
                </c:pt>
                <c:pt idx="3985">
                  <c:v>-0.81499999999999995</c:v>
                </c:pt>
                <c:pt idx="3986">
                  <c:v>-0.66600000000000004</c:v>
                </c:pt>
                <c:pt idx="3987">
                  <c:v>1.194</c:v>
                </c:pt>
                <c:pt idx="3988">
                  <c:v>-1.4319999999999999</c:v>
                </c:pt>
                <c:pt idx="3989">
                  <c:v>-1.6539999999999999</c:v>
                </c:pt>
                <c:pt idx="3990">
                  <c:v>-0.82</c:v>
                </c:pt>
                <c:pt idx="3991">
                  <c:v>-1.262</c:v>
                </c:pt>
                <c:pt idx="3992">
                  <c:v>-0.80900000000000005</c:v>
                </c:pt>
                <c:pt idx="3993">
                  <c:v>-0.32200000000000001</c:v>
                </c:pt>
                <c:pt idx="3994">
                  <c:v>-1.319</c:v>
                </c:pt>
                <c:pt idx="3995">
                  <c:v>0.436</c:v>
                </c:pt>
                <c:pt idx="3996">
                  <c:v>-1.6439999999999999</c:v>
                </c:pt>
                <c:pt idx="3997">
                  <c:v>-1.667</c:v>
                </c:pt>
                <c:pt idx="3998">
                  <c:v>-1.70965759664592</c:v>
                </c:pt>
                <c:pt idx="3999">
                  <c:v>-0.373</c:v>
                </c:pt>
                <c:pt idx="4000">
                  <c:v>-0.21</c:v>
                </c:pt>
                <c:pt idx="4001">
                  <c:v>-0.442</c:v>
                </c:pt>
                <c:pt idx="4002">
                  <c:v>-1.3779999999999999</c:v>
                </c:pt>
                <c:pt idx="4003">
                  <c:v>-0.60599999999999998</c:v>
                </c:pt>
                <c:pt idx="4004">
                  <c:v>-0.22500000000000001</c:v>
                </c:pt>
                <c:pt idx="4005">
                  <c:v>-1.456</c:v>
                </c:pt>
                <c:pt idx="4006">
                  <c:v>-1.4430000000000001</c:v>
                </c:pt>
                <c:pt idx="4007">
                  <c:v>-1.2130000000000001</c:v>
                </c:pt>
                <c:pt idx="4008">
                  <c:v>-1.2030000000000001</c:v>
                </c:pt>
                <c:pt idx="4009">
                  <c:v>-1.1779999999999999</c:v>
                </c:pt>
                <c:pt idx="4010">
                  <c:v>-0.74199999999999999</c:v>
                </c:pt>
                <c:pt idx="4011">
                  <c:v>-1.4930000000000001</c:v>
                </c:pt>
                <c:pt idx="4012">
                  <c:v>-0.33800000000000002</c:v>
                </c:pt>
                <c:pt idx="4013">
                  <c:v>-0.78900000000000003</c:v>
                </c:pt>
                <c:pt idx="4014">
                  <c:v>2.0569999999999999</c:v>
                </c:pt>
                <c:pt idx="4015">
                  <c:v>-1.34</c:v>
                </c:pt>
                <c:pt idx="4016">
                  <c:v>6.0999999999999999E-2</c:v>
                </c:pt>
                <c:pt idx="4017">
                  <c:v>-0.40200000000000002</c:v>
                </c:pt>
                <c:pt idx="4018">
                  <c:v>-0.75</c:v>
                </c:pt>
                <c:pt idx="4019">
                  <c:v>-0.754</c:v>
                </c:pt>
                <c:pt idx="4020">
                  <c:v>-0.876</c:v>
                </c:pt>
                <c:pt idx="4021">
                  <c:v>-0.82399999999999995</c:v>
                </c:pt>
                <c:pt idx="4022">
                  <c:v>0.61399999999999999</c:v>
                </c:pt>
                <c:pt idx="4023">
                  <c:v>1.4E-2</c:v>
                </c:pt>
                <c:pt idx="4024">
                  <c:v>-0.876</c:v>
                </c:pt>
                <c:pt idx="4025">
                  <c:v>-1.2549999999999999</c:v>
                </c:pt>
                <c:pt idx="4026">
                  <c:v>0.96599999999999997</c:v>
                </c:pt>
                <c:pt idx="4027">
                  <c:v>-0.83499999999999996</c:v>
                </c:pt>
                <c:pt idx="4028">
                  <c:v>-1.042</c:v>
                </c:pt>
                <c:pt idx="4029">
                  <c:v>-0.90400000000000003</c:v>
                </c:pt>
                <c:pt idx="4030">
                  <c:v>-1.4390000000000001</c:v>
                </c:pt>
                <c:pt idx="4031">
                  <c:v>-1.3859999999999999</c:v>
                </c:pt>
                <c:pt idx="4032">
                  <c:v>0.46400000000000002</c:v>
                </c:pt>
                <c:pt idx="4033">
                  <c:v>-0.85699999999999998</c:v>
                </c:pt>
                <c:pt idx="4034">
                  <c:v>-0.89600000000000002</c:v>
                </c:pt>
                <c:pt idx="4035">
                  <c:v>1.0329999999999999</c:v>
                </c:pt>
                <c:pt idx="4036">
                  <c:v>-0.127</c:v>
                </c:pt>
                <c:pt idx="4037">
                  <c:v>-1.0820000000000001</c:v>
                </c:pt>
                <c:pt idx="4038">
                  <c:v>-1.1839999999999999</c:v>
                </c:pt>
                <c:pt idx="4039">
                  <c:v>-0.95199999999999996</c:v>
                </c:pt>
                <c:pt idx="4040">
                  <c:v>8.5000000000000006E-2</c:v>
                </c:pt>
                <c:pt idx="4041">
                  <c:v>-1.1459999999999999</c:v>
                </c:pt>
                <c:pt idx="4042">
                  <c:v>-0.44500000000000001</c:v>
                </c:pt>
                <c:pt idx="4043">
                  <c:v>1.26</c:v>
                </c:pt>
                <c:pt idx="4044">
                  <c:v>-1.175</c:v>
                </c:pt>
                <c:pt idx="4045">
                  <c:v>-7.9000000000000001E-2</c:v>
                </c:pt>
                <c:pt idx="4046">
                  <c:v>1.6879999999999999</c:v>
                </c:pt>
                <c:pt idx="4047">
                  <c:v>-1.1080000000000001</c:v>
                </c:pt>
                <c:pt idx="4048">
                  <c:v>-0.748</c:v>
                </c:pt>
                <c:pt idx="4049">
                  <c:v>-0.33800000000000002</c:v>
                </c:pt>
                <c:pt idx="4050">
                  <c:v>1.1970000000000001</c:v>
                </c:pt>
                <c:pt idx="4051">
                  <c:v>-0.82799999999999996</c:v>
                </c:pt>
                <c:pt idx="4052">
                  <c:v>-2.008</c:v>
                </c:pt>
                <c:pt idx="4053">
                  <c:v>-0.85399999999999998</c:v>
                </c:pt>
                <c:pt idx="4054">
                  <c:v>-0.42799999999999999</c:v>
                </c:pt>
                <c:pt idx="4055">
                  <c:v>0.996</c:v>
                </c:pt>
                <c:pt idx="4056">
                  <c:v>-2.1150000000000002</c:v>
                </c:pt>
                <c:pt idx="4057">
                  <c:v>-0.73099999999999998</c:v>
                </c:pt>
                <c:pt idx="4058">
                  <c:v>-1.502</c:v>
                </c:pt>
                <c:pt idx="4059">
                  <c:v>-0.52700000000000002</c:v>
                </c:pt>
                <c:pt idx="4060">
                  <c:v>1.0820000000000001</c:v>
                </c:pt>
                <c:pt idx="4061">
                  <c:v>0.56599999999999995</c:v>
                </c:pt>
                <c:pt idx="4062">
                  <c:v>1.2190000000000001</c:v>
                </c:pt>
                <c:pt idx="4063">
                  <c:v>-0.89300000000000002</c:v>
                </c:pt>
                <c:pt idx="4064">
                  <c:v>-1.097</c:v>
                </c:pt>
                <c:pt idx="4065">
                  <c:v>1.208</c:v>
                </c:pt>
                <c:pt idx="4066">
                  <c:v>1.4410000000000001</c:v>
                </c:pt>
                <c:pt idx="4067">
                  <c:v>-0.69299999999999995</c:v>
                </c:pt>
                <c:pt idx="4068">
                  <c:v>-0.52600000000000002</c:v>
                </c:pt>
                <c:pt idx="4069">
                  <c:v>-0.84199999999999997</c:v>
                </c:pt>
                <c:pt idx="4070">
                  <c:v>0.14899999999999999</c:v>
                </c:pt>
                <c:pt idx="4071">
                  <c:v>-1.2290000000000001</c:v>
                </c:pt>
                <c:pt idx="4072">
                  <c:v>-1.8580000000000001</c:v>
                </c:pt>
                <c:pt idx="4073">
                  <c:v>-6.4000000000000001E-2</c:v>
                </c:pt>
                <c:pt idx="4074">
                  <c:v>-0.90700000000000003</c:v>
                </c:pt>
                <c:pt idx="4075">
                  <c:v>-1.159</c:v>
                </c:pt>
                <c:pt idx="4076">
                  <c:v>0.67800000000000005</c:v>
                </c:pt>
                <c:pt idx="4077">
                  <c:v>0.32500000000000001</c:v>
                </c:pt>
                <c:pt idx="4078">
                  <c:v>-1.147</c:v>
                </c:pt>
                <c:pt idx="4079">
                  <c:v>-0.77300000000000002</c:v>
                </c:pt>
                <c:pt idx="4080">
                  <c:v>-0.45300000000000001</c:v>
                </c:pt>
                <c:pt idx="4081">
                  <c:v>-0.51200000000000001</c:v>
                </c:pt>
                <c:pt idx="4082">
                  <c:v>-0.61899999999999999</c:v>
                </c:pt>
                <c:pt idx="4083">
                  <c:v>-0.61199999999999999</c:v>
                </c:pt>
                <c:pt idx="4084">
                  <c:v>-0.95399999999999996</c:v>
                </c:pt>
                <c:pt idx="4085">
                  <c:v>-0.48499999999999999</c:v>
                </c:pt>
                <c:pt idx="4086">
                  <c:v>-1.3779999999999999</c:v>
                </c:pt>
                <c:pt idx="4087">
                  <c:v>-0.87</c:v>
                </c:pt>
                <c:pt idx="4088">
                  <c:v>-0.42799999999999999</c:v>
                </c:pt>
                <c:pt idx="4089">
                  <c:v>0.28799999999999998</c:v>
                </c:pt>
                <c:pt idx="4090">
                  <c:v>7.1999999999999995E-2</c:v>
                </c:pt>
                <c:pt idx="4091">
                  <c:v>-1.0329999999999999</c:v>
                </c:pt>
                <c:pt idx="4092">
                  <c:v>-1.1060000000000001</c:v>
                </c:pt>
                <c:pt idx="4093">
                  <c:v>-0.81</c:v>
                </c:pt>
                <c:pt idx="4094">
                  <c:v>0.78</c:v>
                </c:pt>
                <c:pt idx="4095">
                  <c:v>-0.61299999999999999</c:v>
                </c:pt>
                <c:pt idx="4096">
                  <c:v>-1.026</c:v>
                </c:pt>
                <c:pt idx="4097">
                  <c:v>-7.1999999999999995E-2</c:v>
                </c:pt>
                <c:pt idx="4098">
                  <c:v>1.669</c:v>
                </c:pt>
                <c:pt idx="4099">
                  <c:v>-1.6220000000000001</c:v>
                </c:pt>
                <c:pt idx="4100">
                  <c:v>-0.72699999999999998</c:v>
                </c:pt>
                <c:pt idx="4101">
                  <c:v>-0.441</c:v>
                </c:pt>
                <c:pt idx="4102">
                  <c:v>0.68400000000000005</c:v>
                </c:pt>
                <c:pt idx="4103">
                  <c:v>-0.93100000000000005</c:v>
                </c:pt>
                <c:pt idx="4104">
                  <c:v>-1.851</c:v>
                </c:pt>
                <c:pt idx="4105">
                  <c:v>-1.0640000000000001</c:v>
                </c:pt>
                <c:pt idx="4106">
                  <c:v>-1.3640000000000001</c:v>
                </c:pt>
                <c:pt idx="4107">
                  <c:v>-0.23</c:v>
                </c:pt>
                <c:pt idx="4108">
                  <c:v>-0.89500000000000002</c:v>
                </c:pt>
                <c:pt idx="4109">
                  <c:v>-1.341</c:v>
                </c:pt>
                <c:pt idx="4110">
                  <c:v>3.4000000000000002E-2</c:v>
                </c:pt>
                <c:pt idx="4111">
                  <c:v>-1.623</c:v>
                </c:pt>
                <c:pt idx="4112">
                  <c:v>-0.105</c:v>
                </c:pt>
                <c:pt idx="4113">
                  <c:v>4.5999999999999999E-2</c:v>
                </c:pt>
                <c:pt idx="4114">
                  <c:v>-8.2000000000000003E-2</c:v>
                </c:pt>
                <c:pt idx="4115">
                  <c:v>-0.93600000000000005</c:v>
                </c:pt>
                <c:pt idx="4116">
                  <c:v>-0.79100000000000004</c:v>
                </c:pt>
                <c:pt idx="4117">
                  <c:v>-1.0720000000000001</c:v>
                </c:pt>
                <c:pt idx="4118">
                  <c:v>-1.1739999999999999</c:v>
                </c:pt>
                <c:pt idx="4119">
                  <c:v>-1.093</c:v>
                </c:pt>
                <c:pt idx="4120">
                  <c:v>-0.20399999999999999</c:v>
                </c:pt>
                <c:pt idx="4121">
                  <c:v>0.69599999999999995</c:v>
                </c:pt>
                <c:pt idx="4122">
                  <c:v>-1.4419999999999999</c:v>
                </c:pt>
                <c:pt idx="4123">
                  <c:v>-0.84099999999999997</c:v>
                </c:pt>
                <c:pt idx="4124">
                  <c:v>0.80200000000000005</c:v>
                </c:pt>
                <c:pt idx="4125">
                  <c:v>-0.65800000000000003</c:v>
                </c:pt>
                <c:pt idx="4126">
                  <c:v>-0.55600000000000005</c:v>
                </c:pt>
                <c:pt idx="4127">
                  <c:v>-0.16200000000000001</c:v>
                </c:pt>
                <c:pt idx="4128">
                  <c:v>1.988</c:v>
                </c:pt>
                <c:pt idx="4129">
                  <c:v>0.11899999999999999</c:v>
                </c:pt>
                <c:pt idx="4130">
                  <c:v>4.2039999999999997</c:v>
                </c:pt>
                <c:pt idx="4131">
                  <c:v>-1.3120000000000001</c:v>
                </c:pt>
                <c:pt idx="4132">
                  <c:v>-1.4730000000000001</c:v>
                </c:pt>
                <c:pt idx="4133">
                  <c:v>-0.55300000000000005</c:v>
                </c:pt>
                <c:pt idx="4134">
                  <c:v>-0.22700000000000001</c:v>
                </c:pt>
                <c:pt idx="4135">
                  <c:v>-0.95</c:v>
                </c:pt>
                <c:pt idx="4136">
                  <c:v>-1.014</c:v>
                </c:pt>
                <c:pt idx="4137">
                  <c:v>-0.70499999999999996</c:v>
                </c:pt>
                <c:pt idx="4138">
                  <c:v>-0.91600000000000004</c:v>
                </c:pt>
                <c:pt idx="4139">
                  <c:v>-1.6379999999999999</c:v>
                </c:pt>
                <c:pt idx="4140">
                  <c:v>-0.35499999999999998</c:v>
                </c:pt>
                <c:pt idx="4141">
                  <c:v>-0.88100000000000001</c:v>
                </c:pt>
                <c:pt idx="4142">
                  <c:v>-0.95499999999999996</c:v>
                </c:pt>
                <c:pt idx="4143">
                  <c:v>-1.3149999999999999</c:v>
                </c:pt>
                <c:pt idx="4144">
                  <c:v>-1.681</c:v>
                </c:pt>
                <c:pt idx="4145">
                  <c:v>-0.749</c:v>
                </c:pt>
                <c:pt idx="4146">
                  <c:v>-0.99399999999999999</c:v>
                </c:pt>
                <c:pt idx="4147">
                  <c:v>-1.028</c:v>
                </c:pt>
                <c:pt idx="4148">
                  <c:v>-0.442</c:v>
                </c:pt>
                <c:pt idx="4149">
                  <c:v>-1.7090000000000001</c:v>
                </c:pt>
                <c:pt idx="4150">
                  <c:v>-1.619</c:v>
                </c:pt>
                <c:pt idx="4151">
                  <c:v>-1.3740000000000001</c:v>
                </c:pt>
                <c:pt idx="4152">
                  <c:v>-0.16900000000000001</c:v>
                </c:pt>
                <c:pt idx="4153">
                  <c:v>-0.52500000000000002</c:v>
                </c:pt>
                <c:pt idx="4154">
                  <c:v>1.577</c:v>
                </c:pt>
                <c:pt idx="4155">
                  <c:v>1.204</c:v>
                </c:pt>
                <c:pt idx="4156">
                  <c:v>-0.157</c:v>
                </c:pt>
                <c:pt idx="4157">
                  <c:v>0.49</c:v>
                </c:pt>
                <c:pt idx="4158">
                  <c:v>-0.03</c:v>
                </c:pt>
                <c:pt idx="4159">
                  <c:v>-0.71499999999999997</c:v>
                </c:pt>
                <c:pt idx="4160">
                  <c:v>0.82799999999999996</c:v>
                </c:pt>
                <c:pt idx="4161">
                  <c:v>-1.1279999999999999</c:v>
                </c:pt>
                <c:pt idx="4162">
                  <c:v>-0.499</c:v>
                </c:pt>
                <c:pt idx="4163">
                  <c:v>-0.72799999999999998</c:v>
                </c:pt>
                <c:pt idx="4164">
                  <c:v>0.60599999999999998</c:v>
                </c:pt>
                <c:pt idx="4165">
                  <c:v>-1.5980000000000001</c:v>
                </c:pt>
                <c:pt idx="4166">
                  <c:v>-0.373</c:v>
                </c:pt>
                <c:pt idx="4167">
                  <c:v>-1.4039999999999999</c:v>
                </c:pt>
                <c:pt idx="4168">
                  <c:v>-0.30299999999999999</c:v>
                </c:pt>
                <c:pt idx="4169">
                  <c:v>1.9610000000000001</c:v>
                </c:pt>
                <c:pt idx="4170">
                  <c:v>-1.048</c:v>
                </c:pt>
                <c:pt idx="4171">
                  <c:v>-1.6539999999999999</c:v>
                </c:pt>
                <c:pt idx="4172">
                  <c:v>-0.40899999999999997</c:v>
                </c:pt>
                <c:pt idx="4173">
                  <c:v>-1.3660000000000001</c:v>
                </c:pt>
                <c:pt idx="4174">
                  <c:v>-0.24299999999999999</c:v>
                </c:pt>
                <c:pt idx="4175">
                  <c:v>0.74399999999999999</c:v>
                </c:pt>
                <c:pt idx="4176">
                  <c:v>-0.14599999999999999</c:v>
                </c:pt>
                <c:pt idx="4177">
                  <c:v>0.14000000000000001</c:v>
                </c:pt>
                <c:pt idx="4178">
                  <c:v>-1.581</c:v>
                </c:pt>
                <c:pt idx="4179">
                  <c:v>-1.2929999999999999</c:v>
                </c:pt>
                <c:pt idx="4180">
                  <c:v>-1.1919999999999999</c:v>
                </c:pt>
                <c:pt idx="4181">
                  <c:v>-1.141</c:v>
                </c:pt>
                <c:pt idx="4182">
                  <c:v>-1.3839999999999999</c:v>
                </c:pt>
                <c:pt idx="4183">
                  <c:v>-1.1519999999999999</c:v>
                </c:pt>
                <c:pt idx="4184">
                  <c:v>-1.8959999999999999</c:v>
                </c:pt>
                <c:pt idx="4185">
                  <c:v>-1.679</c:v>
                </c:pt>
                <c:pt idx="4186">
                  <c:v>-0.94099999999999995</c:v>
                </c:pt>
                <c:pt idx="4187">
                  <c:v>-0.80300000000000005</c:v>
                </c:pt>
                <c:pt idx="4188">
                  <c:v>-7.1999999999999995E-2</c:v>
                </c:pt>
                <c:pt idx="4189">
                  <c:v>0.48199999999999998</c:v>
                </c:pt>
                <c:pt idx="4190">
                  <c:v>-0.38600000000000001</c:v>
                </c:pt>
                <c:pt idx="4191">
                  <c:v>-1.085</c:v>
                </c:pt>
                <c:pt idx="4192">
                  <c:v>-8.7999999999999995E-2</c:v>
                </c:pt>
                <c:pt idx="4193">
                  <c:v>0.373</c:v>
                </c:pt>
                <c:pt idx="4194">
                  <c:v>-0.52</c:v>
                </c:pt>
                <c:pt idx="4195">
                  <c:v>1.4219999999999999</c:v>
                </c:pt>
                <c:pt idx="4196">
                  <c:v>-0.44900000000000001</c:v>
                </c:pt>
                <c:pt idx="4197">
                  <c:v>-1.113</c:v>
                </c:pt>
                <c:pt idx="4198">
                  <c:v>-0.02</c:v>
                </c:pt>
                <c:pt idx="4199">
                  <c:v>-2.0630000000000002</c:v>
                </c:pt>
                <c:pt idx="4200">
                  <c:v>-0.78500000000000003</c:v>
                </c:pt>
                <c:pt idx="4201">
                  <c:v>7.0000000000000001E-3</c:v>
                </c:pt>
                <c:pt idx="4202">
                  <c:v>-0.48399999999999999</c:v>
                </c:pt>
                <c:pt idx="4203">
                  <c:v>-0.54300000000000004</c:v>
                </c:pt>
                <c:pt idx="4204">
                  <c:v>-0.30199999999999999</c:v>
                </c:pt>
                <c:pt idx="4205">
                  <c:v>-1.2110000000000001</c:v>
                </c:pt>
                <c:pt idx="4206">
                  <c:v>-1.6040000000000001</c:v>
                </c:pt>
                <c:pt idx="4207">
                  <c:v>0.42699999999999999</c:v>
                </c:pt>
                <c:pt idx="4208">
                  <c:v>-1.724</c:v>
                </c:pt>
                <c:pt idx="4209">
                  <c:v>-0.84499999999999997</c:v>
                </c:pt>
                <c:pt idx="4210">
                  <c:v>-3.4000000000000002E-2</c:v>
                </c:pt>
                <c:pt idx="4211">
                  <c:v>-0.28699999999999998</c:v>
                </c:pt>
                <c:pt idx="4212">
                  <c:v>-1.222</c:v>
                </c:pt>
                <c:pt idx="4213">
                  <c:v>-0.58399999999999996</c:v>
                </c:pt>
                <c:pt idx="4214">
                  <c:v>-0.71599999999999997</c:v>
                </c:pt>
                <c:pt idx="4215">
                  <c:v>-0.55200000000000005</c:v>
                </c:pt>
                <c:pt idx="4216">
                  <c:v>0.23400000000000001</c:v>
                </c:pt>
                <c:pt idx="4217">
                  <c:v>-1.0629999999999999</c:v>
                </c:pt>
                <c:pt idx="4218">
                  <c:v>0.79700000000000004</c:v>
                </c:pt>
                <c:pt idx="4219">
                  <c:v>-1.7849999999999999</c:v>
                </c:pt>
                <c:pt idx="4220">
                  <c:v>1.179</c:v>
                </c:pt>
                <c:pt idx="4221">
                  <c:v>-0.63</c:v>
                </c:pt>
                <c:pt idx="4222">
                  <c:v>0.38200000000000001</c:v>
                </c:pt>
                <c:pt idx="4223">
                  <c:v>0.36</c:v>
                </c:pt>
                <c:pt idx="4224">
                  <c:v>-0.36799999999999999</c:v>
                </c:pt>
                <c:pt idx="4225">
                  <c:v>-1.0009999999999999</c:v>
                </c:pt>
                <c:pt idx="4226">
                  <c:v>0.53</c:v>
                </c:pt>
                <c:pt idx="4227">
                  <c:v>-1.629</c:v>
                </c:pt>
                <c:pt idx="4228">
                  <c:v>-1.262</c:v>
                </c:pt>
                <c:pt idx="4229">
                  <c:v>-0.48599999999999999</c:v>
                </c:pt>
                <c:pt idx="4230">
                  <c:v>-0.47399999999999998</c:v>
                </c:pt>
                <c:pt idx="4231">
                  <c:v>-0.84599999999999997</c:v>
                </c:pt>
                <c:pt idx="4232">
                  <c:v>-0.28199999999999997</c:v>
                </c:pt>
                <c:pt idx="4233">
                  <c:v>-0.46</c:v>
                </c:pt>
                <c:pt idx="4234">
                  <c:v>0.33600000000000002</c:v>
                </c:pt>
                <c:pt idx="4235">
                  <c:v>0.91900000000000004</c:v>
                </c:pt>
                <c:pt idx="4236">
                  <c:v>1.2989999999999999</c:v>
                </c:pt>
                <c:pt idx="4237">
                  <c:v>-0.13400000000000001</c:v>
                </c:pt>
                <c:pt idx="4238">
                  <c:v>-0.40400000000000003</c:v>
                </c:pt>
                <c:pt idx="4239">
                  <c:v>-0.8</c:v>
                </c:pt>
                <c:pt idx="4240">
                  <c:v>0.76800000000000002</c:v>
                </c:pt>
                <c:pt idx="4241">
                  <c:v>0.86499999999999999</c:v>
                </c:pt>
                <c:pt idx="4242">
                  <c:v>-0.91400000000000003</c:v>
                </c:pt>
                <c:pt idx="4243">
                  <c:v>-0.45400000000000001</c:v>
                </c:pt>
                <c:pt idx="4244">
                  <c:v>-1.2</c:v>
                </c:pt>
                <c:pt idx="4245">
                  <c:v>-0.76400000000000001</c:v>
                </c:pt>
                <c:pt idx="4246">
                  <c:v>9.6000000000000002E-2</c:v>
                </c:pt>
                <c:pt idx="4247">
                  <c:v>-1.0229999999999999</c:v>
                </c:pt>
                <c:pt idx="4248">
                  <c:v>-0.88500000000000001</c:v>
                </c:pt>
                <c:pt idx="4249">
                  <c:v>-1.3129999999999999</c:v>
                </c:pt>
                <c:pt idx="4250">
                  <c:v>-1.6950000000000001</c:v>
                </c:pt>
                <c:pt idx="4251">
                  <c:v>-0.32500000000000001</c:v>
                </c:pt>
                <c:pt idx="4252">
                  <c:v>-0.40899999999999997</c:v>
                </c:pt>
                <c:pt idx="4253">
                  <c:v>-1.3069999999999999</c:v>
                </c:pt>
                <c:pt idx="4254">
                  <c:v>-1.377</c:v>
                </c:pt>
                <c:pt idx="4255">
                  <c:v>-0.53100000000000003</c:v>
                </c:pt>
                <c:pt idx="4256">
                  <c:v>3.5000000000000003E-2</c:v>
                </c:pt>
                <c:pt idx="4257">
                  <c:v>-0.45700000000000002</c:v>
                </c:pt>
                <c:pt idx="4258">
                  <c:v>-1.1100000000000001</c:v>
                </c:pt>
                <c:pt idx="4259">
                  <c:v>-0.27</c:v>
                </c:pt>
                <c:pt idx="4260">
                  <c:v>-0.56399999999999995</c:v>
                </c:pt>
                <c:pt idx="4261">
                  <c:v>0.84799999999999998</c:v>
                </c:pt>
                <c:pt idx="4262">
                  <c:v>-0.79100000000000004</c:v>
                </c:pt>
                <c:pt idx="4263">
                  <c:v>0.15</c:v>
                </c:pt>
                <c:pt idx="4264">
                  <c:v>-0.64800000000000002</c:v>
                </c:pt>
                <c:pt idx="4265">
                  <c:v>-1.31</c:v>
                </c:pt>
                <c:pt idx="4266">
                  <c:v>-6.9000000000000006E-2</c:v>
                </c:pt>
                <c:pt idx="4267">
                  <c:v>-1.2270000000000001</c:v>
                </c:pt>
                <c:pt idx="4268">
                  <c:v>1.4850000000000001</c:v>
                </c:pt>
                <c:pt idx="4269">
                  <c:v>-0.19700000000000001</c:v>
                </c:pt>
                <c:pt idx="4270">
                  <c:v>3.1190000000000002</c:v>
                </c:pt>
                <c:pt idx="4271">
                  <c:v>-0.89500000000000002</c:v>
                </c:pt>
                <c:pt idx="4272">
                  <c:v>-1.111</c:v>
                </c:pt>
                <c:pt idx="4273">
                  <c:v>-0.30099999999999999</c:v>
                </c:pt>
                <c:pt idx="4274">
                  <c:v>1.284</c:v>
                </c:pt>
                <c:pt idx="4275">
                  <c:v>0.88500000000000001</c:v>
                </c:pt>
                <c:pt idx="4276">
                  <c:v>-1.6779999999999999</c:v>
                </c:pt>
                <c:pt idx="4277">
                  <c:v>-0.74</c:v>
                </c:pt>
                <c:pt idx="4278">
                  <c:v>0.30099999999999999</c:v>
                </c:pt>
                <c:pt idx="4279">
                  <c:v>-1.655</c:v>
                </c:pt>
                <c:pt idx="4280">
                  <c:v>0.34</c:v>
                </c:pt>
                <c:pt idx="4281">
                  <c:v>-0.69699999999999995</c:v>
                </c:pt>
                <c:pt idx="4282">
                  <c:v>-1.3540000000000001</c:v>
                </c:pt>
                <c:pt idx="4283">
                  <c:v>-0.38500000000000001</c:v>
                </c:pt>
                <c:pt idx="4284">
                  <c:v>-1.08</c:v>
                </c:pt>
                <c:pt idx="4285">
                  <c:v>-1.2470000000000001</c:v>
                </c:pt>
                <c:pt idx="4286">
                  <c:v>-0.87</c:v>
                </c:pt>
                <c:pt idx="4287">
                  <c:v>-0.26200000000000001</c:v>
                </c:pt>
                <c:pt idx="4288">
                  <c:v>4.4999999999999998E-2</c:v>
                </c:pt>
                <c:pt idx="4289">
                  <c:v>0.51600000000000001</c:v>
                </c:pt>
                <c:pt idx="4290">
                  <c:v>-0.48699999999999999</c:v>
                </c:pt>
                <c:pt idx="4291">
                  <c:v>1.895</c:v>
                </c:pt>
                <c:pt idx="4292">
                  <c:v>9.1999999999999998E-2</c:v>
                </c:pt>
                <c:pt idx="4293">
                  <c:v>2.0699999999999998</c:v>
                </c:pt>
                <c:pt idx="4294">
                  <c:v>0.44400000000000001</c:v>
                </c:pt>
                <c:pt idx="4295">
                  <c:v>-1.8740000000000001</c:v>
                </c:pt>
                <c:pt idx="4296">
                  <c:v>-0.90300000000000002</c:v>
                </c:pt>
                <c:pt idx="4297">
                  <c:v>-0.152</c:v>
                </c:pt>
                <c:pt idx="4298">
                  <c:v>-0.87</c:v>
                </c:pt>
                <c:pt idx="4299">
                  <c:v>-0.67200000000000004</c:v>
                </c:pt>
                <c:pt idx="4300">
                  <c:v>3.7999999999999999E-2</c:v>
                </c:pt>
                <c:pt idx="4301">
                  <c:v>-0.38300000000000001</c:v>
                </c:pt>
                <c:pt idx="4302">
                  <c:v>8.3000000000000004E-2</c:v>
                </c:pt>
                <c:pt idx="4303">
                  <c:v>-1.837</c:v>
                </c:pt>
                <c:pt idx="4304">
                  <c:v>0.34899999999999998</c:v>
                </c:pt>
                <c:pt idx="4305">
                  <c:v>-1.292</c:v>
                </c:pt>
                <c:pt idx="4306">
                  <c:v>-0.31</c:v>
                </c:pt>
                <c:pt idx="4307">
                  <c:v>-0.63100000000000001</c:v>
                </c:pt>
                <c:pt idx="4308">
                  <c:v>-1.234</c:v>
                </c:pt>
                <c:pt idx="4309">
                  <c:v>4.5999999999999999E-2</c:v>
                </c:pt>
                <c:pt idx="4310">
                  <c:v>6.8000000000000005E-2</c:v>
                </c:pt>
                <c:pt idx="4311">
                  <c:v>-0.64300000000000002</c:v>
                </c:pt>
                <c:pt idx="4312">
                  <c:v>0.32400000000000001</c:v>
                </c:pt>
                <c:pt idx="4313">
                  <c:v>-0.93</c:v>
                </c:pt>
                <c:pt idx="4314">
                  <c:v>-0.36299999999999999</c:v>
                </c:pt>
                <c:pt idx="4315">
                  <c:v>-0.80200000000000005</c:v>
                </c:pt>
                <c:pt idx="4316">
                  <c:v>-1.7450000000000001</c:v>
                </c:pt>
                <c:pt idx="4317">
                  <c:v>1.329</c:v>
                </c:pt>
                <c:pt idx="4318">
                  <c:v>-0.36399999999999999</c:v>
                </c:pt>
                <c:pt idx="4319">
                  <c:v>1.5049999999999999</c:v>
                </c:pt>
                <c:pt idx="4320">
                  <c:v>-1.5640000000000001</c:v>
                </c:pt>
                <c:pt idx="4321">
                  <c:v>-0.372</c:v>
                </c:pt>
                <c:pt idx="4322">
                  <c:v>-1.446</c:v>
                </c:pt>
                <c:pt idx="4323">
                  <c:v>-0.84599999999999997</c:v>
                </c:pt>
                <c:pt idx="4324">
                  <c:v>-0.77700000000000002</c:v>
                </c:pt>
                <c:pt idx="4325">
                  <c:v>0.52500000000000002</c:v>
                </c:pt>
                <c:pt idx="4326">
                  <c:v>-1.9219999999999999</c:v>
                </c:pt>
                <c:pt idx="4327">
                  <c:v>-1.175</c:v>
                </c:pt>
                <c:pt idx="4328">
                  <c:v>1.522</c:v>
                </c:pt>
                <c:pt idx="4329">
                  <c:v>-1.671</c:v>
                </c:pt>
                <c:pt idx="4330">
                  <c:v>-0.53</c:v>
                </c:pt>
                <c:pt idx="4331">
                  <c:v>-0.52300000000000002</c:v>
                </c:pt>
                <c:pt idx="4332">
                  <c:v>-0.79800000000000004</c:v>
                </c:pt>
                <c:pt idx="4333">
                  <c:v>-1.5209999999999999</c:v>
                </c:pt>
                <c:pt idx="4334">
                  <c:v>-0.99299999999999999</c:v>
                </c:pt>
                <c:pt idx="4335">
                  <c:v>-1.7829999999999999</c:v>
                </c:pt>
                <c:pt idx="4336">
                  <c:v>-1.1559999999999999</c:v>
                </c:pt>
                <c:pt idx="4337">
                  <c:v>-1.194</c:v>
                </c:pt>
                <c:pt idx="4338">
                  <c:v>-0.14599999999999999</c:v>
                </c:pt>
                <c:pt idx="4339">
                  <c:v>-1.052</c:v>
                </c:pt>
                <c:pt idx="4340">
                  <c:v>-0.46700000000000003</c:v>
                </c:pt>
                <c:pt idx="4341">
                  <c:v>2.1000000000000001E-2</c:v>
                </c:pt>
                <c:pt idx="4342">
                  <c:v>-1.2649999999999999</c:v>
                </c:pt>
                <c:pt idx="4343">
                  <c:v>-1.224</c:v>
                </c:pt>
                <c:pt idx="4344">
                  <c:v>-1.173</c:v>
                </c:pt>
                <c:pt idx="4345">
                  <c:v>-1.5449999999999999</c:v>
                </c:pt>
                <c:pt idx="4346">
                  <c:v>-1.726</c:v>
                </c:pt>
                <c:pt idx="4347">
                  <c:v>-1.46</c:v>
                </c:pt>
                <c:pt idx="4348">
                  <c:v>0.112</c:v>
                </c:pt>
                <c:pt idx="4349">
                  <c:v>-1.3029999999999999</c:v>
                </c:pt>
                <c:pt idx="4350">
                  <c:v>-0.745</c:v>
                </c:pt>
                <c:pt idx="4351">
                  <c:v>-0.109</c:v>
                </c:pt>
                <c:pt idx="4352">
                  <c:v>0.35899999999999999</c:v>
                </c:pt>
                <c:pt idx="4353">
                  <c:v>0.48899999999999999</c:v>
                </c:pt>
                <c:pt idx="4354">
                  <c:v>0.81100000000000005</c:v>
                </c:pt>
                <c:pt idx="4355">
                  <c:v>-1.1870000000000001</c:v>
                </c:pt>
                <c:pt idx="4356">
                  <c:v>-1.206</c:v>
                </c:pt>
                <c:pt idx="4357">
                  <c:v>-1.2050000000000001</c:v>
                </c:pt>
                <c:pt idx="4358">
                  <c:v>-0.73299999999999998</c:v>
                </c:pt>
                <c:pt idx="4359">
                  <c:v>-0.80600000000000005</c:v>
                </c:pt>
                <c:pt idx="4360">
                  <c:v>1.611</c:v>
                </c:pt>
                <c:pt idx="4361">
                  <c:v>-0.312</c:v>
                </c:pt>
                <c:pt idx="4362">
                  <c:v>-0.627</c:v>
                </c:pt>
                <c:pt idx="4363">
                  <c:v>4.9000000000000002E-2</c:v>
                </c:pt>
                <c:pt idx="4364">
                  <c:v>-1.1479999999999999</c:v>
                </c:pt>
                <c:pt idx="4365">
                  <c:v>-1.625</c:v>
                </c:pt>
                <c:pt idx="4366">
                  <c:v>-1.417</c:v>
                </c:pt>
                <c:pt idx="4367">
                  <c:v>3.7999999999999999E-2</c:v>
                </c:pt>
                <c:pt idx="4368">
                  <c:v>-0.66</c:v>
                </c:pt>
                <c:pt idx="4369">
                  <c:v>0.69499999999999995</c:v>
                </c:pt>
                <c:pt idx="4370">
                  <c:v>-0.83799999999999997</c:v>
                </c:pt>
                <c:pt idx="4371">
                  <c:v>1.9239999999999999</c:v>
                </c:pt>
                <c:pt idx="4372">
                  <c:v>0.32100000000000001</c:v>
                </c:pt>
                <c:pt idx="4373">
                  <c:v>-1.0069999999999999</c:v>
                </c:pt>
                <c:pt idx="4374">
                  <c:v>-1.0329999999999999</c:v>
                </c:pt>
                <c:pt idx="4375">
                  <c:v>-0.14299999999999999</c:v>
                </c:pt>
                <c:pt idx="4376">
                  <c:v>-0.624</c:v>
                </c:pt>
                <c:pt idx="4377">
                  <c:v>-1.2769999999999999</c:v>
                </c:pt>
                <c:pt idx="4378">
                  <c:v>-1.5069999999999999</c:v>
                </c:pt>
                <c:pt idx="4379">
                  <c:v>-1.294</c:v>
                </c:pt>
                <c:pt idx="4380">
                  <c:v>-1.546</c:v>
                </c:pt>
                <c:pt idx="4381">
                  <c:v>-0.997</c:v>
                </c:pt>
                <c:pt idx="4382">
                  <c:v>1.085</c:v>
                </c:pt>
                <c:pt idx="4383">
                  <c:v>0.90800000000000003</c:v>
                </c:pt>
                <c:pt idx="4384">
                  <c:v>-1.0429999999999999</c:v>
                </c:pt>
                <c:pt idx="4385">
                  <c:v>-0.35499999999999998</c:v>
                </c:pt>
                <c:pt idx="4386">
                  <c:v>-0.38600000000000001</c:v>
                </c:pt>
                <c:pt idx="4387">
                  <c:v>-0.54500000000000004</c:v>
                </c:pt>
                <c:pt idx="4388">
                  <c:v>0.63300000000000001</c:v>
                </c:pt>
                <c:pt idx="4389">
                  <c:v>-0.73899999999999999</c:v>
                </c:pt>
                <c:pt idx="4390">
                  <c:v>-0.51700000000000002</c:v>
                </c:pt>
                <c:pt idx="4391">
                  <c:v>-0.67500000000000004</c:v>
                </c:pt>
                <c:pt idx="4392">
                  <c:v>0.68300000000000005</c:v>
                </c:pt>
                <c:pt idx="4393">
                  <c:v>-0.48899999999999999</c:v>
                </c:pt>
                <c:pt idx="4394">
                  <c:v>-0.73499999999999999</c:v>
                </c:pt>
                <c:pt idx="4395">
                  <c:v>0.55700000000000005</c:v>
                </c:pt>
                <c:pt idx="4396">
                  <c:v>-0.38700000000000001</c:v>
                </c:pt>
                <c:pt idx="4397">
                  <c:v>-1.5209999999999999</c:v>
                </c:pt>
                <c:pt idx="4398">
                  <c:v>-0.79</c:v>
                </c:pt>
                <c:pt idx="4399">
                  <c:v>1.9770000000000001</c:v>
                </c:pt>
                <c:pt idx="4400">
                  <c:v>-0.78800000000000003</c:v>
                </c:pt>
                <c:pt idx="4401">
                  <c:v>-0.51100000000000001</c:v>
                </c:pt>
                <c:pt idx="4402">
                  <c:v>0.112</c:v>
                </c:pt>
                <c:pt idx="4403">
                  <c:v>-1.103</c:v>
                </c:pt>
                <c:pt idx="4404">
                  <c:v>-0.14000000000000001</c:v>
                </c:pt>
                <c:pt idx="4405">
                  <c:v>-1.573</c:v>
                </c:pt>
                <c:pt idx="4406">
                  <c:v>-0.156</c:v>
                </c:pt>
                <c:pt idx="4407">
                  <c:v>-1.177</c:v>
                </c:pt>
                <c:pt idx="4408">
                  <c:v>-1.0529999999999999</c:v>
                </c:pt>
                <c:pt idx="4409">
                  <c:v>1.7</c:v>
                </c:pt>
                <c:pt idx="4410">
                  <c:v>-1.4019999999999999</c:v>
                </c:pt>
                <c:pt idx="4411">
                  <c:v>-1.1839999999999999</c:v>
                </c:pt>
                <c:pt idx="4412">
                  <c:v>-1.847</c:v>
                </c:pt>
                <c:pt idx="4413">
                  <c:v>-1.48</c:v>
                </c:pt>
                <c:pt idx="4414">
                  <c:v>0.34699999999999998</c:v>
                </c:pt>
                <c:pt idx="4415">
                  <c:v>-0.29399999999999998</c:v>
                </c:pt>
                <c:pt idx="4416">
                  <c:v>-1.6020000000000001</c:v>
                </c:pt>
                <c:pt idx="4417">
                  <c:v>-1.125</c:v>
                </c:pt>
                <c:pt idx="4418">
                  <c:v>-1.0760000000000001</c:v>
                </c:pt>
                <c:pt idx="4419">
                  <c:v>-1.034</c:v>
                </c:pt>
                <c:pt idx="4420">
                  <c:v>-1.113</c:v>
                </c:pt>
                <c:pt idx="4421">
                  <c:v>-1.1020000000000001</c:v>
                </c:pt>
                <c:pt idx="4422">
                  <c:v>0.45800000000000002</c:v>
                </c:pt>
                <c:pt idx="4423">
                  <c:v>-0.84699999999999998</c:v>
                </c:pt>
                <c:pt idx="4424">
                  <c:v>-0.73</c:v>
                </c:pt>
                <c:pt idx="4425">
                  <c:v>-0.996</c:v>
                </c:pt>
                <c:pt idx="4426">
                  <c:v>-0.89200000000000002</c:v>
                </c:pt>
                <c:pt idx="4427">
                  <c:v>-0.32200000000000001</c:v>
                </c:pt>
                <c:pt idx="4428">
                  <c:v>-0.84899999999999998</c:v>
                </c:pt>
                <c:pt idx="4429">
                  <c:v>-2.4E-2</c:v>
                </c:pt>
                <c:pt idx="4430">
                  <c:v>-2.052</c:v>
                </c:pt>
                <c:pt idx="4431">
                  <c:v>-1.4159999999999999</c:v>
                </c:pt>
                <c:pt idx="4432">
                  <c:v>-9.5000000000000001E-2</c:v>
                </c:pt>
                <c:pt idx="4433">
                  <c:v>-1.127</c:v>
                </c:pt>
                <c:pt idx="4434">
                  <c:v>-1.891</c:v>
                </c:pt>
                <c:pt idx="4435">
                  <c:v>-0.11</c:v>
                </c:pt>
                <c:pt idx="4436">
                  <c:v>-0.379</c:v>
                </c:pt>
                <c:pt idx="4437">
                  <c:v>0.96099999999999997</c:v>
                </c:pt>
                <c:pt idx="4438">
                  <c:v>-0.753</c:v>
                </c:pt>
                <c:pt idx="4439">
                  <c:v>-0.746</c:v>
                </c:pt>
                <c:pt idx="4440">
                  <c:v>-1.016</c:v>
                </c:pt>
                <c:pt idx="4441">
                  <c:v>-0.1</c:v>
                </c:pt>
                <c:pt idx="4442">
                  <c:v>1.9379999999999999</c:v>
                </c:pt>
                <c:pt idx="4443">
                  <c:v>-1.887</c:v>
                </c:pt>
                <c:pt idx="4444">
                  <c:v>-0.67200000000000004</c:v>
                </c:pt>
                <c:pt idx="4445">
                  <c:v>-0.73499999999999999</c:v>
                </c:pt>
                <c:pt idx="4446">
                  <c:v>-9.0999999999999998E-2</c:v>
                </c:pt>
                <c:pt idx="4447">
                  <c:v>0.46700000000000003</c:v>
                </c:pt>
                <c:pt idx="4448">
                  <c:v>-0.122</c:v>
                </c:pt>
                <c:pt idx="4449">
                  <c:v>-1.04</c:v>
                </c:pt>
                <c:pt idx="4450">
                  <c:v>-1.2270000000000001</c:v>
                </c:pt>
                <c:pt idx="4451">
                  <c:v>-1.2509999999999999</c:v>
                </c:pt>
                <c:pt idx="4452">
                  <c:v>-0.26700000000000002</c:v>
                </c:pt>
                <c:pt idx="4453">
                  <c:v>-0.27700000000000002</c:v>
                </c:pt>
                <c:pt idx="4454">
                  <c:v>-1.6519999999999999</c:v>
                </c:pt>
                <c:pt idx="4455">
                  <c:v>-1.5029999999999999</c:v>
                </c:pt>
                <c:pt idx="4456">
                  <c:v>0.73699999999999999</c:v>
                </c:pt>
                <c:pt idx="4457">
                  <c:v>-1.1080000000000001</c:v>
                </c:pt>
                <c:pt idx="4458">
                  <c:v>-0.32800000000000001</c:v>
                </c:pt>
                <c:pt idx="4459">
                  <c:v>0.76200000000000001</c:v>
                </c:pt>
                <c:pt idx="4460">
                  <c:v>0.56200000000000006</c:v>
                </c:pt>
                <c:pt idx="4461">
                  <c:v>-1.0249999999999999</c:v>
                </c:pt>
                <c:pt idx="4462">
                  <c:v>-0.28499999999999998</c:v>
                </c:pt>
                <c:pt idx="4463">
                  <c:v>9.4E-2</c:v>
                </c:pt>
                <c:pt idx="4464">
                  <c:v>-0.73399999999999999</c:v>
                </c:pt>
                <c:pt idx="4465">
                  <c:v>-1.1739999999999999</c:v>
                </c:pt>
                <c:pt idx="4466">
                  <c:v>-1.385</c:v>
                </c:pt>
                <c:pt idx="4467">
                  <c:v>0.56100000000000005</c:v>
                </c:pt>
                <c:pt idx="4468">
                  <c:v>-1.07</c:v>
                </c:pt>
                <c:pt idx="4469">
                  <c:v>0.44900000000000001</c:v>
                </c:pt>
                <c:pt idx="4470">
                  <c:v>-0.23300000000000001</c:v>
                </c:pt>
                <c:pt idx="4471">
                  <c:v>-0.84</c:v>
                </c:pt>
                <c:pt idx="4472">
                  <c:v>-1.1539999999999999</c:v>
                </c:pt>
                <c:pt idx="4473">
                  <c:v>-1.3879999999999999</c:v>
                </c:pt>
                <c:pt idx="4474">
                  <c:v>-0.48599999999999999</c:v>
                </c:pt>
                <c:pt idx="4475">
                  <c:v>0.46500000000000002</c:v>
                </c:pt>
                <c:pt idx="4476">
                  <c:v>-0.42499999999999999</c:v>
                </c:pt>
                <c:pt idx="4477">
                  <c:v>-0.504</c:v>
                </c:pt>
                <c:pt idx="4478">
                  <c:v>-2.5999999999999999E-2</c:v>
                </c:pt>
                <c:pt idx="4479">
                  <c:v>0.27300000000000002</c:v>
                </c:pt>
                <c:pt idx="4480">
                  <c:v>-1.46</c:v>
                </c:pt>
                <c:pt idx="4481">
                  <c:v>1.7889999999999999</c:v>
                </c:pt>
                <c:pt idx="4482">
                  <c:v>-0.14099999999999999</c:v>
                </c:pt>
                <c:pt idx="4483">
                  <c:v>0.65500000000000003</c:v>
                </c:pt>
                <c:pt idx="4484">
                  <c:v>-3.7999999999999999E-2</c:v>
                </c:pt>
                <c:pt idx="4485">
                  <c:v>-1.661</c:v>
                </c:pt>
                <c:pt idx="4486">
                  <c:v>0.17499999999999999</c:v>
                </c:pt>
                <c:pt idx="4487">
                  <c:v>-1.784</c:v>
                </c:pt>
                <c:pt idx="4488">
                  <c:v>-0.95499999999999996</c:v>
                </c:pt>
                <c:pt idx="4489">
                  <c:v>-0.85599999999999998</c:v>
                </c:pt>
                <c:pt idx="4490">
                  <c:v>-1.175</c:v>
                </c:pt>
                <c:pt idx="4491">
                  <c:v>-0.82099999999999995</c:v>
                </c:pt>
                <c:pt idx="4492">
                  <c:v>0.02</c:v>
                </c:pt>
                <c:pt idx="4493">
                  <c:v>0.41599999999999998</c:v>
                </c:pt>
                <c:pt idx="4494">
                  <c:v>-6.8000000000000005E-2</c:v>
                </c:pt>
                <c:pt idx="4495">
                  <c:v>-0.45500000000000002</c:v>
                </c:pt>
                <c:pt idx="4496">
                  <c:v>-5.7000000000000002E-2</c:v>
                </c:pt>
                <c:pt idx="4497">
                  <c:v>1.07</c:v>
                </c:pt>
                <c:pt idx="4498">
                  <c:v>-0.52200000000000002</c:v>
                </c:pt>
                <c:pt idx="4499">
                  <c:v>-0.90500000000000003</c:v>
                </c:pt>
                <c:pt idx="4500">
                  <c:v>-1.1859999999999999</c:v>
                </c:pt>
                <c:pt idx="4501">
                  <c:v>3.4000000000000002E-2</c:v>
                </c:pt>
                <c:pt idx="4502">
                  <c:v>-1.327</c:v>
                </c:pt>
                <c:pt idx="4503">
                  <c:v>-1.0289999999999999</c:v>
                </c:pt>
                <c:pt idx="4504">
                  <c:v>-0.42799999999999999</c:v>
                </c:pt>
                <c:pt idx="4505">
                  <c:v>0.83799999999999997</c:v>
                </c:pt>
                <c:pt idx="4506">
                  <c:v>-0.77200000000000002</c:v>
                </c:pt>
                <c:pt idx="4507">
                  <c:v>-1.165</c:v>
                </c:pt>
                <c:pt idx="4508">
                  <c:v>1.5629999999999999</c:v>
                </c:pt>
                <c:pt idx="4509">
                  <c:v>-0.81499999999999995</c:v>
                </c:pt>
                <c:pt idx="4510">
                  <c:v>-1.2030000000000001</c:v>
                </c:pt>
                <c:pt idx="4511">
                  <c:v>-1.1100000000000001</c:v>
                </c:pt>
                <c:pt idx="4512">
                  <c:v>-1.22</c:v>
                </c:pt>
                <c:pt idx="4513">
                  <c:v>0.35799999999999998</c:v>
                </c:pt>
                <c:pt idx="4514">
                  <c:v>-0.89200000000000002</c:v>
                </c:pt>
                <c:pt idx="4515">
                  <c:v>-1.4650000000000001</c:v>
                </c:pt>
                <c:pt idx="4516">
                  <c:v>1.002</c:v>
                </c:pt>
                <c:pt idx="4517">
                  <c:v>-3.6999999999999998E-2</c:v>
                </c:pt>
                <c:pt idx="4518">
                  <c:v>1.825</c:v>
                </c:pt>
                <c:pt idx="4519">
                  <c:v>-0.41399999999999998</c:v>
                </c:pt>
                <c:pt idx="4520">
                  <c:v>-1.355</c:v>
                </c:pt>
                <c:pt idx="4521">
                  <c:v>-0.52600000000000002</c:v>
                </c:pt>
                <c:pt idx="4522">
                  <c:v>-0.67200000000000004</c:v>
                </c:pt>
                <c:pt idx="4523">
                  <c:v>-0.46200000000000002</c:v>
                </c:pt>
                <c:pt idx="4524">
                  <c:v>-1.2929999999999999</c:v>
                </c:pt>
                <c:pt idx="4525">
                  <c:v>-2.032</c:v>
                </c:pt>
                <c:pt idx="4526">
                  <c:v>1.0589999999999999</c:v>
                </c:pt>
                <c:pt idx="4527">
                  <c:v>0.94099999999999995</c:v>
                </c:pt>
                <c:pt idx="4528">
                  <c:v>-0.85</c:v>
                </c:pt>
                <c:pt idx="4529">
                  <c:v>-1.228</c:v>
                </c:pt>
                <c:pt idx="4530">
                  <c:v>1.349</c:v>
                </c:pt>
                <c:pt idx="4531">
                  <c:v>1.929</c:v>
                </c:pt>
                <c:pt idx="4532">
                  <c:v>0.11899999999999999</c:v>
                </c:pt>
                <c:pt idx="4533">
                  <c:v>-1.1299999999999999</c:v>
                </c:pt>
                <c:pt idx="4534">
                  <c:v>-1.597</c:v>
                </c:pt>
                <c:pt idx="4535">
                  <c:v>-1.409</c:v>
                </c:pt>
                <c:pt idx="4536">
                  <c:v>1.41</c:v>
                </c:pt>
                <c:pt idx="4537">
                  <c:v>-1.2769999999999999</c:v>
                </c:pt>
                <c:pt idx="4538">
                  <c:v>-0.86799999999999999</c:v>
                </c:pt>
                <c:pt idx="4539">
                  <c:v>-0.96599999999999997</c:v>
                </c:pt>
                <c:pt idx="4540">
                  <c:v>2.0489999999999999</c:v>
                </c:pt>
                <c:pt idx="4541">
                  <c:v>-1.0589999999999999</c:v>
                </c:pt>
                <c:pt idx="4542">
                  <c:v>0.33800000000000002</c:v>
                </c:pt>
                <c:pt idx="4543">
                  <c:v>-0.82199999999999995</c:v>
                </c:pt>
                <c:pt idx="4544">
                  <c:v>-0.79100000000000004</c:v>
                </c:pt>
                <c:pt idx="4545">
                  <c:v>1.091</c:v>
                </c:pt>
                <c:pt idx="4546">
                  <c:v>-2.15</c:v>
                </c:pt>
                <c:pt idx="4547">
                  <c:v>-0.13700000000000001</c:v>
                </c:pt>
                <c:pt idx="4548">
                  <c:v>-0.64900000000000002</c:v>
                </c:pt>
                <c:pt idx="4549">
                  <c:v>-1.409</c:v>
                </c:pt>
                <c:pt idx="4550">
                  <c:v>-0.75</c:v>
                </c:pt>
                <c:pt idx="4551">
                  <c:v>1.014</c:v>
                </c:pt>
                <c:pt idx="4552">
                  <c:v>-0.53500000000000003</c:v>
                </c:pt>
                <c:pt idx="4553">
                  <c:v>-1.2010000000000001</c:v>
                </c:pt>
                <c:pt idx="4554">
                  <c:v>-1.0349999999999999</c:v>
                </c:pt>
                <c:pt idx="4555">
                  <c:v>-0.61099999999999999</c:v>
                </c:pt>
                <c:pt idx="4556">
                  <c:v>-0.151</c:v>
                </c:pt>
                <c:pt idx="4557">
                  <c:v>-1.171</c:v>
                </c:pt>
                <c:pt idx="4558">
                  <c:v>-0.91200000000000003</c:v>
                </c:pt>
                <c:pt idx="4559">
                  <c:v>-0.85899999999999999</c:v>
                </c:pt>
                <c:pt idx="4560">
                  <c:v>-0.252</c:v>
                </c:pt>
                <c:pt idx="4561">
                  <c:v>-0.88</c:v>
                </c:pt>
                <c:pt idx="4562">
                  <c:v>-0.28899999999999998</c:v>
                </c:pt>
                <c:pt idx="4563">
                  <c:v>-1.0580000000000001</c:v>
                </c:pt>
                <c:pt idx="4564">
                  <c:v>-0.17199999999999999</c:v>
                </c:pt>
                <c:pt idx="4565">
                  <c:v>-0.82199999999999995</c:v>
                </c:pt>
                <c:pt idx="4566">
                  <c:v>-0.86099999999999999</c:v>
                </c:pt>
                <c:pt idx="4567">
                  <c:v>-0.42799999999999999</c:v>
                </c:pt>
                <c:pt idx="4568">
                  <c:v>-1.0269999999999999</c:v>
                </c:pt>
                <c:pt idx="4569">
                  <c:v>1.4259999999999999</c:v>
                </c:pt>
                <c:pt idx="4570">
                  <c:v>0.45100000000000001</c:v>
                </c:pt>
                <c:pt idx="4571">
                  <c:v>-1.7110000000000001</c:v>
                </c:pt>
                <c:pt idx="4572">
                  <c:v>-1.218</c:v>
                </c:pt>
                <c:pt idx="4573">
                  <c:v>-0.02</c:v>
                </c:pt>
                <c:pt idx="4574">
                  <c:v>1.758</c:v>
                </c:pt>
                <c:pt idx="4575">
                  <c:v>-2.0550000000000002</c:v>
                </c:pt>
                <c:pt idx="4576">
                  <c:v>1.508</c:v>
                </c:pt>
                <c:pt idx="4577">
                  <c:v>-0.54500000000000004</c:v>
                </c:pt>
                <c:pt idx="4578">
                  <c:v>-0.67700000000000005</c:v>
                </c:pt>
                <c:pt idx="4579">
                  <c:v>-0.69451870658550696</c:v>
                </c:pt>
                <c:pt idx="4580">
                  <c:v>-1.0820000000000001</c:v>
                </c:pt>
                <c:pt idx="4581">
                  <c:v>-0.73899999999999999</c:v>
                </c:pt>
                <c:pt idx="4582">
                  <c:v>-0.90200000000000002</c:v>
                </c:pt>
                <c:pt idx="4583">
                  <c:v>0.15</c:v>
                </c:pt>
                <c:pt idx="4584">
                  <c:v>0.57999999999999996</c:v>
                </c:pt>
                <c:pt idx="4585">
                  <c:v>-1.1180000000000001</c:v>
                </c:pt>
                <c:pt idx="4586">
                  <c:v>-9.1999999999999998E-2</c:v>
                </c:pt>
                <c:pt idx="4587">
                  <c:v>-0.76400000000000001</c:v>
                </c:pt>
                <c:pt idx="4588">
                  <c:v>-0.29699999999999999</c:v>
                </c:pt>
                <c:pt idx="4589">
                  <c:v>-1.121</c:v>
                </c:pt>
                <c:pt idx="4590">
                  <c:v>-0.83499999999999996</c:v>
                </c:pt>
                <c:pt idx="4591">
                  <c:v>-1.4770000000000001</c:v>
                </c:pt>
                <c:pt idx="4592">
                  <c:v>0.67200000000000004</c:v>
                </c:pt>
                <c:pt idx="4593">
                  <c:v>0.42799999999999999</c:v>
                </c:pt>
                <c:pt idx="4594">
                  <c:v>-1.0920000000000001</c:v>
                </c:pt>
                <c:pt idx="4595">
                  <c:v>-0.73699999999999999</c:v>
                </c:pt>
                <c:pt idx="4596">
                  <c:v>-1.2689999999999999</c:v>
                </c:pt>
                <c:pt idx="4597">
                  <c:v>-0.65300000000000002</c:v>
                </c:pt>
                <c:pt idx="4598">
                  <c:v>-1.44</c:v>
                </c:pt>
                <c:pt idx="4599">
                  <c:v>-0.63400000000000001</c:v>
                </c:pt>
                <c:pt idx="4600">
                  <c:v>-0.48899999999999999</c:v>
                </c:pt>
                <c:pt idx="4601">
                  <c:v>-1.1459999999999999</c:v>
                </c:pt>
                <c:pt idx="4602">
                  <c:v>-0.13300000000000001</c:v>
                </c:pt>
                <c:pt idx="4603">
                  <c:v>-0.94799999999999995</c:v>
                </c:pt>
                <c:pt idx="4604">
                  <c:v>-0.54100000000000004</c:v>
                </c:pt>
                <c:pt idx="4605">
                  <c:v>-0.89800000000000002</c:v>
                </c:pt>
                <c:pt idx="4606">
                  <c:v>-0.04</c:v>
                </c:pt>
                <c:pt idx="4607">
                  <c:v>-0.03</c:v>
                </c:pt>
                <c:pt idx="4608">
                  <c:v>-1.234</c:v>
                </c:pt>
                <c:pt idx="4609">
                  <c:v>-1.242</c:v>
                </c:pt>
                <c:pt idx="4610">
                  <c:v>-0.57999999999999996</c:v>
                </c:pt>
                <c:pt idx="4611">
                  <c:v>-0.59</c:v>
                </c:pt>
                <c:pt idx="4612">
                  <c:v>-1.1819999999999999</c:v>
                </c:pt>
                <c:pt idx="4613">
                  <c:v>-0.32</c:v>
                </c:pt>
                <c:pt idx="4614">
                  <c:v>-1.556</c:v>
                </c:pt>
                <c:pt idx="4615">
                  <c:v>0.03</c:v>
                </c:pt>
                <c:pt idx="4616">
                  <c:v>-1.296</c:v>
                </c:pt>
                <c:pt idx="4617">
                  <c:v>-0.30199999999999999</c:v>
                </c:pt>
                <c:pt idx="4618">
                  <c:v>-0.69499999999999995</c:v>
                </c:pt>
                <c:pt idx="4619">
                  <c:v>-1.3560000000000001</c:v>
                </c:pt>
                <c:pt idx="4620">
                  <c:v>0.378</c:v>
                </c:pt>
                <c:pt idx="4621">
                  <c:v>-1.5269999999999999</c:v>
                </c:pt>
                <c:pt idx="4622">
                  <c:v>-1.5149999999999999</c:v>
                </c:pt>
                <c:pt idx="4623">
                  <c:v>0.505</c:v>
                </c:pt>
                <c:pt idx="4624">
                  <c:v>-1.0760000000000001</c:v>
                </c:pt>
                <c:pt idx="4625">
                  <c:v>-0.58199999999999996</c:v>
                </c:pt>
                <c:pt idx="4626">
                  <c:v>-1.39</c:v>
                </c:pt>
                <c:pt idx="4627">
                  <c:v>-1.609</c:v>
                </c:pt>
                <c:pt idx="4628">
                  <c:v>-0.28399999999999997</c:v>
                </c:pt>
                <c:pt idx="4629">
                  <c:v>-1.08</c:v>
                </c:pt>
                <c:pt idx="4630">
                  <c:v>-1.0880000000000001</c:v>
                </c:pt>
                <c:pt idx="4631">
                  <c:v>2.2549999999999999</c:v>
                </c:pt>
                <c:pt idx="4632">
                  <c:v>0.97299999999999998</c:v>
                </c:pt>
                <c:pt idx="4633">
                  <c:v>-1.522</c:v>
                </c:pt>
                <c:pt idx="4634">
                  <c:v>-1.0469999999999999</c:v>
                </c:pt>
                <c:pt idx="4635">
                  <c:v>-0.745</c:v>
                </c:pt>
                <c:pt idx="4636">
                  <c:v>-1.2070000000000001</c:v>
                </c:pt>
                <c:pt idx="4637">
                  <c:v>0.16400000000000001</c:v>
                </c:pt>
                <c:pt idx="4638">
                  <c:v>-0.40400000000000003</c:v>
                </c:pt>
                <c:pt idx="4639">
                  <c:v>-0.50800000000000001</c:v>
                </c:pt>
                <c:pt idx="4640">
                  <c:v>-1.9319999999999999</c:v>
                </c:pt>
                <c:pt idx="4641">
                  <c:v>0.52500000000000002</c:v>
                </c:pt>
                <c:pt idx="4642">
                  <c:v>1.173</c:v>
                </c:pt>
                <c:pt idx="4643">
                  <c:v>-0.69</c:v>
                </c:pt>
                <c:pt idx="4644">
                  <c:v>-0.53600000000000003</c:v>
                </c:pt>
                <c:pt idx="4645">
                  <c:v>1.3280000000000001</c:v>
                </c:pt>
                <c:pt idx="4646">
                  <c:v>0</c:v>
                </c:pt>
                <c:pt idx="4647">
                  <c:v>-0.48699999999999999</c:v>
                </c:pt>
                <c:pt idx="4648">
                  <c:v>-1.07</c:v>
                </c:pt>
                <c:pt idx="4649">
                  <c:v>-1.518</c:v>
                </c:pt>
                <c:pt idx="4650">
                  <c:v>-0.503</c:v>
                </c:pt>
                <c:pt idx="4651">
                  <c:v>9.6000000000000002E-2</c:v>
                </c:pt>
                <c:pt idx="4652">
                  <c:v>-1.012</c:v>
                </c:pt>
                <c:pt idx="4653">
                  <c:v>-0.39700000000000002</c:v>
                </c:pt>
                <c:pt idx="4654">
                  <c:v>-1.5229999999999999</c:v>
                </c:pt>
                <c:pt idx="4655">
                  <c:v>-1.1859999999999999</c:v>
                </c:pt>
                <c:pt idx="4656">
                  <c:v>-1.8540000000000001</c:v>
                </c:pt>
                <c:pt idx="4657">
                  <c:v>0.84399999999999997</c:v>
                </c:pt>
                <c:pt idx="4658">
                  <c:v>-9.9000000000000005E-2</c:v>
                </c:pt>
                <c:pt idx="4659">
                  <c:v>-0.79800000000000004</c:v>
                </c:pt>
                <c:pt idx="4660">
                  <c:v>-7.3999999999999996E-2</c:v>
                </c:pt>
                <c:pt idx="4661">
                  <c:v>5.2999999999999999E-2</c:v>
                </c:pt>
                <c:pt idx="4662">
                  <c:v>-1.5509999999999999</c:v>
                </c:pt>
                <c:pt idx="4663">
                  <c:v>0.61099999999999999</c:v>
                </c:pt>
                <c:pt idx="4664">
                  <c:v>-1.7270000000000001</c:v>
                </c:pt>
                <c:pt idx="4665">
                  <c:v>-0.217</c:v>
                </c:pt>
                <c:pt idx="4666">
                  <c:v>0.13500000000000001</c:v>
                </c:pt>
                <c:pt idx="4667">
                  <c:v>4.4999999999999998E-2</c:v>
                </c:pt>
                <c:pt idx="4668">
                  <c:v>-0.92500000000000004</c:v>
                </c:pt>
                <c:pt idx="4669">
                  <c:v>-1.028</c:v>
                </c:pt>
                <c:pt idx="4670">
                  <c:v>-1.31</c:v>
                </c:pt>
                <c:pt idx="4671">
                  <c:v>-0.67100000000000004</c:v>
                </c:pt>
                <c:pt idx="4672">
                  <c:v>-1.208</c:v>
                </c:pt>
                <c:pt idx="4673">
                  <c:v>-1.0249999999999999</c:v>
                </c:pt>
                <c:pt idx="4674">
                  <c:v>0.159</c:v>
                </c:pt>
                <c:pt idx="4675">
                  <c:v>-0.62</c:v>
                </c:pt>
                <c:pt idx="4676">
                  <c:v>-0.67400000000000004</c:v>
                </c:pt>
                <c:pt idx="4677">
                  <c:v>-1.298</c:v>
                </c:pt>
                <c:pt idx="4678">
                  <c:v>-1.5209999999999999</c:v>
                </c:pt>
                <c:pt idx="4679">
                  <c:v>-0.79900000000000004</c:v>
                </c:pt>
                <c:pt idx="4680">
                  <c:v>0.42299999999999999</c:v>
                </c:pt>
                <c:pt idx="4681">
                  <c:v>0.56599999999999995</c:v>
                </c:pt>
                <c:pt idx="4682">
                  <c:v>2.3E-2</c:v>
                </c:pt>
                <c:pt idx="4683">
                  <c:v>-1.7509999999999999</c:v>
                </c:pt>
                <c:pt idx="4684">
                  <c:v>-0.192</c:v>
                </c:pt>
                <c:pt idx="4685">
                  <c:v>-0.59399999999999997</c:v>
                </c:pt>
                <c:pt idx="4686">
                  <c:v>0.67400000000000004</c:v>
                </c:pt>
                <c:pt idx="4687">
                  <c:v>2.7E-2</c:v>
                </c:pt>
                <c:pt idx="4688">
                  <c:v>-1.8280000000000001</c:v>
                </c:pt>
                <c:pt idx="4689">
                  <c:v>-1.26</c:v>
                </c:pt>
                <c:pt idx="4690">
                  <c:v>-0.69099999999999995</c:v>
                </c:pt>
                <c:pt idx="4691">
                  <c:v>-2.2120000000000002</c:v>
                </c:pt>
                <c:pt idx="4692">
                  <c:v>-1.944</c:v>
                </c:pt>
                <c:pt idx="4693">
                  <c:v>-1.0169999999999999</c:v>
                </c:pt>
                <c:pt idx="4694">
                  <c:v>-1.472</c:v>
                </c:pt>
                <c:pt idx="4695">
                  <c:v>-1.55</c:v>
                </c:pt>
                <c:pt idx="4696">
                  <c:v>-0.82</c:v>
                </c:pt>
                <c:pt idx="4697">
                  <c:v>-2.3639999999999999</c:v>
                </c:pt>
                <c:pt idx="4698">
                  <c:v>2.0379999999999998</c:v>
                </c:pt>
                <c:pt idx="4699">
                  <c:v>-0.82399999999999995</c:v>
                </c:pt>
                <c:pt idx="4700">
                  <c:v>1.1279999999999999</c:v>
                </c:pt>
                <c:pt idx="4701">
                  <c:v>-0.86</c:v>
                </c:pt>
                <c:pt idx="4702">
                  <c:v>-0.98299999999999998</c:v>
                </c:pt>
                <c:pt idx="4703">
                  <c:v>-0.191</c:v>
                </c:pt>
                <c:pt idx="4704">
                  <c:v>1.5660000000000001</c:v>
                </c:pt>
                <c:pt idx="4705">
                  <c:v>0.91500000000000004</c:v>
                </c:pt>
                <c:pt idx="4706">
                  <c:v>-2.9000000000000001E-2</c:v>
                </c:pt>
                <c:pt idx="4707">
                  <c:v>1.2689999999999999</c:v>
                </c:pt>
                <c:pt idx="4708">
                  <c:v>-1.252</c:v>
                </c:pt>
                <c:pt idx="4709">
                  <c:v>1.508</c:v>
                </c:pt>
                <c:pt idx="4710">
                  <c:v>0.70199999999999996</c:v>
                </c:pt>
                <c:pt idx="4711">
                  <c:v>-0.47499999999999998</c:v>
                </c:pt>
                <c:pt idx="4712">
                  <c:v>-0.627</c:v>
                </c:pt>
                <c:pt idx="4713">
                  <c:v>-0.42599999999999999</c:v>
                </c:pt>
                <c:pt idx="4714">
                  <c:v>-0.89</c:v>
                </c:pt>
                <c:pt idx="4715">
                  <c:v>-1.228</c:v>
                </c:pt>
                <c:pt idx="4716">
                  <c:v>-1.7390000000000001</c:v>
                </c:pt>
                <c:pt idx="4717">
                  <c:v>0.29499999999999998</c:v>
                </c:pt>
                <c:pt idx="4718">
                  <c:v>-0.504</c:v>
                </c:pt>
                <c:pt idx="4719">
                  <c:v>-7.4999999999999997E-2</c:v>
                </c:pt>
                <c:pt idx="4720">
                  <c:v>-0.56499999999999995</c:v>
                </c:pt>
                <c:pt idx="4721">
                  <c:v>-0.373</c:v>
                </c:pt>
                <c:pt idx="4722">
                  <c:v>0.56699999999999995</c:v>
                </c:pt>
                <c:pt idx="4723">
                  <c:v>-1.1930000000000001</c:v>
                </c:pt>
                <c:pt idx="4724">
                  <c:v>-1.228</c:v>
                </c:pt>
                <c:pt idx="4725">
                  <c:v>0.746</c:v>
                </c:pt>
                <c:pt idx="4726">
                  <c:v>-1.026</c:v>
                </c:pt>
                <c:pt idx="4727">
                  <c:v>-1.5229999999999999</c:v>
                </c:pt>
                <c:pt idx="4728">
                  <c:v>-0.75</c:v>
                </c:pt>
                <c:pt idx="4729">
                  <c:v>1.175</c:v>
                </c:pt>
                <c:pt idx="4730">
                  <c:v>-1.6950000000000001</c:v>
                </c:pt>
                <c:pt idx="4731">
                  <c:v>-0.186</c:v>
                </c:pt>
                <c:pt idx="4732">
                  <c:v>1.345</c:v>
                </c:pt>
                <c:pt idx="4733">
                  <c:v>-1.141</c:v>
                </c:pt>
                <c:pt idx="4734">
                  <c:v>0.14399999999999999</c:v>
                </c:pt>
                <c:pt idx="4735">
                  <c:v>0.14199999999999999</c:v>
                </c:pt>
                <c:pt idx="4736">
                  <c:v>-0.30099999999999999</c:v>
                </c:pt>
                <c:pt idx="4737">
                  <c:v>-1.228</c:v>
                </c:pt>
                <c:pt idx="4738">
                  <c:v>-0.88400000000000001</c:v>
                </c:pt>
                <c:pt idx="4739">
                  <c:v>-1.48</c:v>
                </c:pt>
                <c:pt idx="4740">
                  <c:v>-0.439</c:v>
                </c:pt>
                <c:pt idx="4741">
                  <c:v>-0.59</c:v>
                </c:pt>
                <c:pt idx="4742">
                  <c:v>-0.41099999999999998</c:v>
                </c:pt>
                <c:pt idx="4743">
                  <c:v>-0.52700000000000002</c:v>
                </c:pt>
                <c:pt idx="4744">
                  <c:v>0.43099999999999999</c:v>
                </c:pt>
                <c:pt idx="4745">
                  <c:v>-1.07</c:v>
                </c:pt>
                <c:pt idx="4746">
                  <c:v>-0.66900000000000004</c:v>
                </c:pt>
                <c:pt idx="4747">
                  <c:v>-0.873</c:v>
                </c:pt>
                <c:pt idx="4748">
                  <c:v>-0.46800000000000003</c:v>
                </c:pt>
                <c:pt idx="4749">
                  <c:v>-0.68500000000000005</c:v>
                </c:pt>
                <c:pt idx="4750">
                  <c:v>-0.99399999999999999</c:v>
                </c:pt>
                <c:pt idx="4751">
                  <c:v>-1.2130000000000001</c:v>
                </c:pt>
                <c:pt idx="4752">
                  <c:v>-1.123</c:v>
                </c:pt>
                <c:pt idx="4753">
                  <c:v>-0.155</c:v>
                </c:pt>
                <c:pt idx="4754">
                  <c:v>-1.159</c:v>
                </c:pt>
                <c:pt idx="4755">
                  <c:v>-0.379</c:v>
                </c:pt>
                <c:pt idx="4756">
                  <c:v>-0.63800000000000001</c:v>
                </c:pt>
                <c:pt idx="4757">
                  <c:v>0.68400000000000005</c:v>
                </c:pt>
                <c:pt idx="4758">
                  <c:v>2.1080000000000001</c:v>
                </c:pt>
                <c:pt idx="4759">
                  <c:v>0.55100000000000005</c:v>
                </c:pt>
                <c:pt idx="4760">
                  <c:v>0.78900000000000003</c:v>
                </c:pt>
                <c:pt idx="4761">
                  <c:v>-1.1140000000000001</c:v>
                </c:pt>
                <c:pt idx="4762">
                  <c:v>0.29499999999999998</c:v>
                </c:pt>
                <c:pt idx="4763">
                  <c:v>-9.0999999999999998E-2</c:v>
                </c:pt>
                <c:pt idx="4764">
                  <c:v>-1.014</c:v>
                </c:pt>
                <c:pt idx="4765">
                  <c:v>-0.625</c:v>
                </c:pt>
                <c:pt idx="4766">
                  <c:v>-0.36799999999999999</c:v>
                </c:pt>
                <c:pt idx="4767">
                  <c:v>-0.68600000000000005</c:v>
                </c:pt>
                <c:pt idx="4768">
                  <c:v>-0.623</c:v>
                </c:pt>
                <c:pt idx="4769">
                  <c:v>1.214</c:v>
                </c:pt>
                <c:pt idx="4770">
                  <c:v>-0.26</c:v>
                </c:pt>
                <c:pt idx="4771">
                  <c:v>-0.82699999999999996</c:v>
                </c:pt>
                <c:pt idx="4772">
                  <c:v>-0.98099999999999998</c:v>
                </c:pt>
                <c:pt idx="4773">
                  <c:v>-1.5669999999999999</c:v>
                </c:pt>
                <c:pt idx="4774">
                  <c:v>-1.6559999999999999</c:v>
                </c:pt>
                <c:pt idx="4775">
                  <c:v>-0.127</c:v>
                </c:pt>
                <c:pt idx="4776">
                  <c:v>-0.69099999999999995</c:v>
                </c:pt>
                <c:pt idx="4777">
                  <c:v>-1.6259999999999999</c:v>
                </c:pt>
                <c:pt idx="4778">
                  <c:v>-0.59</c:v>
                </c:pt>
                <c:pt idx="4779">
                  <c:v>-0.42299999999999999</c:v>
                </c:pt>
                <c:pt idx="4780">
                  <c:v>-0.51100000000000001</c:v>
                </c:pt>
                <c:pt idx="4781">
                  <c:v>-1.391</c:v>
                </c:pt>
                <c:pt idx="4782">
                  <c:v>1.472</c:v>
                </c:pt>
                <c:pt idx="4783">
                  <c:v>-0.125</c:v>
                </c:pt>
                <c:pt idx="4784">
                  <c:v>-0.86299999999999999</c:v>
                </c:pt>
                <c:pt idx="4785">
                  <c:v>0.215</c:v>
                </c:pt>
                <c:pt idx="4786">
                  <c:v>0.71199999999999997</c:v>
                </c:pt>
                <c:pt idx="4787">
                  <c:v>0.434</c:v>
                </c:pt>
                <c:pt idx="4788">
                  <c:v>-1.02</c:v>
                </c:pt>
                <c:pt idx="4789">
                  <c:v>-1.288</c:v>
                </c:pt>
                <c:pt idx="4790">
                  <c:v>-0.92500000000000004</c:v>
                </c:pt>
                <c:pt idx="4791">
                  <c:v>-0.74</c:v>
                </c:pt>
                <c:pt idx="4792">
                  <c:v>-0.69299999999999995</c:v>
                </c:pt>
                <c:pt idx="4793">
                  <c:v>-1.325</c:v>
                </c:pt>
                <c:pt idx="4794">
                  <c:v>2.7639999999999998</c:v>
                </c:pt>
                <c:pt idx="4795">
                  <c:v>-0.40400000000000003</c:v>
                </c:pt>
                <c:pt idx="4796">
                  <c:v>3.4000000000000002E-2</c:v>
                </c:pt>
                <c:pt idx="4797">
                  <c:v>-1.04</c:v>
                </c:pt>
                <c:pt idx="4798">
                  <c:v>6.4000000000000001E-2</c:v>
                </c:pt>
                <c:pt idx="4799">
                  <c:v>-0.34899999999999998</c:v>
                </c:pt>
                <c:pt idx="4800">
                  <c:v>-0.83299999999999996</c:v>
                </c:pt>
                <c:pt idx="4801">
                  <c:v>-0.92900000000000005</c:v>
                </c:pt>
                <c:pt idx="4802">
                  <c:v>2.2269999999999999</c:v>
                </c:pt>
                <c:pt idx="4803">
                  <c:v>-1.2190000000000001</c:v>
                </c:pt>
                <c:pt idx="4804">
                  <c:v>8.5000000000000006E-2</c:v>
                </c:pt>
                <c:pt idx="4805">
                  <c:v>-1.1579999999999999</c:v>
                </c:pt>
                <c:pt idx="4806">
                  <c:v>-1.0740000000000001</c:v>
                </c:pt>
                <c:pt idx="4807">
                  <c:v>-1.0549999999999999</c:v>
                </c:pt>
                <c:pt idx="4808">
                  <c:v>-0.78800000000000003</c:v>
                </c:pt>
                <c:pt idx="4809">
                  <c:v>-0.41499999999999998</c:v>
                </c:pt>
                <c:pt idx="4810">
                  <c:v>-0.43</c:v>
                </c:pt>
                <c:pt idx="4811">
                  <c:v>-1.3149999999999999</c:v>
                </c:pt>
                <c:pt idx="4812">
                  <c:v>-1.0760000000000001</c:v>
                </c:pt>
                <c:pt idx="4813">
                  <c:v>-1.3340000000000001</c:v>
                </c:pt>
                <c:pt idx="4814">
                  <c:v>0.14699999999999999</c:v>
                </c:pt>
                <c:pt idx="4815">
                  <c:v>-0.66500000000000004</c:v>
                </c:pt>
                <c:pt idx="4816">
                  <c:v>-0.97399999999999998</c:v>
                </c:pt>
                <c:pt idx="4817">
                  <c:v>-0.49399999999999999</c:v>
                </c:pt>
                <c:pt idx="4818">
                  <c:v>-0.76300000000000001</c:v>
                </c:pt>
                <c:pt idx="4819">
                  <c:v>0.505</c:v>
                </c:pt>
                <c:pt idx="4820">
                  <c:v>0.27300000000000002</c:v>
                </c:pt>
                <c:pt idx="4821">
                  <c:v>-0.54800000000000004</c:v>
                </c:pt>
                <c:pt idx="4822">
                  <c:v>-0.53900000000000003</c:v>
                </c:pt>
                <c:pt idx="4823">
                  <c:v>-0.88800000000000001</c:v>
                </c:pt>
                <c:pt idx="4824">
                  <c:v>-1.593</c:v>
                </c:pt>
                <c:pt idx="4825">
                  <c:v>-1.258</c:v>
                </c:pt>
                <c:pt idx="4826">
                  <c:v>-0.91200000000000003</c:v>
                </c:pt>
                <c:pt idx="4827">
                  <c:v>0.17899999999999999</c:v>
                </c:pt>
                <c:pt idx="4828">
                  <c:v>-1.641</c:v>
                </c:pt>
                <c:pt idx="4829">
                  <c:v>0.17199999999999999</c:v>
                </c:pt>
                <c:pt idx="4830">
                  <c:v>1.476</c:v>
                </c:pt>
                <c:pt idx="4831">
                  <c:v>-0.75</c:v>
                </c:pt>
                <c:pt idx="4832">
                  <c:v>-0.99199999999999999</c:v>
                </c:pt>
                <c:pt idx="4833">
                  <c:v>-0.749</c:v>
                </c:pt>
                <c:pt idx="4834">
                  <c:v>0.496</c:v>
                </c:pt>
                <c:pt idx="4835">
                  <c:v>0.82099999999999995</c:v>
                </c:pt>
                <c:pt idx="4836">
                  <c:v>-1.1479999999999999</c:v>
                </c:pt>
                <c:pt idx="4837">
                  <c:v>-1.0609999999999999</c:v>
                </c:pt>
                <c:pt idx="4838">
                  <c:v>-0.54600000000000004</c:v>
                </c:pt>
                <c:pt idx="4839">
                  <c:v>0.33400000000000002</c:v>
                </c:pt>
                <c:pt idx="4840">
                  <c:v>-0.503</c:v>
                </c:pt>
                <c:pt idx="4841">
                  <c:v>-0.878</c:v>
                </c:pt>
                <c:pt idx="4842">
                  <c:v>-0.318</c:v>
                </c:pt>
                <c:pt idx="4843">
                  <c:v>-1.3029999999999999</c:v>
                </c:pt>
                <c:pt idx="4844">
                  <c:v>-0.61799999999999999</c:v>
                </c:pt>
                <c:pt idx="4845">
                  <c:v>-0.77600000000000002</c:v>
                </c:pt>
                <c:pt idx="4846">
                  <c:v>-0.98599999999999999</c:v>
                </c:pt>
                <c:pt idx="4847">
                  <c:v>-1.1830000000000001</c:v>
                </c:pt>
                <c:pt idx="4848">
                  <c:v>-1.1679999999999999</c:v>
                </c:pt>
                <c:pt idx="4849">
                  <c:v>-0.63900000000000001</c:v>
                </c:pt>
                <c:pt idx="4850">
                  <c:v>0.49399999999999999</c:v>
                </c:pt>
                <c:pt idx="4851">
                  <c:v>-0.19700000000000001</c:v>
                </c:pt>
                <c:pt idx="4852">
                  <c:v>-0.33700000000000002</c:v>
                </c:pt>
                <c:pt idx="4853">
                  <c:v>-0.52</c:v>
                </c:pt>
                <c:pt idx="4854">
                  <c:v>-0.85699999999999998</c:v>
                </c:pt>
                <c:pt idx="4855">
                  <c:v>-1.514</c:v>
                </c:pt>
                <c:pt idx="4856">
                  <c:v>-0.42099999999999999</c:v>
                </c:pt>
                <c:pt idx="4857">
                  <c:v>-1.054</c:v>
                </c:pt>
                <c:pt idx="4858">
                  <c:v>-1.4810000000000001</c:v>
                </c:pt>
                <c:pt idx="4859">
                  <c:v>-1.609</c:v>
                </c:pt>
                <c:pt idx="4860">
                  <c:v>-0.46100000000000002</c:v>
                </c:pt>
                <c:pt idx="4861">
                  <c:v>-0.74399999999999999</c:v>
                </c:pt>
                <c:pt idx="4862">
                  <c:v>-0.11799999999999999</c:v>
                </c:pt>
                <c:pt idx="4863">
                  <c:v>-1.393</c:v>
                </c:pt>
                <c:pt idx="4864">
                  <c:v>0.28799999999999998</c:v>
                </c:pt>
                <c:pt idx="4865">
                  <c:v>0.80900000000000005</c:v>
                </c:pt>
                <c:pt idx="4866">
                  <c:v>-0.875</c:v>
                </c:pt>
                <c:pt idx="4867">
                  <c:v>0.14499999999999999</c:v>
                </c:pt>
                <c:pt idx="4868">
                  <c:v>0.88300000000000001</c:v>
                </c:pt>
                <c:pt idx="4869">
                  <c:v>-0.67500000000000004</c:v>
                </c:pt>
                <c:pt idx="4870">
                  <c:v>2.2360000000000002</c:v>
                </c:pt>
                <c:pt idx="4871">
                  <c:v>-1.2410000000000001</c:v>
                </c:pt>
                <c:pt idx="4872">
                  <c:v>-3.2000000000000001E-2</c:v>
                </c:pt>
                <c:pt idx="4873">
                  <c:v>0.33700000000000002</c:v>
                </c:pt>
                <c:pt idx="4874">
                  <c:v>-1.581</c:v>
                </c:pt>
                <c:pt idx="4875">
                  <c:v>-1.2949999999999999</c:v>
                </c:pt>
                <c:pt idx="4876">
                  <c:v>0.57299999999999995</c:v>
                </c:pt>
                <c:pt idx="4877">
                  <c:v>0.316</c:v>
                </c:pt>
                <c:pt idx="4878">
                  <c:v>-1.5680000000000001</c:v>
                </c:pt>
                <c:pt idx="4879">
                  <c:v>-1.0089999999999999</c:v>
                </c:pt>
                <c:pt idx="4880">
                  <c:v>-0.93400000000000005</c:v>
                </c:pt>
                <c:pt idx="4881">
                  <c:v>-0.42</c:v>
                </c:pt>
                <c:pt idx="4882">
                  <c:v>0.36899999999999999</c:v>
                </c:pt>
                <c:pt idx="4883">
                  <c:v>-0.71299999999999997</c:v>
                </c:pt>
                <c:pt idx="4884">
                  <c:v>-1.6950000000000001</c:v>
                </c:pt>
                <c:pt idx="4885">
                  <c:v>1.1339999999999999</c:v>
                </c:pt>
                <c:pt idx="4886">
                  <c:v>0.376</c:v>
                </c:pt>
                <c:pt idx="4887">
                  <c:v>-0.69</c:v>
                </c:pt>
                <c:pt idx="4888">
                  <c:v>-0.97899999999999998</c:v>
                </c:pt>
                <c:pt idx="4889">
                  <c:v>0.109</c:v>
                </c:pt>
                <c:pt idx="4890">
                  <c:v>-0.64400000000000002</c:v>
                </c:pt>
                <c:pt idx="4891">
                  <c:v>-1.393</c:v>
                </c:pt>
                <c:pt idx="4892">
                  <c:v>-0.91400000000000003</c:v>
                </c:pt>
                <c:pt idx="4893">
                  <c:v>-0.47699999999999998</c:v>
                </c:pt>
                <c:pt idx="4894">
                  <c:v>-0.58099999999999996</c:v>
                </c:pt>
                <c:pt idx="4895">
                  <c:v>-1.3919999999999999</c:v>
                </c:pt>
                <c:pt idx="4896">
                  <c:v>-1.379</c:v>
                </c:pt>
                <c:pt idx="4897">
                  <c:v>-1.2110000000000001</c:v>
                </c:pt>
                <c:pt idx="4898">
                  <c:v>-0.64800000000000002</c:v>
                </c:pt>
                <c:pt idx="4899">
                  <c:v>0.378</c:v>
                </c:pt>
                <c:pt idx="4900">
                  <c:v>1.1950000000000001</c:v>
                </c:pt>
                <c:pt idx="4901">
                  <c:v>-0.188</c:v>
                </c:pt>
                <c:pt idx="4902">
                  <c:v>-0.83699999999999997</c:v>
                </c:pt>
                <c:pt idx="4903">
                  <c:v>-0.83199999999999996</c:v>
                </c:pt>
                <c:pt idx="4904">
                  <c:v>0.64500000000000002</c:v>
                </c:pt>
                <c:pt idx="4905">
                  <c:v>-0.36899999999999999</c:v>
                </c:pt>
                <c:pt idx="4906">
                  <c:v>0.69099999999999995</c:v>
                </c:pt>
                <c:pt idx="4907">
                  <c:v>-0.76200000000000001</c:v>
                </c:pt>
                <c:pt idx="4908">
                  <c:v>-0.1</c:v>
                </c:pt>
                <c:pt idx="4909">
                  <c:v>-0.39500000000000002</c:v>
                </c:pt>
                <c:pt idx="4910">
                  <c:v>0.52800000000000002</c:v>
                </c:pt>
                <c:pt idx="4911">
                  <c:v>-0.221</c:v>
                </c:pt>
                <c:pt idx="4912">
                  <c:v>-1.4239999999999999</c:v>
                </c:pt>
                <c:pt idx="4913">
                  <c:v>-0.317</c:v>
                </c:pt>
                <c:pt idx="4914">
                  <c:v>-0.373</c:v>
                </c:pt>
                <c:pt idx="4915">
                  <c:v>1.0760000000000001</c:v>
                </c:pt>
                <c:pt idx="4916">
                  <c:v>0.215</c:v>
                </c:pt>
                <c:pt idx="4917">
                  <c:v>-0.38800000000000001</c:v>
                </c:pt>
                <c:pt idx="4918">
                  <c:v>-1.5840000000000001</c:v>
                </c:pt>
                <c:pt idx="4919">
                  <c:v>-0.51900000000000002</c:v>
                </c:pt>
                <c:pt idx="4920">
                  <c:v>-0.48</c:v>
                </c:pt>
                <c:pt idx="4921">
                  <c:v>-0.46500000000000002</c:v>
                </c:pt>
                <c:pt idx="4922">
                  <c:v>-0.25700000000000001</c:v>
                </c:pt>
                <c:pt idx="4923">
                  <c:v>-0.29099999999999998</c:v>
                </c:pt>
                <c:pt idx="4924">
                  <c:v>-5.8999999999999997E-2</c:v>
                </c:pt>
                <c:pt idx="4925">
                  <c:v>-0.46600000000000003</c:v>
                </c:pt>
                <c:pt idx="4926">
                  <c:v>-0.15</c:v>
                </c:pt>
                <c:pt idx="4927">
                  <c:v>5.5E-2</c:v>
                </c:pt>
                <c:pt idx="4928">
                  <c:v>-0.70299999999999996</c:v>
                </c:pt>
                <c:pt idx="4929">
                  <c:v>0.14599999999999999</c:v>
                </c:pt>
                <c:pt idx="4930">
                  <c:v>5.1999999999999998E-2</c:v>
                </c:pt>
                <c:pt idx="4931">
                  <c:v>-2.2090000000000001</c:v>
                </c:pt>
                <c:pt idx="4932">
                  <c:v>0.27100000000000002</c:v>
                </c:pt>
                <c:pt idx="4933">
                  <c:v>-0.628</c:v>
                </c:pt>
                <c:pt idx="4934">
                  <c:v>-0.65500000000000003</c:v>
                </c:pt>
                <c:pt idx="4935">
                  <c:v>-1.1120000000000001</c:v>
                </c:pt>
                <c:pt idx="4936">
                  <c:v>-1.032</c:v>
                </c:pt>
                <c:pt idx="4937">
                  <c:v>-1.36</c:v>
                </c:pt>
                <c:pt idx="4938">
                  <c:v>1.1080000000000001</c:v>
                </c:pt>
                <c:pt idx="4939">
                  <c:v>1.2110000000000001</c:v>
                </c:pt>
                <c:pt idx="4940">
                  <c:v>-1.343</c:v>
                </c:pt>
                <c:pt idx="4941">
                  <c:v>0.73099999999999998</c:v>
                </c:pt>
                <c:pt idx="4942">
                  <c:v>-0.51600000000000001</c:v>
                </c:pt>
                <c:pt idx="4943">
                  <c:v>-0.85399999999999998</c:v>
                </c:pt>
                <c:pt idx="4944">
                  <c:v>-0.107</c:v>
                </c:pt>
                <c:pt idx="4945">
                  <c:v>-1.5429999999999999</c:v>
                </c:pt>
                <c:pt idx="4946">
                  <c:v>-1.4710000000000001</c:v>
                </c:pt>
                <c:pt idx="4947">
                  <c:v>-1.2430000000000001</c:v>
                </c:pt>
                <c:pt idx="4948">
                  <c:v>1.3</c:v>
                </c:pt>
                <c:pt idx="4949">
                  <c:v>-5.8999999999999997E-2</c:v>
                </c:pt>
                <c:pt idx="4950">
                  <c:v>0.65</c:v>
                </c:pt>
                <c:pt idx="4951">
                  <c:v>0.35499999999999998</c:v>
                </c:pt>
                <c:pt idx="4952">
                  <c:v>0.47799999999999998</c:v>
                </c:pt>
                <c:pt idx="4953">
                  <c:v>-0.96799999999999997</c:v>
                </c:pt>
                <c:pt idx="4954">
                  <c:v>-0.251</c:v>
                </c:pt>
                <c:pt idx="4955">
                  <c:v>-0.39300000000000002</c:v>
                </c:pt>
                <c:pt idx="4956">
                  <c:v>-1.9730000000000001</c:v>
                </c:pt>
                <c:pt idx="4957">
                  <c:v>-0.63600000000000001</c:v>
                </c:pt>
                <c:pt idx="4958">
                  <c:v>-0.85399999999999998</c:v>
                </c:pt>
                <c:pt idx="4959">
                  <c:v>-1.024</c:v>
                </c:pt>
                <c:pt idx="4960">
                  <c:v>-2.9000000000000001E-2</c:v>
                </c:pt>
                <c:pt idx="4961">
                  <c:v>-1.3680000000000001</c:v>
                </c:pt>
                <c:pt idx="4962">
                  <c:v>-1.194</c:v>
                </c:pt>
                <c:pt idx="4963">
                  <c:v>-0.34499999999999997</c:v>
                </c:pt>
                <c:pt idx="4964">
                  <c:v>-0.98</c:v>
                </c:pt>
                <c:pt idx="4965">
                  <c:v>1.7909999999999999</c:v>
                </c:pt>
                <c:pt idx="4966">
                  <c:v>-0.08</c:v>
                </c:pt>
                <c:pt idx="4967">
                  <c:v>-1.587</c:v>
                </c:pt>
                <c:pt idx="4968">
                  <c:v>-0.94099999999999995</c:v>
                </c:pt>
                <c:pt idx="4969">
                  <c:v>0.45500000000000002</c:v>
                </c:pt>
                <c:pt idx="4970">
                  <c:v>-0.95</c:v>
                </c:pt>
                <c:pt idx="4971">
                  <c:v>0.55100000000000005</c:v>
                </c:pt>
                <c:pt idx="4972">
                  <c:v>-1.72</c:v>
                </c:pt>
                <c:pt idx="4973">
                  <c:v>-0.59199999999999997</c:v>
                </c:pt>
                <c:pt idx="4974">
                  <c:v>0.94799999999999995</c:v>
                </c:pt>
                <c:pt idx="4975">
                  <c:v>-0.53500000000000003</c:v>
                </c:pt>
                <c:pt idx="4976">
                  <c:v>-1.5980000000000001</c:v>
                </c:pt>
                <c:pt idx="4977">
                  <c:v>-0.98899999999999999</c:v>
                </c:pt>
                <c:pt idx="4978">
                  <c:v>-0.34100000000000003</c:v>
                </c:pt>
                <c:pt idx="4979">
                  <c:v>-0.82099999999999995</c:v>
                </c:pt>
                <c:pt idx="4980">
                  <c:v>-1.4370000000000001</c:v>
                </c:pt>
                <c:pt idx="4981">
                  <c:v>-0.628</c:v>
                </c:pt>
                <c:pt idx="4982">
                  <c:v>-0.61099999999999999</c:v>
                </c:pt>
                <c:pt idx="4983">
                  <c:v>-1.2629999999999999</c:v>
                </c:pt>
                <c:pt idx="4984">
                  <c:v>-1.57</c:v>
                </c:pt>
                <c:pt idx="4985">
                  <c:v>-6.4000000000000001E-2</c:v>
                </c:pt>
                <c:pt idx="4986">
                  <c:v>-1.077</c:v>
                </c:pt>
                <c:pt idx="4987">
                  <c:v>-1.43</c:v>
                </c:pt>
                <c:pt idx="4988">
                  <c:v>-0.6</c:v>
                </c:pt>
                <c:pt idx="4989">
                  <c:v>-0.311</c:v>
                </c:pt>
                <c:pt idx="4990">
                  <c:v>-1.1399999999999999</c:v>
                </c:pt>
                <c:pt idx="4991">
                  <c:v>-1.3720000000000001</c:v>
                </c:pt>
                <c:pt idx="4992">
                  <c:v>-0.215</c:v>
                </c:pt>
                <c:pt idx="4993">
                  <c:v>-1.1040000000000001</c:v>
                </c:pt>
                <c:pt idx="4994">
                  <c:v>-0.61099999999999999</c:v>
                </c:pt>
                <c:pt idx="4995">
                  <c:v>-0.71399999999999997</c:v>
                </c:pt>
                <c:pt idx="4996">
                  <c:v>-1.1719999999999999</c:v>
                </c:pt>
                <c:pt idx="4997">
                  <c:v>-1.0469999999999999</c:v>
                </c:pt>
                <c:pt idx="4998">
                  <c:v>0.42099999999999999</c:v>
                </c:pt>
                <c:pt idx="4999">
                  <c:v>-1.379</c:v>
                </c:pt>
                <c:pt idx="5000">
                  <c:v>-0.83899999999999997</c:v>
                </c:pt>
                <c:pt idx="5001">
                  <c:v>-0.311</c:v>
                </c:pt>
                <c:pt idx="5002">
                  <c:v>-1.1879999999999999</c:v>
                </c:pt>
                <c:pt idx="5003">
                  <c:v>-2.0390000000000001</c:v>
                </c:pt>
                <c:pt idx="5004">
                  <c:v>0.67</c:v>
                </c:pt>
                <c:pt idx="5005">
                  <c:v>1.2629999999999999</c:v>
                </c:pt>
                <c:pt idx="5006">
                  <c:v>0.86399999999999999</c:v>
                </c:pt>
                <c:pt idx="5007">
                  <c:v>-0.96899999999999997</c:v>
                </c:pt>
                <c:pt idx="5008">
                  <c:v>-1.2909999999999999</c:v>
                </c:pt>
                <c:pt idx="5009">
                  <c:v>-0.59199999999999997</c:v>
                </c:pt>
                <c:pt idx="5010">
                  <c:v>-0.86399999999999999</c:v>
                </c:pt>
                <c:pt idx="5011">
                  <c:v>-0.59</c:v>
                </c:pt>
                <c:pt idx="5012">
                  <c:v>-0.67800000000000005</c:v>
                </c:pt>
                <c:pt idx="5013">
                  <c:v>-0.28399999999999997</c:v>
                </c:pt>
                <c:pt idx="5014">
                  <c:v>-1.0449999999999999</c:v>
                </c:pt>
                <c:pt idx="5015">
                  <c:v>-0.69699999999999995</c:v>
                </c:pt>
                <c:pt idx="5016">
                  <c:v>-0.81499999999999995</c:v>
                </c:pt>
                <c:pt idx="5017">
                  <c:v>0.109</c:v>
                </c:pt>
                <c:pt idx="5018">
                  <c:v>8.5999999999999993E-2</c:v>
                </c:pt>
                <c:pt idx="5019">
                  <c:v>0.67700000000000005</c:v>
                </c:pt>
                <c:pt idx="5020">
                  <c:v>-0.55900000000000005</c:v>
                </c:pt>
                <c:pt idx="5021">
                  <c:v>1.093</c:v>
                </c:pt>
                <c:pt idx="5022">
                  <c:v>-0.79500000000000004</c:v>
                </c:pt>
                <c:pt idx="5023">
                  <c:v>-0.83899999999999997</c:v>
                </c:pt>
                <c:pt idx="5024">
                  <c:v>-0.40100000000000002</c:v>
                </c:pt>
                <c:pt idx="5025">
                  <c:v>-0.54500000000000004</c:v>
                </c:pt>
                <c:pt idx="5026">
                  <c:v>-0.318</c:v>
                </c:pt>
                <c:pt idx="5027">
                  <c:v>-0.70299999999999996</c:v>
                </c:pt>
                <c:pt idx="5028">
                  <c:v>-1.3180000000000001</c:v>
                </c:pt>
                <c:pt idx="5029">
                  <c:v>-1.8109999999999999</c:v>
                </c:pt>
                <c:pt idx="5030">
                  <c:v>-8.5999999999999993E-2</c:v>
                </c:pt>
                <c:pt idx="5031">
                  <c:v>-0.53900000000000003</c:v>
                </c:pt>
                <c:pt idx="5032">
                  <c:v>-0.54800000000000004</c:v>
                </c:pt>
                <c:pt idx="5033">
                  <c:v>-0.753</c:v>
                </c:pt>
                <c:pt idx="5034">
                  <c:v>-0.79900000000000004</c:v>
                </c:pt>
                <c:pt idx="5035">
                  <c:v>8.5000000000000006E-2</c:v>
                </c:pt>
                <c:pt idx="5036">
                  <c:v>-1.331</c:v>
                </c:pt>
                <c:pt idx="5037">
                  <c:v>0.39300000000000002</c:v>
                </c:pt>
                <c:pt idx="5038">
                  <c:v>0.39200000000000002</c:v>
                </c:pt>
                <c:pt idx="5039">
                  <c:v>-0.59699999999999998</c:v>
                </c:pt>
                <c:pt idx="5040">
                  <c:v>0.38800000000000001</c:v>
                </c:pt>
                <c:pt idx="5041">
                  <c:v>-0.57899999999999996</c:v>
                </c:pt>
                <c:pt idx="5042">
                  <c:v>0.23200000000000001</c:v>
                </c:pt>
                <c:pt idx="5043">
                  <c:v>-0.13500000000000001</c:v>
                </c:pt>
                <c:pt idx="5044">
                  <c:v>1.0649999999999999</c:v>
                </c:pt>
                <c:pt idx="5045">
                  <c:v>-0.52500000000000002</c:v>
                </c:pt>
                <c:pt idx="5046">
                  <c:v>-0.14000000000000001</c:v>
                </c:pt>
                <c:pt idx="5047">
                  <c:v>-1.536</c:v>
                </c:pt>
                <c:pt idx="5048">
                  <c:v>-1.111</c:v>
                </c:pt>
                <c:pt idx="5049">
                  <c:v>0.72699999999999998</c:v>
                </c:pt>
                <c:pt idx="5050">
                  <c:v>-0.107</c:v>
                </c:pt>
                <c:pt idx="5051">
                  <c:v>-1.4770000000000001</c:v>
                </c:pt>
                <c:pt idx="5052">
                  <c:v>-1.3029999999999999</c:v>
                </c:pt>
                <c:pt idx="5053">
                  <c:v>1.113</c:v>
                </c:pt>
                <c:pt idx="5054">
                  <c:v>0.50800000000000001</c:v>
                </c:pt>
                <c:pt idx="5055">
                  <c:v>-1</c:v>
                </c:pt>
                <c:pt idx="5056">
                  <c:v>-0.59899999999999998</c:v>
                </c:pt>
                <c:pt idx="5057">
                  <c:v>-0.57899999999999996</c:v>
                </c:pt>
                <c:pt idx="5058">
                  <c:v>-7.8E-2</c:v>
                </c:pt>
                <c:pt idx="5059">
                  <c:v>-0.69899999999999995</c:v>
                </c:pt>
                <c:pt idx="5060">
                  <c:v>-0.187</c:v>
                </c:pt>
                <c:pt idx="5061">
                  <c:v>-1.147</c:v>
                </c:pt>
                <c:pt idx="5062">
                  <c:v>3.2000000000000001E-2</c:v>
                </c:pt>
                <c:pt idx="5063">
                  <c:v>0.61299999999999999</c:v>
                </c:pt>
                <c:pt idx="5064">
                  <c:v>1.2350000000000001</c:v>
                </c:pt>
                <c:pt idx="5065">
                  <c:v>-0.625</c:v>
                </c:pt>
                <c:pt idx="5066">
                  <c:v>0.99399999999999999</c:v>
                </c:pt>
                <c:pt idx="5067">
                  <c:v>-0.60699999999999998</c:v>
                </c:pt>
                <c:pt idx="5068">
                  <c:v>-0.75600000000000001</c:v>
                </c:pt>
                <c:pt idx="5069">
                  <c:v>-0.14699999999999999</c:v>
                </c:pt>
                <c:pt idx="5070">
                  <c:v>-1.3440000000000001</c:v>
                </c:pt>
                <c:pt idx="5071">
                  <c:v>-0.55100000000000005</c:v>
                </c:pt>
                <c:pt idx="5072">
                  <c:v>1.0999999999999999E-2</c:v>
                </c:pt>
                <c:pt idx="5073">
                  <c:v>-0.90200000000000002</c:v>
                </c:pt>
                <c:pt idx="5074">
                  <c:v>-1.008</c:v>
                </c:pt>
                <c:pt idx="5075">
                  <c:v>-1.4670000000000001</c:v>
                </c:pt>
                <c:pt idx="5076">
                  <c:v>1.34</c:v>
                </c:pt>
                <c:pt idx="5077">
                  <c:v>-0.314</c:v>
                </c:pt>
                <c:pt idx="5078">
                  <c:v>-0.67400000000000004</c:v>
                </c:pt>
                <c:pt idx="5079">
                  <c:v>3.2000000000000001E-2</c:v>
                </c:pt>
                <c:pt idx="5080">
                  <c:v>-1.2869999999999999</c:v>
                </c:pt>
                <c:pt idx="5081">
                  <c:v>-1.429</c:v>
                </c:pt>
                <c:pt idx="5082">
                  <c:v>-0.35499999999999998</c:v>
                </c:pt>
                <c:pt idx="5083">
                  <c:v>-0.29899999999999999</c:v>
                </c:pt>
                <c:pt idx="5084">
                  <c:v>-2.1829999999999998</c:v>
                </c:pt>
                <c:pt idx="5085">
                  <c:v>-0.76400000000000001</c:v>
                </c:pt>
                <c:pt idx="5086">
                  <c:v>-1.508</c:v>
                </c:pt>
                <c:pt idx="5087">
                  <c:v>-0.13100000000000001</c:v>
                </c:pt>
                <c:pt idx="5088">
                  <c:v>0.19900000000000001</c:v>
                </c:pt>
                <c:pt idx="5089">
                  <c:v>-1.6</c:v>
                </c:pt>
                <c:pt idx="5090">
                  <c:v>-0.28399999999999997</c:v>
                </c:pt>
                <c:pt idx="5091">
                  <c:v>-0.48499999999999999</c:v>
                </c:pt>
                <c:pt idx="5092">
                  <c:v>-1.1419999999999999</c:v>
                </c:pt>
                <c:pt idx="5093">
                  <c:v>-1.127</c:v>
                </c:pt>
                <c:pt idx="5094">
                  <c:v>2.2130000000000001</c:v>
                </c:pt>
                <c:pt idx="5095">
                  <c:v>0.152</c:v>
                </c:pt>
                <c:pt idx="5096">
                  <c:v>-0.23599999999999999</c:v>
                </c:pt>
                <c:pt idx="5097">
                  <c:v>-1.3560000000000001</c:v>
                </c:pt>
                <c:pt idx="5098">
                  <c:v>-0.71899999999999997</c:v>
                </c:pt>
                <c:pt idx="5099">
                  <c:v>0.86499999999999999</c:v>
                </c:pt>
                <c:pt idx="5100">
                  <c:v>-1.194</c:v>
                </c:pt>
                <c:pt idx="5101">
                  <c:v>-1.2070000000000001</c:v>
                </c:pt>
                <c:pt idx="5102">
                  <c:v>-0.95099999999999996</c:v>
                </c:pt>
                <c:pt idx="5103">
                  <c:v>-0.46700000000000003</c:v>
                </c:pt>
                <c:pt idx="5104">
                  <c:v>-0.26100000000000001</c:v>
                </c:pt>
                <c:pt idx="5105">
                  <c:v>-0.437</c:v>
                </c:pt>
                <c:pt idx="5106">
                  <c:v>-0.92900000000000005</c:v>
                </c:pt>
                <c:pt idx="5107">
                  <c:v>-0.83599999999999997</c:v>
                </c:pt>
                <c:pt idx="5108">
                  <c:v>-1.0820000000000001</c:v>
                </c:pt>
                <c:pt idx="5109">
                  <c:v>1.786</c:v>
                </c:pt>
                <c:pt idx="5110">
                  <c:v>-1.4630000000000001</c:v>
                </c:pt>
                <c:pt idx="5111">
                  <c:v>-0.53400000000000003</c:v>
                </c:pt>
                <c:pt idx="5112">
                  <c:v>0.16700000000000001</c:v>
                </c:pt>
                <c:pt idx="5113">
                  <c:v>0.245</c:v>
                </c:pt>
                <c:pt idx="5114">
                  <c:v>2.1429999999999998</c:v>
                </c:pt>
                <c:pt idx="5115">
                  <c:v>-0.97199999999999998</c:v>
                </c:pt>
                <c:pt idx="5116">
                  <c:v>-0.97</c:v>
                </c:pt>
                <c:pt idx="5117">
                  <c:v>-0.95499999999999996</c:v>
                </c:pt>
                <c:pt idx="5118">
                  <c:v>-0.87</c:v>
                </c:pt>
                <c:pt idx="5119">
                  <c:v>-1.1399999999999999</c:v>
                </c:pt>
                <c:pt idx="5120">
                  <c:v>-2.226</c:v>
                </c:pt>
                <c:pt idx="5121">
                  <c:v>0.189</c:v>
                </c:pt>
                <c:pt idx="5122">
                  <c:v>1.6160000000000001</c:v>
                </c:pt>
                <c:pt idx="5123">
                  <c:v>-1.073</c:v>
                </c:pt>
                <c:pt idx="5124">
                  <c:v>0.182</c:v>
                </c:pt>
                <c:pt idx="5125">
                  <c:v>0.38700000000000001</c:v>
                </c:pt>
                <c:pt idx="5126">
                  <c:v>-1.669</c:v>
                </c:pt>
                <c:pt idx="5127">
                  <c:v>-0.86099999999999999</c:v>
                </c:pt>
                <c:pt idx="5128">
                  <c:v>-0.48599999999999999</c:v>
                </c:pt>
                <c:pt idx="5129">
                  <c:v>0.17100000000000001</c:v>
                </c:pt>
                <c:pt idx="5130">
                  <c:v>-1.3859999999999999</c:v>
                </c:pt>
                <c:pt idx="5131">
                  <c:v>0.20399999999999999</c:v>
                </c:pt>
                <c:pt idx="5132">
                  <c:v>-1.587</c:v>
                </c:pt>
                <c:pt idx="5133">
                  <c:v>-0.57199999999999995</c:v>
                </c:pt>
                <c:pt idx="5134">
                  <c:v>1.657</c:v>
                </c:pt>
                <c:pt idx="5135">
                  <c:v>-0.05</c:v>
                </c:pt>
                <c:pt idx="5136">
                  <c:v>-0.93100000000000005</c:v>
                </c:pt>
                <c:pt idx="5137">
                  <c:v>-0.57899999999999996</c:v>
                </c:pt>
                <c:pt idx="5138">
                  <c:v>-1.27</c:v>
                </c:pt>
                <c:pt idx="5139">
                  <c:v>0.44700000000000001</c:v>
                </c:pt>
                <c:pt idx="5140">
                  <c:v>0.58799999999999997</c:v>
                </c:pt>
                <c:pt idx="5141">
                  <c:v>-1.6020000000000001</c:v>
                </c:pt>
                <c:pt idx="5142">
                  <c:v>-1.3759999999999999</c:v>
                </c:pt>
                <c:pt idx="5143">
                  <c:v>0.249</c:v>
                </c:pt>
                <c:pt idx="5144">
                  <c:v>-1.133</c:v>
                </c:pt>
                <c:pt idx="5145">
                  <c:v>-0.80500000000000005</c:v>
                </c:pt>
                <c:pt idx="5146">
                  <c:v>-1.8680000000000001</c:v>
                </c:pt>
                <c:pt idx="5147">
                  <c:v>-0.19500000000000001</c:v>
                </c:pt>
                <c:pt idx="5148">
                  <c:v>-0.96399999999999997</c:v>
                </c:pt>
                <c:pt idx="5149">
                  <c:v>-1.153</c:v>
                </c:pt>
                <c:pt idx="5150">
                  <c:v>-0.22500000000000001</c:v>
                </c:pt>
                <c:pt idx="5151">
                  <c:v>-1.222</c:v>
                </c:pt>
                <c:pt idx="5152">
                  <c:v>0.71899999999999997</c:v>
                </c:pt>
                <c:pt idx="5153">
                  <c:v>1.7000000000000001E-2</c:v>
                </c:pt>
                <c:pt idx="5154">
                  <c:v>6.7000000000000004E-2</c:v>
                </c:pt>
                <c:pt idx="5155">
                  <c:v>4.2999999999999997E-2</c:v>
                </c:pt>
                <c:pt idx="5156">
                  <c:v>-0.89500000000000002</c:v>
                </c:pt>
                <c:pt idx="5157">
                  <c:v>-0.98699999999999999</c:v>
                </c:pt>
                <c:pt idx="5158">
                  <c:v>-0.78900000000000003</c:v>
                </c:pt>
                <c:pt idx="5159">
                  <c:v>-0.875</c:v>
                </c:pt>
                <c:pt idx="5160">
                  <c:v>-1.087</c:v>
                </c:pt>
                <c:pt idx="5161">
                  <c:v>-0.75600000000000001</c:v>
                </c:pt>
                <c:pt idx="5162">
                  <c:v>0</c:v>
                </c:pt>
                <c:pt idx="5163">
                  <c:v>-1.4550000000000001</c:v>
                </c:pt>
                <c:pt idx="5164">
                  <c:v>-0.9</c:v>
                </c:pt>
                <c:pt idx="5165">
                  <c:v>-0.91200000000000003</c:v>
                </c:pt>
                <c:pt idx="5166">
                  <c:v>-1.3420000000000001</c:v>
                </c:pt>
                <c:pt idx="5167">
                  <c:v>-0.182</c:v>
                </c:pt>
                <c:pt idx="5168">
                  <c:v>-0.53</c:v>
                </c:pt>
                <c:pt idx="5169">
                  <c:v>6.2E-2</c:v>
                </c:pt>
                <c:pt idx="5170">
                  <c:v>-2.8000000000000001E-2</c:v>
                </c:pt>
                <c:pt idx="5171">
                  <c:v>0.42899999999999999</c:v>
                </c:pt>
                <c:pt idx="5172">
                  <c:v>-1.2729999999999999</c:v>
                </c:pt>
                <c:pt idx="5173">
                  <c:v>-0.90500000000000003</c:v>
                </c:pt>
                <c:pt idx="5174">
                  <c:v>-3.4000000000000002E-2</c:v>
                </c:pt>
                <c:pt idx="5175">
                  <c:v>-1.0820000000000001</c:v>
                </c:pt>
                <c:pt idx="5176">
                  <c:v>-1.6E-2</c:v>
                </c:pt>
                <c:pt idx="5177">
                  <c:v>-1.927</c:v>
                </c:pt>
                <c:pt idx="5178">
                  <c:v>-0.32700000000000001</c:v>
                </c:pt>
                <c:pt idx="5179">
                  <c:v>-0.89900000000000002</c:v>
                </c:pt>
                <c:pt idx="5180">
                  <c:v>-1.33</c:v>
                </c:pt>
                <c:pt idx="5181">
                  <c:v>-1.4159999999999999</c:v>
                </c:pt>
                <c:pt idx="5182">
                  <c:v>1.1830000000000001</c:v>
                </c:pt>
                <c:pt idx="5183">
                  <c:v>-4.2000000000000003E-2</c:v>
                </c:pt>
                <c:pt idx="5184">
                  <c:v>0.107</c:v>
                </c:pt>
                <c:pt idx="5185">
                  <c:v>-1.629</c:v>
                </c:pt>
                <c:pt idx="5186">
                  <c:v>-0.70399999999999996</c:v>
                </c:pt>
                <c:pt idx="5187">
                  <c:v>-1.4039999999999999</c:v>
                </c:pt>
                <c:pt idx="5188">
                  <c:v>0.67800000000000005</c:v>
                </c:pt>
                <c:pt idx="5189">
                  <c:v>-0.22700000000000001</c:v>
                </c:pt>
                <c:pt idx="5190">
                  <c:v>-0.56699999999999995</c:v>
                </c:pt>
                <c:pt idx="5191">
                  <c:v>0.44700000000000001</c:v>
                </c:pt>
                <c:pt idx="5192">
                  <c:v>-0.155</c:v>
                </c:pt>
                <c:pt idx="5193">
                  <c:v>0.21199999999999999</c:v>
                </c:pt>
                <c:pt idx="5194">
                  <c:v>-0.56799999999999995</c:v>
                </c:pt>
                <c:pt idx="5195">
                  <c:v>-1.6919999999999999</c:v>
                </c:pt>
                <c:pt idx="5196">
                  <c:v>-1.607</c:v>
                </c:pt>
                <c:pt idx="5197">
                  <c:v>0.78</c:v>
                </c:pt>
                <c:pt idx="5198">
                  <c:v>-0.70599999999999996</c:v>
                </c:pt>
                <c:pt idx="5199">
                  <c:v>1.897</c:v>
                </c:pt>
                <c:pt idx="5200">
                  <c:v>-0.89300000000000002</c:v>
                </c:pt>
                <c:pt idx="5201">
                  <c:v>-0.16800000000000001</c:v>
                </c:pt>
                <c:pt idx="5202">
                  <c:v>-0.29399999999999998</c:v>
                </c:pt>
                <c:pt idx="5203">
                  <c:v>-1.147</c:v>
                </c:pt>
                <c:pt idx="5204">
                  <c:v>-0.89900000000000002</c:v>
                </c:pt>
                <c:pt idx="5205">
                  <c:v>0.64600000000000002</c:v>
                </c:pt>
                <c:pt idx="5206">
                  <c:v>-4.2999999999999997E-2</c:v>
                </c:pt>
                <c:pt idx="5207">
                  <c:v>-1.18</c:v>
                </c:pt>
                <c:pt idx="5208">
                  <c:v>0.626</c:v>
                </c:pt>
                <c:pt idx="5209">
                  <c:v>-1.179</c:v>
                </c:pt>
                <c:pt idx="5210">
                  <c:v>1.552</c:v>
                </c:pt>
                <c:pt idx="5211">
                  <c:v>0.23899999999999999</c:v>
                </c:pt>
                <c:pt idx="5212">
                  <c:v>-0.93500000000000005</c:v>
                </c:pt>
                <c:pt idx="5213">
                  <c:v>0.14499999999999999</c:v>
                </c:pt>
                <c:pt idx="5214">
                  <c:v>-0.77900000000000003</c:v>
                </c:pt>
                <c:pt idx="5215">
                  <c:v>-0.29899999999999999</c:v>
                </c:pt>
                <c:pt idx="5216">
                  <c:v>-3.4000000000000002E-2</c:v>
                </c:pt>
                <c:pt idx="5217">
                  <c:v>-1.3460000000000001</c:v>
                </c:pt>
                <c:pt idx="5218">
                  <c:v>-0.67400000000000004</c:v>
                </c:pt>
                <c:pt idx="5219">
                  <c:v>0.68</c:v>
                </c:pt>
                <c:pt idx="5220">
                  <c:v>-0.56100000000000005</c:v>
                </c:pt>
                <c:pt idx="5221">
                  <c:v>-1.234</c:v>
                </c:pt>
                <c:pt idx="5222">
                  <c:v>0.62</c:v>
                </c:pt>
                <c:pt idx="5223">
                  <c:v>-1.077</c:v>
                </c:pt>
                <c:pt idx="5224">
                  <c:v>-0.10199999999999999</c:v>
                </c:pt>
                <c:pt idx="5225">
                  <c:v>-0.56899999999999995</c:v>
                </c:pt>
                <c:pt idx="5226">
                  <c:v>-0.69899999999999995</c:v>
                </c:pt>
                <c:pt idx="5227">
                  <c:v>-0.874</c:v>
                </c:pt>
                <c:pt idx="5228">
                  <c:v>-1.266</c:v>
                </c:pt>
                <c:pt idx="5229">
                  <c:v>0.28399999999999997</c:v>
                </c:pt>
                <c:pt idx="5230">
                  <c:v>-0.66100000000000003</c:v>
                </c:pt>
                <c:pt idx="5231">
                  <c:v>-0.94499999999999995</c:v>
                </c:pt>
                <c:pt idx="5232">
                  <c:v>-0.437</c:v>
                </c:pt>
                <c:pt idx="5233">
                  <c:v>2.415</c:v>
                </c:pt>
                <c:pt idx="5234">
                  <c:v>0.69799999999999995</c:v>
                </c:pt>
                <c:pt idx="5235">
                  <c:v>-0.83899999999999997</c:v>
                </c:pt>
                <c:pt idx="5236">
                  <c:v>-0.95099999999999996</c:v>
                </c:pt>
                <c:pt idx="5237">
                  <c:v>-0.64</c:v>
                </c:pt>
                <c:pt idx="5238">
                  <c:v>-0.72699999999999998</c:v>
                </c:pt>
                <c:pt idx="5239">
                  <c:v>0.47</c:v>
                </c:pt>
                <c:pt idx="5240">
                  <c:v>0.34599999999999997</c:v>
                </c:pt>
                <c:pt idx="5241">
                  <c:v>-1.258</c:v>
                </c:pt>
                <c:pt idx="5242">
                  <c:v>-0.86899999999999999</c:v>
                </c:pt>
                <c:pt idx="5243">
                  <c:v>-0.59099999999999997</c:v>
                </c:pt>
                <c:pt idx="5244">
                  <c:v>-6.7000000000000004E-2</c:v>
                </c:pt>
                <c:pt idx="5245">
                  <c:v>-1.2350000000000001</c:v>
                </c:pt>
                <c:pt idx="5246">
                  <c:v>-1.3420000000000001</c:v>
                </c:pt>
                <c:pt idx="5247">
                  <c:v>-1.4890000000000001</c:v>
                </c:pt>
                <c:pt idx="5248">
                  <c:v>-0.97599999999999998</c:v>
                </c:pt>
                <c:pt idx="5249">
                  <c:v>-0.38700000000000001</c:v>
                </c:pt>
                <c:pt idx="5250">
                  <c:v>-1.417</c:v>
                </c:pt>
                <c:pt idx="5251">
                  <c:v>0.17299999999999999</c:v>
                </c:pt>
                <c:pt idx="5252">
                  <c:v>-0.59099999999999997</c:v>
                </c:pt>
                <c:pt idx="5253">
                  <c:v>0.95799999999999996</c:v>
                </c:pt>
                <c:pt idx="5254">
                  <c:v>-0.69399999999999995</c:v>
                </c:pt>
                <c:pt idx="5255">
                  <c:v>-0.32400000000000001</c:v>
                </c:pt>
                <c:pt idx="5256">
                  <c:v>-0.185</c:v>
                </c:pt>
                <c:pt idx="5257">
                  <c:v>-0.39100000000000001</c:v>
                </c:pt>
                <c:pt idx="5258">
                  <c:v>-1.486</c:v>
                </c:pt>
                <c:pt idx="5259">
                  <c:v>-0.81699999999999995</c:v>
                </c:pt>
                <c:pt idx="5260">
                  <c:v>-0.88100000000000001</c:v>
                </c:pt>
                <c:pt idx="5261">
                  <c:v>0.184</c:v>
                </c:pt>
                <c:pt idx="5262">
                  <c:v>9.9000000000000005E-2</c:v>
                </c:pt>
                <c:pt idx="5263">
                  <c:v>0.69799999999999995</c:v>
                </c:pt>
                <c:pt idx="5264">
                  <c:v>-0.45500000000000002</c:v>
                </c:pt>
                <c:pt idx="5265">
                  <c:v>-1.097</c:v>
                </c:pt>
                <c:pt idx="5266">
                  <c:v>-1.3759999999999999</c:v>
                </c:pt>
                <c:pt idx="5267">
                  <c:v>-0.56399999999999995</c:v>
                </c:pt>
                <c:pt idx="5268">
                  <c:v>-0.98</c:v>
                </c:pt>
                <c:pt idx="5269">
                  <c:v>-1.9630000000000001</c:v>
                </c:pt>
                <c:pt idx="5270">
                  <c:v>-2.1219999999999999</c:v>
                </c:pt>
                <c:pt idx="5271">
                  <c:v>0.42299999999999999</c:v>
                </c:pt>
                <c:pt idx="5272">
                  <c:v>-1.0669999999999999</c:v>
                </c:pt>
                <c:pt idx="5273">
                  <c:v>1.7509999999999999</c:v>
                </c:pt>
                <c:pt idx="5274">
                  <c:v>-1.4370000000000001</c:v>
                </c:pt>
                <c:pt idx="5275">
                  <c:v>-0.66700000000000004</c:v>
                </c:pt>
                <c:pt idx="5276">
                  <c:v>-0.93899999999999995</c:v>
                </c:pt>
                <c:pt idx="5277">
                  <c:v>8.0000000000000002E-3</c:v>
                </c:pt>
                <c:pt idx="5278">
                  <c:v>-0.107</c:v>
                </c:pt>
                <c:pt idx="5279">
                  <c:v>-1.0900000000000001</c:v>
                </c:pt>
                <c:pt idx="5280">
                  <c:v>-2.2290000000000001</c:v>
                </c:pt>
                <c:pt idx="5281">
                  <c:v>-1.8440000000000001</c:v>
                </c:pt>
                <c:pt idx="5282">
                  <c:v>-0.91800000000000004</c:v>
                </c:pt>
                <c:pt idx="5283">
                  <c:v>0.96799999999999997</c:v>
                </c:pt>
                <c:pt idx="5284">
                  <c:v>-1.6</c:v>
                </c:pt>
                <c:pt idx="5285">
                  <c:v>-0.82499999999999996</c:v>
                </c:pt>
                <c:pt idx="5286">
                  <c:v>-0.65200000000000002</c:v>
                </c:pt>
                <c:pt idx="5287">
                  <c:v>-0.71699999999999997</c:v>
                </c:pt>
                <c:pt idx="5288">
                  <c:v>-0.73099999999999998</c:v>
                </c:pt>
                <c:pt idx="5289">
                  <c:v>9.9000000000000005E-2</c:v>
                </c:pt>
                <c:pt idx="5290">
                  <c:v>-1.79</c:v>
                </c:pt>
                <c:pt idx="5291">
                  <c:v>-1.504</c:v>
                </c:pt>
                <c:pt idx="5292">
                  <c:v>-1.5529999999999999</c:v>
                </c:pt>
                <c:pt idx="5293">
                  <c:v>-1.3129999999999999</c:v>
                </c:pt>
                <c:pt idx="5294">
                  <c:v>1.7969999999999999</c:v>
                </c:pt>
                <c:pt idx="5295">
                  <c:v>-0.89300000000000002</c:v>
                </c:pt>
                <c:pt idx="5296">
                  <c:v>-0.63300000000000001</c:v>
                </c:pt>
                <c:pt idx="5297">
                  <c:v>-0.67400000000000004</c:v>
                </c:pt>
                <c:pt idx="5298">
                  <c:v>-0.42599999999999999</c:v>
                </c:pt>
                <c:pt idx="5299">
                  <c:v>2.742</c:v>
                </c:pt>
                <c:pt idx="5300">
                  <c:v>0</c:v>
                </c:pt>
                <c:pt idx="5301">
                  <c:v>-0.755</c:v>
                </c:pt>
                <c:pt idx="5302">
                  <c:v>-1.3340000000000001</c:v>
                </c:pt>
                <c:pt idx="5303">
                  <c:v>-1.216</c:v>
                </c:pt>
                <c:pt idx="5304">
                  <c:v>-0.46300000000000002</c:v>
                </c:pt>
                <c:pt idx="5305">
                  <c:v>-0.94799999999999995</c:v>
                </c:pt>
                <c:pt idx="5306">
                  <c:v>-0.628</c:v>
                </c:pt>
                <c:pt idx="5307">
                  <c:v>7.0999999999999994E-2</c:v>
                </c:pt>
                <c:pt idx="5308">
                  <c:v>-0.63600000000000001</c:v>
                </c:pt>
                <c:pt idx="5309">
                  <c:v>-1.0760000000000001</c:v>
                </c:pt>
                <c:pt idx="5310">
                  <c:v>0.621</c:v>
                </c:pt>
                <c:pt idx="5311">
                  <c:v>-1.57</c:v>
                </c:pt>
                <c:pt idx="5312">
                  <c:v>-2.5000000000000001E-2</c:v>
                </c:pt>
                <c:pt idx="5313">
                  <c:v>-1.0049999999999999</c:v>
                </c:pt>
                <c:pt idx="5314">
                  <c:v>0.92100000000000004</c:v>
                </c:pt>
                <c:pt idx="5315">
                  <c:v>-1.7689999999999999</c:v>
                </c:pt>
                <c:pt idx="5316">
                  <c:v>-1.2929999999999999</c:v>
                </c:pt>
                <c:pt idx="5317">
                  <c:v>-1.167</c:v>
                </c:pt>
                <c:pt idx="5318">
                  <c:v>-1.2749999999999999</c:v>
                </c:pt>
                <c:pt idx="5319">
                  <c:v>-1.57</c:v>
                </c:pt>
                <c:pt idx="5320">
                  <c:v>-1.45</c:v>
                </c:pt>
                <c:pt idx="5321">
                  <c:v>-0.14799999999999999</c:v>
                </c:pt>
                <c:pt idx="5322">
                  <c:v>-0.12</c:v>
                </c:pt>
                <c:pt idx="5323">
                  <c:v>3.6999999999999998E-2</c:v>
                </c:pt>
                <c:pt idx="5324">
                  <c:v>-0.754</c:v>
                </c:pt>
                <c:pt idx="5325">
                  <c:v>-0.84099999999999997</c:v>
                </c:pt>
                <c:pt idx="5326">
                  <c:v>-0.92600000000000005</c:v>
                </c:pt>
                <c:pt idx="5327">
                  <c:v>0.45</c:v>
                </c:pt>
                <c:pt idx="5328">
                  <c:v>-1.58</c:v>
                </c:pt>
                <c:pt idx="5329">
                  <c:v>-0.24399999999999999</c:v>
                </c:pt>
                <c:pt idx="5330">
                  <c:v>-1.329</c:v>
                </c:pt>
                <c:pt idx="5331">
                  <c:v>-0.46400000000000002</c:v>
                </c:pt>
                <c:pt idx="5332">
                  <c:v>0.65900000000000003</c:v>
                </c:pt>
                <c:pt idx="5333">
                  <c:v>0.11799999999999999</c:v>
                </c:pt>
                <c:pt idx="5334">
                  <c:v>-0.128</c:v>
                </c:pt>
                <c:pt idx="5335">
                  <c:v>-1.462</c:v>
                </c:pt>
                <c:pt idx="5336">
                  <c:v>0.06</c:v>
                </c:pt>
                <c:pt idx="5337">
                  <c:v>-1.5880000000000001</c:v>
                </c:pt>
                <c:pt idx="5338">
                  <c:v>2.3860000000000001</c:v>
                </c:pt>
                <c:pt idx="5339">
                  <c:v>-1.4219999999999999</c:v>
                </c:pt>
                <c:pt idx="5340">
                  <c:v>-0.495</c:v>
                </c:pt>
                <c:pt idx="5341">
                  <c:v>-1.0069999999999999</c:v>
                </c:pt>
                <c:pt idx="5342">
                  <c:v>-1.1160000000000001</c:v>
                </c:pt>
                <c:pt idx="5343">
                  <c:v>-0.41499999999999998</c:v>
                </c:pt>
                <c:pt idx="5344">
                  <c:v>-1.0780000000000001</c:v>
                </c:pt>
                <c:pt idx="5345">
                  <c:v>0</c:v>
                </c:pt>
                <c:pt idx="5346">
                  <c:v>-1.2889999999999999</c:v>
                </c:pt>
                <c:pt idx="5347">
                  <c:v>-1.296</c:v>
                </c:pt>
                <c:pt idx="5348">
                  <c:v>0.80100000000000005</c:v>
                </c:pt>
                <c:pt idx="5349">
                  <c:v>-1.1100000000000001</c:v>
                </c:pt>
                <c:pt idx="5350">
                  <c:v>-0.68300000000000005</c:v>
                </c:pt>
                <c:pt idx="5351">
                  <c:v>0.74099999999999999</c:v>
                </c:pt>
                <c:pt idx="5352">
                  <c:v>0.14799999999999999</c:v>
                </c:pt>
                <c:pt idx="5353">
                  <c:v>-1.3320000000000001</c:v>
                </c:pt>
                <c:pt idx="5354">
                  <c:v>-1.1459999999999999</c:v>
                </c:pt>
                <c:pt idx="5355">
                  <c:v>-0.11600000000000001</c:v>
                </c:pt>
                <c:pt idx="5356">
                  <c:v>-7.0000000000000007E-2</c:v>
                </c:pt>
                <c:pt idx="5357">
                  <c:v>-0.879</c:v>
                </c:pt>
                <c:pt idx="5358">
                  <c:v>-0.32900000000000001</c:v>
                </c:pt>
                <c:pt idx="5359">
                  <c:v>-1.36</c:v>
                </c:pt>
                <c:pt idx="5360">
                  <c:v>-1.534</c:v>
                </c:pt>
                <c:pt idx="5361">
                  <c:v>0.83099999999999996</c:v>
                </c:pt>
                <c:pt idx="5362">
                  <c:v>-0.45400000000000001</c:v>
                </c:pt>
                <c:pt idx="5363">
                  <c:v>1.7000000000000001E-2</c:v>
                </c:pt>
                <c:pt idx="5364">
                  <c:v>-0.76500000000000001</c:v>
                </c:pt>
                <c:pt idx="5365">
                  <c:v>-1.387</c:v>
                </c:pt>
                <c:pt idx="5366">
                  <c:v>-0.22700000000000001</c:v>
                </c:pt>
                <c:pt idx="5367">
                  <c:v>-0.47799999999999998</c:v>
                </c:pt>
                <c:pt idx="5368">
                  <c:v>-1.448</c:v>
                </c:pt>
                <c:pt idx="5369">
                  <c:v>1.2909999999999999</c:v>
                </c:pt>
                <c:pt idx="5370">
                  <c:v>1.143</c:v>
                </c:pt>
                <c:pt idx="5371">
                  <c:v>-1.88</c:v>
                </c:pt>
                <c:pt idx="5372">
                  <c:v>2.4580000000000002</c:v>
                </c:pt>
                <c:pt idx="5373">
                  <c:v>-0.78800000000000003</c:v>
                </c:pt>
                <c:pt idx="5374">
                  <c:v>-1.4E-2</c:v>
                </c:pt>
                <c:pt idx="5375">
                  <c:v>-1.498</c:v>
                </c:pt>
                <c:pt idx="5376">
                  <c:v>-0.97099999999999997</c:v>
                </c:pt>
                <c:pt idx="5377">
                  <c:v>-1.6E-2</c:v>
                </c:pt>
                <c:pt idx="5378">
                  <c:v>-0.157</c:v>
                </c:pt>
                <c:pt idx="5379">
                  <c:v>-0.54700000000000004</c:v>
                </c:pt>
                <c:pt idx="5380">
                  <c:v>-0.55700000000000005</c:v>
                </c:pt>
                <c:pt idx="5381">
                  <c:v>-0.80900000000000005</c:v>
                </c:pt>
                <c:pt idx="5382">
                  <c:v>0.877</c:v>
                </c:pt>
                <c:pt idx="5383">
                  <c:v>7.9000000000000001E-2</c:v>
                </c:pt>
                <c:pt idx="5384">
                  <c:v>1.8109999999999999</c:v>
                </c:pt>
                <c:pt idx="5385">
                  <c:v>-1.135</c:v>
                </c:pt>
                <c:pt idx="5386">
                  <c:v>-0.73</c:v>
                </c:pt>
                <c:pt idx="5387">
                  <c:v>-1.65</c:v>
                </c:pt>
                <c:pt idx="5388">
                  <c:v>-0.89300000000000002</c:v>
                </c:pt>
                <c:pt idx="5389">
                  <c:v>-0.71699999999999997</c:v>
                </c:pt>
                <c:pt idx="5390">
                  <c:v>0.93400000000000005</c:v>
                </c:pt>
                <c:pt idx="5391">
                  <c:v>-1.837</c:v>
                </c:pt>
                <c:pt idx="5392">
                  <c:v>-1.994</c:v>
                </c:pt>
                <c:pt idx="5393">
                  <c:v>-0.191</c:v>
                </c:pt>
                <c:pt idx="5394">
                  <c:v>-0.84299999999999997</c:v>
                </c:pt>
                <c:pt idx="5395">
                  <c:v>-1.36</c:v>
                </c:pt>
                <c:pt idx="5396">
                  <c:v>0.85799999999999998</c:v>
                </c:pt>
                <c:pt idx="5397">
                  <c:v>-1.2070000000000001</c:v>
                </c:pt>
                <c:pt idx="5398">
                  <c:v>2.58</c:v>
                </c:pt>
                <c:pt idx="5399">
                  <c:v>-1.621</c:v>
                </c:pt>
                <c:pt idx="5400">
                  <c:v>0.30099999999999999</c:v>
                </c:pt>
                <c:pt idx="5401">
                  <c:v>4.2999999999999997E-2</c:v>
                </c:pt>
                <c:pt idx="5402">
                  <c:v>0.4</c:v>
                </c:pt>
                <c:pt idx="5403">
                  <c:v>-0.875</c:v>
                </c:pt>
                <c:pt idx="5404">
                  <c:v>-0.68300000000000005</c:v>
                </c:pt>
                <c:pt idx="5405">
                  <c:v>0.53700000000000003</c:v>
                </c:pt>
                <c:pt idx="5406">
                  <c:v>-0.75700000000000001</c:v>
                </c:pt>
                <c:pt idx="5407">
                  <c:v>-0.84299999999999997</c:v>
                </c:pt>
                <c:pt idx="5408">
                  <c:v>-0.94</c:v>
                </c:pt>
                <c:pt idx="5409">
                  <c:v>-1.2190000000000001</c:v>
                </c:pt>
                <c:pt idx="5410">
                  <c:v>-5.2999999999999999E-2</c:v>
                </c:pt>
                <c:pt idx="5411">
                  <c:v>-1.387</c:v>
                </c:pt>
                <c:pt idx="5412">
                  <c:v>0.20100000000000001</c:v>
                </c:pt>
                <c:pt idx="5413">
                  <c:v>0.50600000000000001</c:v>
                </c:pt>
                <c:pt idx="5414">
                  <c:v>-1.075</c:v>
                </c:pt>
                <c:pt idx="5415">
                  <c:v>-0.89400000000000002</c:v>
                </c:pt>
                <c:pt idx="5416">
                  <c:v>0.26600000000000001</c:v>
                </c:pt>
                <c:pt idx="5417">
                  <c:v>-1.591</c:v>
                </c:pt>
                <c:pt idx="5418">
                  <c:v>-0.06</c:v>
                </c:pt>
                <c:pt idx="5419">
                  <c:v>-0.44</c:v>
                </c:pt>
                <c:pt idx="5420">
                  <c:v>-0.41799999999999998</c:v>
                </c:pt>
                <c:pt idx="5421">
                  <c:v>-0.70399999999999996</c:v>
                </c:pt>
                <c:pt idx="5422">
                  <c:v>-0.53100000000000003</c:v>
                </c:pt>
                <c:pt idx="5423">
                  <c:v>-1.248</c:v>
                </c:pt>
                <c:pt idx="5424">
                  <c:v>-0.88100000000000001</c:v>
                </c:pt>
                <c:pt idx="5425">
                  <c:v>-1.64</c:v>
                </c:pt>
                <c:pt idx="5426">
                  <c:v>-0.39400000000000002</c:v>
                </c:pt>
                <c:pt idx="5427">
                  <c:v>-1.7829999999999999</c:v>
                </c:pt>
                <c:pt idx="5428">
                  <c:v>-1.1619999999999999</c:v>
                </c:pt>
                <c:pt idx="5429">
                  <c:v>-0.7</c:v>
                </c:pt>
                <c:pt idx="5430">
                  <c:v>-0.82099999999999995</c:v>
                </c:pt>
                <c:pt idx="5431">
                  <c:v>0.14299999999999999</c:v>
                </c:pt>
                <c:pt idx="5432">
                  <c:v>0.122</c:v>
                </c:pt>
                <c:pt idx="5433">
                  <c:v>-0.89500000000000002</c:v>
                </c:pt>
                <c:pt idx="5434">
                  <c:v>-0.61599999999999999</c:v>
                </c:pt>
                <c:pt idx="5435">
                  <c:v>-0.82599999999999996</c:v>
                </c:pt>
                <c:pt idx="5436">
                  <c:v>-0.76800000000000002</c:v>
                </c:pt>
                <c:pt idx="5437">
                  <c:v>0.27200000000000002</c:v>
                </c:pt>
                <c:pt idx="5438">
                  <c:v>-2.2839999999999998</c:v>
                </c:pt>
                <c:pt idx="5439">
                  <c:v>-0.435</c:v>
                </c:pt>
                <c:pt idx="5440">
                  <c:v>-0.61799999999999999</c:v>
                </c:pt>
                <c:pt idx="5441">
                  <c:v>0.74</c:v>
                </c:pt>
                <c:pt idx="5442">
                  <c:v>-0.82599999999999996</c:v>
                </c:pt>
                <c:pt idx="5443">
                  <c:v>-0.85799999999999998</c:v>
                </c:pt>
                <c:pt idx="5444">
                  <c:v>-0.51700000000000002</c:v>
                </c:pt>
                <c:pt idx="5445">
                  <c:v>0.379</c:v>
                </c:pt>
                <c:pt idx="5446">
                  <c:v>-1.1399999999999999</c:v>
                </c:pt>
                <c:pt idx="5447">
                  <c:v>-0.55900000000000005</c:v>
                </c:pt>
                <c:pt idx="5448">
                  <c:v>-0.73</c:v>
                </c:pt>
                <c:pt idx="5449">
                  <c:v>-0.64800000000000002</c:v>
                </c:pt>
                <c:pt idx="5450">
                  <c:v>2.8000000000000001E-2</c:v>
                </c:pt>
                <c:pt idx="5451">
                  <c:v>-1.6180000000000001</c:v>
                </c:pt>
                <c:pt idx="5452">
                  <c:v>-0.58399999999999996</c:v>
                </c:pt>
                <c:pt idx="5453">
                  <c:v>-0.191</c:v>
                </c:pt>
                <c:pt idx="5454">
                  <c:v>-1.252</c:v>
                </c:pt>
                <c:pt idx="5455">
                  <c:v>-0.70499999999999996</c:v>
                </c:pt>
                <c:pt idx="5456">
                  <c:v>-1.36</c:v>
                </c:pt>
                <c:pt idx="5457">
                  <c:v>-1.4670000000000001</c:v>
                </c:pt>
                <c:pt idx="5458">
                  <c:v>-1.097</c:v>
                </c:pt>
                <c:pt idx="5459">
                  <c:v>2.4E-2</c:v>
                </c:pt>
                <c:pt idx="5460">
                  <c:v>-1.385</c:v>
                </c:pt>
                <c:pt idx="5461">
                  <c:v>-0.52400000000000002</c:v>
                </c:pt>
                <c:pt idx="5462">
                  <c:v>1.286</c:v>
                </c:pt>
                <c:pt idx="5463">
                  <c:v>-0.35899999999999999</c:v>
                </c:pt>
                <c:pt idx="5464">
                  <c:v>-0.66700000000000004</c:v>
                </c:pt>
                <c:pt idx="5465">
                  <c:v>-2.383</c:v>
                </c:pt>
                <c:pt idx="5466">
                  <c:v>-0.76500000000000001</c:v>
                </c:pt>
                <c:pt idx="5467">
                  <c:v>1.2999999999999999E-2</c:v>
                </c:pt>
                <c:pt idx="5468">
                  <c:v>-1.4039999999999999</c:v>
                </c:pt>
                <c:pt idx="5469">
                  <c:v>-0.63400000000000001</c:v>
                </c:pt>
                <c:pt idx="5470">
                  <c:v>2.8000000000000001E-2</c:v>
                </c:pt>
                <c:pt idx="5471">
                  <c:v>1.2010000000000001</c:v>
                </c:pt>
                <c:pt idx="5472">
                  <c:v>-1.3340000000000001</c:v>
                </c:pt>
                <c:pt idx="5473">
                  <c:v>-2.081</c:v>
                </c:pt>
                <c:pt idx="5474">
                  <c:v>0.99099999999999999</c:v>
                </c:pt>
                <c:pt idx="5475">
                  <c:v>-1.575</c:v>
                </c:pt>
                <c:pt idx="5476">
                  <c:v>-0.47</c:v>
                </c:pt>
                <c:pt idx="5477">
                  <c:v>-0.89800000000000002</c:v>
                </c:pt>
                <c:pt idx="5478">
                  <c:v>-1.3839999999999999</c:v>
                </c:pt>
                <c:pt idx="5479">
                  <c:v>-0.79800000000000004</c:v>
                </c:pt>
                <c:pt idx="5480">
                  <c:v>1.611</c:v>
                </c:pt>
                <c:pt idx="5481">
                  <c:v>-0.501</c:v>
                </c:pt>
                <c:pt idx="5482">
                  <c:v>-0.83299999999999996</c:v>
                </c:pt>
                <c:pt idx="5483">
                  <c:v>0.97199999999999998</c:v>
                </c:pt>
                <c:pt idx="5484">
                  <c:v>-0.13300000000000001</c:v>
                </c:pt>
                <c:pt idx="5485">
                  <c:v>-0.41299999999999998</c:v>
                </c:pt>
                <c:pt idx="5486">
                  <c:v>-1.673</c:v>
                </c:pt>
                <c:pt idx="5487">
                  <c:v>0.01</c:v>
                </c:pt>
                <c:pt idx="5488">
                  <c:v>-0.54900000000000004</c:v>
                </c:pt>
                <c:pt idx="5489">
                  <c:v>-0.13100000000000001</c:v>
                </c:pt>
                <c:pt idx="5490">
                  <c:v>-0.26500000000000001</c:v>
                </c:pt>
                <c:pt idx="5491">
                  <c:v>-0.98099999999999998</c:v>
                </c:pt>
                <c:pt idx="5492">
                  <c:v>-0.86099999999999999</c:v>
                </c:pt>
                <c:pt idx="5493">
                  <c:v>-8.3000000000000004E-2</c:v>
                </c:pt>
                <c:pt idx="5494">
                  <c:v>-0.68200000000000005</c:v>
                </c:pt>
                <c:pt idx="5495">
                  <c:v>-1.796</c:v>
                </c:pt>
                <c:pt idx="5496">
                  <c:v>-1.819</c:v>
                </c:pt>
                <c:pt idx="5497">
                  <c:v>-2.1059999999999999</c:v>
                </c:pt>
                <c:pt idx="5498">
                  <c:v>1.9419999999999999</c:v>
                </c:pt>
                <c:pt idx="5499">
                  <c:v>-0.65400000000000003</c:v>
                </c:pt>
                <c:pt idx="5500">
                  <c:v>-0.377</c:v>
                </c:pt>
                <c:pt idx="5501">
                  <c:v>-0.623</c:v>
                </c:pt>
                <c:pt idx="5502">
                  <c:v>-1.17</c:v>
                </c:pt>
                <c:pt idx="5503">
                  <c:v>-1.77</c:v>
                </c:pt>
                <c:pt idx="5504">
                  <c:v>-0.377</c:v>
                </c:pt>
                <c:pt idx="5505">
                  <c:v>-1.33</c:v>
                </c:pt>
                <c:pt idx="5506">
                  <c:v>-0.90700000000000003</c:v>
                </c:pt>
                <c:pt idx="5507">
                  <c:v>-0.27</c:v>
                </c:pt>
                <c:pt idx="5508">
                  <c:v>-4.0000000000000001E-3</c:v>
                </c:pt>
                <c:pt idx="5509">
                  <c:v>-1.0940000000000001</c:v>
                </c:pt>
                <c:pt idx="5510">
                  <c:v>-1.458</c:v>
                </c:pt>
                <c:pt idx="5511">
                  <c:v>-0.78800000000000003</c:v>
                </c:pt>
                <c:pt idx="5512">
                  <c:v>-0.72499999999999998</c:v>
                </c:pt>
                <c:pt idx="5513">
                  <c:v>0.72799999999999998</c:v>
                </c:pt>
                <c:pt idx="5514">
                  <c:v>-0.01</c:v>
                </c:pt>
                <c:pt idx="5515">
                  <c:v>-1.093</c:v>
                </c:pt>
                <c:pt idx="5516">
                  <c:v>-0.54600000000000004</c:v>
                </c:pt>
                <c:pt idx="5517">
                  <c:v>-0.46100000000000002</c:v>
                </c:pt>
                <c:pt idx="5518">
                  <c:v>-0.90400000000000003</c:v>
                </c:pt>
                <c:pt idx="5519">
                  <c:v>-1.6990000000000001</c:v>
                </c:pt>
                <c:pt idx="5520">
                  <c:v>1.0509999999999999</c:v>
                </c:pt>
                <c:pt idx="5521">
                  <c:v>-1.0309999999999999</c:v>
                </c:pt>
                <c:pt idx="5522">
                  <c:v>-1.159</c:v>
                </c:pt>
                <c:pt idx="5523">
                  <c:v>-1.466</c:v>
                </c:pt>
                <c:pt idx="5524">
                  <c:v>0.31900000000000001</c:v>
                </c:pt>
                <c:pt idx="5525">
                  <c:v>0.18099999999999999</c:v>
                </c:pt>
                <c:pt idx="5526">
                  <c:v>-1.595</c:v>
                </c:pt>
                <c:pt idx="5527">
                  <c:v>-1.724</c:v>
                </c:pt>
                <c:pt idx="5528">
                  <c:v>-0.629</c:v>
                </c:pt>
                <c:pt idx="5529">
                  <c:v>-0.74299999999999999</c:v>
                </c:pt>
                <c:pt idx="5530">
                  <c:v>-1.734</c:v>
                </c:pt>
                <c:pt idx="5531">
                  <c:v>0.56299999999999994</c:v>
                </c:pt>
                <c:pt idx="5532">
                  <c:v>-0.253</c:v>
                </c:pt>
                <c:pt idx="5533">
                  <c:v>-0.61599999999999999</c:v>
                </c:pt>
                <c:pt idx="5534">
                  <c:v>-0.82899999999999996</c:v>
                </c:pt>
                <c:pt idx="5535">
                  <c:v>0.95099999999999996</c:v>
                </c:pt>
                <c:pt idx="5536">
                  <c:v>-0.63400000000000001</c:v>
                </c:pt>
                <c:pt idx="5537">
                  <c:v>-1.5109999999999999</c:v>
                </c:pt>
                <c:pt idx="5538">
                  <c:v>-0.97499999999999998</c:v>
                </c:pt>
                <c:pt idx="5539">
                  <c:v>-0.94199999999999995</c:v>
                </c:pt>
                <c:pt idx="5540">
                  <c:v>-1.8640000000000001</c:v>
                </c:pt>
                <c:pt idx="5541">
                  <c:v>-0.66300000000000003</c:v>
                </c:pt>
                <c:pt idx="5542">
                  <c:v>0.223</c:v>
                </c:pt>
                <c:pt idx="5543">
                  <c:v>-1.54</c:v>
                </c:pt>
                <c:pt idx="5544">
                  <c:v>0.16500000000000001</c:v>
                </c:pt>
                <c:pt idx="5545">
                  <c:v>-1.0569999999999999</c:v>
                </c:pt>
                <c:pt idx="5546">
                  <c:v>1.528</c:v>
                </c:pt>
                <c:pt idx="5547">
                  <c:v>-1.2390000000000001</c:v>
                </c:pt>
                <c:pt idx="5548">
                  <c:v>-1.282</c:v>
                </c:pt>
                <c:pt idx="5549">
                  <c:v>-0.53700000000000003</c:v>
                </c:pt>
                <c:pt idx="5550">
                  <c:v>-1.133</c:v>
                </c:pt>
                <c:pt idx="5551">
                  <c:v>-0.504</c:v>
                </c:pt>
                <c:pt idx="5552">
                  <c:v>-1.268</c:v>
                </c:pt>
                <c:pt idx="5553">
                  <c:v>-0.64900000000000002</c:v>
                </c:pt>
                <c:pt idx="5554">
                  <c:v>-0.73899999999999999</c:v>
                </c:pt>
                <c:pt idx="5555">
                  <c:v>-1.498</c:v>
                </c:pt>
                <c:pt idx="5556">
                  <c:v>-0.91900000000000004</c:v>
                </c:pt>
                <c:pt idx="5557">
                  <c:v>-0.64</c:v>
                </c:pt>
                <c:pt idx="5558">
                  <c:v>-0.253</c:v>
                </c:pt>
                <c:pt idx="5559">
                  <c:v>-1.835</c:v>
                </c:pt>
                <c:pt idx="5560">
                  <c:v>-1.42</c:v>
                </c:pt>
                <c:pt idx="5561">
                  <c:v>-0.254</c:v>
                </c:pt>
                <c:pt idx="5562">
                  <c:v>-7.0000000000000001E-3</c:v>
                </c:pt>
                <c:pt idx="5563">
                  <c:v>-0.214</c:v>
                </c:pt>
                <c:pt idx="5564">
                  <c:v>0.36399999999999999</c:v>
                </c:pt>
                <c:pt idx="5565">
                  <c:v>-0.95599999999999996</c:v>
                </c:pt>
                <c:pt idx="5566">
                  <c:v>8.7999999999999995E-2</c:v>
                </c:pt>
                <c:pt idx="5567">
                  <c:v>-1.26</c:v>
                </c:pt>
                <c:pt idx="5568">
                  <c:v>-0.60599999999999998</c:v>
                </c:pt>
                <c:pt idx="5569">
                  <c:v>-1.0760000000000001</c:v>
                </c:pt>
                <c:pt idx="5570">
                  <c:v>-1.2529999999999999</c:v>
                </c:pt>
                <c:pt idx="5571">
                  <c:v>-0.97099999999999997</c:v>
                </c:pt>
                <c:pt idx="5572">
                  <c:v>-1.3009999999999999</c:v>
                </c:pt>
                <c:pt idx="5573">
                  <c:v>-0.71499999999999997</c:v>
                </c:pt>
                <c:pt idx="5574">
                  <c:v>0.38700000000000001</c:v>
                </c:pt>
                <c:pt idx="5575">
                  <c:v>-1.802</c:v>
                </c:pt>
                <c:pt idx="5576">
                  <c:v>0.38300000000000001</c:v>
                </c:pt>
                <c:pt idx="5577">
                  <c:v>-1.319</c:v>
                </c:pt>
                <c:pt idx="5578">
                  <c:v>0.99099999999999999</c:v>
                </c:pt>
                <c:pt idx="5579">
                  <c:v>-1.167</c:v>
                </c:pt>
                <c:pt idx="5580">
                  <c:v>-0.45200000000000001</c:v>
                </c:pt>
                <c:pt idx="5581">
                  <c:v>-0.67900000000000005</c:v>
                </c:pt>
                <c:pt idx="5582">
                  <c:v>-1.417</c:v>
                </c:pt>
                <c:pt idx="5583">
                  <c:v>-0.879</c:v>
                </c:pt>
                <c:pt idx="5584">
                  <c:v>-0.47499999999999998</c:v>
                </c:pt>
                <c:pt idx="5585">
                  <c:v>-0.84099999999999997</c:v>
                </c:pt>
                <c:pt idx="5586">
                  <c:v>-1.1850000000000001</c:v>
                </c:pt>
                <c:pt idx="5587">
                  <c:v>-0.88500000000000001</c:v>
                </c:pt>
                <c:pt idx="5588">
                  <c:v>-0.752</c:v>
                </c:pt>
                <c:pt idx="5589">
                  <c:v>-0.45300000000000001</c:v>
                </c:pt>
                <c:pt idx="5590">
                  <c:v>0.11600000000000001</c:v>
                </c:pt>
                <c:pt idx="5591">
                  <c:v>-0.28699999999999998</c:v>
                </c:pt>
                <c:pt idx="5592">
                  <c:v>-0.90400000000000003</c:v>
                </c:pt>
                <c:pt idx="5593">
                  <c:v>0.623</c:v>
                </c:pt>
                <c:pt idx="5594">
                  <c:v>-1.871</c:v>
                </c:pt>
                <c:pt idx="5595">
                  <c:v>-1.145</c:v>
                </c:pt>
                <c:pt idx="5596">
                  <c:v>0.13100000000000001</c:v>
                </c:pt>
                <c:pt idx="5597">
                  <c:v>-1.361</c:v>
                </c:pt>
                <c:pt idx="5598">
                  <c:v>-0.71499999999999997</c:v>
                </c:pt>
                <c:pt idx="5599">
                  <c:v>1.587</c:v>
                </c:pt>
                <c:pt idx="5600">
                  <c:v>-0.80900000000000005</c:v>
                </c:pt>
                <c:pt idx="5601">
                  <c:v>-0.81799999999999995</c:v>
                </c:pt>
                <c:pt idx="5602">
                  <c:v>1.079</c:v>
                </c:pt>
                <c:pt idx="5603">
                  <c:v>-0.85899999999999999</c:v>
                </c:pt>
                <c:pt idx="5604">
                  <c:v>-0.879</c:v>
                </c:pt>
                <c:pt idx="5605">
                  <c:v>-0.84499999999999997</c:v>
                </c:pt>
                <c:pt idx="5606">
                  <c:v>-1.8580000000000001</c:v>
                </c:pt>
                <c:pt idx="5607">
                  <c:v>-0.51800000000000002</c:v>
                </c:pt>
                <c:pt idx="5608">
                  <c:v>-0.25800000000000001</c:v>
                </c:pt>
                <c:pt idx="5609">
                  <c:v>-0.501</c:v>
                </c:pt>
                <c:pt idx="5610">
                  <c:v>-0.94199999999999995</c:v>
                </c:pt>
                <c:pt idx="5611">
                  <c:v>-0.85</c:v>
                </c:pt>
                <c:pt idx="5612">
                  <c:v>1.198</c:v>
                </c:pt>
                <c:pt idx="5613">
                  <c:v>-0.58699999999999997</c:v>
                </c:pt>
                <c:pt idx="5614">
                  <c:v>1.5</c:v>
                </c:pt>
                <c:pt idx="5615">
                  <c:v>0.74399999999999999</c:v>
                </c:pt>
                <c:pt idx="5616">
                  <c:v>-1.298</c:v>
                </c:pt>
                <c:pt idx="5617">
                  <c:v>-0.249</c:v>
                </c:pt>
                <c:pt idx="5618">
                  <c:v>-0.24299999999999999</c:v>
                </c:pt>
                <c:pt idx="5619">
                  <c:v>-0.30299999999999999</c:v>
                </c:pt>
                <c:pt idx="5620">
                  <c:v>-0.51900000000000002</c:v>
                </c:pt>
                <c:pt idx="5621">
                  <c:v>-0.97299999999999998</c:v>
                </c:pt>
                <c:pt idx="5622">
                  <c:v>-1.2649999999999999</c:v>
                </c:pt>
                <c:pt idx="5623">
                  <c:v>-0.40600000000000003</c:v>
                </c:pt>
                <c:pt idx="5624">
                  <c:v>-0.72</c:v>
                </c:pt>
                <c:pt idx="5625">
                  <c:v>-0.96399999999999997</c:v>
                </c:pt>
                <c:pt idx="5626">
                  <c:v>0.11700000000000001</c:v>
                </c:pt>
                <c:pt idx="5627">
                  <c:v>-0.872</c:v>
                </c:pt>
                <c:pt idx="5628">
                  <c:v>-3.3000000000000002E-2</c:v>
                </c:pt>
                <c:pt idx="5629">
                  <c:v>-0.11799999999999999</c:v>
                </c:pt>
                <c:pt idx="5630">
                  <c:v>-1.3149999999999999</c:v>
                </c:pt>
                <c:pt idx="5631">
                  <c:v>-1.1930000000000001</c:v>
                </c:pt>
                <c:pt idx="5632">
                  <c:v>-1.7549999999999999</c:v>
                </c:pt>
                <c:pt idx="5633">
                  <c:v>-1.397</c:v>
                </c:pt>
                <c:pt idx="5634">
                  <c:v>-1.3819999999999999</c:v>
                </c:pt>
                <c:pt idx="5635">
                  <c:v>-0.89200000000000002</c:v>
                </c:pt>
                <c:pt idx="5636">
                  <c:v>-0.88</c:v>
                </c:pt>
                <c:pt idx="5637">
                  <c:v>-1.41</c:v>
                </c:pt>
                <c:pt idx="5638">
                  <c:v>-0.64800000000000002</c:v>
                </c:pt>
                <c:pt idx="5639">
                  <c:v>-0.65600000000000003</c:v>
                </c:pt>
                <c:pt idx="5640">
                  <c:v>-1.125</c:v>
                </c:pt>
                <c:pt idx="5641">
                  <c:v>-1.012</c:v>
                </c:pt>
                <c:pt idx="5642">
                  <c:v>-1.3939999999999999</c:v>
                </c:pt>
                <c:pt idx="5643">
                  <c:v>0.25</c:v>
                </c:pt>
                <c:pt idx="5644">
                  <c:v>-0.28100000000000003</c:v>
                </c:pt>
                <c:pt idx="5645">
                  <c:v>1.121</c:v>
                </c:pt>
                <c:pt idx="5646">
                  <c:v>-1.2110000000000001</c:v>
                </c:pt>
                <c:pt idx="5647">
                  <c:v>0.96699999999999997</c:v>
                </c:pt>
                <c:pt idx="5648">
                  <c:v>-0.11700000000000001</c:v>
                </c:pt>
                <c:pt idx="5649">
                  <c:v>-1.1200000000000001</c:v>
                </c:pt>
                <c:pt idx="5650">
                  <c:v>-1.1930000000000001</c:v>
                </c:pt>
                <c:pt idx="5651">
                  <c:v>-0.96599999999999997</c:v>
                </c:pt>
                <c:pt idx="5652">
                  <c:v>-0.9</c:v>
                </c:pt>
                <c:pt idx="5653">
                  <c:v>-0.52800000000000002</c:v>
                </c:pt>
                <c:pt idx="5654">
                  <c:v>0.45700000000000002</c:v>
                </c:pt>
                <c:pt idx="5655">
                  <c:v>-0.79700000000000004</c:v>
                </c:pt>
                <c:pt idx="5656">
                  <c:v>-0.91600000000000004</c:v>
                </c:pt>
                <c:pt idx="5657">
                  <c:v>-0.5</c:v>
                </c:pt>
                <c:pt idx="5658">
                  <c:v>-0.91900000000000004</c:v>
                </c:pt>
                <c:pt idx="5659">
                  <c:v>0.45500000000000002</c:v>
                </c:pt>
                <c:pt idx="5660">
                  <c:v>0.68100000000000005</c:v>
                </c:pt>
                <c:pt idx="5661">
                  <c:v>-1.6890000000000001</c:v>
                </c:pt>
                <c:pt idx="5662">
                  <c:v>-0.78800000000000003</c:v>
                </c:pt>
                <c:pt idx="5663">
                  <c:v>-1.0840000000000001</c:v>
                </c:pt>
                <c:pt idx="5664">
                  <c:v>-0.33400000000000002</c:v>
                </c:pt>
                <c:pt idx="5665">
                  <c:v>-0.26500000000000001</c:v>
                </c:pt>
                <c:pt idx="5666">
                  <c:v>-1.1839999999999999</c:v>
                </c:pt>
                <c:pt idx="5667">
                  <c:v>-0.92500000000000004</c:v>
                </c:pt>
                <c:pt idx="5668">
                  <c:v>-1.35</c:v>
                </c:pt>
                <c:pt idx="5669">
                  <c:v>-1.879</c:v>
                </c:pt>
                <c:pt idx="5670">
                  <c:v>-1.002</c:v>
                </c:pt>
                <c:pt idx="5671">
                  <c:v>-1.2629999999999999</c:v>
                </c:pt>
                <c:pt idx="5672">
                  <c:v>0.185</c:v>
                </c:pt>
                <c:pt idx="5673">
                  <c:v>-0.83499999999999996</c:v>
                </c:pt>
                <c:pt idx="5674">
                  <c:v>-0.36499999999999999</c:v>
                </c:pt>
                <c:pt idx="5675">
                  <c:v>-0.68600000000000005</c:v>
                </c:pt>
                <c:pt idx="5676">
                  <c:v>-1.0860000000000001</c:v>
                </c:pt>
                <c:pt idx="5677">
                  <c:v>-5.3999999999999999E-2</c:v>
                </c:pt>
                <c:pt idx="5678">
                  <c:v>0.82799999999999996</c:v>
                </c:pt>
                <c:pt idx="5679">
                  <c:v>-0.61</c:v>
                </c:pt>
                <c:pt idx="5680">
                  <c:v>0.80500000000000005</c:v>
                </c:pt>
                <c:pt idx="5681">
                  <c:v>-0.54500000000000004</c:v>
                </c:pt>
                <c:pt idx="5682">
                  <c:v>2.0449999999999999</c:v>
                </c:pt>
                <c:pt idx="5683">
                  <c:v>0.22</c:v>
                </c:pt>
                <c:pt idx="5684">
                  <c:v>-0.28399999999999997</c:v>
                </c:pt>
                <c:pt idx="5685">
                  <c:v>0.83499999999999996</c:v>
                </c:pt>
                <c:pt idx="5686">
                  <c:v>-0.81599999999999995</c:v>
                </c:pt>
                <c:pt idx="5687">
                  <c:v>0.214</c:v>
                </c:pt>
                <c:pt idx="5688">
                  <c:v>-0.43</c:v>
                </c:pt>
                <c:pt idx="5689">
                  <c:v>-1.069</c:v>
                </c:pt>
                <c:pt idx="5690">
                  <c:v>7.2999999999999995E-2</c:v>
                </c:pt>
                <c:pt idx="5691">
                  <c:v>-1.391</c:v>
                </c:pt>
                <c:pt idx="5692">
                  <c:v>-0.23400000000000001</c:v>
                </c:pt>
                <c:pt idx="5693">
                  <c:v>-1.157</c:v>
                </c:pt>
                <c:pt idx="5694">
                  <c:v>-1.2110000000000001</c:v>
                </c:pt>
                <c:pt idx="5695">
                  <c:v>0.30399999999999999</c:v>
                </c:pt>
                <c:pt idx="5696">
                  <c:v>0.41399999999999998</c:v>
                </c:pt>
                <c:pt idx="5697">
                  <c:v>0.25600000000000001</c:v>
                </c:pt>
                <c:pt idx="5698">
                  <c:v>0.16600000000000001</c:v>
                </c:pt>
                <c:pt idx="5699">
                  <c:v>-1.36</c:v>
                </c:pt>
                <c:pt idx="5700">
                  <c:v>-1.087</c:v>
                </c:pt>
                <c:pt idx="5701">
                  <c:v>0.48899999999999999</c:v>
                </c:pt>
                <c:pt idx="5702">
                  <c:v>-0.77200000000000002</c:v>
                </c:pt>
                <c:pt idx="5703">
                  <c:v>-0.24399999999999999</c:v>
                </c:pt>
                <c:pt idx="5704">
                  <c:v>-1.3460000000000001</c:v>
                </c:pt>
                <c:pt idx="5705">
                  <c:v>-0.51800000000000002</c:v>
                </c:pt>
                <c:pt idx="5706">
                  <c:v>0.60799999999999998</c:v>
                </c:pt>
                <c:pt idx="5707">
                  <c:v>-0.81599999999999995</c:v>
                </c:pt>
                <c:pt idx="5708">
                  <c:v>-1.264</c:v>
                </c:pt>
                <c:pt idx="5709">
                  <c:v>-1.7270000000000001</c:v>
                </c:pt>
                <c:pt idx="5710">
                  <c:v>1.0309999999999999</c:v>
                </c:pt>
                <c:pt idx="5711">
                  <c:v>-2</c:v>
                </c:pt>
                <c:pt idx="5712">
                  <c:v>-0.75</c:v>
                </c:pt>
                <c:pt idx="5713">
                  <c:v>-0.81699999999999995</c:v>
                </c:pt>
                <c:pt idx="5714">
                  <c:v>-0.495</c:v>
                </c:pt>
                <c:pt idx="5715">
                  <c:v>0.67400000000000004</c:v>
                </c:pt>
                <c:pt idx="5716">
                  <c:v>-0.60899999999999999</c:v>
                </c:pt>
                <c:pt idx="5717">
                  <c:v>0.43099999999999999</c:v>
                </c:pt>
                <c:pt idx="5718">
                  <c:v>-1.8420000000000001</c:v>
                </c:pt>
                <c:pt idx="5719">
                  <c:v>-0.77900000000000003</c:v>
                </c:pt>
                <c:pt idx="5720">
                  <c:v>-0.38</c:v>
                </c:pt>
                <c:pt idx="5721">
                  <c:v>-0.67100000000000004</c:v>
                </c:pt>
                <c:pt idx="5722">
                  <c:v>2.1589999999999998</c:v>
                </c:pt>
                <c:pt idx="5723">
                  <c:v>-0.76900000000000002</c:v>
                </c:pt>
                <c:pt idx="5724">
                  <c:v>-1.1379999999999999</c:v>
                </c:pt>
                <c:pt idx="5725">
                  <c:v>0.97399999999999998</c:v>
                </c:pt>
                <c:pt idx="5726">
                  <c:v>-1.1000000000000001</c:v>
                </c:pt>
                <c:pt idx="5727">
                  <c:v>2.5099999999999998</c:v>
                </c:pt>
                <c:pt idx="5728">
                  <c:v>-0.91600000000000004</c:v>
                </c:pt>
                <c:pt idx="5729">
                  <c:v>0.68500000000000005</c:v>
                </c:pt>
                <c:pt idx="5730">
                  <c:v>-0.63700000000000001</c:v>
                </c:pt>
                <c:pt idx="5731">
                  <c:v>-0.60499999999999998</c:v>
                </c:pt>
                <c:pt idx="5732">
                  <c:v>0.17799999999999999</c:v>
                </c:pt>
                <c:pt idx="5733">
                  <c:v>-0.8</c:v>
                </c:pt>
                <c:pt idx="5734">
                  <c:v>-1.2569999999999999</c:v>
                </c:pt>
                <c:pt idx="5735">
                  <c:v>-0.94799999999999995</c:v>
                </c:pt>
                <c:pt idx="5736">
                  <c:v>-0.752</c:v>
                </c:pt>
                <c:pt idx="5737">
                  <c:v>-2.0230000000000001</c:v>
                </c:pt>
                <c:pt idx="5738">
                  <c:v>0.215</c:v>
                </c:pt>
                <c:pt idx="5739">
                  <c:v>-1.4319999999999999</c:v>
                </c:pt>
                <c:pt idx="5740">
                  <c:v>-0.996</c:v>
                </c:pt>
                <c:pt idx="5741">
                  <c:v>-1.2010000000000001</c:v>
                </c:pt>
                <c:pt idx="5742">
                  <c:v>-0.93400000000000005</c:v>
                </c:pt>
                <c:pt idx="5743">
                  <c:v>-0.48199999999999998</c:v>
                </c:pt>
                <c:pt idx="5744">
                  <c:v>1.0069999999999999</c:v>
                </c:pt>
                <c:pt idx="5745">
                  <c:v>-0.68</c:v>
                </c:pt>
                <c:pt idx="5746">
                  <c:v>-1.08</c:v>
                </c:pt>
                <c:pt idx="5747">
                  <c:v>-0.86199999999999999</c:v>
                </c:pt>
                <c:pt idx="5748">
                  <c:v>-1.1950000000000001</c:v>
                </c:pt>
                <c:pt idx="5749">
                  <c:v>-1.1599999999999999</c:v>
                </c:pt>
                <c:pt idx="5750">
                  <c:v>-0.23400000000000001</c:v>
                </c:pt>
                <c:pt idx="5751">
                  <c:v>-1.5409999999999999</c:v>
                </c:pt>
                <c:pt idx="5752">
                  <c:v>0.31900000000000001</c:v>
                </c:pt>
                <c:pt idx="5753">
                  <c:v>-1.135</c:v>
                </c:pt>
                <c:pt idx="5754">
                  <c:v>-1.1439999999999999</c:v>
                </c:pt>
                <c:pt idx="5755">
                  <c:v>-1.9419999999999999</c:v>
                </c:pt>
                <c:pt idx="5756">
                  <c:v>-1.6060000000000001</c:v>
                </c:pt>
                <c:pt idx="5757">
                  <c:v>-1.395</c:v>
                </c:pt>
                <c:pt idx="5758">
                  <c:v>-0.77300000000000002</c:v>
                </c:pt>
                <c:pt idx="5759">
                  <c:v>-6.4000000000000001E-2</c:v>
                </c:pt>
                <c:pt idx="5760">
                  <c:v>1.585</c:v>
                </c:pt>
                <c:pt idx="5761">
                  <c:v>-1.1850000000000001</c:v>
                </c:pt>
                <c:pt idx="5762">
                  <c:v>-0.49</c:v>
                </c:pt>
                <c:pt idx="5763">
                  <c:v>-1.222</c:v>
                </c:pt>
                <c:pt idx="5764">
                  <c:v>-1.869</c:v>
                </c:pt>
                <c:pt idx="5765">
                  <c:v>-0.81100000000000005</c:v>
                </c:pt>
                <c:pt idx="5766">
                  <c:v>0.22900000000000001</c:v>
                </c:pt>
                <c:pt idx="5767">
                  <c:v>-0.73299999999999998</c:v>
                </c:pt>
                <c:pt idx="5768">
                  <c:v>-0.48299999999999998</c:v>
                </c:pt>
                <c:pt idx="5769">
                  <c:v>-0.58899999999999997</c:v>
                </c:pt>
                <c:pt idx="5770">
                  <c:v>-0.83</c:v>
                </c:pt>
                <c:pt idx="5771">
                  <c:v>1.623</c:v>
                </c:pt>
                <c:pt idx="5772">
                  <c:v>-1.3480000000000001</c:v>
                </c:pt>
                <c:pt idx="5773">
                  <c:v>-0.60399999999999998</c:v>
                </c:pt>
                <c:pt idx="5774">
                  <c:v>0.19600000000000001</c:v>
                </c:pt>
                <c:pt idx="5775">
                  <c:v>-0.75600000000000001</c:v>
                </c:pt>
                <c:pt idx="5776">
                  <c:v>-1.8859999999999999</c:v>
                </c:pt>
                <c:pt idx="5777">
                  <c:v>-1.3120000000000001</c:v>
                </c:pt>
                <c:pt idx="5778">
                  <c:v>0.126</c:v>
                </c:pt>
                <c:pt idx="5779">
                  <c:v>-1.0569999999999999</c:v>
                </c:pt>
                <c:pt idx="5780">
                  <c:v>-0.67400000000000004</c:v>
                </c:pt>
                <c:pt idx="5781">
                  <c:v>-1.526</c:v>
                </c:pt>
                <c:pt idx="5782">
                  <c:v>-0.76400000000000001</c:v>
                </c:pt>
                <c:pt idx="5783">
                  <c:v>-1.1399999999999999</c:v>
                </c:pt>
                <c:pt idx="5784">
                  <c:v>-1.355</c:v>
                </c:pt>
                <c:pt idx="5785">
                  <c:v>-0.55600000000000005</c:v>
                </c:pt>
                <c:pt idx="5786">
                  <c:v>-1</c:v>
                </c:pt>
                <c:pt idx="5787">
                  <c:v>0.48899999999999999</c:v>
                </c:pt>
                <c:pt idx="5788">
                  <c:v>-0.70899999999999996</c:v>
                </c:pt>
                <c:pt idx="5789">
                  <c:v>-0.51900000000000002</c:v>
                </c:pt>
                <c:pt idx="5790">
                  <c:v>-0.13400000000000001</c:v>
                </c:pt>
                <c:pt idx="5791">
                  <c:v>1.5349999999999999</c:v>
                </c:pt>
                <c:pt idx="5792">
                  <c:v>-0.623</c:v>
                </c:pt>
                <c:pt idx="5793">
                  <c:v>0.41099999999999998</c:v>
                </c:pt>
                <c:pt idx="5794">
                  <c:v>-0.28999999999999998</c:v>
                </c:pt>
                <c:pt idx="5795">
                  <c:v>0.22600000000000001</c:v>
                </c:pt>
                <c:pt idx="5796">
                  <c:v>-1.2869999999999999</c:v>
                </c:pt>
                <c:pt idx="5797">
                  <c:v>-0.97299999999999998</c:v>
                </c:pt>
                <c:pt idx="5798">
                  <c:v>-1.454</c:v>
                </c:pt>
                <c:pt idx="5799">
                  <c:v>2.7E-2</c:v>
                </c:pt>
                <c:pt idx="5800">
                  <c:v>-0.26600000000000001</c:v>
                </c:pt>
                <c:pt idx="5801">
                  <c:v>1.958</c:v>
                </c:pt>
                <c:pt idx="5802">
                  <c:v>-1.355</c:v>
                </c:pt>
                <c:pt idx="5803">
                  <c:v>0.215</c:v>
                </c:pt>
                <c:pt idx="5804">
                  <c:v>0.24399999999999999</c:v>
                </c:pt>
                <c:pt idx="5805">
                  <c:v>-1.349</c:v>
                </c:pt>
                <c:pt idx="5806">
                  <c:v>-0.60399999999999998</c:v>
                </c:pt>
                <c:pt idx="5807">
                  <c:v>-0.155</c:v>
                </c:pt>
                <c:pt idx="5808">
                  <c:v>-0.90600000000000003</c:v>
                </c:pt>
                <c:pt idx="5809">
                  <c:v>-0.29799999999999999</c:v>
                </c:pt>
                <c:pt idx="5810">
                  <c:v>-0.64900000000000002</c:v>
                </c:pt>
                <c:pt idx="5811">
                  <c:v>0.46100000000000002</c:v>
                </c:pt>
                <c:pt idx="5812">
                  <c:v>-0.99399999999999999</c:v>
                </c:pt>
                <c:pt idx="5813">
                  <c:v>-1.2010000000000001</c:v>
                </c:pt>
                <c:pt idx="5814">
                  <c:v>-0.85299999999999998</c:v>
                </c:pt>
                <c:pt idx="5815">
                  <c:v>0.65300000000000002</c:v>
                </c:pt>
                <c:pt idx="5816">
                  <c:v>0.72599999999999998</c:v>
                </c:pt>
                <c:pt idx="5817">
                  <c:v>-1.498</c:v>
                </c:pt>
                <c:pt idx="5818">
                  <c:v>0.71199999999999997</c:v>
                </c:pt>
                <c:pt idx="5819">
                  <c:v>-0.56299999999999994</c:v>
                </c:pt>
                <c:pt idx="5820">
                  <c:v>0.98299999999999998</c:v>
                </c:pt>
                <c:pt idx="5821">
                  <c:v>1.2849999999999999</c:v>
                </c:pt>
                <c:pt idx="5822">
                  <c:v>-0.317</c:v>
                </c:pt>
                <c:pt idx="5823">
                  <c:v>-0.50700000000000001</c:v>
                </c:pt>
                <c:pt idx="5824">
                  <c:v>-1.323</c:v>
                </c:pt>
                <c:pt idx="5825">
                  <c:v>1.2789999999999999</c:v>
                </c:pt>
                <c:pt idx="5826">
                  <c:v>-0.22600000000000001</c:v>
                </c:pt>
                <c:pt idx="5827">
                  <c:v>-1.1100000000000001</c:v>
                </c:pt>
                <c:pt idx="5828">
                  <c:v>-1.9650000000000001</c:v>
                </c:pt>
                <c:pt idx="5829">
                  <c:v>-1.958</c:v>
                </c:pt>
                <c:pt idx="5830">
                  <c:v>-5.8999999999999997E-2</c:v>
                </c:pt>
                <c:pt idx="5831">
                  <c:v>-1.9510000000000001</c:v>
                </c:pt>
                <c:pt idx="5832">
                  <c:v>1.2769999999999999</c:v>
                </c:pt>
                <c:pt idx="5833">
                  <c:v>2.16</c:v>
                </c:pt>
                <c:pt idx="5834">
                  <c:v>0.34899999999999998</c:v>
                </c:pt>
                <c:pt idx="5835">
                  <c:v>0.47</c:v>
                </c:pt>
                <c:pt idx="5836">
                  <c:v>-0.93300000000000005</c:v>
                </c:pt>
                <c:pt idx="5837">
                  <c:v>-1.3109999999999999</c:v>
                </c:pt>
                <c:pt idx="5838">
                  <c:v>0.61299999999999999</c:v>
                </c:pt>
                <c:pt idx="5839">
                  <c:v>-1.754</c:v>
                </c:pt>
                <c:pt idx="5840">
                  <c:v>-0.93600000000000005</c:v>
                </c:pt>
                <c:pt idx="5841">
                  <c:v>-1.0389999999999999</c:v>
                </c:pt>
                <c:pt idx="5842">
                  <c:v>-0.34499999999999997</c:v>
                </c:pt>
                <c:pt idx="5843">
                  <c:v>-1.2390000000000001</c:v>
                </c:pt>
                <c:pt idx="5844">
                  <c:v>-1.3779999999999999</c:v>
                </c:pt>
                <c:pt idx="5845">
                  <c:v>0.03</c:v>
                </c:pt>
                <c:pt idx="5846">
                  <c:v>0.28000000000000003</c:v>
                </c:pt>
                <c:pt idx="5847">
                  <c:v>-1.3580000000000001</c:v>
                </c:pt>
                <c:pt idx="5848">
                  <c:v>-1.5960000000000001</c:v>
                </c:pt>
                <c:pt idx="5849">
                  <c:v>-0.60199999999999998</c:v>
                </c:pt>
                <c:pt idx="5850">
                  <c:v>-0.38500000000000001</c:v>
                </c:pt>
                <c:pt idx="5851">
                  <c:v>-0.72299999999999998</c:v>
                </c:pt>
                <c:pt idx="5852">
                  <c:v>-0.246</c:v>
                </c:pt>
                <c:pt idx="5853">
                  <c:v>-0.78700000000000003</c:v>
                </c:pt>
                <c:pt idx="5854">
                  <c:v>-0.52900000000000003</c:v>
                </c:pt>
                <c:pt idx="5855">
                  <c:v>-1.34</c:v>
                </c:pt>
                <c:pt idx="5856">
                  <c:v>-0.38100000000000001</c:v>
                </c:pt>
                <c:pt idx="5857">
                  <c:v>-1.1120000000000001</c:v>
                </c:pt>
                <c:pt idx="5858">
                  <c:v>-0.71599999999999997</c:v>
                </c:pt>
                <c:pt idx="5859">
                  <c:v>-0.93899999999999995</c:v>
                </c:pt>
                <c:pt idx="5860">
                  <c:v>-0.96099999999999997</c:v>
                </c:pt>
                <c:pt idx="5861">
                  <c:v>0.223</c:v>
                </c:pt>
                <c:pt idx="5862">
                  <c:v>-0.754</c:v>
                </c:pt>
                <c:pt idx="5863">
                  <c:v>-0.90500000000000003</c:v>
                </c:pt>
                <c:pt idx="5864">
                  <c:v>-1.032</c:v>
                </c:pt>
                <c:pt idx="5865">
                  <c:v>-1.6E-2</c:v>
                </c:pt>
                <c:pt idx="5866">
                  <c:v>-0.4</c:v>
                </c:pt>
                <c:pt idx="5867">
                  <c:v>-0.4</c:v>
                </c:pt>
                <c:pt idx="5868">
                  <c:v>-1.18</c:v>
                </c:pt>
                <c:pt idx="5869">
                  <c:v>1.6439999999999999</c:v>
                </c:pt>
                <c:pt idx="5870">
                  <c:v>0.318</c:v>
                </c:pt>
                <c:pt idx="5871">
                  <c:v>0.13500000000000001</c:v>
                </c:pt>
                <c:pt idx="5872">
                  <c:v>-0.63700000000000001</c:v>
                </c:pt>
                <c:pt idx="5873">
                  <c:v>0.22</c:v>
                </c:pt>
                <c:pt idx="5874">
                  <c:v>-0.69899999999999995</c:v>
                </c:pt>
                <c:pt idx="5875">
                  <c:v>-0.80600000000000005</c:v>
                </c:pt>
                <c:pt idx="5876">
                  <c:v>0.58399999999999996</c:v>
                </c:pt>
                <c:pt idx="5877">
                  <c:v>-0.48</c:v>
                </c:pt>
                <c:pt idx="5878">
                  <c:v>-0.63500000000000001</c:v>
                </c:pt>
                <c:pt idx="5879">
                  <c:v>0.22700000000000001</c:v>
                </c:pt>
                <c:pt idx="5880">
                  <c:v>-0.122</c:v>
                </c:pt>
                <c:pt idx="5881">
                  <c:v>-1.2789999999999999</c:v>
                </c:pt>
                <c:pt idx="5882">
                  <c:v>-0.77900000000000003</c:v>
                </c:pt>
                <c:pt idx="5883">
                  <c:v>-0.159</c:v>
                </c:pt>
                <c:pt idx="5884">
                  <c:v>-1.0640000000000001</c:v>
                </c:pt>
                <c:pt idx="5885">
                  <c:v>-0.39700000000000002</c:v>
                </c:pt>
                <c:pt idx="5886">
                  <c:v>-0.13200000000000001</c:v>
                </c:pt>
                <c:pt idx="5887">
                  <c:v>-1.5780000000000001</c:v>
                </c:pt>
                <c:pt idx="5888">
                  <c:v>0.26200000000000001</c:v>
                </c:pt>
                <c:pt idx="5889">
                  <c:v>-0.46600000000000003</c:v>
                </c:pt>
                <c:pt idx="5890">
                  <c:v>0.47099999999999997</c:v>
                </c:pt>
                <c:pt idx="5891">
                  <c:v>3.4000000000000002E-2</c:v>
                </c:pt>
                <c:pt idx="5892">
                  <c:v>-1.5589999999999999</c:v>
                </c:pt>
                <c:pt idx="5893">
                  <c:v>-0.69299999999999995</c:v>
                </c:pt>
                <c:pt idx="5894">
                  <c:v>0.58899999999999997</c:v>
                </c:pt>
                <c:pt idx="5895">
                  <c:v>-0.50700000000000001</c:v>
                </c:pt>
                <c:pt idx="5896">
                  <c:v>3.4000000000000002E-2</c:v>
                </c:pt>
                <c:pt idx="5897">
                  <c:v>0.26200000000000001</c:v>
                </c:pt>
                <c:pt idx="5898">
                  <c:v>0.184</c:v>
                </c:pt>
                <c:pt idx="5899">
                  <c:v>-1.3779999999999999</c:v>
                </c:pt>
                <c:pt idx="5900">
                  <c:v>-0.316</c:v>
                </c:pt>
                <c:pt idx="5901">
                  <c:v>-0.58890160042945305</c:v>
                </c:pt>
                <c:pt idx="5902">
                  <c:v>1.7569999999999999</c:v>
                </c:pt>
                <c:pt idx="5903">
                  <c:v>2.278</c:v>
                </c:pt>
                <c:pt idx="5904">
                  <c:v>-0.253</c:v>
                </c:pt>
                <c:pt idx="5905">
                  <c:v>1.647</c:v>
                </c:pt>
                <c:pt idx="5906">
                  <c:v>1.236</c:v>
                </c:pt>
                <c:pt idx="5907">
                  <c:v>-0.38400000000000001</c:v>
                </c:pt>
                <c:pt idx="5908">
                  <c:v>2.077</c:v>
                </c:pt>
                <c:pt idx="5909">
                  <c:v>2.0790000000000002</c:v>
                </c:pt>
                <c:pt idx="5910">
                  <c:v>-9.7000000000000003E-2</c:v>
                </c:pt>
                <c:pt idx="5911">
                  <c:v>1.6679999999999999</c:v>
                </c:pt>
                <c:pt idx="5912">
                  <c:v>1.177</c:v>
                </c:pt>
                <c:pt idx="5913">
                  <c:v>1.8879999999999999</c:v>
                </c:pt>
                <c:pt idx="5914">
                  <c:v>2.02</c:v>
                </c:pt>
                <c:pt idx="5915">
                  <c:v>-1.349</c:v>
                </c:pt>
                <c:pt idx="5916">
                  <c:v>0.84</c:v>
                </c:pt>
                <c:pt idx="5917">
                  <c:v>-1.232</c:v>
                </c:pt>
                <c:pt idx="5918">
                  <c:v>-0.60799999999999998</c:v>
                </c:pt>
                <c:pt idx="5919">
                  <c:v>-1.2370000000000001</c:v>
                </c:pt>
                <c:pt idx="5920">
                  <c:v>-0.626</c:v>
                </c:pt>
                <c:pt idx="5921">
                  <c:v>0.21299999999999999</c:v>
                </c:pt>
                <c:pt idx="5922">
                  <c:v>0.88400000000000001</c:v>
                </c:pt>
                <c:pt idx="5923">
                  <c:v>0.86</c:v>
                </c:pt>
                <c:pt idx="5924">
                  <c:v>7.3999999999999996E-2</c:v>
                </c:pt>
                <c:pt idx="5925">
                  <c:v>1.288</c:v>
                </c:pt>
                <c:pt idx="5926">
                  <c:v>-0.26500000000000001</c:v>
                </c:pt>
                <c:pt idx="5927">
                  <c:v>-1.5349999999999999</c:v>
                </c:pt>
                <c:pt idx="5928">
                  <c:v>1.01</c:v>
                </c:pt>
                <c:pt idx="5929">
                  <c:v>-0.05</c:v>
                </c:pt>
                <c:pt idx="5930">
                  <c:v>1.329</c:v>
                </c:pt>
                <c:pt idx="5931">
                  <c:v>1.159</c:v>
                </c:pt>
                <c:pt idx="5932">
                  <c:v>-1.46</c:v>
                </c:pt>
                <c:pt idx="5933">
                  <c:v>1.014</c:v>
                </c:pt>
                <c:pt idx="5934">
                  <c:v>2.0089999999999999</c:v>
                </c:pt>
                <c:pt idx="5935">
                  <c:v>1.7090000000000001</c:v>
                </c:pt>
                <c:pt idx="5936">
                  <c:v>1.577</c:v>
                </c:pt>
                <c:pt idx="5937">
                  <c:v>0.97399999999999998</c:v>
                </c:pt>
                <c:pt idx="5938">
                  <c:v>-0.66700000000000004</c:v>
                </c:pt>
                <c:pt idx="5939">
                  <c:v>-1.4119999999999999</c:v>
                </c:pt>
                <c:pt idx="5940">
                  <c:v>2.2389999999999999</c:v>
                </c:pt>
                <c:pt idx="5941">
                  <c:v>1.95</c:v>
                </c:pt>
                <c:pt idx="5942">
                  <c:v>-0.51900000000000002</c:v>
                </c:pt>
                <c:pt idx="5943">
                  <c:v>1.518</c:v>
                </c:pt>
                <c:pt idx="5944">
                  <c:v>-1.5569999999999999</c:v>
                </c:pt>
                <c:pt idx="5945">
                  <c:v>1.143</c:v>
                </c:pt>
                <c:pt idx="5946">
                  <c:v>2.3610000000000002</c:v>
                </c:pt>
                <c:pt idx="5947">
                  <c:v>-0.84399999999999997</c:v>
                </c:pt>
                <c:pt idx="5948">
                  <c:v>-2.1560000000000001</c:v>
                </c:pt>
                <c:pt idx="5949">
                  <c:v>1.8</c:v>
                </c:pt>
                <c:pt idx="5950">
                  <c:v>-0.78700000000000003</c:v>
                </c:pt>
                <c:pt idx="5951">
                  <c:v>1.0589999999999999</c:v>
                </c:pt>
                <c:pt idx="5952">
                  <c:v>-6.3E-2</c:v>
                </c:pt>
                <c:pt idx="5953">
                  <c:v>1.101</c:v>
                </c:pt>
                <c:pt idx="5954">
                  <c:v>-0.74</c:v>
                </c:pt>
                <c:pt idx="5955">
                  <c:v>-0.153</c:v>
                </c:pt>
                <c:pt idx="5956">
                  <c:v>1.1639999999999999</c:v>
                </c:pt>
                <c:pt idx="5957">
                  <c:v>1.6180000000000001</c:v>
                </c:pt>
                <c:pt idx="5958">
                  <c:v>-0.36899999999999999</c:v>
                </c:pt>
                <c:pt idx="5959">
                  <c:v>-1.028</c:v>
                </c:pt>
                <c:pt idx="5960">
                  <c:v>1.0389999999999999</c:v>
                </c:pt>
                <c:pt idx="5961">
                  <c:v>-0.185</c:v>
                </c:pt>
                <c:pt idx="5962">
                  <c:v>0.95899999999999996</c:v>
                </c:pt>
                <c:pt idx="5963">
                  <c:v>1.698</c:v>
                </c:pt>
                <c:pt idx="5964">
                  <c:v>-0.316</c:v>
                </c:pt>
                <c:pt idx="5965">
                  <c:v>1.169</c:v>
                </c:pt>
                <c:pt idx="5966">
                  <c:v>-0.71599999999999997</c:v>
                </c:pt>
                <c:pt idx="5967">
                  <c:v>0.81</c:v>
                </c:pt>
                <c:pt idx="5968">
                  <c:v>0.46800000000000003</c:v>
                </c:pt>
                <c:pt idx="5969">
                  <c:v>1.38</c:v>
                </c:pt>
                <c:pt idx="5970">
                  <c:v>-0.315</c:v>
                </c:pt>
                <c:pt idx="5971">
                  <c:v>1.46</c:v>
                </c:pt>
                <c:pt idx="5972">
                  <c:v>0.47699999999999998</c:v>
                </c:pt>
                <c:pt idx="5973">
                  <c:v>-0.72399999999999998</c:v>
                </c:pt>
                <c:pt idx="5974">
                  <c:v>0.29799999999999999</c:v>
                </c:pt>
                <c:pt idx="5975">
                  <c:v>7.0000000000000007E-2</c:v>
                </c:pt>
                <c:pt idx="5976">
                  <c:v>0.69299999999999995</c:v>
                </c:pt>
                <c:pt idx="5977">
                  <c:v>2.0049999999999999</c:v>
                </c:pt>
                <c:pt idx="5978">
                  <c:v>-1.9470000000000001</c:v>
                </c:pt>
                <c:pt idx="5979">
                  <c:v>-1.9910000000000001</c:v>
                </c:pt>
                <c:pt idx="5980">
                  <c:v>1.45</c:v>
                </c:pt>
                <c:pt idx="5981">
                  <c:v>1.429</c:v>
                </c:pt>
                <c:pt idx="5982">
                  <c:v>0.58299999999999996</c:v>
                </c:pt>
                <c:pt idx="5983">
                  <c:v>2.177</c:v>
                </c:pt>
                <c:pt idx="5984">
                  <c:v>-1.8109999999999999</c:v>
                </c:pt>
                <c:pt idx="5985">
                  <c:v>1.718</c:v>
                </c:pt>
                <c:pt idx="5986">
                  <c:v>-0.96799999999999997</c:v>
                </c:pt>
                <c:pt idx="5987">
                  <c:v>1.7669999999999999</c:v>
                </c:pt>
                <c:pt idx="5988">
                  <c:v>1.7370000000000001</c:v>
                </c:pt>
                <c:pt idx="5989">
                  <c:v>0.502</c:v>
                </c:pt>
                <c:pt idx="5990">
                  <c:v>0.88300000000000001</c:v>
                </c:pt>
                <c:pt idx="5991">
                  <c:v>2.38</c:v>
                </c:pt>
                <c:pt idx="5992">
                  <c:v>0.61</c:v>
                </c:pt>
                <c:pt idx="5993">
                  <c:v>2.2389999999999999</c:v>
                </c:pt>
                <c:pt idx="5994">
                  <c:v>-0.39600000000000002</c:v>
                </c:pt>
                <c:pt idx="5995">
                  <c:v>-0.70799999999999996</c:v>
                </c:pt>
              </c:numCache>
            </c:numRef>
          </c:yVal>
          <c:smooth val="0"/>
          <c:extLst>
            <c:ext xmlns:c16="http://schemas.microsoft.com/office/drawing/2014/chart" uri="{C3380CC4-5D6E-409C-BE32-E72D297353CC}">
              <c16:uniqueId val="{00000001-163D-42DC-AE90-0BC3A971FD92}"/>
            </c:ext>
          </c:extLst>
        </c:ser>
        <c:dLbls>
          <c:showLegendKey val="0"/>
          <c:showVal val="0"/>
          <c:showCatName val="0"/>
          <c:showSerName val="0"/>
          <c:showPercent val="0"/>
          <c:showBubbleSize val="0"/>
        </c:dLbls>
        <c:axId val="282891679"/>
        <c:axId val="283555871"/>
      </c:scatterChart>
      <c:valAx>
        <c:axId val="28289167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3555871"/>
        <c:crosses val="autoZero"/>
        <c:crossBetween val="midCat"/>
      </c:valAx>
      <c:valAx>
        <c:axId val="2835558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289167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2"/>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0.18393422983097343"/>
                  <c:y val="-6.1324952903489049E-2"/>
                </c:manualLayout>
              </c:layout>
              <c:numFmt formatCode="General" sourceLinked="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rendlineLbl>
          </c:trendline>
          <c:xVal>
            <c:numRef>
              <c:f>echavniceatm!$G$2:$G$5945</c:f>
              <c:numCache>
                <c:formatCode>General</c:formatCode>
                <c:ptCount val="5944"/>
                <c:pt idx="0">
                  <c:v>-0.58999999999999897</c:v>
                </c:pt>
                <c:pt idx="1">
                  <c:v>0.41699999999999898</c:v>
                </c:pt>
                <c:pt idx="2">
                  <c:v>0.60999999999999899</c:v>
                </c:pt>
                <c:pt idx="3">
                  <c:v>0.1</c:v>
                </c:pt>
                <c:pt idx="4">
                  <c:v>0.35899999999999999</c:v>
                </c:pt>
                <c:pt idx="5">
                  <c:v>-0.14899999999999999</c:v>
                </c:pt>
                <c:pt idx="6">
                  <c:v>-6.1999999999999798E-2</c:v>
                </c:pt>
                <c:pt idx="7">
                  <c:v>4.9999999999999802E-2</c:v>
                </c:pt>
                <c:pt idx="8">
                  <c:v>-0.42899999999999899</c:v>
                </c:pt>
                <c:pt idx="9">
                  <c:v>0.35099999999999998</c:v>
                </c:pt>
                <c:pt idx="10">
                  <c:v>0.161</c:v>
                </c:pt>
                <c:pt idx="11">
                  <c:v>-0.88300000000000001</c:v>
                </c:pt>
                <c:pt idx="12">
                  <c:v>-1.9055</c:v>
                </c:pt>
                <c:pt idx="13">
                  <c:v>-1.5640000000000001</c:v>
                </c:pt>
                <c:pt idx="14">
                  <c:v>-4.4999999999999901E-2</c:v>
                </c:pt>
                <c:pt idx="15">
                  <c:v>5.9000000000000101E-2</c:v>
                </c:pt>
                <c:pt idx="16">
                  <c:v>-2.1560000000000001</c:v>
                </c:pt>
                <c:pt idx="17">
                  <c:v>-1.2589999999999999</c:v>
                </c:pt>
                <c:pt idx="18">
                  <c:v>-0.91800000000000004</c:v>
                </c:pt>
                <c:pt idx="19">
                  <c:v>-0.75599999999999901</c:v>
                </c:pt>
                <c:pt idx="20">
                  <c:v>-0.82599999999999996</c:v>
                </c:pt>
                <c:pt idx="21">
                  <c:v>1.19599999999999</c:v>
                </c:pt>
                <c:pt idx="22">
                  <c:v>0.78799999999999903</c:v>
                </c:pt>
                <c:pt idx="23">
                  <c:v>-0.94099999999999895</c:v>
                </c:pt>
                <c:pt idx="24">
                  <c:v>-0.23799999999999999</c:v>
                </c:pt>
                <c:pt idx="25">
                  <c:v>-1.004</c:v>
                </c:pt>
                <c:pt idx="26">
                  <c:v>-1.3080000000000001</c:v>
                </c:pt>
                <c:pt idx="27">
                  <c:v>4.5999999999999798E-2</c:v>
                </c:pt>
                <c:pt idx="28">
                  <c:v>-0.35099999999999998</c:v>
                </c:pt>
                <c:pt idx="29">
                  <c:v>0.44499999999999901</c:v>
                </c:pt>
                <c:pt idx="30">
                  <c:v>-6.8000000000000005E-2</c:v>
                </c:pt>
                <c:pt idx="31">
                  <c:v>-1.002</c:v>
                </c:pt>
                <c:pt idx="32">
                  <c:v>-0.24299999999999899</c:v>
                </c:pt>
                <c:pt idx="33">
                  <c:v>1.0649999999999999</c:v>
                </c:pt>
                <c:pt idx="34">
                  <c:v>0.46799999999999897</c:v>
                </c:pt>
                <c:pt idx="35">
                  <c:v>-1.1930000000000001</c:v>
                </c:pt>
                <c:pt idx="36">
                  <c:v>2.17</c:v>
                </c:pt>
                <c:pt idx="37">
                  <c:v>-0.36199999999999999</c:v>
                </c:pt>
                <c:pt idx="38">
                  <c:v>-0.157</c:v>
                </c:pt>
                <c:pt idx="39">
                  <c:v>-0.59399999999999897</c:v>
                </c:pt>
                <c:pt idx="40">
                  <c:v>-0.96</c:v>
                </c:pt>
                <c:pt idx="41">
                  <c:v>0.20899999999999999</c:v>
                </c:pt>
                <c:pt idx="42">
                  <c:v>-0.309</c:v>
                </c:pt>
                <c:pt idx="43">
                  <c:v>-5.9999999999997798E-3</c:v>
                </c:pt>
                <c:pt idx="44">
                  <c:v>-0.33300000000000002</c:v>
                </c:pt>
                <c:pt idx="45">
                  <c:v>-1.609</c:v>
                </c:pt>
                <c:pt idx="46">
                  <c:v>-0.53399999999999903</c:v>
                </c:pt>
                <c:pt idx="47">
                  <c:v>0.189</c:v>
                </c:pt>
                <c:pt idx="48">
                  <c:v>-1.403</c:v>
                </c:pt>
                <c:pt idx="49">
                  <c:v>0.33499999999999902</c:v>
                </c:pt>
                <c:pt idx="50">
                  <c:v>-0.72399999999999998</c:v>
                </c:pt>
                <c:pt idx="51">
                  <c:v>1.5659999999999901</c:v>
                </c:pt>
                <c:pt idx="52">
                  <c:v>-1.1839999999999999</c:v>
                </c:pt>
                <c:pt idx="53">
                  <c:v>2.1629999999999998</c:v>
                </c:pt>
                <c:pt idx="54">
                  <c:v>1.44599999999999</c:v>
                </c:pt>
                <c:pt idx="55">
                  <c:v>-0.88899999999999901</c:v>
                </c:pt>
                <c:pt idx="56">
                  <c:v>-2.1360000000000001</c:v>
                </c:pt>
                <c:pt idx="57">
                  <c:v>-1.71</c:v>
                </c:pt>
                <c:pt idx="58">
                  <c:v>-5.2999999999999901E-2</c:v>
                </c:pt>
                <c:pt idx="59">
                  <c:v>-2.149</c:v>
                </c:pt>
                <c:pt idx="60">
                  <c:v>-0.306999999999999</c:v>
                </c:pt>
                <c:pt idx="61">
                  <c:v>2.1529999999999898</c:v>
                </c:pt>
                <c:pt idx="62">
                  <c:v>-6.9999999999999798E-2</c:v>
                </c:pt>
                <c:pt idx="63">
                  <c:v>-0.81199999999999894</c:v>
                </c:pt>
                <c:pt idx="64">
                  <c:v>-4.3000000000000101E-2</c:v>
                </c:pt>
                <c:pt idx="65">
                  <c:v>1.7869999999999999</c:v>
                </c:pt>
                <c:pt idx="66">
                  <c:v>-0.56099999999999905</c:v>
                </c:pt>
                <c:pt idx="67">
                  <c:v>-0.50999999999999901</c:v>
                </c:pt>
                <c:pt idx="68">
                  <c:v>-0.749</c:v>
                </c:pt>
                <c:pt idx="69">
                  <c:v>0.112999999999999</c:v>
                </c:pt>
                <c:pt idx="70">
                  <c:v>-0.46300000000000002</c:v>
                </c:pt>
                <c:pt idx="71">
                  <c:v>5.2999999999999901E-2</c:v>
                </c:pt>
                <c:pt idx="72">
                  <c:v>-0.105999999999999</c:v>
                </c:pt>
                <c:pt idx="73">
                  <c:v>4.9999999999998899E-3</c:v>
                </c:pt>
                <c:pt idx="74">
                  <c:v>-9.1000000000000095E-2</c:v>
                </c:pt>
                <c:pt idx="75">
                  <c:v>-0.91699999999999904</c:v>
                </c:pt>
                <c:pt idx="76">
                  <c:v>-0.11699999999999899</c:v>
                </c:pt>
                <c:pt idx="77">
                  <c:v>-0.68199999999999905</c:v>
                </c:pt>
                <c:pt idx="78">
                  <c:v>0.104</c:v>
                </c:pt>
                <c:pt idx="79">
                  <c:v>-8.9999999999999802E-2</c:v>
                </c:pt>
                <c:pt idx="80">
                  <c:v>-0.51799999999999902</c:v>
                </c:pt>
                <c:pt idx="81">
                  <c:v>-0.184</c:v>
                </c:pt>
                <c:pt idx="82">
                  <c:v>1.90000000000001E-2</c:v>
                </c:pt>
                <c:pt idx="83">
                  <c:v>-0.117599999999999</c:v>
                </c:pt>
                <c:pt idx="84">
                  <c:v>0.218999999999999</c:v>
                </c:pt>
                <c:pt idx="85">
                  <c:v>-0.96499999999999897</c:v>
                </c:pt>
                <c:pt idx="86">
                  <c:v>0.52700000000000002</c:v>
                </c:pt>
                <c:pt idx="87">
                  <c:v>-1.4370000000000001</c:v>
                </c:pt>
                <c:pt idx="88">
                  <c:v>-0.501999999999999</c:v>
                </c:pt>
                <c:pt idx="89">
                  <c:v>-0.32100000000000001</c:v>
                </c:pt>
                <c:pt idx="90">
                  <c:v>-0.53500000000000003</c:v>
                </c:pt>
                <c:pt idx="91">
                  <c:v>-0.71399999999999997</c:v>
                </c:pt>
                <c:pt idx="92">
                  <c:v>-1.1080000000000001</c:v>
                </c:pt>
                <c:pt idx="93">
                  <c:v>-8.3000000000000101E-2</c:v>
                </c:pt>
                <c:pt idx="94">
                  <c:v>-0.38499999999999901</c:v>
                </c:pt>
                <c:pt idx="95">
                  <c:v>-0.95599999999999996</c:v>
                </c:pt>
                <c:pt idx="96">
                  <c:v>-0.91500000000000004</c:v>
                </c:pt>
                <c:pt idx="97">
                  <c:v>5.1999999999999998E-2</c:v>
                </c:pt>
                <c:pt idx="98">
                  <c:v>-0.495</c:v>
                </c:pt>
                <c:pt idx="99">
                  <c:v>-1.2150000000000001</c:v>
                </c:pt>
                <c:pt idx="100">
                  <c:v>0.157999999999999</c:v>
                </c:pt>
                <c:pt idx="101">
                  <c:v>-2.0739999999999998</c:v>
                </c:pt>
                <c:pt idx="102">
                  <c:v>1.5509999999999999</c:v>
                </c:pt>
                <c:pt idx="103">
                  <c:v>-0.95699999999999896</c:v>
                </c:pt>
                <c:pt idx="104">
                  <c:v>-0.36599999999999999</c:v>
                </c:pt>
                <c:pt idx="105">
                  <c:v>-1.379</c:v>
                </c:pt>
                <c:pt idx="106">
                  <c:v>-0.623</c:v>
                </c:pt>
                <c:pt idx="107">
                  <c:v>-0.48699999999999999</c:v>
                </c:pt>
                <c:pt idx="108">
                  <c:v>-0.66599999999999904</c:v>
                </c:pt>
                <c:pt idx="109">
                  <c:v>-1.117</c:v>
                </c:pt>
                <c:pt idx="110">
                  <c:v>-1.069</c:v>
                </c:pt>
                <c:pt idx="111">
                  <c:v>-0.96399999999999997</c:v>
                </c:pt>
                <c:pt idx="112">
                  <c:v>-0.73899999999999899</c:v>
                </c:pt>
                <c:pt idx="113">
                  <c:v>-0.42899999999999899</c:v>
                </c:pt>
                <c:pt idx="114">
                  <c:v>-0.60299999999999998</c:v>
                </c:pt>
                <c:pt idx="115">
                  <c:v>-0.214999999999999</c:v>
                </c:pt>
                <c:pt idx="116">
                  <c:v>1.1139999999999901</c:v>
                </c:pt>
                <c:pt idx="117">
                  <c:v>0.30199999999999999</c:v>
                </c:pt>
                <c:pt idx="118">
                  <c:v>-5.7999999999999802E-2</c:v>
                </c:pt>
                <c:pt idx="119">
                  <c:v>-1.355</c:v>
                </c:pt>
                <c:pt idx="120">
                  <c:v>-1.2070000000000001</c:v>
                </c:pt>
                <c:pt idx="121">
                  <c:v>-2.1850000000000001</c:v>
                </c:pt>
                <c:pt idx="122">
                  <c:v>-1.7410000000000001</c:v>
                </c:pt>
                <c:pt idx="123">
                  <c:v>-0.69799999999999995</c:v>
                </c:pt>
                <c:pt idx="124">
                  <c:v>-0.75599999999999901</c:v>
                </c:pt>
                <c:pt idx="125">
                  <c:v>-0.96399999999999997</c:v>
                </c:pt>
                <c:pt idx="126">
                  <c:v>-1.3740000000000001</c:v>
                </c:pt>
                <c:pt idx="127">
                  <c:v>-0.85399999999999998</c:v>
                </c:pt>
                <c:pt idx="128">
                  <c:v>-1.1439999999999999</c:v>
                </c:pt>
                <c:pt idx="129">
                  <c:v>-0.31</c:v>
                </c:pt>
                <c:pt idx="130">
                  <c:v>-0.62999999999999901</c:v>
                </c:pt>
                <c:pt idx="131">
                  <c:v>-0.40399999999999903</c:v>
                </c:pt>
                <c:pt idx="132">
                  <c:v>2.9569999999999999</c:v>
                </c:pt>
                <c:pt idx="133">
                  <c:v>-0.97499999999999998</c:v>
                </c:pt>
                <c:pt idx="134">
                  <c:v>-1.016</c:v>
                </c:pt>
                <c:pt idx="135">
                  <c:v>-1.2969999999999999</c:v>
                </c:pt>
                <c:pt idx="136">
                  <c:v>-1.9239999999999999</c:v>
                </c:pt>
                <c:pt idx="137">
                  <c:v>-1.9990000000000001</c:v>
                </c:pt>
                <c:pt idx="138">
                  <c:v>-0.76500000000000001</c:v>
                </c:pt>
                <c:pt idx="139">
                  <c:v>-2.2690000000000001</c:v>
                </c:pt>
                <c:pt idx="140">
                  <c:v>-1.2749999999999999</c:v>
                </c:pt>
                <c:pt idx="141">
                  <c:v>-9.2999999999999902E-2</c:v>
                </c:pt>
                <c:pt idx="142">
                  <c:v>-1.583</c:v>
                </c:pt>
                <c:pt idx="143">
                  <c:v>-1.01</c:v>
                </c:pt>
                <c:pt idx="144">
                  <c:v>-0.35</c:v>
                </c:pt>
                <c:pt idx="145">
                  <c:v>-1.2330000000000001</c:v>
                </c:pt>
                <c:pt idx="146">
                  <c:v>0.21299999999999999</c:v>
                </c:pt>
                <c:pt idx="147">
                  <c:v>0.86099999999999999</c:v>
                </c:pt>
                <c:pt idx="148">
                  <c:v>-2.145</c:v>
                </c:pt>
                <c:pt idx="149">
                  <c:v>-1.649</c:v>
                </c:pt>
                <c:pt idx="150">
                  <c:v>-7.3999999999999802E-2</c:v>
                </c:pt>
                <c:pt idx="151">
                  <c:v>-1.4930000000000001</c:v>
                </c:pt>
                <c:pt idx="152">
                  <c:v>-1.028</c:v>
                </c:pt>
                <c:pt idx="153">
                  <c:v>-1.7170000000000001</c:v>
                </c:pt>
                <c:pt idx="154">
                  <c:v>-1.857</c:v>
                </c:pt>
                <c:pt idx="155">
                  <c:v>1.508</c:v>
                </c:pt>
                <c:pt idx="156">
                  <c:v>1.998</c:v>
                </c:pt>
                <c:pt idx="157">
                  <c:v>-0.73</c:v>
                </c:pt>
                <c:pt idx="158">
                  <c:v>0.13099999999999901</c:v>
                </c:pt>
                <c:pt idx="159">
                  <c:v>0.45199999999999901</c:v>
                </c:pt>
                <c:pt idx="160">
                  <c:v>-0.442</c:v>
                </c:pt>
                <c:pt idx="161">
                  <c:v>-1.3320000000000001</c:v>
                </c:pt>
                <c:pt idx="162">
                  <c:v>-0.46099999999999902</c:v>
                </c:pt>
                <c:pt idx="163">
                  <c:v>-1.5569999999999999</c:v>
                </c:pt>
                <c:pt idx="164">
                  <c:v>-0.22500000000000001</c:v>
                </c:pt>
                <c:pt idx="165">
                  <c:v>-0.93799999999999994</c:v>
                </c:pt>
                <c:pt idx="166">
                  <c:v>-0.873</c:v>
                </c:pt>
                <c:pt idx="167">
                  <c:v>-0.95899999999999996</c:v>
                </c:pt>
                <c:pt idx="168">
                  <c:v>-0.68899999999999995</c:v>
                </c:pt>
                <c:pt idx="169">
                  <c:v>-0.35299999999999998</c:v>
                </c:pt>
                <c:pt idx="170">
                  <c:v>0.27099999999999902</c:v>
                </c:pt>
                <c:pt idx="171">
                  <c:v>-0.50800000000000001</c:v>
                </c:pt>
                <c:pt idx="172">
                  <c:v>0.20699999999999899</c:v>
                </c:pt>
                <c:pt idx="173">
                  <c:v>-1.587</c:v>
                </c:pt>
                <c:pt idx="174">
                  <c:v>-0.90300000000000002</c:v>
                </c:pt>
                <c:pt idx="175">
                  <c:v>-0.94799999999999995</c:v>
                </c:pt>
                <c:pt idx="176">
                  <c:v>-1.778</c:v>
                </c:pt>
                <c:pt idx="177">
                  <c:v>-0.66900000000000004</c:v>
                </c:pt>
                <c:pt idx="178">
                  <c:v>-1.04</c:v>
                </c:pt>
                <c:pt idx="179">
                  <c:v>-1.2749999999999999</c:v>
                </c:pt>
                <c:pt idx="180">
                  <c:v>-2.093</c:v>
                </c:pt>
                <c:pt idx="181">
                  <c:v>-1.7250000000000001</c:v>
                </c:pt>
                <c:pt idx="182">
                  <c:v>-0.21299999999999999</c:v>
                </c:pt>
                <c:pt idx="183">
                  <c:v>-0.56699999999999995</c:v>
                </c:pt>
                <c:pt idx="184">
                  <c:v>-0.41899999999999998</c:v>
                </c:pt>
                <c:pt idx="185">
                  <c:v>-0.27400000000000002</c:v>
                </c:pt>
                <c:pt idx="186">
                  <c:v>-1.0640000000000001</c:v>
                </c:pt>
                <c:pt idx="187">
                  <c:v>4.4999999999999901E-2</c:v>
                </c:pt>
                <c:pt idx="188">
                  <c:v>-0.92700000000000005</c:v>
                </c:pt>
                <c:pt idx="189">
                  <c:v>-1.1879999999999999</c:v>
                </c:pt>
                <c:pt idx="190">
                  <c:v>0.47799999999999998</c:v>
                </c:pt>
                <c:pt idx="191">
                  <c:v>-0.81599999999999895</c:v>
                </c:pt>
                <c:pt idx="192">
                  <c:v>0.221</c:v>
                </c:pt>
                <c:pt idx="193">
                  <c:v>-1.72</c:v>
                </c:pt>
                <c:pt idx="194">
                  <c:v>-0.318</c:v>
                </c:pt>
                <c:pt idx="195">
                  <c:v>-1.671</c:v>
                </c:pt>
                <c:pt idx="196">
                  <c:v>-1.1399999999999999</c:v>
                </c:pt>
                <c:pt idx="197">
                  <c:v>-1.0549999999999999</c:v>
                </c:pt>
                <c:pt idx="198">
                  <c:v>0.65899999999999903</c:v>
                </c:pt>
                <c:pt idx="199">
                  <c:v>-0.37999999999999901</c:v>
                </c:pt>
                <c:pt idx="200">
                  <c:v>-0.61299999999999999</c:v>
                </c:pt>
                <c:pt idx="201">
                  <c:v>-0.89900000000000002</c:v>
                </c:pt>
                <c:pt idx="202">
                  <c:v>-0.78500000000000003</c:v>
                </c:pt>
                <c:pt idx="203">
                  <c:v>-0.78699999999999903</c:v>
                </c:pt>
                <c:pt idx="204">
                  <c:v>-0.65799999999999903</c:v>
                </c:pt>
                <c:pt idx="205">
                  <c:v>-0.51799999999999902</c:v>
                </c:pt>
                <c:pt idx="206">
                  <c:v>-0.181999999999999</c:v>
                </c:pt>
                <c:pt idx="207">
                  <c:v>-2.36099999999999</c:v>
                </c:pt>
                <c:pt idx="208">
                  <c:v>-0.26500000000000001</c:v>
                </c:pt>
                <c:pt idx="209">
                  <c:v>-1.2849999999999999</c:v>
                </c:pt>
                <c:pt idx="210">
                  <c:v>-1.339</c:v>
                </c:pt>
                <c:pt idx="211">
                  <c:v>0.97</c:v>
                </c:pt>
                <c:pt idx="212">
                  <c:v>-0.153999999999999</c:v>
                </c:pt>
                <c:pt idx="213">
                  <c:v>-0.41199999999999898</c:v>
                </c:pt>
                <c:pt idx="214">
                  <c:v>0.55600000000000005</c:v>
                </c:pt>
                <c:pt idx="215">
                  <c:v>-1.26</c:v>
                </c:pt>
                <c:pt idx="216">
                  <c:v>-8.5333333333333206E-2</c:v>
                </c:pt>
                <c:pt idx="217">
                  <c:v>-0.440999999999999</c:v>
                </c:pt>
                <c:pt idx="218">
                  <c:v>0.34699999999999998</c:v>
                </c:pt>
                <c:pt idx="219">
                  <c:v>-6.3000000000000098E-2</c:v>
                </c:pt>
                <c:pt idx="220">
                  <c:v>-0.125</c:v>
                </c:pt>
                <c:pt idx="221">
                  <c:v>-1.1100000000000001</c:v>
                </c:pt>
                <c:pt idx="222">
                  <c:v>-1.784</c:v>
                </c:pt>
                <c:pt idx="223">
                  <c:v>-0.84199999999999997</c:v>
                </c:pt>
                <c:pt idx="224">
                  <c:v>0.56699999999999995</c:v>
                </c:pt>
                <c:pt idx="225">
                  <c:v>-0.21099999999999899</c:v>
                </c:pt>
                <c:pt idx="226">
                  <c:v>-1.3340000000000001</c:v>
                </c:pt>
                <c:pt idx="227">
                  <c:v>1.6419999999999999</c:v>
                </c:pt>
                <c:pt idx="228">
                  <c:v>-1.4239999999999999</c:v>
                </c:pt>
                <c:pt idx="229">
                  <c:v>-1.6879999999999999</c:v>
                </c:pt>
                <c:pt idx="230">
                  <c:v>-1.3420000000000001</c:v>
                </c:pt>
                <c:pt idx="231">
                  <c:v>-1.194</c:v>
                </c:pt>
                <c:pt idx="232">
                  <c:v>-2.0219999999999998</c:v>
                </c:pt>
                <c:pt idx="233">
                  <c:v>-1.8620000000000001</c:v>
                </c:pt>
                <c:pt idx="234">
                  <c:v>-1.4790000000000001</c:v>
                </c:pt>
                <c:pt idx="235">
                  <c:v>-0.72</c:v>
                </c:pt>
                <c:pt idx="236">
                  <c:v>-0.498</c:v>
                </c:pt>
                <c:pt idx="237">
                  <c:v>1.3579999999999901</c:v>
                </c:pt>
                <c:pt idx="238">
                  <c:v>-1.544</c:v>
                </c:pt>
                <c:pt idx="239">
                  <c:v>-1.147</c:v>
                </c:pt>
                <c:pt idx="240">
                  <c:v>-0.66</c:v>
                </c:pt>
                <c:pt idx="241">
                  <c:v>-1.93</c:v>
                </c:pt>
                <c:pt idx="242">
                  <c:v>-0.70499999999999996</c:v>
                </c:pt>
                <c:pt idx="243">
                  <c:v>0.32200000000000001</c:v>
                </c:pt>
                <c:pt idx="244">
                  <c:v>-0.876999999999999</c:v>
                </c:pt>
                <c:pt idx="245">
                  <c:v>2.3969999999999998</c:v>
                </c:pt>
                <c:pt idx="246">
                  <c:v>1.9119999999999999</c:v>
                </c:pt>
                <c:pt idx="247">
                  <c:v>-0.5</c:v>
                </c:pt>
                <c:pt idx="248">
                  <c:v>-1.131</c:v>
                </c:pt>
                <c:pt idx="249">
                  <c:v>-0.91500000000000004</c:v>
                </c:pt>
                <c:pt idx="250">
                  <c:v>-1.2569999999999999</c:v>
                </c:pt>
                <c:pt idx="251">
                  <c:v>-0.56499999999999995</c:v>
                </c:pt>
                <c:pt idx="252">
                  <c:v>-0.48599999999999999</c:v>
                </c:pt>
                <c:pt idx="253">
                  <c:v>-1.5209999999999999</c:v>
                </c:pt>
                <c:pt idx="254">
                  <c:v>-1.1240000000000001</c:v>
                </c:pt>
                <c:pt idx="255">
                  <c:v>-1.236</c:v>
                </c:pt>
                <c:pt idx="256">
                  <c:v>-0.36299999999999999</c:v>
                </c:pt>
                <c:pt idx="257">
                  <c:v>-1.478</c:v>
                </c:pt>
                <c:pt idx="258">
                  <c:v>-1.4710000000000001</c:v>
                </c:pt>
                <c:pt idx="259">
                  <c:v>0.48199999999999998</c:v>
                </c:pt>
                <c:pt idx="260">
                  <c:v>-3.3999999999999801E-2</c:v>
                </c:pt>
                <c:pt idx="261">
                  <c:v>-1.359</c:v>
                </c:pt>
                <c:pt idx="262">
                  <c:v>-8.7999999999999995E-2</c:v>
                </c:pt>
                <c:pt idx="263">
                  <c:v>-1.2090000000000001</c:v>
                </c:pt>
                <c:pt idx="264">
                  <c:v>-1.76</c:v>
                </c:pt>
                <c:pt idx="265">
                  <c:v>-0.79700000000000004</c:v>
                </c:pt>
                <c:pt idx="266">
                  <c:v>-1.573</c:v>
                </c:pt>
                <c:pt idx="267">
                  <c:v>-0.24199999999999999</c:v>
                </c:pt>
                <c:pt idx="268">
                  <c:v>0.44399999999999901</c:v>
                </c:pt>
                <c:pt idx="269">
                  <c:v>0.33300000000000002</c:v>
                </c:pt>
                <c:pt idx="270">
                  <c:v>0.23499999999999899</c:v>
                </c:pt>
                <c:pt idx="271">
                  <c:v>-1.409</c:v>
                </c:pt>
                <c:pt idx="272">
                  <c:v>-1.835</c:v>
                </c:pt>
                <c:pt idx="273">
                  <c:v>-1.359</c:v>
                </c:pt>
                <c:pt idx="274">
                  <c:v>0.19700000000000001</c:v>
                </c:pt>
                <c:pt idx="275">
                  <c:v>-1.1659999999999999</c:v>
                </c:pt>
                <c:pt idx="276">
                  <c:v>-0.54099999999999904</c:v>
                </c:pt>
                <c:pt idx="277">
                  <c:v>-0.48</c:v>
                </c:pt>
                <c:pt idx="278">
                  <c:v>-0.73199999999999998</c:v>
                </c:pt>
                <c:pt idx="279">
                  <c:v>-1.0900000000000001</c:v>
                </c:pt>
                <c:pt idx="280">
                  <c:v>-0.96799999999999997</c:v>
                </c:pt>
                <c:pt idx="281">
                  <c:v>-0.90700000000000003</c:v>
                </c:pt>
                <c:pt idx="282">
                  <c:v>-0.108999999999999</c:v>
                </c:pt>
                <c:pt idx="283">
                  <c:v>-0.58799999999999997</c:v>
                </c:pt>
                <c:pt idx="284">
                  <c:v>-1.3080000000000001</c:v>
                </c:pt>
                <c:pt idx="285">
                  <c:v>-0.74299999999999899</c:v>
                </c:pt>
                <c:pt idx="286">
                  <c:v>-1.153</c:v>
                </c:pt>
                <c:pt idx="287">
                  <c:v>-0.27199999999999902</c:v>
                </c:pt>
                <c:pt idx="288">
                  <c:v>-0.60499999999999998</c:v>
                </c:pt>
                <c:pt idx="289">
                  <c:v>-1.26</c:v>
                </c:pt>
                <c:pt idx="290">
                  <c:v>-1.1000000000000001</c:v>
                </c:pt>
                <c:pt idx="291">
                  <c:v>-0.39999999999999902</c:v>
                </c:pt>
                <c:pt idx="292">
                  <c:v>-1.413</c:v>
                </c:pt>
                <c:pt idx="293">
                  <c:v>-0.81899999999999995</c:v>
                </c:pt>
                <c:pt idx="294">
                  <c:v>-1.121</c:v>
                </c:pt>
                <c:pt idx="295">
                  <c:v>-0.99</c:v>
                </c:pt>
                <c:pt idx="296">
                  <c:v>-0.70099999999999996</c:v>
                </c:pt>
                <c:pt idx="297">
                  <c:v>-0.32699999999999901</c:v>
                </c:pt>
                <c:pt idx="298">
                  <c:v>-1.181</c:v>
                </c:pt>
                <c:pt idx="299">
                  <c:v>-0.83299999999999996</c:v>
                </c:pt>
                <c:pt idx="300">
                  <c:v>-1.4339999999999999</c:v>
                </c:pt>
                <c:pt idx="301">
                  <c:v>-1.8959999999999999</c:v>
                </c:pt>
                <c:pt idx="302">
                  <c:v>-1.042</c:v>
                </c:pt>
                <c:pt idx="303">
                  <c:v>-0.34399999999999897</c:v>
                </c:pt>
                <c:pt idx="304">
                  <c:v>-2.0169999999999999</c:v>
                </c:pt>
                <c:pt idx="305">
                  <c:v>-0.107</c:v>
                </c:pt>
                <c:pt idx="306">
                  <c:v>-0.996999999999999</c:v>
                </c:pt>
                <c:pt idx="307">
                  <c:v>-0.65499999999999903</c:v>
                </c:pt>
                <c:pt idx="308">
                  <c:v>-1.794</c:v>
                </c:pt>
                <c:pt idx="309">
                  <c:v>0.57799999999999896</c:v>
                </c:pt>
                <c:pt idx="310">
                  <c:v>-0.70599999999999996</c:v>
                </c:pt>
                <c:pt idx="311">
                  <c:v>-0.55799999999999905</c:v>
                </c:pt>
                <c:pt idx="312">
                  <c:v>-1.6120000000000001</c:v>
                </c:pt>
                <c:pt idx="313">
                  <c:v>-0.41999999999999899</c:v>
                </c:pt>
                <c:pt idx="314">
                  <c:v>0.13499999999999901</c:v>
                </c:pt>
                <c:pt idx="315">
                  <c:v>-1.42</c:v>
                </c:pt>
                <c:pt idx="316">
                  <c:v>-0.40600000000000003</c:v>
                </c:pt>
                <c:pt idx="317">
                  <c:v>-0.10199999999999899</c:v>
                </c:pt>
                <c:pt idx="318">
                  <c:v>-0.84599999999999997</c:v>
                </c:pt>
                <c:pt idx="319">
                  <c:v>0.81799999999999995</c:v>
                </c:pt>
                <c:pt idx="320">
                  <c:v>-0.188</c:v>
                </c:pt>
                <c:pt idx="321">
                  <c:v>1.6239999999999899</c:v>
                </c:pt>
                <c:pt idx="322">
                  <c:v>-0.91599999999999904</c:v>
                </c:pt>
                <c:pt idx="323">
                  <c:v>-1.073</c:v>
                </c:pt>
                <c:pt idx="324">
                  <c:v>-1.4</c:v>
                </c:pt>
                <c:pt idx="325">
                  <c:v>-1.732</c:v>
                </c:pt>
                <c:pt idx="326">
                  <c:v>-1.43</c:v>
                </c:pt>
                <c:pt idx="327">
                  <c:v>-1.9470000000000001</c:v>
                </c:pt>
                <c:pt idx="328">
                  <c:v>-0.16800000000000001</c:v>
                </c:pt>
                <c:pt idx="329">
                  <c:v>-1.014</c:v>
                </c:pt>
                <c:pt idx="330">
                  <c:v>-1.3080000000000001</c:v>
                </c:pt>
                <c:pt idx="331">
                  <c:v>-1.3180000000000001</c:v>
                </c:pt>
                <c:pt idx="332">
                  <c:v>-1.3120000000000001</c:v>
                </c:pt>
                <c:pt idx="333">
                  <c:v>-1.0109999999999999</c:v>
                </c:pt>
                <c:pt idx="334">
                  <c:v>-0.79099999999999904</c:v>
                </c:pt>
                <c:pt idx="335">
                  <c:v>-0.56799999999999995</c:v>
                </c:pt>
                <c:pt idx="336">
                  <c:v>-1.2909999999999999</c:v>
                </c:pt>
                <c:pt idx="337">
                  <c:v>-1.258</c:v>
                </c:pt>
                <c:pt idx="338">
                  <c:v>-0.86599999999999999</c:v>
                </c:pt>
                <c:pt idx="339">
                  <c:v>1.6559999999999899</c:v>
                </c:pt>
                <c:pt idx="340">
                  <c:v>0.25</c:v>
                </c:pt>
                <c:pt idx="341">
                  <c:v>-0.96</c:v>
                </c:pt>
                <c:pt idx="342">
                  <c:v>-0.73</c:v>
                </c:pt>
                <c:pt idx="343">
                  <c:v>-1.597</c:v>
                </c:pt>
                <c:pt idx="344">
                  <c:v>-1.6819999999999999</c:v>
                </c:pt>
                <c:pt idx="345">
                  <c:v>0.04</c:v>
                </c:pt>
                <c:pt idx="346">
                  <c:v>-4.3000000000000101E-2</c:v>
                </c:pt>
                <c:pt idx="347">
                  <c:v>-0.63099999999999901</c:v>
                </c:pt>
                <c:pt idx="348">
                  <c:v>-0.5</c:v>
                </c:pt>
                <c:pt idx="349">
                  <c:v>-0.60799999999999998</c:v>
                </c:pt>
                <c:pt idx="350">
                  <c:v>0.501999999999999</c:v>
                </c:pt>
                <c:pt idx="351">
                  <c:v>0.99399999999999999</c:v>
                </c:pt>
                <c:pt idx="352">
                  <c:v>-0.24199999999999999</c:v>
                </c:pt>
                <c:pt idx="353">
                  <c:v>-1.629</c:v>
                </c:pt>
                <c:pt idx="354">
                  <c:v>-2.0350000000000001</c:v>
                </c:pt>
                <c:pt idx="355">
                  <c:v>-1.3879999999999999</c:v>
                </c:pt>
                <c:pt idx="356">
                  <c:v>-0.74</c:v>
                </c:pt>
                <c:pt idx="357">
                  <c:v>-0.61799999999999899</c:v>
                </c:pt>
                <c:pt idx="358">
                  <c:v>-1.121</c:v>
                </c:pt>
                <c:pt idx="359">
                  <c:v>-0.46700000000000003</c:v>
                </c:pt>
                <c:pt idx="360">
                  <c:v>-1.454</c:v>
                </c:pt>
                <c:pt idx="361">
                  <c:v>-3.0000000000001098E-3</c:v>
                </c:pt>
                <c:pt idx="362">
                  <c:v>-1.796</c:v>
                </c:pt>
                <c:pt idx="363">
                  <c:v>-1.744</c:v>
                </c:pt>
                <c:pt idx="364">
                  <c:v>-1.6559999999999999</c:v>
                </c:pt>
                <c:pt idx="365">
                  <c:v>-1.2669999999999999</c:v>
                </c:pt>
                <c:pt idx="366">
                  <c:v>-0.81299999999999994</c:v>
                </c:pt>
                <c:pt idx="367">
                  <c:v>-0.23099999999999901</c:v>
                </c:pt>
                <c:pt idx="368">
                  <c:v>-1.0640000000000001</c:v>
                </c:pt>
                <c:pt idx="369">
                  <c:v>-0.21099999999999899</c:v>
                </c:pt>
                <c:pt idx="370">
                  <c:v>0.98299999999999998</c:v>
                </c:pt>
                <c:pt idx="371">
                  <c:v>-1.171</c:v>
                </c:pt>
                <c:pt idx="372">
                  <c:v>5.9000000000000101E-2</c:v>
                </c:pt>
                <c:pt idx="373">
                  <c:v>-1.0409999999999999</c:v>
                </c:pt>
                <c:pt idx="374">
                  <c:v>-1.0129999999999999</c:v>
                </c:pt>
                <c:pt idx="375">
                  <c:v>-1.262</c:v>
                </c:pt>
                <c:pt idx="376">
                  <c:v>-1.208</c:v>
                </c:pt>
                <c:pt idx="377">
                  <c:v>-0.71699999999999997</c:v>
                </c:pt>
                <c:pt idx="378">
                  <c:v>-0.36499999999999999</c:v>
                </c:pt>
                <c:pt idx="379">
                  <c:v>-0.32799999999999901</c:v>
                </c:pt>
                <c:pt idx="380">
                  <c:v>-1.514</c:v>
                </c:pt>
                <c:pt idx="381">
                  <c:v>-1.3009999999999999</c:v>
                </c:pt>
                <c:pt idx="382">
                  <c:v>-0.51100000000000001</c:v>
                </c:pt>
                <c:pt idx="383">
                  <c:v>-1.2070000000000001</c:v>
                </c:pt>
                <c:pt idx="384">
                  <c:v>-0.81499999999999995</c:v>
                </c:pt>
                <c:pt idx="385">
                  <c:v>-1.1870000000000001</c:v>
                </c:pt>
                <c:pt idx="386">
                  <c:v>-0.629</c:v>
                </c:pt>
                <c:pt idx="387">
                  <c:v>-0.621999999999999</c:v>
                </c:pt>
                <c:pt idx="388">
                  <c:v>-1.1120000000000001</c:v>
                </c:pt>
                <c:pt idx="389">
                  <c:v>-0.87</c:v>
                </c:pt>
                <c:pt idx="390">
                  <c:v>-1.141</c:v>
                </c:pt>
                <c:pt idx="391">
                  <c:v>-1.07</c:v>
                </c:pt>
                <c:pt idx="392">
                  <c:v>-0.65499999999999903</c:v>
                </c:pt>
                <c:pt idx="393">
                  <c:v>-1.4339999999999999</c:v>
                </c:pt>
                <c:pt idx="394">
                  <c:v>-0.55200000000000005</c:v>
                </c:pt>
                <c:pt idx="395">
                  <c:v>0.63099999999999901</c:v>
                </c:pt>
                <c:pt idx="396">
                  <c:v>-1.4790000000000001</c:v>
                </c:pt>
                <c:pt idx="397">
                  <c:v>-0.58199999999999896</c:v>
                </c:pt>
                <c:pt idx="398">
                  <c:v>-0.40899999999999898</c:v>
                </c:pt>
                <c:pt idx="399">
                  <c:v>-0.68400000000000005</c:v>
                </c:pt>
                <c:pt idx="400">
                  <c:v>-0.56599999999999895</c:v>
                </c:pt>
                <c:pt idx="401">
                  <c:v>-1.0589999999999999</c:v>
                </c:pt>
                <c:pt idx="402">
                  <c:v>-1.1060000000000001</c:v>
                </c:pt>
                <c:pt idx="403">
                  <c:v>-0.70599999999999996</c:v>
                </c:pt>
                <c:pt idx="404">
                  <c:v>-0.746999999999999</c:v>
                </c:pt>
                <c:pt idx="405">
                  <c:v>-0.93400000000000005</c:v>
                </c:pt>
                <c:pt idx="406">
                  <c:v>-0.30199999999999999</c:v>
                </c:pt>
                <c:pt idx="407">
                  <c:v>-0.52199999999999902</c:v>
                </c:pt>
                <c:pt idx="408">
                  <c:v>-0.88300000000000001</c:v>
                </c:pt>
                <c:pt idx="409">
                  <c:v>-1.3779999999999999</c:v>
                </c:pt>
                <c:pt idx="410">
                  <c:v>-1.018</c:v>
                </c:pt>
                <c:pt idx="411">
                  <c:v>-0.28599999999999998</c:v>
                </c:pt>
                <c:pt idx="412">
                  <c:v>-0.88799999999999901</c:v>
                </c:pt>
                <c:pt idx="413">
                  <c:v>-0.77400000000000002</c:v>
                </c:pt>
                <c:pt idx="414">
                  <c:v>-9.1000000000000095E-2</c:v>
                </c:pt>
                <c:pt idx="415">
                  <c:v>-1.0209999999999999</c:v>
                </c:pt>
                <c:pt idx="416">
                  <c:v>-0.996999999999999</c:v>
                </c:pt>
                <c:pt idx="417">
                  <c:v>-0.75599999999999901</c:v>
                </c:pt>
                <c:pt idx="418">
                  <c:v>-0.112</c:v>
                </c:pt>
                <c:pt idx="419">
                  <c:v>-1.296</c:v>
                </c:pt>
                <c:pt idx="420">
                  <c:v>-0.47099999999999997</c:v>
                </c:pt>
                <c:pt idx="421">
                  <c:v>-0.64599999999999902</c:v>
                </c:pt>
                <c:pt idx="422">
                  <c:v>-0.22500000000000001</c:v>
                </c:pt>
                <c:pt idx="423">
                  <c:v>-1.4219999999999999</c:v>
                </c:pt>
                <c:pt idx="424">
                  <c:v>-1.0489999999999999</c:v>
                </c:pt>
                <c:pt idx="425">
                  <c:v>-1.417</c:v>
                </c:pt>
                <c:pt idx="426">
                  <c:v>-0.88200000000000001</c:v>
                </c:pt>
                <c:pt idx="427">
                  <c:v>-1.2569999999999999</c:v>
                </c:pt>
                <c:pt idx="428">
                  <c:v>-0.74099999999999999</c:v>
                </c:pt>
                <c:pt idx="429">
                  <c:v>-1.3440000000000001</c:v>
                </c:pt>
                <c:pt idx="430">
                  <c:v>-1.0960000000000001</c:v>
                </c:pt>
                <c:pt idx="431">
                  <c:v>-0.72899999999999998</c:v>
                </c:pt>
                <c:pt idx="432">
                  <c:v>-1.319</c:v>
                </c:pt>
                <c:pt idx="433">
                  <c:v>-0.93699999999999894</c:v>
                </c:pt>
                <c:pt idx="434">
                  <c:v>-0.58499999999999996</c:v>
                </c:pt>
                <c:pt idx="435">
                  <c:v>-0.92300000000000004</c:v>
                </c:pt>
                <c:pt idx="436">
                  <c:v>-0.621999999999999</c:v>
                </c:pt>
                <c:pt idx="437">
                  <c:v>-1.7390000000000001</c:v>
                </c:pt>
                <c:pt idx="438">
                  <c:v>-0.38200000000000001</c:v>
                </c:pt>
                <c:pt idx="439">
                  <c:v>-0.88200000000000001</c:v>
                </c:pt>
                <c:pt idx="440">
                  <c:v>-0.221</c:v>
                </c:pt>
                <c:pt idx="441">
                  <c:v>-1.272</c:v>
                </c:pt>
                <c:pt idx="442">
                  <c:v>-1.637</c:v>
                </c:pt>
                <c:pt idx="443">
                  <c:v>-1.401</c:v>
                </c:pt>
                <c:pt idx="444">
                  <c:v>-1.2649999999999999</c:v>
                </c:pt>
                <c:pt idx="445">
                  <c:v>-0.89</c:v>
                </c:pt>
                <c:pt idx="446">
                  <c:v>-1.054</c:v>
                </c:pt>
                <c:pt idx="447">
                  <c:v>-1.5029999999999999</c:v>
                </c:pt>
                <c:pt idx="448">
                  <c:v>-1.518</c:v>
                </c:pt>
                <c:pt idx="449">
                  <c:v>-1.3440000000000001</c:v>
                </c:pt>
                <c:pt idx="450">
                  <c:v>-1.4570000000000001</c:v>
                </c:pt>
                <c:pt idx="451">
                  <c:v>-1.139</c:v>
                </c:pt>
                <c:pt idx="452">
                  <c:v>-0.54300000000000004</c:v>
                </c:pt>
                <c:pt idx="453">
                  <c:v>-0.22999999999999901</c:v>
                </c:pt>
                <c:pt idx="454">
                  <c:v>-0.33499999999999902</c:v>
                </c:pt>
                <c:pt idx="455">
                  <c:v>-0.47299999999999898</c:v>
                </c:pt>
                <c:pt idx="456">
                  <c:v>-0.44899999999999901</c:v>
                </c:pt>
                <c:pt idx="457">
                  <c:v>-0.46200000000000002</c:v>
                </c:pt>
                <c:pt idx="458">
                  <c:v>-0.57999999999999996</c:v>
                </c:pt>
                <c:pt idx="459">
                  <c:v>-1.238</c:v>
                </c:pt>
                <c:pt idx="460">
                  <c:v>-0.67200000000000004</c:v>
                </c:pt>
                <c:pt idx="461">
                  <c:v>-0.44899999999999901</c:v>
                </c:pt>
                <c:pt idx="462">
                  <c:v>-1.0329999999999999</c:v>
                </c:pt>
                <c:pt idx="463">
                  <c:v>-0.65300000000000002</c:v>
                </c:pt>
                <c:pt idx="464">
                  <c:v>-0.76799999999999902</c:v>
                </c:pt>
                <c:pt idx="465">
                  <c:v>-1.29</c:v>
                </c:pt>
                <c:pt idx="466">
                  <c:v>-1.327</c:v>
                </c:pt>
                <c:pt idx="467">
                  <c:v>-4.8999999999999898E-2</c:v>
                </c:pt>
                <c:pt idx="468">
                  <c:v>-1.4890000000000001</c:v>
                </c:pt>
                <c:pt idx="469">
                  <c:v>-0.53200000000000003</c:v>
                </c:pt>
                <c:pt idx="470">
                  <c:v>-0.79599999999999904</c:v>
                </c:pt>
                <c:pt idx="471">
                  <c:v>-0.67399999999999904</c:v>
                </c:pt>
                <c:pt idx="472">
                  <c:v>-0.94</c:v>
                </c:pt>
                <c:pt idx="473">
                  <c:v>0.50700000000000001</c:v>
                </c:pt>
                <c:pt idx="474">
                  <c:v>-1.619</c:v>
                </c:pt>
                <c:pt idx="475">
                  <c:v>-0.82599999999999996</c:v>
                </c:pt>
                <c:pt idx="476">
                  <c:v>-0.77499999999999902</c:v>
                </c:pt>
                <c:pt idx="477">
                  <c:v>-0.58599999999999897</c:v>
                </c:pt>
                <c:pt idx="478">
                  <c:v>-0.873</c:v>
                </c:pt>
                <c:pt idx="479">
                  <c:v>7.7999999999999806E-2</c:v>
                </c:pt>
                <c:pt idx="480">
                  <c:v>-1.173</c:v>
                </c:pt>
                <c:pt idx="481">
                  <c:v>-1.0249999999999999</c:v>
                </c:pt>
                <c:pt idx="482">
                  <c:v>-0.52700000000000002</c:v>
                </c:pt>
                <c:pt idx="483">
                  <c:v>-1.03</c:v>
                </c:pt>
                <c:pt idx="484">
                  <c:v>-0.51500000000000001</c:v>
                </c:pt>
                <c:pt idx="485">
                  <c:v>-0.68199999999999905</c:v>
                </c:pt>
                <c:pt idx="486">
                  <c:v>-0.56000000000000005</c:v>
                </c:pt>
                <c:pt idx="487">
                  <c:v>-0.40699999999999997</c:v>
                </c:pt>
                <c:pt idx="488">
                  <c:v>-1.7170000000000001</c:v>
                </c:pt>
                <c:pt idx="489">
                  <c:v>-0.84199999999999997</c:v>
                </c:pt>
                <c:pt idx="490">
                  <c:v>0.25599999999999901</c:v>
                </c:pt>
                <c:pt idx="491">
                  <c:v>-1.2210000000000001</c:v>
                </c:pt>
                <c:pt idx="492">
                  <c:v>0.14299999999999899</c:v>
                </c:pt>
                <c:pt idx="493">
                  <c:v>-0.495</c:v>
                </c:pt>
                <c:pt idx="494">
                  <c:v>-1.871</c:v>
                </c:pt>
                <c:pt idx="495">
                  <c:v>-1.395</c:v>
                </c:pt>
                <c:pt idx="496">
                  <c:v>6.8999999999999895E-2</c:v>
                </c:pt>
                <c:pt idx="497">
                  <c:v>-1.028</c:v>
                </c:pt>
                <c:pt idx="498">
                  <c:v>-0.50800000000000001</c:v>
                </c:pt>
                <c:pt idx="499">
                  <c:v>-1.254</c:v>
                </c:pt>
                <c:pt idx="500">
                  <c:v>-1.2529999999999999</c:v>
                </c:pt>
                <c:pt idx="501">
                  <c:v>-2.0550000000000002</c:v>
                </c:pt>
                <c:pt idx="502">
                  <c:v>-0.68100000000000005</c:v>
                </c:pt>
                <c:pt idx="503">
                  <c:v>2.6579999999999999</c:v>
                </c:pt>
                <c:pt idx="504">
                  <c:v>-1.248</c:v>
                </c:pt>
                <c:pt idx="505">
                  <c:v>-0.81599999999999895</c:v>
                </c:pt>
                <c:pt idx="506">
                  <c:v>-0.77199999999999902</c:v>
                </c:pt>
                <c:pt idx="507">
                  <c:v>-0.43099999999999999</c:v>
                </c:pt>
                <c:pt idx="508">
                  <c:v>-1.9239999999999999</c:v>
                </c:pt>
                <c:pt idx="509">
                  <c:v>-1.194</c:v>
                </c:pt>
                <c:pt idx="510">
                  <c:v>-0.5</c:v>
                </c:pt>
                <c:pt idx="511">
                  <c:v>-0.192</c:v>
                </c:pt>
                <c:pt idx="512">
                  <c:v>-0.92799999999999905</c:v>
                </c:pt>
                <c:pt idx="513">
                  <c:v>-0.63300000000000001</c:v>
                </c:pt>
                <c:pt idx="514">
                  <c:v>-0.51799999999999902</c:v>
                </c:pt>
                <c:pt idx="515">
                  <c:v>0.26299999999999901</c:v>
                </c:pt>
                <c:pt idx="516">
                  <c:v>-1.165</c:v>
                </c:pt>
                <c:pt idx="517">
                  <c:v>-0.31999999999999901</c:v>
                </c:pt>
                <c:pt idx="518">
                  <c:v>-0.77300000000000002</c:v>
                </c:pt>
                <c:pt idx="519">
                  <c:v>-1.07</c:v>
                </c:pt>
                <c:pt idx="520">
                  <c:v>-1.2450000000000001</c:v>
                </c:pt>
                <c:pt idx="521">
                  <c:v>-1.841</c:v>
                </c:pt>
                <c:pt idx="522">
                  <c:v>-0.33400000000000002</c:v>
                </c:pt>
                <c:pt idx="523">
                  <c:v>-0.71599999999999997</c:v>
                </c:pt>
                <c:pt idx="524">
                  <c:v>-1.948</c:v>
                </c:pt>
                <c:pt idx="525">
                  <c:v>-2.0510000000000002</c:v>
                </c:pt>
                <c:pt idx="526">
                  <c:v>-1.2210000000000001</c:v>
                </c:pt>
                <c:pt idx="527">
                  <c:v>-1.599</c:v>
                </c:pt>
                <c:pt idx="528">
                  <c:v>-1.1950000000000001</c:v>
                </c:pt>
                <c:pt idx="529">
                  <c:v>-0.25599999999999901</c:v>
                </c:pt>
                <c:pt idx="530">
                  <c:v>0.16999999999999901</c:v>
                </c:pt>
                <c:pt idx="531">
                  <c:v>-0.91199999999999903</c:v>
                </c:pt>
                <c:pt idx="532">
                  <c:v>-1.3560000000000001</c:v>
                </c:pt>
                <c:pt idx="533">
                  <c:v>-1.0449999999999999</c:v>
                </c:pt>
                <c:pt idx="534">
                  <c:v>-0.79999999999999905</c:v>
                </c:pt>
                <c:pt idx="535">
                  <c:v>-0.89100000000000001</c:v>
                </c:pt>
                <c:pt idx="536">
                  <c:v>-1.0529999999999999</c:v>
                </c:pt>
                <c:pt idx="537">
                  <c:v>-1.23</c:v>
                </c:pt>
                <c:pt idx="538">
                  <c:v>-0.504</c:v>
                </c:pt>
                <c:pt idx="539">
                  <c:v>-1.0209999999999999</c:v>
                </c:pt>
                <c:pt idx="540">
                  <c:v>-1.429</c:v>
                </c:pt>
                <c:pt idx="541">
                  <c:v>-1.5109999999999999</c:v>
                </c:pt>
                <c:pt idx="542">
                  <c:v>-1.2929999999999999</c:v>
                </c:pt>
                <c:pt idx="543">
                  <c:v>-1.857</c:v>
                </c:pt>
                <c:pt idx="544">
                  <c:v>-0.32200000000000001</c:v>
                </c:pt>
                <c:pt idx="545">
                  <c:v>-0.42399999999999899</c:v>
                </c:pt>
                <c:pt idx="546">
                  <c:v>-1.6180000000000001</c:v>
                </c:pt>
                <c:pt idx="547">
                  <c:v>-0.51500000000000001</c:v>
                </c:pt>
                <c:pt idx="548">
                  <c:v>-0.83099999999999996</c:v>
                </c:pt>
                <c:pt idx="549">
                  <c:v>-1.3049999999999999</c:v>
                </c:pt>
                <c:pt idx="550">
                  <c:v>-1.4059999999999999</c:v>
                </c:pt>
                <c:pt idx="551">
                  <c:v>-0.436999999999999</c:v>
                </c:pt>
                <c:pt idx="552">
                  <c:v>-0.45299999999999901</c:v>
                </c:pt>
                <c:pt idx="553">
                  <c:v>-1.141</c:v>
                </c:pt>
                <c:pt idx="554">
                  <c:v>-0.89299999999999902</c:v>
                </c:pt>
                <c:pt idx="555">
                  <c:v>-0.58799999999999997</c:v>
                </c:pt>
                <c:pt idx="556">
                  <c:v>-0.111</c:v>
                </c:pt>
                <c:pt idx="557">
                  <c:v>-1.2949999999999999</c:v>
                </c:pt>
                <c:pt idx="558">
                  <c:v>-1.1503333333333301</c:v>
                </c:pt>
                <c:pt idx="559">
                  <c:v>-0.69599999999999995</c:v>
                </c:pt>
                <c:pt idx="560">
                  <c:v>-0.64800000000000002</c:v>
                </c:pt>
                <c:pt idx="561">
                  <c:v>-1.1919999999999999</c:v>
                </c:pt>
                <c:pt idx="562">
                  <c:v>-1.1259999999999999</c:v>
                </c:pt>
                <c:pt idx="563">
                  <c:v>-1.659</c:v>
                </c:pt>
                <c:pt idx="564">
                  <c:v>-1.0349999999999999</c:v>
                </c:pt>
                <c:pt idx="565">
                  <c:v>-0.66699999999999904</c:v>
                </c:pt>
                <c:pt idx="566">
                  <c:v>-0.60899999999999999</c:v>
                </c:pt>
                <c:pt idx="567">
                  <c:v>-1.212</c:v>
                </c:pt>
                <c:pt idx="568">
                  <c:v>-1.373</c:v>
                </c:pt>
                <c:pt idx="569">
                  <c:v>-1.1339999999999999</c:v>
                </c:pt>
                <c:pt idx="570">
                  <c:v>-0.70299999999999896</c:v>
                </c:pt>
                <c:pt idx="571">
                  <c:v>-0.91900000000000004</c:v>
                </c:pt>
                <c:pt idx="572">
                  <c:v>-1.6220000000000001</c:v>
                </c:pt>
                <c:pt idx="573">
                  <c:v>-1.4279999999999999</c:v>
                </c:pt>
                <c:pt idx="574">
                  <c:v>-1.5489999999999999</c:v>
                </c:pt>
                <c:pt idx="575">
                  <c:v>-0.45</c:v>
                </c:pt>
                <c:pt idx="576">
                  <c:v>0.435</c:v>
                </c:pt>
                <c:pt idx="577">
                  <c:v>-1.155</c:v>
                </c:pt>
                <c:pt idx="578">
                  <c:v>-0.73499999999999899</c:v>
                </c:pt>
                <c:pt idx="579">
                  <c:v>-0.16199999999999901</c:v>
                </c:pt>
                <c:pt idx="580">
                  <c:v>-1.0229999999999999</c:v>
                </c:pt>
                <c:pt idx="581">
                  <c:v>-1.177</c:v>
                </c:pt>
                <c:pt idx="582">
                  <c:v>-1.0900000000000001</c:v>
                </c:pt>
                <c:pt idx="583">
                  <c:v>-1.2949999999999999</c:v>
                </c:pt>
                <c:pt idx="584">
                  <c:v>0.90200000000000002</c:v>
                </c:pt>
                <c:pt idx="585">
                  <c:v>-1.0449999999999999</c:v>
                </c:pt>
                <c:pt idx="586">
                  <c:v>-1.3740000000000001</c:v>
                </c:pt>
                <c:pt idx="587">
                  <c:v>-1.518</c:v>
                </c:pt>
                <c:pt idx="588">
                  <c:v>-1.4059999999999999</c:v>
                </c:pt>
                <c:pt idx="589">
                  <c:v>2.19999999999997E-2</c:v>
                </c:pt>
                <c:pt idx="590">
                  <c:v>-0.98799999999999999</c:v>
                </c:pt>
                <c:pt idx="591">
                  <c:v>-1.056</c:v>
                </c:pt>
                <c:pt idx="592">
                  <c:v>-0.59899999999999998</c:v>
                </c:pt>
                <c:pt idx="593">
                  <c:v>-0.54800000000000004</c:v>
                </c:pt>
                <c:pt idx="594">
                  <c:v>-1.534</c:v>
                </c:pt>
                <c:pt idx="595">
                  <c:v>-0.85599999999999898</c:v>
                </c:pt>
                <c:pt idx="596">
                  <c:v>2.19999999999997E-2</c:v>
                </c:pt>
                <c:pt idx="597">
                  <c:v>-1.5069999999999999</c:v>
                </c:pt>
                <c:pt idx="598">
                  <c:v>-1.6419999999999999</c:v>
                </c:pt>
                <c:pt idx="599">
                  <c:v>0.13600000000000001</c:v>
                </c:pt>
                <c:pt idx="600">
                  <c:v>-1.724</c:v>
                </c:pt>
                <c:pt idx="601">
                  <c:v>-1.8260000000000001</c:v>
                </c:pt>
                <c:pt idx="602">
                  <c:v>-0.156</c:v>
                </c:pt>
                <c:pt idx="603">
                  <c:v>-0.99099999999999999</c:v>
                </c:pt>
                <c:pt idx="604">
                  <c:v>-1.236</c:v>
                </c:pt>
                <c:pt idx="605">
                  <c:v>-0.62999999999999901</c:v>
                </c:pt>
                <c:pt idx="606">
                  <c:v>-0.70299999999999896</c:v>
                </c:pt>
                <c:pt idx="607">
                  <c:v>-0.31</c:v>
                </c:pt>
                <c:pt idx="608">
                  <c:v>-0.374</c:v>
                </c:pt>
                <c:pt idx="609">
                  <c:v>-1.147</c:v>
                </c:pt>
                <c:pt idx="610">
                  <c:v>0.27199999999999902</c:v>
                </c:pt>
                <c:pt idx="611">
                  <c:v>-1.23</c:v>
                </c:pt>
                <c:pt idx="612">
                  <c:v>-1.591</c:v>
                </c:pt>
                <c:pt idx="613">
                  <c:v>-1.127</c:v>
                </c:pt>
                <c:pt idx="614">
                  <c:v>-1.617</c:v>
                </c:pt>
                <c:pt idx="615">
                  <c:v>-0.40099999999999902</c:v>
                </c:pt>
                <c:pt idx="616">
                  <c:v>-0.503</c:v>
                </c:pt>
                <c:pt idx="617">
                  <c:v>-0.625</c:v>
                </c:pt>
                <c:pt idx="618">
                  <c:v>-0.55900000000000005</c:v>
                </c:pt>
                <c:pt idx="619">
                  <c:v>-1.1259999999999999</c:v>
                </c:pt>
                <c:pt idx="620">
                  <c:v>-1.1579999999999999</c:v>
                </c:pt>
                <c:pt idx="621">
                  <c:v>-1.292</c:v>
                </c:pt>
                <c:pt idx="622">
                  <c:v>0.17299999999999999</c:v>
                </c:pt>
                <c:pt idx="623">
                  <c:v>-1.3029999999999999</c:v>
                </c:pt>
                <c:pt idx="624">
                  <c:v>-1.141</c:v>
                </c:pt>
                <c:pt idx="625">
                  <c:v>-0.184</c:v>
                </c:pt>
                <c:pt idx="626">
                  <c:v>-0.84499999999999997</c:v>
                </c:pt>
                <c:pt idx="627">
                  <c:v>0.314999999999999</c:v>
                </c:pt>
                <c:pt idx="628">
                  <c:v>0.17399999999999899</c:v>
                </c:pt>
                <c:pt idx="629">
                  <c:v>-1.569</c:v>
                </c:pt>
                <c:pt idx="630">
                  <c:v>-1.1379999999999999</c:v>
                </c:pt>
                <c:pt idx="631">
                  <c:v>0.21099999999999899</c:v>
                </c:pt>
                <c:pt idx="632">
                  <c:v>5.5000000000000097E-2</c:v>
                </c:pt>
                <c:pt idx="633">
                  <c:v>-1.079</c:v>
                </c:pt>
                <c:pt idx="634">
                  <c:v>-1.127</c:v>
                </c:pt>
                <c:pt idx="635">
                  <c:v>-1.371</c:v>
                </c:pt>
                <c:pt idx="636">
                  <c:v>-1.2410000000000001</c:v>
                </c:pt>
                <c:pt idx="637">
                  <c:v>-1.494</c:v>
                </c:pt>
                <c:pt idx="638">
                  <c:v>-0.96099999999999897</c:v>
                </c:pt>
                <c:pt idx="639">
                  <c:v>-1.39</c:v>
                </c:pt>
                <c:pt idx="640">
                  <c:v>-1.2070000000000001</c:v>
                </c:pt>
                <c:pt idx="641">
                  <c:v>-1.204</c:v>
                </c:pt>
                <c:pt idx="642">
                  <c:v>-1.3939999999999999</c:v>
                </c:pt>
                <c:pt idx="643">
                  <c:v>-0.73899999999999899</c:v>
                </c:pt>
                <c:pt idx="644">
                  <c:v>-1.26</c:v>
                </c:pt>
                <c:pt idx="645">
                  <c:v>-1.1160000000000001</c:v>
                </c:pt>
                <c:pt idx="646">
                  <c:v>-1.3660000000000001</c:v>
                </c:pt>
                <c:pt idx="647">
                  <c:v>-0.93599999999999905</c:v>
                </c:pt>
                <c:pt idx="648">
                  <c:v>-1.349</c:v>
                </c:pt>
                <c:pt idx="649">
                  <c:v>-1.4319999999999999</c:v>
                </c:pt>
                <c:pt idx="650">
                  <c:v>-1.101</c:v>
                </c:pt>
                <c:pt idx="651">
                  <c:v>-1.2969999999999999</c:v>
                </c:pt>
                <c:pt idx="652">
                  <c:v>-1.272</c:v>
                </c:pt>
                <c:pt idx="653">
                  <c:v>-0.64199999999999902</c:v>
                </c:pt>
                <c:pt idx="654">
                  <c:v>-0.83399999999999996</c:v>
                </c:pt>
                <c:pt idx="655">
                  <c:v>-1.7010000000000001</c:v>
                </c:pt>
                <c:pt idx="656">
                  <c:v>-1.887</c:v>
                </c:pt>
                <c:pt idx="657">
                  <c:v>-1.6819999999999999</c:v>
                </c:pt>
                <c:pt idx="658">
                  <c:v>-1.218</c:v>
                </c:pt>
                <c:pt idx="659">
                  <c:v>-0.29199999999999898</c:v>
                </c:pt>
                <c:pt idx="660">
                  <c:v>-0.77199999999999902</c:v>
                </c:pt>
                <c:pt idx="661">
                  <c:v>-1.109</c:v>
                </c:pt>
                <c:pt idx="662">
                  <c:v>-1.302</c:v>
                </c:pt>
                <c:pt idx="663">
                  <c:v>-0.90799999999999903</c:v>
                </c:pt>
                <c:pt idx="664">
                  <c:v>-1.1579999999999999</c:v>
                </c:pt>
                <c:pt idx="665">
                  <c:v>-0.86599999999999999</c:v>
                </c:pt>
                <c:pt idx="666">
                  <c:v>-1.012</c:v>
                </c:pt>
                <c:pt idx="667">
                  <c:v>-1.6259999999999999</c:v>
                </c:pt>
                <c:pt idx="668">
                  <c:v>-1.331</c:v>
                </c:pt>
                <c:pt idx="669">
                  <c:v>-1.3959999999999999</c:v>
                </c:pt>
                <c:pt idx="670">
                  <c:v>-1.07</c:v>
                </c:pt>
                <c:pt idx="671">
                  <c:v>-0.54199999999999904</c:v>
                </c:pt>
                <c:pt idx="672">
                  <c:v>-1.4570000000000001</c:v>
                </c:pt>
                <c:pt idx="673">
                  <c:v>-0.625999999999999</c:v>
                </c:pt>
                <c:pt idx="674">
                  <c:v>-1.1240000000000001</c:v>
                </c:pt>
                <c:pt idx="675">
                  <c:v>-1.0489999999999999</c:v>
                </c:pt>
                <c:pt idx="676">
                  <c:v>-0.628</c:v>
                </c:pt>
                <c:pt idx="677">
                  <c:v>-0.99399999999999999</c:v>
                </c:pt>
                <c:pt idx="678">
                  <c:v>-1.196</c:v>
                </c:pt>
                <c:pt idx="679">
                  <c:v>-1.03</c:v>
                </c:pt>
                <c:pt idx="680">
                  <c:v>-0.996999999999999</c:v>
                </c:pt>
                <c:pt idx="681">
                  <c:v>-0.52599999999999902</c:v>
                </c:pt>
                <c:pt idx="682">
                  <c:v>-0.875</c:v>
                </c:pt>
                <c:pt idx="683">
                  <c:v>-1.4039999999999999</c:v>
                </c:pt>
                <c:pt idx="684">
                  <c:v>-1.012</c:v>
                </c:pt>
                <c:pt idx="685">
                  <c:v>-1.1399999999999999</c:v>
                </c:pt>
                <c:pt idx="686">
                  <c:v>-1.9319999999999999</c:v>
                </c:pt>
                <c:pt idx="687">
                  <c:v>-1.677</c:v>
                </c:pt>
                <c:pt idx="688">
                  <c:v>-0.16699999999999901</c:v>
                </c:pt>
                <c:pt idx="689">
                  <c:v>-1.59</c:v>
                </c:pt>
                <c:pt idx="690">
                  <c:v>-1.0289999999999999</c:v>
                </c:pt>
                <c:pt idx="691">
                  <c:v>-1.016</c:v>
                </c:pt>
                <c:pt idx="692">
                  <c:v>-2.0619999999999998</c:v>
                </c:pt>
                <c:pt idx="693">
                  <c:v>-1.4179999999999999</c:v>
                </c:pt>
                <c:pt idx="694">
                  <c:v>-1.659</c:v>
                </c:pt>
                <c:pt idx="695">
                  <c:v>-1.698</c:v>
                </c:pt>
                <c:pt idx="696">
                  <c:v>-1.3440000000000001</c:v>
                </c:pt>
                <c:pt idx="697">
                  <c:v>-1.196</c:v>
                </c:pt>
                <c:pt idx="698">
                  <c:v>-1.7450000000000001</c:v>
                </c:pt>
                <c:pt idx="699">
                  <c:v>-2.1779999999999999</c:v>
                </c:pt>
                <c:pt idx="700">
                  <c:v>-1.383</c:v>
                </c:pt>
                <c:pt idx="701">
                  <c:v>-1.9490000000000001</c:v>
                </c:pt>
                <c:pt idx="702">
                  <c:v>-0.42299999999999999</c:v>
                </c:pt>
                <c:pt idx="703">
                  <c:v>-1.673</c:v>
                </c:pt>
                <c:pt idx="704">
                  <c:v>-1.22</c:v>
                </c:pt>
                <c:pt idx="705">
                  <c:v>-0.28199999999999997</c:v>
                </c:pt>
                <c:pt idx="706">
                  <c:v>-0.53200000000000003</c:v>
                </c:pt>
                <c:pt idx="707">
                  <c:v>-0.71699999999999997</c:v>
                </c:pt>
                <c:pt idx="708">
                  <c:v>-0.496</c:v>
                </c:pt>
                <c:pt idx="709">
                  <c:v>0.13099999999999901</c:v>
                </c:pt>
                <c:pt idx="710">
                  <c:v>-1.4419999999999999</c:v>
                </c:pt>
                <c:pt idx="711">
                  <c:v>-0.157999999999999</c:v>
                </c:pt>
                <c:pt idx="712">
                  <c:v>-0.871</c:v>
                </c:pt>
                <c:pt idx="713">
                  <c:v>-1.1819999999999999</c:v>
                </c:pt>
                <c:pt idx="714">
                  <c:v>-1.0229999999999999</c:v>
                </c:pt>
                <c:pt idx="715">
                  <c:v>-6.8000000000000005E-2</c:v>
                </c:pt>
                <c:pt idx="716">
                  <c:v>-0.54599999999999904</c:v>
                </c:pt>
                <c:pt idx="717">
                  <c:v>-1.147</c:v>
                </c:pt>
                <c:pt idx="718">
                  <c:v>0.24</c:v>
                </c:pt>
                <c:pt idx="719">
                  <c:v>4.0000000000000001E-3</c:v>
                </c:pt>
                <c:pt idx="720">
                  <c:v>-2.0059999999999998</c:v>
                </c:pt>
                <c:pt idx="721">
                  <c:v>-1.371</c:v>
                </c:pt>
                <c:pt idx="722">
                  <c:v>0.35</c:v>
                </c:pt>
                <c:pt idx="723">
                  <c:v>-0.77899999999999903</c:v>
                </c:pt>
                <c:pt idx="724">
                  <c:v>-0.83099999999999996</c:v>
                </c:pt>
                <c:pt idx="725">
                  <c:v>5.5000000000000097E-2</c:v>
                </c:pt>
                <c:pt idx="726">
                  <c:v>-0.79700000000000004</c:v>
                </c:pt>
                <c:pt idx="727">
                  <c:v>0.149999999999999</c:v>
                </c:pt>
                <c:pt idx="728">
                  <c:v>-0.16699999999999901</c:v>
                </c:pt>
                <c:pt idx="729">
                  <c:v>-0.46399999999999902</c:v>
                </c:pt>
                <c:pt idx="730">
                  <c:v>-1.3</c:v>
                </c:pt>
                <c:pt idx="731">
                  <c:v>-4.1999999999999801E-2</c:v>
                </c:pt>
                <c:pt idx="732">
                  <c:v>0.44799999999999901</c:v>
                </c:pt>
                <c:pt idx="733">
                  <c:v>-1.879</c:v>
                </c:pt>
                <c:pt idx="734">
                  <c:v>-1.9259999999999999</c:v>
                </c:pt>
                <c:pt idx="735">
                  <c:v>-0.89800000000000002</c:v>
                </c:pt>
                <c:pt idx="736">
                  <c:v>-1.496</c:v>
                </c:pt>
                <c:pt idx="737">
                  <c:v>-0.22699999999999901</c:v>
                </c:pt>
                <c:pt idx="738">
                  <c:v>2.7639999999999998</c:v>
                </c:pt>
                <c:pt idx="739">
                  <c:v>-1.1830000000000001</c:v>
                </c:pt>
                <c:pt idx="740">
                  <c:v>-0.70799999999999996</c:v>
                </c:pt>
                <c:pt idx="741">
                  <c:v>-1.2689999999999999</c:v>
                </c:pt>
                <c:pt idx="742">
                  <c:v>-2.3149999999999999</c:v>
                </c:pt>
                <c:pt idx="743">
                  <c:v>-1.393</c:v>
                </c:pt>
                <c:pt idx="744">
                  <c:v>-1.3560000000000001</c:v>
                </c:pt>
                <c:pt idx="745">
                  <c:v>4.3999999999999997E-2</c:v>
                </c:pt>
                <c:pt idx="746">
                  <c:v>-1.1100000000000001</c:v>
                </c:pt>
                <c:pt idx="747">
                  <c:v>-1.351</c:v>
                </c:pt>
                <c:pt idx="748">
                  <c:v>-0.70799999999999996</c:v>
                </c:pt>
                <c:pt idx="749">
                  <c:v>-1.5269999999999999</c:v>
                </c:pt>
                <c:pt idx="750">
                  <c:v>-1.3169999999999999</c:v>
                </c:pt>
                <c:pt idx="751">
                  <c:v>-1.4039999999999999</c:v>
                </c:pt>
                <c:pt idx="752">
                  <c:v>-1.2270000000000001</c:v>
                </c:pt>
                <c:pt idx="753">
                  <c:v>-1.82</c:v>
                </c:pt>
                <c:pt idx="754">
                  <c:v>-1.4770000000000001</c:v>
                </c:pt>
                <c:pt idx="755">
                  <c:v>-0.94099999999999895</c:v>
                </c:pt>
                <c:pt idx="756">
                  <c:v>-1.2410000000000001</c:v>
                </c:pt>
                <c:pt idx="757">
                  <c:v>-1.944</c:v>
                </c:pt>
                <c:pt idx="758">
                  <c:v>-1.179</c:v>
                </c:pt>
                <c:pt idx="759">
                  <c:v>1.319</c:v>
                </c:pt>
                <c:pt idx="760">
                  <c:v>-0.35</c:v>
                </c:pt>
                <c:pt idx="761">
                  <c:v>-0.30199999999999999</c:v>
                </c:pt>
                <c:pt idx="762">
                  <c:v>-0.64699999999999902</c:v>
                </c:pt>
                <c:pt idx="763">
                  <c:v>-0.623</c:v>
                </c:pt>
                <c:pt idx="764">
                  <c:v>-0.41299999999999898</c:v>
                </c:pt>
                <c:pt idx="765">
                  <c:v>-0.436999999999999</c:v>
                </c:pt>
                <c:pt idx="766">
                  <c:v>-0.27099999999999902</c:v>
                </c:pt>
                <c:pt idx="767">
                  <c:v>-0.57199999999999995</c:v>
                </c:pt>
                <c:pt idx="768">
                  <c:v>-0.91</c:v>
                </c:pt>
                <c:pt idx="769">
                  <c:v>-0.67499999999999905</c:v>
                </c:pt>
                <c:pt idx="770">
                  <c:v>-1.6060000000000001</c:v>
                </c:pt>
                <c:pt idx="771">
                  <c:v>-0.14699999999999899</c:v>
                </c:pt>
                <c:pt idx="772">
                  <c:v>-0.109999999999999</c:v>
                </c:pt>
                <c:pt idx="773">
                  <c:v>-1.81</c:v>
                </c:pt>
                <c:pt idx="774">
                  <c:v>-0.69699999999999995</c:v>
                </c:pt>
                <c:pt idx="775">
                  <c:v>-0.76600000000000001</c:v>
                </c:pt>
                <c:pt idx="776">
                  <c:v>-0.64400000000000002</c:v>
                </c:pt>
                <c:pt idx="777">
                  <c:v>-1.5009999999999999</c:v>
                </c:pt>
                <c:pt idx="778">
                  <c:v>-0.51900000000000002</c:v>
                </c:pt>
                <c:pt idx="779">
                  <c:v>-1.399</c:v>
                </c:pt>
                <c:pt idx="780">
                  <c:v>-1.776</c:v>
                </c:pt>
                <c:pt idx="781">
                  <c:v>-1.3919999999999999</c:v>
                </c:pt>
                <c:pt idx="782">
                  <c:v>-1.607</c:v>
                </c:pt>
                <c:pt idx="783">
                  <c:v>-1.631</c:v>
                </c:pt>
                <c:pt idx="784">
                  <c:v>-1.181</c:v>
                </c:pt>
                <c:pt idx="785">
                  <c:v>-0.83899999999999997</c:v>
                </c:pt>
                <c:pt idx="786">
                  <c:v>-0.67399999999999904</c:v>
                </c:pt>
                <c:pt idx="787">
                  <c:v>-0.99399999999999999</c:v>
                </c:pt>
                <c:pt idx="788">
                  <c:v>0.95499999999999996</c:v>
                </c:pt>
                <c:pt idx="789">
                  <c:v>-1.145</c:v>
                </c:pt>
                <c:pt idx="790">
                  <c:v>-0.52700000000000002</c:v>
                </c:pt>
                <c:pt idx="791">
                  <c:v>0.376999999999999</c:v>
                </c:pt>
                <c:pt idx="792">
                  <c:v>-1.2869999999999999</c:v>
                </c:pt>
                <c:pt idx="793">
                  <c:v>-0.92899999999999905</c:v>
                </c:pt>
                <c:pt idx="794">
                  <c:v>-1.3069999999999999</c:v>
                </c:pt>
                <c:pt idx="795">
                  <c:v>-1.282</c:v>
                </c:pt>
                <c:pt idx="796">
                  <c:v>-1.5780000000000001</c:v>
                </c:pt>
                <c:pt idx="797">
                  <c:v>-1.3180000000000001</c:v>
                </c:pt>
                <c:pt idx="798">
                  <c:v>-1.675</c:v>
                </c:pt>
                <c:pt idx="799">
                  <c:v>-0.26900000000000002</c:v>
                </c:pt>
                <c:pt idx="800">
                  <c:v>-0.23599999999999999</c:v>
                </c:pt>
                <c:pt idx="801">
                  <c:v>-1.9630000000000001</c:v>
                </c:pt>
                <c:pt idx="802">
                  <c:v>-0.74399999999999999</c:v>
                </c:pt>
                <c:pt idx="803">
                  <c:v>-1.46</c:v>
                </c:pt>
                <c:pt idx="804">
                  <c:v>-0.77099999999999902</c:v>
                </c:pt>
                <c:pt idx="805">
                  <c:v>-0.69899999999999896</c:v>
                </c:pt>
                <c:pt idx="806">
                  <c:v>0.14099999999999999</c:v>
                </c:pt>
                <c:pt idx="807">
                  <c:v>-0.23399999999999899</c:v>
                </c:pt>
                <c:pt idx="808">
                  <c:v>0.67399999999999904</c:v>
                </c:pt>
                <c:pt idx="809">
                  <c:v>-1.653</c:v>
                </c:pt>
                <c:pt idx="810">
                  <c:v>-1.2210000000000001</c:v>
                </c:pt>
                <c:pt idx="811">
                  <c:v>-1.268</c:v>
                </c:pt>
                <c:pt idx="812">
                  <c:v>-1.4930000000000001</c:v>
                </c:pt>
                <c:pt idx="813">
                  <c:v>-1.36</c:v>
                </c:pt>
                <c:pt idx="814">
                  <c:v>-1.298</c:v>
                </c:pt>
                <c:pt idx="815">
                  <c:v>-1.2210000000000001</c:v>
                </c:pt>
                <c:pt idx="816">
                  <c:v>-1.26</c:v>
                </c:pt>
                <c:pt idx="817">
                  <c:v>-1.282</c:v>
                </c:pt>
                <c:pt idx="818">
                  <c:v>-1.9039999999999999</c:v>
                </c:pt>
                <c:pt idx="819">
                  <c:v>-0.36299999999999999</c:v>
                </c:pt>
                <c:pt idx="820">
                  <c:v>-2.0619999999999998</c:v>
                </c:pt>
                <c:pt idx="821">
                  <c:v>-0.40300000000000002</c:v>
                </c:pt>
                <c:pt idx="822">
                  <c:v>-1.028</c:v>
                </c:pt>
                <c:pt idx="823">
                  <c:v>-1.165</c:v>
                </c:pt>
                <c:pt idx="824">
                  <c:v>-1.9279999999999999</c:v>
                </c:pt>
                <c:pt idx="825">
                  <c:v>-1.53</c:v>
                </c:pt>
                <c:pt idx="826">
                  <c:v>-1.39</c:v>
                </c:pt>
                <c:pt idx="827">
                  <c:v>-2.4630000000000001</c:v>
                </c:pt>
                <c:pt idx="828">
                  <c:v>-0.72</c:v>
                </c:pt>
                <c:pt idx="829">
                  <c:v>-1.726</c:v>
                </c:pt>
                <c:pt idx="830">
                  <c:v>-1.228</c:v>
                </c:pt>
                <c:pt idx="831">
                  <c:v>-8.5999999999999799E-2</c:v>
                </c:pt>
                <c:pt idx="832">
                  <c:v>-1.7130000000000001</c:v>
                </c:pt>
                <c:pt idx="833">
                  <c:v>-1.05</c:v>
                </c:pt>
                <c:pt idx="834">
                  <c:v>-1.655</c:v>
                </c:pt>
                <c:pt idx="835">
                  <c:v>-0.29499999999999899</c:v>
                </c:pt>
                <c:pt idx="836">
                  <c:v>-1.373</c:v>
                </c:pt>
                <c:pt idx="837">
                  <c:v>-1.22</c:v>
                </c:pt>
                <c:pt idx="838">
                  <c:v>-2.1789999999999998</c:v>
                </c:pt>
                <c:pt idx="839">
                  <c:v>-1.375</c:v>
                </c:pt>
                <c:pt idx="840">
                  <c:v>-1.3440000000000001</c:v>
                </c:pt>
                <c:pt idx="841">
                  <c:v>-0.67200000000000004</c:v>
                </c:pt>
                <c:pt idx="842">
                  <c:v>-1.2210000000000001</c:v>
                </c:pt>
                <c:pt idx="843">
                  <c:v>-0.39</c:v>
                </c:pt>
                <c:pt idx="844">
                  <c:v>-0.29999999999999899</c:v>
                </c:pt>
                <c:pt idx="845">
                  <c:v>-2.044</c:v>
                </c:pt>
                <c:pt idx="846">
                  <c:v>-0.57199999999999995</c:v>
                </c:pt>
                <c:pt idx="847">
                  <c:v>-1.5169999999999999</c:v>
                </c:pt>
                <c:pt idx="848">
                  <c:v>-0.996999999999999</c:v>
                </c:pt>
                <c:pt idx="849">
                  <c:v>-1.7310000000000001</c:v>
                </c:pt>
                <c:pt idx="850">
                  <c:v>-1.31</c:v>
                </c:pt>
                <c:pt idx="851">
                  <c:v>-1.641</c:v>
                </c:pt>
                <c:pt idx="852">
                  <c:v>-0.222999999999999</c:v>
                </c:pt>
                <c:pt idx="853">
                  <c:v>-2.0339999999999998</c:v>
                </c:pt>
                <c:pt idx="854">
                  <c:v>-0.61899999999999999</c:v>
                </c:pt>
                <c:pt idx="855">
                  <c:v>-0.82099999999999995</c:v>
                </c:pt>
                <c:pt idx="856">
                  <c:v>-0.84799999999999898</c:v>
                </c:pt>
                <c:pt idx="857">
                  <c:v>-1.2829999999999999</c:v>
                </c:pt>
                <c:pt idx="858">
                  <c:v>-0.126999999999999</c:v>
                </c:pt>
                <c:pt idx="859">
                  <c:v>-1.026</c:v>
                </c:pt>
                <c:pt idx="860">
                  <c:v>-1.9990000000000001</c:v>
                </c:pt>
                <c:pt idx="861">
                  <c:v>-1.827</c:v>
                </c:pt>
                <c:pt idx="862">
                  <c:v>-0.78200000000000003</c:v>
                </c:pt>
                <c:pt idx="863">
                  <c:v>-1.4590000000000001</c:v>
                </c:pt>
                <c:pt idx="864">
                  <c:v>-0.81099999999999905</c:v>
                </c:pt>
                <c:pt idx="865">
                  <c:v>-1.4750000000000001</c:v>
                </c:pt>
                <c:pt idx="866">
                  <c:v>-2.073</c:v>
                </c:pt>
                <c:pt idx="867">
                  <c:v>-1.7330000000000001</c:v>
                </c:pt>
                <c:pt idx="868">
                  <c:v>0.68</c:v>
                </c:pt>
                <c:pt idx="869">
                  <c:v>-1.671</c:v>
                </c:pt>
                <c:pt idx="870">
                  <c:v>-0.156</c:v>
                </c:pt>
                <c:pt idx="871">
                  <c:v>-1.448</c:v>
                </c:pt>
                <c:pt idx="872">
                  <c:v>-1.53</c:v>
                </c:pt>
                <c:pt idx="873">
                  <c:v>-0.99199999999999999</c:v>
                </c:pt>
                <c:pt idx="874">
                  <c:v>-0.6</c:v>
                </c:pt>
                <c:pt idx="875">
                  <c:v>-1.532</c:v>
                </c:pt>
                <c:pt idx="876">
                  <c:v>-1.1200000000000001</c:v>
                </c:pt>
                <c:pt idx="877">
                  <c:v>-1.6120000000000001</c:v>
                </c:pt>
                <c:pt idx="878">
                  <c:v>-0.16500000000000001</c:v>
                </c:pt>
                <c:pt idx="879">
                  <c:v>-1.341</c:v>
                </c:pt>
                <c:pt idx="880">
                  <c:v>-1.605</c:v>
                </c:pt>
                <c:pt idx="881">
                  <c:v>-1.1759999999999999</c:v>
                </c:pt>
                <c:pt idx="882">
                  <c:v>-1.2410000000000001</c:v>
                </c:pt>
                <c:pt idx="883">
                  <c:v>-1.7949999999999999</c:v>
                </c:pt>
                <c:pt idx="884">
                  <c:v>-2.0539999999999998</c:v>
                </c:pt>
                <c:pt idx="885">
                  <c:v>-1.4750000000000001</c:v>
                </c:pt>
                <c:pt idx="886">
                  <c:v>-1.6</c:v>
                </c:pt>
                <c:pt idx="887">
                  <c:v>-1.849</c:v>
                </c:pt>
                <c:pt idx="888">
                  <c:v>-1.486</c:v>
                </c:pt>
                <c:pt idx="889">
                  <c:v>-1.1319999999999999</c:v>
                </c:pt>
                <c:pt idx="890">
                  <c:v>-1.2410000000000001</c:v>
                </c:pt>
                <c:pt idx="891">
                  <c:v>-1.2709999999999999</c:v>
                </c:pt>
                <c:pt idx="892">
                  <c:v>-1.6379999999999999</c:v>
                </c:pt>
                <c:pt idx="893">
                  <c:v>-2.0960000000000001</c:v>
                </c:pt>
                <c:pt idx="894">
                  <c:v>0.35399999999999998</c:v>
                </c:pt>
                <c:pt idx="895">
                  <c:v>-1.3240000000000001</c:v>
                </c:pt>
                <c:pt idx="896">
                  <c:v>-2.21999999999999</c:v>
                </c:pt>
                <c:pt idx="897">
                  <c:v>-1.101</c:v>
                </c:pt>
                <c:pt idx="898">
                  <c:v>-2.2240000000000002</c:v>
                </c:pt>
                <c:pt idx="899">
                  <c:v>-1.6545000000000001</c:v>
                </c:pt>
                <c:pt idx="900">
                  <c:v>-1.252</c:v>
                </c:pt>
                <c:pt idx="901">
                  <c:v>-1.869</c:v>
                </c:pt>
                <c:pt idx="902">
                  <c:v>-0.19700000000000001</c:v>
                </c:pt>
                <c:pt idx="903">
                  <c:v>-1.0069999999999999</c:v>
                </c:pt>
                <c:pt idx="904">
                  <c:v>0.19799999999999901</c:v>
                </c:pt>
                <c:pt idx="905">
                  <c:v>-0.79700000000000004</c:v>
                </c:pt>
                <c:pt idx="906">
                  <c:v>-0.500999999999999</c:v>
                </c:pt>
                <c:pt idx="907">
                  <c:v>0.44799999999999901</c:v>
                </c:pt>
                <c:pt idx="908">
                  <c:v>-1.365</c:v>
                </c:pt>
                <c:pt idx="909">
                  <c:v>-0.91</c:v>
                </c:pt>
                <c:pt idx="910">
                  <c:v>-0.79300000000000004</c:v>
                </c:pt>
                <c:pt idx="911">
                  <c:v>-0.59599999999999997</c:v>
                </c:pt>
                <c:pt idx="912">
                  <c:v>-0.190999999999999</c:v>
                </c:pt>
                <c:pt idx="913">
                  <c:v>-2.2090000000000001</c:v>
                </c:pt>
                <c:pt idx="914">
                  <c:v>-0.80799999999999905</c:v>
                </c:pt>
                <c:pt idx="915">
                  <c:v>-1.498</c:v>
                </c:pt>
                <c:pt idx="916">
                  <c:v>2.1469999999999998</c:v>
                </c:pt>
                <c:pt idx="917">
                  <c:v>0.26900000000000002</c:v>
                </c:pt>
                <c:pt idx="918">
                  <c:v>-1.851</c:v>
                </c:pt>
                <c:pt idx="919">
                  <c:v>-0.628</c:v>
                </c:pt>
                <c:pt idx="920">
                  <c:v>-1.2929999999999999</c:v>
                </c:pt>
                <c:pt idx="921">
                  <c:v>2.58</c:v>
                </c:pt>
                <c:pt idx="922">
                  <c:v>9.6000000000000002E-2</c:v>
                </c:pt>
                <c:pt idx="923">
                  <c:v>-0.20100000000000001</c:v>
                </c:pt>
                <c:pt idx="924">
                  <c:v>-1.256</c:v>
                </c:pt>
                <c:pt idx="925">
                  <c:v>-0.80600000000000005</c:v>
                </c:pt>
                <c:pt idx="926">
                  <c:v>-1.4590000000000001</c:v>
                </c:pt>
                <c:pt idx="927">
                  <c:v>3.3999999999999801E-2</c:v>
                </c:pt>
                <c:pt idx="928">
                  <c:v>-0.38300000000000001</c:v>
                </c:pt>
                <c:pt idx="929">
                  <c:v>-1.417</c:v>
                </c:pt>
                <c:pt idx="930">
                  <c:v>-2.266</c:v>
                </c:pt>
                <c:pt idx="931">
                  <c:v>-1.2529999999999999</c:v>
                </c:pt>
                <c:pt idx="932">
                  <c:v>-1.885</c:v>
                </c:pt>
                <c:pt idx="933">
                  <c:v>-1.359</c:v>
                </c:pt>
                <c:pt idx="934">
                  <c:v>-2.08</c:v>
                </c:pt>
                <c:pt idx="935">
                  <c:v>-1.53</c:v>
                </c:pt>
                <c:pt idx="936">
                  <c:v>-1.6519999999999999</c:v>
                </c:pt>
                <c:pt idx="937">
                  <c:v>-0.81899999999999995</c:v>
                </c:pt>
                <c:pt idx="938">
                  <c:v>-0.439</c:v>
                </c:pt>
                <c:pt idx="939">
                  <c:v>-0.98899999999999899</c:v>
                </c:pt>
                <c:pt idx="940">
                  <c:v>-1.5449999999999999</c:v>
                </c:pt>
                <c:pt idx="941">
                  <c:v>-1.2110000000000001</c:v>
                </c:pt>
                <c:pt idx="942">
                  <c:v>-0.78100000000000003</c:v>
                </c:pt>
                <c:pt idx="943">
                  <c:v>0.55500000000000005</c:v>
                </c:pt>
                <c:pt idx="944">
                  <c:v>-0.42699999999999999</c:v>
                </c:pt>
                <c:pt idx="945">
                  <c:v>-2.0219999999999998</c:v>
                </c:pt>
                <c:pt idx="946">
                  <c:v>-9.5000000000000195E-2</c:v>
                </c:pt>
                <c:pt idx="947">
                  <c:v>-1.754</c:v>
                </c:pt>
                <c:pt idx="948">
                  <c:v>-1.341</c:v>
                </c:pt>
                <c:pt idx="949">
                  <c:v>-0.76600000000000001</c:v>
                </c:pt>
                <c:pt idx="950">
                  <c:v>1.2909999999999999</c:v>
                </c:pt>
                <c:pt idx="951">
                  <c:v>0.16900000000000001</c:v>
                </c:pt>
                <c:pt idx="952">
                  <c:v>-1.673</c:v>
                </c:pt>
                <c:pt idx="953">
                  <c:v>-1.6990000000000001</c:v>
                </c:pt>
                <c:pt idx="954">
                  <c:v>-1.55</c:v>
                </c:pt>
                <c:pt idx="955">
                  <c:v>-1.804</c:v>
                </c:pt>
                <c:pt idx="956">
                  <c:v>-1.238</c:v>
                </c:pt>
                <c:pt idx="957">
                  <c:v>-0.89500000000000002</c:v>
                </c:pt>
                <c:pt idx="958">
                  <c:v>-0.73299999999999998</c:v>
                </c:pt>
                <c:pt idx="959">
                  <c:v>-0.150999999999999</c:v>
                </c:pt>
                <c:pt idx="960">
                  <c:v>-1.08</c:v>
                </c:pt>
                <c:pt idx="961">
                  <c:v>-1.329</c:v>
                </c:pt>
                <c:pt idx="962">
                  <c:v>-1.5580000000000001</c:v>
                </c:pt>
                <c:pt idx="963">
                  <c:v>-0.47199999999999998</c:v>
                </c:pt>
                <c:pt idx="964">
                  <c:v>-0.89100000000000001</c:v>
                </c:pt>
                <c:pt idx="965">
                  <c:v>-0.16500000000000001</c:v>
                </c:pt>
                <c:pt idx="966">
                  <c:v>-0.97299999999999898</c:v>
                </c:pt>
                <c:pt idx="967">
                  <c:v>-1.4970000000000001</c:v>
                </c:pt>
                <c:pt idx="968">
                  <c:v>-0.95199999999999996</c:v>
                </c:pt>
                <c:pt idx="969">
                  <c:v>-0.95399999999999996</c:v>
                </c:pt>
                <c:pt idx="970">
                  <c:v>-1.2549999999999999</c:v>
                </c:pt>
                <c:pt idx="971">
                  <c:v>-0.91699999999999904</c:v>
                </c:pt>
                <c:pt idx="972">
                  <c:v>-0.79</c:v>
                </c:pt>
                <c:pt idx="973">
                  <c:v>-0.83299999999999996</c:v>
                </c:pt>
                <c:pt idx="974">
                  <c:v>-1.024</c:v>
                </c:pt>
                <c:pt idx="975">
                  <c:v>-0.93100000000000005</c:v>
                </c:pt>
                <c:pt idx="976">
                  <c:v>-0.373</c:v>
                </c:pt>
                <c:pt idx="977">
                  <c:v>-0.62</c:v>
                </c:pt>
                <c:pt idx="978">
                  <c:v>0.54</c:v>
                </c:pt>
                <c:pt idx="979">
                  <c:v>-0.14899999999999999</c:v>
                </c:pt>
                <c:pt idx="980">
                  <c:v>-1.5189999999999999</c:v>
                </c:pt>
                <c:pt idx="981">
                  <c:v>-1.1265000000000001</c:v>
                </c:pt>
                <c:pt idx="982">
                  <c:v>-1.5009999999999999</c:v>
                </c:pt>
                <c:pt idx="983">
                  <c:v>-1.2330000000000001</c:v>
                </c:pt>
                <c:pt idx="984">
                  <c:v>-0.67799999999999905</c:v>
                </c:pt>
                <c:pt idx="985">
                  <c:v>-0.98099999999999898</c:v>
                </c:pt>
                <c:pt idx="986">
                  <c:v>-1.016</c:v>
                </c:pt>
                <c:pt idx="987">
                  <c:v>-1.0780000000000001</c:v>
                </c:pt>
                <c:pt idx="988">
                  <c:v>-0.65799999999999903</c:v>
                </c:pt>
                <c:pt idx="989">
                  <c:v>-1.1100000000000001</c:v>
                </c:pt>
                <c:pt idx="990">
                  <c:v>-1.851</c:v>
                </c:pt>
                <c:pt idx="991">
                  <c:v>-0.89500000000000002</c:v>
                </c:pt>
                <c:pt idx="992">
                  <c:v>-0.42599999999999999</c:v>
                </c:pt>
                <c:pt idx="993">
                  <c:v>5.6999999999999898E-2</c:v>
                </c:pt>
                <c:pt idx="994">
                  <c:v>-0.995</c:v>
                </c:pt>
                <c:pt idx="995">
                  <c:v>-0.77199999999999902</c:v>
                </c:pt>
                <c:pt idx="996">
                  <c:v>0.34699999999999998</c:v>
                </c:pt>
                <c:pt idx="997">
                  <c:v>-1.571</c:v>
                </c:pt>
                <c:pt idx="998">
                  <c:v>-1.294</c:v>
                </c:pt>
                <c:pt idx="999">
                  <c:v>-1.7969999999999999</c:v>
                </c:pt>
                <c:pt idx="1000">
                  <c:v>-1.018</c:v>
                </c:pt>
                <c:pt idx="1001">
                  <c:v>-0.97199999999999998</c:v>
                </c:pt>
                <c:pt idx="1002">
                  <c:v>-1.48</c:v>
                </c:pt>
                <c:pt idx="1003">
                  <c:v>4.4999999999999901E-2</c:v>
                </c:pt>
                <c:pt idx="1004">
                  <c:v>-1.393</c:v>
                </c:pt>
                <c:pt idx="1005">
                  <c:v>-0.68299999999999905</c:v>
                </c:pt>
                <c:pt idx="1006">
                  <c:v>-1.2509999999999999</c:v>
                </c:pt>
                <c:pt idx="1007">
                  <c:v>-0.82099999999999995</c:v>
                </c:pt>
                <c:pt idx="1008">
                  <c:v>-0.746999999999999</c:v>
                </c:pt>
                <c:pt idx="1009">
                  <c:v>-1.123</c:v>
                </c:pt>
                <c:pt idx="1010">
                  <c:v>-1.6779999999999999</c:v>
                </c:pt>
                <c:pt idx="1011">
                  <c:v>-1.044</c:v>
                </c:pt>
                <c:pt idx="1012">
                  <c:v>-1.143</c:v>
                </c:pt>
                <c:pt idx="1013">
                  <c:v>-1.409</c:v>
                </c:pt>
                <c:pt idx="1014">
                  <c:v>-1.2010000000000001</c:v>
                </c:pt>
                <c:pt idx="1015">
                  <c:v>-1.111</c:v>
                </c:pt>
                <c:pt idx="1016">
                  <c:v>-1.2210000000000001</c:v>
                </c:pt>
                <c:pt idx="1017">
                  <c:v>9.9000000000000199E-2</c:v>
                </c:pt>
                <c:pt idx="1018">
                  <c:v>-0.65899999999999903</c:v>
                </c:pt>
                <c:pt idx="1019">
                  <c:v>-1.228</c:v>
                </c:pt>
                <c:pt idx="1020">
                  <c:v>-1.2110000000000001</c:v>
                </c:pt>
                <c:pt idx="1021">
                  <c:v>-0.96</c:v>
                </c:pt>
                <c:pt idx="1022">
                  <c:v>-1.3919999999999999</c:v>
                </c:pt>
                <c:pt idx="1023">
                  <c:v>-1.6930000000000001</c:v>
                </c:pt>
                <c:pt idx="1024">
                  <c:v>-1.3069999999999999</c:v>
                </c:pt>
                <c:pt idx="1025">
                  <c:v>-1.2649999999999999</c:v>
                </c:pt>
                <c:pt idx="1026">
                  <c:v>-0.40200000000000002</c:v>
                </c:pt>
                <c:pt idx="1027">
                  <c:v>-1.0449999999999999</c:v>
                </c:pt>
                <c:pt idx="1028">
                  <c:v>-1.96</c:v>
                </c:pt>
                <c:pt idx="1029">
                  <c:v>-1.4259999999999999</c:v>
                </c:pt>
                <c:pt idx="1030">
                  <c:v>-1.69</c:v>
                </c:pt>
                <c:pt idx="1031">
                  <c:v>-0.53600000000000003</c:v>
                </c:pt>
                <c:pt idx="1032">
                  <c:v>-0.438</c:v>
                </c:pt>
                <c:pt idx="1033">
                  <c:v>-0.97499999999999998</c:v>
                </c:pt>
                <c:pt idx="1034">
                  <c:v>-1.53</c:v>
                </c:pt>
                <c:pt idx="1035">
                  <c:v>-1.831</c:v>
                </c:pt>
                <c:pt idx="1036">
                  <c:v>-1.353</c:v>
                </c:pt>
                <c:pt idx="1037">
                  <c:v>-1.169</c:v>
                </c:pt>
                <c:pt idx="1038">
                  <c:v>0.25999999999999901</c:v>
                </c:pt>
                <c:pt idx="1039">
                  <c:v>-2.15</c:v>
                </c:pt>
                <c:pt idx="1040">
                  <c:v>-1.258</c:v>
                </c:pt>
                <c:pt idx="1041">
                  <c:v>-1.0640000000000001</c:v>
                </c:pt>
                <c:pt idx="1042">
                  <c:v>-1.538</c:v>
                </c:pt>
                <c:pt idx="1043">
                  <c:v>-0.625</c:v>
                </c:pt>
                <c:pt idx="1044">
                  <c:v>-1.202</c:v>
                </c:pt>
                <c:pt idx="1045">
                  <c:v>-0.19600000000000001</c:v>
                </c:pt>
                <c:pt idx="1046">
                  <c:v>-1.9670000000000001</c:v>
                </c:pt>
                <c:pt idx="1047">
                  <c:v>-1.6779999999999999</c:v>
                </c:pt>
                <c:pt idx="1048">
                  <c:v>-1.9730000000000001</c:v>
                </c:pt>
                <c:pt idx="1049">
                  <c:v>-1.8440000000000001</c:v>
                </c:pt>
                <c:pt idx="1050">
                  <c:v>-0.81</c:v>
                </c:pt>
                <c:pt idx="1051">
                  <c:v>-1.5029999999999999</c:v>
                </c:pt>
                <c:pt idx="1052">
                  <c:v>-0.74099999999999999</c:v>
                </c:pt>
                <c:pt idx="1053">
                  <c:v>-0.94899999999999896</c:v>
                </c:pt>
                <c:pt idx="1054">
                  <c:v>-1.19</c:v>
                </c:pt>
                <c:pt idx="1055">
                  <c:v>-0.25</c:v>
                </c:pt>
                <c:pt idx="1056">
                  <c:v>0.35999999999999899</c:v>
                </c:pt>
                <c:pt idx="1057">
                  <c:v>-1.512</c:v>
                </c:pt>
                <c:pt idx="1058">
                  <c:v>-1.2046666666666599</c:v>
                </c:pt>
                <c:pt idx="1059">
                  <c:v>-1.6639999999999999</c:v>
                </c:pt>
                <c:pt idx="1060">
                  <c:v>0.54700000000000004</c:v>
                </c:pt>
                <c:pt idx="1061">
                  <c:v>-0.83699999999999997</c:v>
                </c:pt>
                <c:pt idx="1062">
                  <c:v>0.36899999999999999</c:v>
                </c:pt>
                <c:pt idx="1063">
                  <c:v>-0.30299999999999899</c:v>
                </c:pt>
                <c:pt idx="1064">
                  <c:v>-1.099</c:v>
                </c:pt>
                <c:pt idx="1065">
                  <c:v>-1.0880000000000001</c:v>
                </c:pt>
                <c:pt idx="1066">
                  <c:v>-0.52599999999999902</c:v>
                </c:pt>
                <c:pt idx="1067">
                  <c:v>-0.29699999999999999</c:v>
                </c:pt>
                <c:pt idx="1068">
                  <c:v>0.221999999999999</c:v>
                </c:pt>
                <c:pt idx="1069">
                  <c:v>-6.4999999999999905E-2</c:v>
                </c:pt>
                <c:pt idx="1070">
                  <c:v>-1.052</c:v>
                </c:pt>
                <c:pt idx="1071">
                  <c:v>-0.89999999999999902</c:v>
                </c:pt>
                <c:pt idx="1072">
                  <c:v>-0.253</c:v>
                </c:pt>
                <c:pt idx="1073">
                  <c:v>-0.70599999999999996</c:v>
                </c:pt>
                <c:pt idx="1074">
                  <c:v>-1.879</c:v>
                </c:pt>
                <c:pt idx="1075">
                  <c:v>-1.2</c:v>
                </c:pt>
                <c:pt idx="1076">
                  <c:v>0.51299999999999901</c:v>
                </c:pt>
                <c:pt idx="1077">
                  <c:v>0.55299999999999905</c:v>
                </c:pt>
                <c:pt idx="1078">
                  <c:v>-1.175</c:v>
                </c:pt>
                <c:pt idx="1079">
                  <c:v>-1.573</c:v>
                </c:pt>
                <c:pt idx="1080">
                  <c:v>-0.98299999999999998</c:v>
                </c:pt>
                <c:pt idx="1081">
                  <c:v>-1.538</c:v>
                </c:pt>
                <c:pt idx="1082">
                  <c:v>-1.0385</c:v>
                </c:pt>
                <c:pt idx="1083">
                  <c:v>-0.60599999999999898</c:v>
                </c:pt>
                <c:pt idx="1084">
                  <c:v>-1.4670000000000001</c:v>
                </c:pt>
                <c:pt idx="1085">
                  <c:v>-0.72899999999999998</c:v>
                </c:pt>
                <c:pt idx="1086">
                  <c:v>0.69899999999999896</c:v>
                </c:pt>
                <c:pt idx="1087">
                  <c:v>-0.82799999999999896</c:v>
                </c:pt>
                <c:pt idx="1088">
                  <c:v>-0.94199999999999995</c:v>
                </c:pt>
                <c:pt idx="1089">
                  <c:v>-1.3859999999999999</c:v>
                </c:pt>
                <c:pt idx="1090">
                  <c:v>-1.3919999999999999</c:v>
                </c:pt>
                <c:pt idx="1091">
                  <c:v>-1.125</c:v>
                </c:pt>
                <c:pt idx="1092">
                  <c:v>-1.10000000000001E-2</c:v>
                </c:pt>
                <c:pt idx="1093">
                  <c:v>-1.4970000000000001</c:v>
                </c:pt>
                <c:pt idx="1094">
                  <c:v>-0.81699999999999995</c:v>
                </c:pt>
                <c:pt idx="1095">
                  <c:v>-0.08</c:v>
                </c:pt>
                <c:pt idx="1096">
                  <c:v>-1.544</c:v>
                </c:pt>
                <c:pt idx="1097">
                  <c:v>-0.42599999999999999</c:v>
                </c:pt>
                <c:pt idx="1098">
                  <c:v>-1.575</c:v>
                </c:pt>
                <c:pt idx="1099">
                  <c:v>-1.6040000000000001</c:v>
                </c:pt>
                <c:pt idx="1100">
                  <c:v>-1.5109999999999999</c:v>
                </c:pt>
                <c:pt idx="1101">
                  <c:v>0.33800000000000002</c:v>
                </c:pt>
                <c:pt idx="1102">
                  <c:v>0.61199999999999999</c:v>
                </c:pt>
                <c:pt idx="1103">
                  <c:v>-1.6619999999999999</c:v>
                </c:pt>
                <c:pt idx="1104">
                  <c:v>0.36699999999999999</c:v>
                </c:pt>
                <c:pt idx="1105">
                  <c:v>-1.4490000000000001</c:v>
                </c:pt>
                <c:pt idx="1106">
                  <c:v>-1.339</c:v>
                </c:pt>
                <c:pt idx="1107">
                  <c:v>-1.744</c:v>
                </c:pt>
                <c:pt idx="1108">
                  <c:v>-1.6739999999999999</c:v>
                </c:pt>
                <c:pt idx="1109">
                  <c:v>-1.476</c:v>
                </c:pt>
                <c:pt idx="1110">
                  <c:v>-1.6080000000000001</c:v>
                </c:pt>
                <c:pt idx="1111">
                  <c:v>-1.657</c:v>
                </c:pt>
                <c:pt idx="1112">
                  <c:v>-1.1679999999999999</c:v>
                </c:pt>
                <c:pt idx="1113">
                  <c:v>-1.23</c:v>
                </c:pt>
                <c:pt idx="1114">
                  <c:v>-1.284</c:v>
                </c:pt>
                <c:pt idx="1115">
                  <c:v>-0.31999999999999901</c:v>
                </c:pt>
                <c:pt idx="1116">
                  <c:v>-1.008</c:v>
                </c:pt>
                <c:pt idx="1117">
                  <c:v>-1.6379999999999999</c:v>
                </c:pt>
                <c:pt idx="1118">
                  <c:v>-1.264</c:v>
                </c:pt>
                <c:pt idx="1119">
                  <c:v>-1.133</c:v>
                </c:pt>
                <c:pt idx="1120">
                  <c:v>-1.1579999999999999</c:v>
                </c:pt>
                <c:pt idx="1121">
                  <c:v>-0.435999999999999</c:v>
                </c:pt>
                <c:pt idx="1122">
                  <c:v>-0.57199999999999995</c:v>
                </c:pt>
                <c:pt idx="1123">
                  <c:v>-1.3180000000000001</c:v>
                </c:pt>
                <c:pt idx="1124">
                  <c:v>-0.61499999999999999</c:v>
                </c:pt>
                <c:pt idx="1125">
                  <c:v>-1.163</c:v>
                </c:pt>
                <c:pt idx="1126">
                  <c:v>-0.62999999999999901</c:v>
                </c:pt>
                <c:pt idx="1127">
                  <c:v>-1.08</c:v>
                </c:pt>
                <c:pt idx="1128">
                  <c:v>-1.1579999999999999</c:v>
                </c:pt>
                <c:pt idx="1129">
                  <c:v>-0.36699999999999999</c:v>
                </c:pt>
                <c:pt idx="1130">
                  <c:v>-0.27800000000000002</c:v>
                </c:pt>
                <c:pt idx="1131">
                  <c:v>-1.5495000000000001</c:v>
                </c:pt>
                <c:pt idx="1132">
                  <c:v>-0.75999999999999901</c:v>
                </c:pt>
                <c:pt idx="1133">
                  <c:v>-0.85799999999999998</c:v>
                </c:pt>
                <c:pt idx="1134">
                  <c:v>-0.61899999999999999</c:v>
                </c:pt>
                <c:pt idx="1135">
                  <c:v>-0.998</c:v>
                </c:pt>
                <c:pt idx="1136">
                  <c:v>-1.22</c:v>
                </c:pt>
                <c:pt idx="1137">
                  <c:v>-1.4790000000000001</c:v>
                </c:pt>
                <c:pt idx="1138">
                  <c:v>-1.36</c:v>
                </c:pt>
                <c:pt idx="1139">
                  <c:v>-0.36299999999999999</c:v>
                </c:pt>
                <c:pt idx="1140">
                  <c:v>-1.1020000000000001</c:v>
                </c:pt>
                <c:pt idx="1141">
                  <c:v>-1.0069999999999999</c:v>
                </c:pt>
                <c:pt idx="1142">
                  <c:v>-1.0660000000000001</c:v>
                </c:pt>
                <c:pt idx="1143">
                  <c:v>-1.3480000000000001</c:v>
                </c:pt>
                <c:pt idx="1144">
                  <c:v>-4.4999999999999901E-2</c:v>
                </c:pt>
                <c:pt idx="1145">
                  <c:v>-0.90300000000000002</c:v>
                </c:pt>
                <c:pt idx="1146">
                  <c:v>-1.5409999999999999</c:v>
                </c:pt>
                <c:pt idx="1147">
                  <c:v>-1.1399999999999999</c:v>
                </c:pt>
                <c:pt idx="1148">
                  <c:v>-1.45</c:v>
                </c:pt>
                <c:pt idx="1149">
                  <c:v>-1.8049999999999999</c:v>
                </c:pt>
                <c:pt idx="1150">
                  <c:v>-1.0569999999999999</c:v>
                </c:pt>
                <c:pt idx="1151">
                  <c:v>-1.1000000000000001</c:v>
                </c:pt>
                <c:pt idx="1152">
                  <c:v>-1.39</c:v>
                </c:pt>
                <c:pt idx="1153">
                  <c:v>-1.4850000000000001</c:v>
                </c:pt>
                <c:pt idx="1154">
                  <c:v>-2.214</c:v>
                </c:pt>
                <c:pt idx="1155">
                  <c:v>-0.46799999999999897</c:v>
                </c:pt>
                <c:pt idx="1156">
                  <c:v>-0.190999999999999</c:v>
                </c:pt>
                <c:pt idx="1157">
                  <c:v>-1.214</c:v>
                </c:pt>
                <c:pt idx="1158">
                  <c:v>-0.47199999999999998</c:v>
                </c:pt>
                <c:pt idx="1159">
                  <c:v>-1.7549999999999999</c:v>
                </c:pt>
                <c:pt idx="1160">
                  <c:v>-1.7769999999999999</c:v>
                </c:pt>
                <c:pt idx="1161">
                  <c:v>-0.311999999999999</c:v>
                </c:pt>
                <c:pt idx="1162">
                  <c:v>-1.41</c:v>
                </c:pt>
                <c:pt idx="1163">
                  <c:v>-0.31999999999999901</c:v>
                </c:pt>
                <c:pt idx="1164">
                  <c:v>-0.71499999999999897</c:v>
                </c:pt>
                <c:pt idx="1165">
                  <c:v>0.17699999999999999</c:v>
                </c:pt>
                <c:pt idx="1166">
                  <c:v>-1.921</c:v>
                </c:pt>
                <c:pt idx="1167">
                  <c:v>-1.1120000000000001</c:v>
                </c:pt>
                <c:pt idx="1168">
                  <c:v>-1.802</c:v>
                </c:pt>
                <c:pt idx="1169">
                  <c:v>-5.5000000000000097E-2</c:v>
                </c:pt>
                <c:pt idx="1170">
                  <c:v>-0.46700000000000003</c:v>
                </c:pt>
                <c:pt idx="1171">
                  <c:v>0.27999999999999903</c:v>
                </c:pt>
                <c:pt idx="1172">
                  <c:v>-1.0620000000000001</c:v>
                </c:pt>
                <c:pt idx="1173">
                  <c:v>-0.82599999999999996</c:v>
                </c:pt>
                <c:pt idx="1174">
                  <c:v>-0.42599999999999999</c:v>
                </c:pt>
                <c:pt idx="1175">
                  <c:v>-0.91699999999999904</c:v>
                </c:pt>
                <c:pt idx="1176">
                  <c:v>-1.2949999999999999</c:v>
                </c:pt>
                <c:pt idx="1177">
                  <c:v>-1.014</c:v>
                </c:pt>
                <c:pt idx="1178">
                  <c:v>0.94899999999999896</c:v>
                </c:pt>
                <c:pt idx="1179">
                  <c:v>-1.444</c:v>
                </c:pt>
                <c:pt idx="1180">
                  <c:v>-0.54999999999999905</c:v>
                </c:pt>
                <c:pt idx="1181">
                  <c:v>0.74399999999999999</c:v>
                </c:pt>
                <c:pt idx="1182">
                  <c:v>0.222999999999999</c:v>
                </c:pt>
                <c:pt idx="1183">
                  <c:v>-1.3180000000000001</c:v>
                </c:pt>
                <c:pt idx="1184">
                  <c:v>-0.68199999999999905</c:v>
                </c:pt>
                <c:pt idx="1185">
                  <c:v>-0.48399999999999999</c:v>
                </c:pt>
                <c:pt idx="1186">
                  <c:v>-0.72399999999999998</c:v>
                </c:pt>
                <c:pt idx="1187">
                  <c:v>-1.2490000000000001</c:v>
                </c:pt>
                <c:pt idx="1188">
                  <c:v>-1.1100000000000001</c:v>
                </c:pt>
                <c:pt idx="1189">
                  <c:v>-1.4159999999999999</c:v>
                </c:pt>
                <c:pt idx="1190">
                  <c:v>-1.5349999999999999</c:v>
                </c:pt>
                <c:pt idx="1191">
                  <c:v>-1.2350000000000001</c:v>
                </c:pt>
                <c:pt idx="1192">
                  <c:v>-0.68799999999999994</c:v>
                </c:pt>
                <c:pt idx="1193">
                  <c:v>0.45800000000000002</c:v>
                </c:pt>
                <c:pt idx="1194">
                  <c:v>-1.4590000000000001</c:v>
                </c:pt>
                <c:pt idx="1195">
                  <c:v>1.758</c:v>
                </c:pt>
                <c:pt idx="1196">
                  <c:v>-0.55600000000000005</c:v>
                </c:pt>
                <c:pt idx="1197">
                  <c:v>1.0169999999999999</c:v>
                </c:pt>
                <c:pt idx="1198">
                  <c:v>-0.99</c:v>
                </c:pt>
                <c:pt idx="1199">
                  <c:v>-0.39100000000000001</c:v>
                </c:pt>
                <c:pt idx="1200">
                  <c:v>1.0289999999999999</c:v>
                </c:pt>
                <c:pt idx="1201">
                  <c:v>0.17499999999999899</c:v>
                </c:pt>
                <c:pt idx="1202">
                  <c:v>-0.59499999999999997</c:v>
                </c:pt>
                <c:pt idx="1203">
                  <c:v>-1.0024999999999999</c:v>
                </c:pt>
                <c:pt idx="1204">
                  <c:v>-0.45999999999999902</c:v>
                </c:pt>
                <c:pt idx="1205">
                  <c:v>-1.048</c:v>
                </c:pt>
                <c:pt idx="1206">
                  <c:v>-0.82099999999999995</c:v>
                </c:pt>
                <c:pt idx="1207">
                  <c:v>-0.67700000000000005</c:v>
                </c:pt>
                <c:pt idx="1208">
                  <c:v>-1.181</c:v>
                </c:pt>
                <c:pt idx="1209">
                  <c:v>-1.329</c:v>
                </c:pt>
                <c:pt idx="1210">
                  <c:v>-2.2109999999999999</c:v>
                </c:pt>
                <c:pt idx="1211">
                  <c:v>-1.171</c:v>
                </c:pt>
                <c:pt idx="1212">
                  <c:v>-0.50899999999999901</c:v>
                </c:pt>
                <c:pt idx="1213">
                  <c:v>-1.4039999999999999</c:v>
                </c:pt>
                <c:pt idx="1214">
                  <c:v>1.851</c:v>
                </c:pt>
                <c:pt idx="1215">
                  <c:v>2.0229999999999899</c:v>
                </c:pt>
                <c:pt idx="1216">
                  <c:v>-1.3839999999999999</c:v>
                </c:pt>
                <c:pt idx="1217">
                  <c:v>-1.17</c:v>
                </c:pt>
                <c:pt idx="1218">
                  <c:v>-0.17199999999999899</c:v>
                </c:pt>
                <c:pt idx="1219">
                  <c:v>-0.91800000000000004</c:v>
                </c:pt>
                <c:pt idx="1220">
                  <c:v>-0.56299999999999994</c:v>
                </c:pt>
                <c:pt idx="1221">
                  <c:v>1.349</c:v>
                </c:pt>
                <c:pt idx="1222">
                  <c:v>-0.28899999999999998</c:v>
                </c:pt>
                <c:pt idx="1223">
                  <c:v>-0.19799999999999901</c:v>
                </c:pt>
                <c:pt idx="1224">
                  <c:v>-1.671</c:v>
                </c:pt>
                <c:pt idx="1225">
                  <c:v>0.60250000000000004</c:v>
                </c:pt>
                <c:pt idx="1226">
                  <c:v>0.61699999999999999</c:v>
                </c:pt>
                <c:pt idx="1227">
                  <c:v>-0.24299999999999899</c:v>
                </c:pt>
                <c:pt idx="1228">
                  <c:v>0.91400000000000003</c:v>
                </c:pt>
                <c:pt idx="1229">
                  <c:v>-1.171</c:v>
                </c:pt>
                <c:pt idx="1230">
                  <c:v>-0.46200000000000002</c:v>
                </c:pt>
                <c:pt idx="1231">
                  <c:v>-0.64999999999999902</c:v>
                </c:pt>
                <c:pt idx="1232">
                  <c:v>-0.28899999999999998</c:v>
                </c:pt>
                <c:pt idx="1233">
                  <c:v>-1.5269999999999999</c:v>
                </c:pt>
                <c:pt idx="1234">
                  <c:v>0.161</c:v>
                </c:pt>
                <c:pt idx="1235">
                  <c:v>0.60199999999999898</c:v>
                </c:pt>
                <c:pt idx="1236">
                  <c:v>0.36199999999999999</c:v>
                </c:pt>
                <c:pt idx="1237">
                  <c:v>-0.56899999999999995</c:v>
                </c:pt>
                <c:pt idx="1238">
                  <c:v>1.3439999999999901</c:v>
                </c:pt>
                <c:pt idx="1239">
                  <c:v>0.96799999999999997</c:v>
                </c:pt>
                <c:pt idx="1240">
                  <c:v>2.1840000000000002</c:v>
                </c:pt>
                <c:pt idx="1241">
                  <c:v>0.82299999999999995</c:v>
                </c:pt>
                <c:pt idx="1242">
                  <c:v>0.26799999999999902</c:v>
                </c:pt>
                <c:pt idx="1243">
                  <c:v>-0.27300000000000002</c:v>
                </c:pt>
                <c:pt idx="1244">
                  <c:v>0.69299999999999995</c:v>
                </c:pt>
                <c:pt idx="1245">
                  <c:v>-0.48499999999999899</c:v>
                </c:pt>
                <c:pt idx="1246">
                  <c:v>-1</c:v>
                </c:pt>
                <c:pt idx="1247">
                  <c:v>-0.161</c:v>
                </c:pt>
                <c:pt idx="1248">
                  <c:v>1.54</c:v>
                </c:pt>
                <c:pt idx="1249">
                  <c:v>-0.33599999999999902</c:v>
                </c:pt>
                <c:pt idx="1250">
                  <c:v>-1.034</c:v>
                </c:pt>
                <c:pt idx="1251">
                  <c:v>0.61099999999999999</c:v>
                </c:pt>
                <c:pt idx="1252">
                  <c:v>1.347</c:v>
                </c:pt>
                <c:pt idx="1253">
                  <c:v>1.0049999999999999</c:v>
                </c:pt>
                <c:pt idx="1254">
                  <c:v>-1.129</c:v>
                </c:pt>
                <c:pt idx="1255">
                  <c:v>-0.71699999999999997</c:v>
                </c:pt>
                <c:pt idx="1256">
                  <c:v>0.33099999999999902</c:v>
                </c:pt>
                <c:pt idx="1257">
                  <c:v>-0.66299999999999903</c:v>
                </c:pt>
                <c:pt idx="1258">
                  <c:v>7.1000000000000105E-2</c:v>
                </c:pt>
                <c:pt idx="1259">
                  <c:v>1.2629999999999999</c:v>
                </c:pt>
                <c:pt idx="1260">
                  <c:v>-0.82399999999999896</c:v>
                </c:pt>
                <c:pt idx="1261">
                  <c:v>1.2869999999999999</c:v>
                </c:pt>
                <c:pt idx="1262">
                  <c:v>0.69499999999999895</c:v>
                </c:pt>
                <c:pt idx="1263">
                  <c:v>0.66400000000000003</c:v>
                </c:pt>
                <c:pt idx="1264">
                  <c:v>0.753</c:v>
                </c:pt>
                <c:pt idx="1265">
                  <c:v>0.95499999999999996</c:v>
                </c:pt>
                <c:pt idx="1266">
                  <c:v>1.1059999999999901</c:v>
                </c:pt>
                <c:pt idx="1267">
                  <c:v>-1.411</c:v>
                </c:pt>
                <c:pt idx="1268">
                  <c:v>0.90300000000000002</c:v>
                </c:pt>
                <c:pt idx="1269">
                  <c:v>-1.663</c:v>
                </c:pt>
                <c:pt idx="1270">
                  <c:v>-1.663</c:v>
                </c:pt>
                <c:pt idx="1271">
                  <c:v>-1.288</c:v>
                </c:pt>
                <c:pt idx="1272">
                  <c:v>1.548</c:v>
                </c:pt>
                <c:pt idx="1273">
                  <c:v>0.73799999999999999</c:v>
                </c:pt>
                <c:pt idx="1274">
                  <c:v>-1.8959999999999999</c:v>
                </c:pt>
                <c:pt idx="1275">
                  <c:v>-0.58999999999999897</c:v>
                </c:pt>
                <c:pt idx="1276">
                  <c:v>-0.70299999999999896</c:v>
                </c:pt>
                <c:pt idx="1277">
                  <c:v>-1.0760000000000001</c:v>
                </c:pt>
                <c:pt idx="1278">
                  <c:v>-0.84799999999999898</c:v>
                </c:pt>
                <c:pt idx="1279">
                  <c:v>-0.628</c:v>
                </c:pt>
                <c:pt idx="1280">
                  <c:v>0.19399999999999901</c:v>
                </c:pt>
                <c:pt idx="1281">
                  <c:v>-0.80299999999999905</c:v>
                </c:pt>
                <c:pt idx="1282">
                  <c:v>-0.28100000000000003</c:v>
                </c:pt>
                <c:pt idx="1283">
                  <c:v>-0.57399999999999896</c:v>
                </c:pt>
                <c:pt idx="1284">
                  <c:v>0.500999999999999</c:v>
                </c:pt>
                <c:pt idx="1285">
                  <c:v>-1.246</c:v>
                </c:pt>
                <c:pt idx="1286">
                  <c:v>-1.2589999999999999</c:v>
                </c:pt>
                <c:pt idx="1287">
                  <c:v>-0.41999999999999899</c:v>
                </c:pt>
                <c:pt idx="1288">
                  <c:v>-0.156</c:v>
                </c:pt>
                <c:pt idx="1289">
                  <c:v>-1.0629999999999999</c:v>
                </c:pt>
                <c:pt idx="1290">
                  <c:v>-0.85399999999999998</c:v>
                </c:pt>
                <c:pt idx="1291">
                  <c:v>-0.92399999999999904</c:v>
                </c:pt>
                <c:pt idx="1292">
                  <c:v>-0.94399999999999995</c:v>
                </c:pt>
                <c:pt idx="1293">
                  <c:v>0.12</c:v>
                </c:pt>
                <c:pt idx="1294">
                  <c:v>-1.0820000000000001</c:v>
                </c:pt>
                <c:pt idx="1295">
                  <c:v>-1.0740000000000001</c:v>
                </c:pt>
                <c:pt idx="1296">
                  <c:v>-0.47299999999999898</c:v>
                </c:pt>
                <c:pt idx="1297">
                  <c:v>-0.217</c:v>
                </c:pt>
                <c:pt idx="1298">
                  <c:v>-1.2270000000000001</c:v>
                </c:pt>
                <c:pt idx="1299">
                  <c:v>-1.538</c:v>
                </c:pt>
                <c:pt idx="1300">
                  <c:v>-1.621</c:v>
                </c:pt>
                <c:pt idx="1301">
                  <c:v>-1.264</c:v>
                </c:pt>
                <c:pt idx="1302">
                  <c:v>0.04</c:v>
                </c:pt>
                <c:pt idx="1303">
                  <c:v>5.7999999999999802E-2</c:v>
                </c:pt>
                <c:pt idx="1304">
                  <c:v>-0.65700000000000003</c:v>
                </c:pt>
                <c:pt idx="1305">
                  <c:v>-1.244</c:v>
                </c:pt>
                <c:pt idx="1306">
                  <c:v>-9.9000000000000199E-2</c:v>
                </c:pt>
                <c:pt idx="1307">
                  <c:v>-1.1990000000000001</c:v>
                </c:pt>
                <c:pt idx="1308">
                  <c:v>-1.2569999999999999</c:v>
                </c:pt>
                <c:pt idx="1309">
                  <c:v>1.2849999999999999</c:v>
                </c:pt>
                <c:pt idx="1310">
                  <c:v>0.156749999999999</c:v>
                </c:pt>
                <c:pt idx="1311">
                  <c:v>-1.1879999999999999</c:v>
                </c:pt>
                <c:pt idx="1312">
                  <c:v>-1.1879999999999999</c:v>
                </c:pt>
                <c:pt idx="1313">
                  <c:v>-1.661</c:v>
                </c:pt>
                <c:pt idx="1314">
                  <c:v>-1.661</c:v>
                </c:pt>
                <c:pt idx="1315">
                  <c:v>-0.90700000000000003</c:v>
                </c:pt>
                <c:pt idx="1316">
                  <c:v>0.17199999999999999</c:v>
                </c:pt>
                <c:pt idx="1317">
                  <c:v>-0.29599999999999899</c:v>
                </c:pt>
                <c:pt idx="1318">
                  <c:v>0.26299999999999901</c:v>
                </c:pt>
                <c:pt idx="1319">
                  <c:v>-3.2499999999999703E-2</c:v>
                </c:pt>
                <c:pt idx="1320">
                  <c:v>-1.3029999999999999</c:v>
                </c:pt>
                <c:pt idx="1321">
                  <c:v>-0.154999999999999</c:v>
                </c:pt>
                <c:pt idx="1322">
                  <c:v>-0.82599999999999996</c:v>
                </c:pt>
                <c:pt idx="1323">
                  <c:v>5.3999999999999798E-2</c:v>
                </c:pt>
                <c:pt idx="1324">
                  <c:v>-0.495</c:v>
                </c:pt>
                <c:pt idx="1325">
                  <c:v>-0.33300000000000002</c:v>
                </c:pt>
                <c:pt idx="1326">
                  <c:v>-0.57199999999999995</c:v>
                </c:pt>
                <c:pt idx="1327">
                  <c:v>-1.153</c:v>
                </c:pt>
                <c:pt idx="1328">
                  <c:v>-0.51799999999999902</c:v>
                </c:pt>
                <c:pt idx="1329">
                  <c:v>-1.075</c:v>
                </c:pt>
                <c:pt idx="1330">
                  <c:v>-1.024</c:v>
                </c:pt>
                <c:pt idx="1331">
                  <c:v>-1.048</c:v>
                </c:pt>
                <c:pt idx="1332">
                  <c:v>-1.4830000000000001</c:v>
                </c:pt>
                <c:pt idx="1333">
                  <c:v>-1.679</c:v>
                </c:pt>
                <c:pt idx="1334">
                  <c:v>-0.59949999999999903</c:v>
                </c:pt>
                <c:pt idx="1335">
                  <c:v>-0.89299999999999902</c:v>
                </c:pt>
                <c:pt idx="1336">
                  <c:v>-1.252</c:v>
                </c:pt>
                <c:pt idx="1337">
                  <c:v>-0.22699999999999901</c:v>
                </c:pt>
                <c:pt idx="1338">
                  <c:v>-1.0069999999999999</c:v>
                </c:pt>
                <c:pt idx="1339">
                  <c:v>-1.05</c:v>
                </c:pt>
                <c:pt idx="1340">
                  <c:v>0.14099999999999999</c:v>
                </c:pt>
                <c:pt idx="1341">
                  <c:v>-0.89100000000000001</c:v>
                </c:pt>
                <c:pt idx="1342">
                  <c:v>-0.65200000000000002</c:v>
                </c:pt>
                <c:pt idx="1343">
                  <c:v>-1.5169999999999999</c:v>
                </c:pt>
                <c:pt idx="1344">
                  <c:v>0.89900000000000002</c:v>
                </c:pt>
                <c:pt idx="1345">
                  <c:v>-2.07899999999999</c:v>
                </c:pt>
                <c:pt idx="1346">
                  <c:v>-0.39999999999999902</c:v>
                </c:pt>
                <c:pt idx="1347">
                  <c:v>-0.73199999999999998</c:v>
                </c:pt>
                <c:pt idx="1348">
                  <c:v>1.90000000000001E-2</c:v>
                </c:pt>
                <c:pt idx="1349">
                  <c:v>-0.81999999999999895</c:v>
                </c:pt>
                <c:pt idx="1350">
                  <c:v>-1.2090000000000001</c:v>
                </c:pt>
                <c:pt idx="1351">
                  <c:v>-1.575</c:v>
                </c:pt>
                <c:pt idx="1352">
                  <c:v>-1.1859999999999999</c:v>
                </c:pt>
                <c:pt idx="1353">
                  <c:v>-0.29699999999999999</c:v>
                </c:pt>
                <c:pt idx="1354">
                  <c:v>-0.55799999999999905</c:v>
                </c:pt>
                <c:pt idx="1355">
                  <c:v>-0.83199999999999896</c:v>
                </c:pt>
                <c:pt idx="1356">
                  <c:v>0.65099999999999902</c:v>
                </c:pt>
                <c:pt idx="1357">
                  <c:v>-0.6875</c:v>
                </c:pt>
                <c:pt idx="1358">
                  <c:v>-1.024</c:v>
                </c:pt>
                <c:pt idx="1359">
                  <c:v>-1.3620000000000001</c:v>
                </c:pt>
                <c:pt idx="1360">
                  <c:v>-1.4510000000000001</c:v>
                </c:pt>
                <c:pt idx="1361">
                  <c:v>2.0379999999999998</c:v>
                </c:pt>
                <c:pt idx="1362">
                  <c:v>3.1589999999999998</c:v>
                </c:pt>
                <c:pt idx="1363">
                  <c:v>0.17799999999999899</c:v>
                </c:pt>
                <c:pt idx="1364">
                  <c:v>-0.33300000000000002</c:v>
                </c:pt>
                <c:pt idx="1365">
                  <c:v>-1.413</c:v>
                </c:pt>
                <c:pt idx="1366">
                  <c:v>-0.41099999999999998</c:v>
                </c:pt>
                <c:pt idx="1367">
                  <c:v>-1.9</c:v>
                </c:pt>
                <c:pt idx="1368">
                  <c:v>-0.51700000000000002</c:v>
                </c:pt>
                <c:pt idx="1369">
                  <c:v>-0.38200000000000001</c:v>
                </c:pt>
                <c:pt idx="1370">
                  <c:v>-0.65799999999999903</c:v>
                </c:pt>
                <c:pt idx="1371">
                  <c:v>-0.500999999999999</c:v>
                </c:pt>
                <c:pt idx="1372">
                  <c:v>-0.47299999999999898</c:v>
                </c:pt>
                <c:pt idx="1373">
                  <c:v>-0.23799999999999999</c:v>
                </c:pt>
                <c:pt idx="1374">
                  <c:v>-0.40600000000000003</c:v>
                </c:pt>
                <c:pt idx="1375">
                  <c:v>-1.466</c:v>
                </c:pt>
                <c:pt idx="1376">
                  <c:v>-1.2010000000000001</c:v>
                </c:pt>
                <c:pt idx="1377">
                  <c:v>-0.75599999999999901</c:v>
                </c:pt>
                <c:pt idx="1378">
                  <c:v>-1.4359999999999999</c:v>
                </c:pt>
                <c:pt idx="1379">
                  <c:v>-1.0389999999999999</c:v>
                </c:pt>
                <c:pt idx="1380">
                  <c:v>5.2999999999999901E-2</c:v>
                </c:pt>
                <c:pt idx="1381">
                  <c:v>-1.3879999999999999</c:v>
                </c:pt>
                <c:pt idx="1382">
                  <c:v>-2.19999999999997E-2</c:v>
                </c:pt>
                <c:pt idx="1383">
                  <c:v>-0.73799999999999999</c:v>
                </c:pt>
                <c:pt idx="1384">
                  <c:v>-1.1080000000000001</c:v>
                </c:pt>
                <c:pt idx="1385">
                  <c:v>-1.54</c:v>
                </c:pt>
                <c:pt idx="1386">
                  <c:v>-0.66900000000000004</c:v>
                </c:pt>
                <c:pt idx="1387">
                  <c:v>-0.29499999999999899</c:v>
                </c:pt>
                <c:pt idx="1388">
                  <c:v>0.80299999999999905</c:v>
                </c:pt>
                <c:pt idx="1389">
                  <c:v>1.452</c:v>
                </c:pt>
                <c:pt idx="1390">
                  <c:v>-1.345</c:v>
                </c:pt>
                <c:pt idx="1391">
                  <c:v>-0.84599999999999997</c:v>
                </c:pt>
                <c:pt idx="1392">
                  <c:v>-0.40600000000000003</c:v>
                </c:pt>
                <c:pt idx="1393">
                  <c:v>-0.89999999999999902</c:v>
                </c:pt>
                <c:pt idx="1394">
                  <c:v>-1.1399999999999999</c:v>
                </c:pt>
                <c:pt idx="1395">
                  <c:v>-0.42799999999999899</c:v>
                </c:pt>
                <c:pt idx="1396">
                  <c:v>-1.2549999999999999</c:v>
                </c:pt>
                <c:pt idx="1397">
                  <c:v>-1.887</c:v>
                </c:pt>
                <c:pt idx="1398">
                  <c:v>-0.378</c:v>
                </c:pt>
                <c:pt idx="1399">
                  <c:v>-0.221</c:v>
                </c:pt>
                <c:pt idx="1400">
                  <c:v>-1.548</c:v>
                </c:pt>
                <c:pt idx="1401">
                  <c:v>-0.39599999999999902</c:v>
                </c:pt>
                <c:pt idx="1402">
                  <c:v>-1.5509999999999999</c:v>
                </c:pt>
                <c:pt idx="1403">
                  <c:v>1.4319999999999999</c:v>
                </c:pt>
                <c:pt idx="1404">
                  <c:v>-1.4359999999999999</c:v>
                </c:pt>
                <c:pt idx="1405">
                  <c:v>-0.50599999999999901</c:v>
                </c:pt>
                <c:pt idx="1406">
                  <c:v>-0.59899999999999998</c:v>
                </c:pt>
                <c:pt idx="1407">
                  <c:v>0.95199999999999996</c:v>
                </c:pt>
                <c:pt idx="1408">
                  <c:v>-0.94299999999999995</c:v>
                </c:pt>
                <c:pt idx="1409">
                  <c:v>-0.23300000000000001</c:v>
                </c:pt>
                <c:pt idx="1410">
                  <c:v>-1.3460000000000001</c:v>
                </c:pt>
                <c:pt idx="1411">
                  <c:v>-0.61899999999999999</c:v>
                </c:pt>
                <c:pt idx="1412">
                  <c:v>9.3999999999999806E-2</c:v>
                </c:pt>
                <c:pt idx="1413">
                  <c:v>0.20899999999999999</c:v>
                </c:pt>
                <c:pt idx="1414">
                  <c:v>-0.23799999999999999</c:v>
                </c:pt>
                <c:pt idx="1415">
                  <c:v>0.66999999999999904</c:v>
                </c:pt>
                <c:pt idx="1416">
                  <c:v>-0.51600000000000001</c:v>
                </c:pt>
                <c:pt idx="1417">
                  <c:v>-0.29599999999999899</c:v>
                </c:pt>
                <c:pt idx="1418">
                  <c:v>-0.89699999999999902</c:v>
                </c:pt>
                <c:pt idx="1419">
                  <c:v>-3.2999999999999897E-2</c:v>
                </c:pt>
                <c:pt idx="1420">
                  <c:v>-0.99299999999999899</c:v>
                </c:pt>
                <c:pt idx="1421">
                  <c:v>-4.1999999999999801E-2</c:v>
                </c:pt>
                <c:pt idx="1422">
                  <c:v>-0.04</c:v>
                </c:pt>
                <c:pt idx="1423">
                  <c:v>-0.54800000000000004</c:v>
                </c:pt>
                <c:pt idx="1424">
                  <c:v>-0.995</c:v>
                </c:pt>
                <c:pt idx="1425">
                  <c:v>-1.754</c:v>
                </c:pt>
                <c:pt idx="1426">
                  <c:v>-1.5129999999999999</c:v>
                </c:pt>
                <c:pt idx="1427">
                  <c:v>-0.373</c:v>
                </c:pt>
                <c:pt idx="1428">
                  <c:v>-1.4930000000000001</c:v>
                </c:pt>
                <c:pt idx="1429">
                  <c:v>-1.403</c:v>
                </c:pt>
                <c:pt idx="1430">
                  <c:v>-0.60199999999999898</c:v>
                </c:pt>
                <c:pt idx="1431">
                  <c:v>-0.27499999999999902</c:v>
                </c:pt>
                <c:pt idx="1432">
                  <c:v>1.6120000000000001</c:v>
                </c:pt>
                <c:pt idx="1433">
                  <c:v>-1.333</c:v>
                </c:pt>
                <c:pt idx="1434">
                  <c:v>-2.9999999999999801E-2</c:v>
                </c:pt>
                <c:pt idx="1435">
                  <c:v>-0.754</c:v>
                </c:pt>
                <c:pt idx="1436">
                  <c:v>7.0000000000001103E-3</c:v>
                </c:pt>
                <c:pt idx="1437">
                  <c:v>-0.71499999999999897</c:v>
                </c:pt>
                <c:pt idx="1438">
                  <c:v>-1.9910000000000001</c:v>
                </c:pt>
                <c:pt idx="1439">
                  <c:v>-0.13099999999999901</c:v>
                </c:pt>
                <c:pt idx="1440">
                  <c:v>-1.5329999999999999</c:v>
                </c:pt>
                <c:pt idx="1441">
                  <c:v>-0.51299999999999901</c:v>
                </c:pt>
                <c:pt idx="1442">
                  <c:v>-1.732</c:v>
                </c:pt>
                <c:pt idx="1443">
                  <c:v>-0.92600000000000005</c:v>
                </c:pt>
                <c:pt idx="1444">
                  <c:v>1.4710000000000001</c:v>
                </c:pt>
                <c:pt idx="1445">
                  <c:v>-0.97199999999999998</c:v>
                </c:pt>
                <c:pt idx="1446">
                  <c:v>-0.23499999999999899</c:v>
                </c:pt>
                <c:pt idx="1447">
                  <c:v>-0.30599999999999999</c:v>
                </c:pt>
                <c:pt idx="1448">
                  <c:v>-0.628</c:v>
                </c:pt>
                <c:pt idx="1449">
                  <c:v>-1.4910000000000001</c:v>
                </c:pt>
                <c:pt idx="1450">
                  <c:v>-1.1499999999999999</c:v>
                </c:pt>
                <c:pt idx="1451">
                  <c:v>-0.65099999999999902</c:v>
                </c:pt>
                <c:pt idx="1452">
                  <c:v>-0.5</c:v>
                </c:pt>
                <c:pt idx="1453">
                  <c:v>-0.98599999999999999</c:v>
                </c:pt>
                <c:pt idx="1454">
                  <c:v>-0.34799999999999898</c:v>
                </c:pt>
                <c:pt idx="1455">
                  <c:v>-1.0169999999999999</c:v>
                </c:pt>
                <c:pt idx="1456">
                  <c:v>-0.51799999999999902</c:v>
                </c:pt>
                <c:pt idx="1457">
                  <c:v>-0.14599999999999899</c:v>
                </c:pt>
                <c:pt idx="1458">
                  <c:v>-1.5189999999999999</c:v>
                </c:pt>
                <c:pt idx="1459">
                  <c:v>-0.29999999999999899</c:v>
                </c:pt>
                <c:pt idx="1460">
                  <c:v>-0.55100000000000005</c:v>
                </c:pt>
                <c:pt idx="1461">
                  <c:v>-1.365</c:v>
                </c:pt>
                <c:pt idx="1462">
                  <c:v>-1.327</c:v>
                </c:pt>
                <c:pt idx="1463">
                  <c:v>-2.2490000000000001</c:v>
                </c:pt>
                <c:pt idx="1464">
                  <c:v>-2.2090000000000001</c:v>
                </c:pt>
                <c:pt idx="1465">
                  <c:v>-0.38266666666666599</c:v>
                </c:pt>
                <c:pt idx="1466">
                  <c:v>-1.522</c:v>
                </c:pt>
                <c:pt idx="1467">
                  <c:v>-1.2030000000000001</c:v>
                </c:pt>
                <c:pt idx="1468">
                  <c:v>-1.2490000000000001</c:v>
                </c:pt>
                <c:pt idx="1469">
                  <c:v>-1.504</c:v>
                </c:pt>
                <c:pt idx="1470">
                  <c:v>-0.108999999999999</c:v>
                </c:pt>
                <c:pt idx="1471">
                  <c:v>-1.2070000000000001</c:v>
                </c:pt>
                <c:pt idx="1472">
                  <c:v>-0.873</c:v>
                </c:pt>
                <c:pt idx="1473">
                  <c:v>-1.5840000000000001</c:v>
                </c:pt>
                <c:pt idx="1474">
                  <c:v>-1.4059999999999999</c:v>
                </c:pt>
                <c:pt idx="1475">
                  <c:v>-1.8129999999999999</c:v>
                </c:pt>
                <c:pt idx="1476">
                  <c:v>-1.599</c:v>
                </c:pt>
                <c:pt idx="1477">
                  <c:v>-0.92799999999999905</c:v>
                </c:pt>
                <c:pt idx="1478">
                  <c:v>-1.8520000000000001</c:v>
                </c:pt>
                <c:pt idx="1479">
                  <c:v>-1.413</c:v>
                </c:pt>
                <c:pt idx="1480">
                  <c:v>-0.67200000000000004</c:v>
                </c:pt>
                <c:pt idx="1481">
                  <c:v>-0.112999999999999</c:v>
                </c:pt>
                <c:pt idx="1482">
                  <c:v>-0.66999999999999904</c:v>
                </c:pt>
                <c:pt idx="1483">
                  <c:v>-1.4810000000000001</c:v>
                </c:pt>
                <c:pt idx="1484">
                  <c:v>1.2110000000000001</c:v>
                </c:pt>
                <c:pt idx="1485">
                  <c:v>0.25599999999999901</c:v>
                </c:pt>
                <c:pt idx="1486">
                  <c:v>-0.92099999999999904</c:v>
                </c:pt>
                <c:pt idx="1487">
                  <c:v>-0.86799999999999899</c:v>
                </c:pt>
                <c:pt idx="1488">
                  <c:v>0.40600000000000003</c:v>
                </c:pt>
                <c:pt idx="1489">
                  <c:v>-1.593</c:v>
                </c:pt>
                <c:pt idx="1490">
                  <c:v>-1.4770000000000001</c:v>
                </c:pt>
                <c:pt idx="1491">
                  <c:v>-0.69899999999999896</c:v>
                </c:pt>
                <c:pt idx="1492">
                  <c:v>-0.28599999999999998</c:v>
                </c:pt>
                <c:pt idx="1493">
                  <c:v>-1.115</c:v>
                </c:pt>
                <c:pt idx="1494">
                  <c:v>-0.42599999999999999</c:v>
                </c:pt>
                <c:pt idx="1495">
                  <c:v>-1.4890000000000001</c:v>
                </c:pt>
                <c:pt idx="1496">
                  <c:v>1.2E-2</c:v>
                </c:pt>
                <c:pt idx="1497">
                  <c:v>-1.359</c:v>
                </c:pt>
                <c:pt idx="1498">
                  <c:v>-0.36799999999999899</c:v>
                </c:pt>
                <c:pt idx="1499">
                  <c:v>-0.75599999999999901</c:v>
                </c:pt>
                <c:pt idx="1500">
                  <c:v>-1.3460000000000001</c:v>
                </c:pt>
                <c:pt idx="1501">
                  <c:v>-0.20699999999999899</c:v>
                </c:pt>
                <c:pt idx="1502">
                  <c:v>-0.63499999999999901</c:v>
                </c:pt>
                <c:pt idx="1503">
                  <c:v>-0.59699999999999998</c:v>
                </c:pt>
                <c:pt idx="1504">
                  <c:v>-0.90499999999999903</c:v>
                </c:pt>
                <c:pt idx="1505">
                  <c:v>-0.64599999999999902</c:v>
                </c:pt>
                <c:pt idx="1506">
                  <c:v>-0.375999999999999</c:v>
                </c:pt>
                <c:pt idx="1507">
                  <c:v>-1.3720000000000001</c:v>
                </c:pt>
                <c:pt idx="1508">
                  <c:v>-1.1120000000000001</c:v>
                </c:pt>
                <c:pt idx="1509">
                  <c:v>-1.2509999999999999</c:v>
                </c:pt>
                <c:pt idx="1510">
                  <c:v>-0.52199999999999902</c:v>
                </c:pt>
                <c:pt idx="1511">
                  <c:v>-0.13399999999999901</c:v>
                </c:pt>
                <c:pt idx="1512">
                  <c:v>0.70199999999999996</c:v>
                </c:pt>
                <c:pt idx="1513">
                  <c:v>-1.365</c:v>
                </c:pt>
                <c:pt idx="1514">
                  <c:v>-1.915</c:v>
                </c:pt>
                <c:pt idx="1515">
                  <c:v>-1.4910000000000001</c:v>
                </c:pt>
                <c:pt idx="1516">
                  <c:v>-0.56599999999999895</c:v>
                </c:pt>
                <c:pt idx="1517">
                  <c:v>-0.98</c:v>
                </c:pt>
                <c:pt idx="1518">
                  <c:v>-7.3999999999999802E-2</c:v>
                </c:pt>
                <c:pt idx="1519">
                  <c:v>-0.71499999999999897</c:v>
                </c:pt>
                <c:pt idx="1520">
                  <c:v>-0.45299999999999901</c:v>
                </c:pt>
                <c:pt idx="1521">
                  <c:v>0.69299999999999995</c:v>
                </c:pt>
                <c:pt idx="1522">
                  <c:v>-1.3009999999999999</c:v>
                </c:pt>
                <c:pt idx="1523">
                  <c:v>-1.4079999999999999</c:v>
                </c:pt>
                <c:pt idx="1524">
                  <c:v>-1.393</c:v>
                </c:pt>
                <c:pt idx="1525">
                  <c:v>-0.89299999999999902</c:v>
                </c:pt>
                <c:pt idx="1526">
                  <c:v>-1.2270000000000001</c:v>
                </c:pt>
                <c:pt idx="1527">
                  <c:v>-0.76399999999999901</c:v>
                </c:pt>
                <c:pt idx="1528">
                  <c:v>-0.77300000000000002</c:v>
                </c:pt>
                <c:pt idx="1529">
                  <c:v>-0.89299999999999902</c:v>
                </c:pt>
                <c:pt idx="1530">
                  <c:v>-0.98699999999999999</c:v>
                </c:pt>
                <c:pt idx="1531">
                  <c:v>-1.623</c:v>
                </c:pt>
                <c:pt idx="1532">
                  <c:v>-1.66</c:v>
                </c:pt>
                <c:pt idx="1533">
                  <c:v>-1.6060000000000001</c:v>
                </c:pt>
                <c:pt idx="1534">
                  <c:v>-1.2809999999999999</c:v>
                </c:pt>
                <c:pt idx="1535">
                  <c:v>-0.17099999999999899</c:v>
                </c:pt>
                <c:pt idx="1536">
                  <c:v>-1.927</c:v>
                </c:pt>
                <c:pt idx="1537">
                  <c:v>-0.76699999999999902</c:v>
                </c:pt>
                <c:pt idx="1538">
                  <c:v>-0.39299999999999902</c:v>
                </c:pt>
                <c:pt idx="1539">
                  <c:v>-1.1919999999999999</c:v>
                </c:pt>
                <c:pt idx="1540">
                  <c:v>0.53600000000000003</c:v>
                </c:pt>
                <c:pt idx="1541">
                  <c:v>4.3999999999999997E-2</c:v>
                </c:pt>
                <c:pt idx="1542">
                  <c:v>-1.58</c:v>
                </c:pt>
                <c:pt idx="1543">
                  <c:v>-1.819</c:v>
                </c:pt>
                <c:pt idx="1544">
                  <c:v>0.20799999999999999</c:v>
                </c:pt>
                <c:pt idx="1545">
                  <c:v>-0.154999999999999</c:v>
                </c:pt>
                <c:pt idx="1546">
                  <c:v>-1.022</c:v>
                </c:pt>
                <c:pt idx="1547">
                  <c:v>-0.40600000000000003</c:v>
                </c:pt>
                <c:pt idx="1548">
                  <c:v>-1.26</c:v>
                </c:pt>
                <c:pt idx="1549">
                  <c:v>-0.29499999999999899</c:v>
                </c:pt>
                <c:pt idx="1550">
                  <c:v>-0.57599999999999996</c:v>
                </c:pt>
                <c:pt idx="1551">
                  <c:v>-1.704</c:v>
                </c:pt>
                <c:pt idx="1552">
                  <c:v>-1.4990000000000001</c:v>
                </c:pt>
                <c:pt idx="1553">
                  <c:v>-1.57</c:v>
                </c:pt>
                <c:pt idx="1554">
                  <c:v>-1.8680000000000001</c:v>
                </c:pt>
                <c:pt idx="1555">
                  <c:v>-4.1999999999999801E-2</c:v>
                </c:pt>
                <c:pt idx="1556">
                  <c:v>-0.60099999999999998</c:v>
                </c:pt>
                <c:pt idx="1557">
                  <c:v>-1.1299999999999999</c:v>
                </c:pt>
                <c:pt idx="1558">
                  <c:v>-0.89800000000000002</c:v>
                </c:pt>
                <c:pt idx="1559">
                  <c:v>-1.1120000000000001</c:v>
                </c:pt>
                <c:pt idx="1560">
                  <c:v>-0.73299999999999998</c:v>
                </c:pt>
                <c:pt idx="1561">
                  <c:v>-0.90300000000000002</c:v>
                </c:pt>
                <c:pt idx="1562">
                  <c:v>-1.087</c:v>
                </c:pt>
                <c:pt idx="1563">
                  <c:v>-0.80600000000000005</c:v>
                </c:pt>
                <c:pt idx="1564">
                  <c:v>-0.58799999999999997</c:v>
                </c:pt>
                <c:pt idx="1565">
                  <c:v>-1.484</c:v>
                </c:pt>
                <c:pt idx="1566">
                  <c:v>-1.2410000000000001</c:v>
                </c:pt>
                <c:pt idx="1567">
                  <c:v>0.150999999999999</c:v>
                </c:pt>
                <c:pt idx="1568">
                  <c:v>-8.4999999999999895E-2</c:v>
                </c:pt>
                <c:pt idx="1569">
                  <c:v>-1.9570000000000001</c:v>
                </c:pt>
                <c:pt idx="1570">
                  <c:v>-1.7290000000000001</c:v>
                </c:pt>
                <c:pt idx="1571">
                  <c:v>0.108999999999999</c:v>
                </c:pt>
                <c:pt idx="1572">
                  <c:v>0.78900000000000003</c:v>
                </c:pt>
                <c:pt idx="1573">
                  <c:v>-0.48699999999999999</c:v>
                </c:pt>
                <c:pt idx="1574">
                  <c:v>-0.94099999999999895</c:v>
                </c:pt>
                <c:pt idx="1575">
                  <c:v>-0.56499999999999995</c:v>
                </c:pt>
                <c:pt idx="1576">
                  <c:v>0.98299999999999998</c:v>
                </c:pt>
                <c:pt idx="1577">
                  <c:v>-0.221</c:v>
                </c:pt>
                <c:pt idx="1578">
                  <c:v>-0.56499999999999995</c:v>
                </c:pt>
                <c:pt idx="1579">
                  <c:v>-1.607</c:v>
                </c:pt>
                <c:pt idx="1580">
                  <c:v>-1.331</c:v>
                </c:pt>
                <c:pt idx="1581">
                  <c:v>-0.57699999999999996</c:v>
                </c:pt>
                <c:pt idx="1582">
                  <c:v>-4.0000000000000001E-3</c:v>
                </c:pt>
                <c:pt idx="1583">
                  <c:v>0.85299999999999998</c:v>
                </c:pt>
                <c:pt idx="1584">
                  <c:v>-9.9000000000000199E-2</c:v>
                </c:pt>
                <c:pt idx="1585">
                  <c:v>-0.432999999999999</c:v>
                </c:pt>
                <c:pt idx="1586">
                  <c:v>-0.79199999999999904</c:v>
                </c:pt>
                <c:pt idx="1587">
                  <c:v>1.897</c:v>
                </c:pt>
                <c:pt idx="1588">
                  <c:v>0.79800000000000004</c:v>
                </c:pt>
                <c:pt idx="1589">
                  <c:v>-1.452</c:v>
                </c:pt>
                <c:pt idx="1590">
                  <c:v>0.14000000000000001</c:v>
                </c:pt>
                <c:pt idx="1591">
                  <c:v>-6.0999999999999902E-2</c:v>
                </c:pt>
                <c:pt idx="1592">
                  <c:v>-0.218999999999999</c:v>
                </c:pt>
                <c:pt idx="1593">
                  <c:v>-0.40499999999999903</c:v>
                </c:pt>
                <c:pt idx="1594">
                  <c:v>-0.73599999999999999</c:v>
                </c:pt>
                <c:pt idx="1595">
                  <c:v>-1.593</c:v>
                </c:pt>
                <c:pt idx="1596">
                  <c:v>-0.30599999999999999</c:v>
                </c:pt>
                <c:pt idx="1597">
                  <c:v>-0.58399999999999996</c:v>
                </c:pt>
                <c:pt idx="1598">
                  <c:v>-1.601</c:v>
                </c:pt>
                <c:pt idx="1599">
                  <c:v>-0.26699999999999902</c:v>
                </c:pt>
                <c:pt idx="1600">
                  <c:v>-0.38700000000000001</c:v>
                </c:pt>
                <c:pt idx="1601">
                  <c:v>-1.323</c:v>
                </c:pt>
                <c:pt idx="1602">
                  <c:v>-1.119</c:v>
                </c:pt>
                <c:pt idx="1603">
                  <c:v>-0.84599999999999997</c:v>
                </c:pt>
                <c:pt idx="1604">
                  <c:v>-5.7999999999999802E-2</c:v>
                </c:pt>
                <c:pt idx="1605">
                  <c:v>-1.2110000000000001</c:v>
                </c:pt>
                <c:pt idx="1606">
                  <c:v>-0.78799999999999903</c:v>
                </c:pt>
                <c:pt idx="1607">
                  <c:v>-0.22599999999999901</c:v>
                </c:pt>
                <c:pt idx="1608">
                  <c:v>-0.81299999999999994</c:v>
                </c:pt>
                <c:pt idx="1609">
                  <c:v>-1.1870000000000001</c:v>
                </c:pt>
                <c:pt idx="1610">
                  <c:v>-0.25599999999999901</c:v>
                </c:pt>
                <c:pt idx="1611">
                  <c:v>-0.82099999999999995</c:v>
                </c:pt>
                <c:pt idx="1612">
                  <c:v>-1.389</c:v>
                </c:pt>
                <c:pt idx="1613">
                  <c:v>-0.77199999999999902</c:v>
                </c:pt>
                <c:pt idx="1614">
                  <c:v>-1.079</c:v>
                </c:pt>
                <c:pt idx="1615">
                  <c:v>-1.542</c:v>
                </c:pt>
                <c:pt idx="1616">
                  <c:v>0.53500000000000003</c:v>
                </c:pt>
                <c:pt idx="1617">
                  <c:v>-0.77</c:v>
                </c:pt>
                <c:pt idx="1618">
                  <c:v>0.27400000000000002</c:v>
                </c:pt>
                <c:pt idx="1619">
                  <c:v>0.16599999999999901</c:v>
                </c:pt>
                <c:pt idx="1620">
                  <c:v>-0.41999999999999899</c:v>
                </c:pt>
                <c:pt idx="1621">
                  <c:v>0.192</c:v>
                </c:pt>
                <c:pt idx="1622">
                  <c:v>0.46600000000000003</c:v>
                </c:pt>
                <c:pt idx="1623">
                  <c:v>0.45999999999999902</c:v>
                </c:pt>
                <c:pt idx="1624">
                  <c:v>-1.821</c:v>
                </c:pt>
                <c:pt idx="1625">
                  <c:v>-0.64199999999999902</c:v>
                </c:pt>
                <c:pt idx="1626">
                  <c:v>-0.68500000000000005</c:v>
                </c:pt>
                <c:pt idx="1627">
                  <c:v>-1.534</c:v>
                </c:pt>
                <c:pt idx="1628">
                  <c:v>-0.22800000000000001</c:v>
                </c:pt>
                <c:pt idx="1629">
                  <c:v>-1.647</c:v>
                </c:pt>
                <c:pt idx="1630">
                  <c:v>-1.373</c:v>
                </c:pt>
                <c:pt idx="1631">
                  <c:v>-1.33</c:v>
                </c:pt>
                <c:pt idx="1632">
                  <c:v>-0.74</c:v>
                </c:pt>
                <c:pt idx="1633">
                  <c:v>-0.89199999999999902</c:v>
                </c:pt>
                <c:pt idx="1634">
                  <c:v>-0.61699999999999999</c:v>
                </c:pt>
                <c:pt idx="1635">
                  <c:v>-0.77499999999999902</c:v>
                </c:pt>
                <c:pt idx="1636">
                  <c:v>-1.341</c:v>
                </c:pt>
                <c:pt idx="1637">
                  <c:v>-1.2689999999999999</c:v>
                </c:pt>
                <c:pt idx="1638">
                  <c:v>-1.387</c:v>
                </c:pt>
                <c:pt idx="1639">
                  <c:v>1.7030000000000001</c:v>
                </c:pt>
                <c:pt idx="1640">
                  <c:v>-0.89900000000000002</c:v>
                </c:pt>
                <c:pt idx="1641">
                  <c:v>0.71</c:v>
                </c:pt>
                <c:pt idx="1642">
                  <c:v>-0.74199999999999999</c:v>
                </c:pt>
                <c:pt idx="1643">
                  <c:v>-0.19799999999999901</c:v>
                </c:pt>
                <c:pt idx="1644">
                  <c:v>1.4259999999999999</c:v>
                </c:pt>
                <c:pt idx="1645">
                  <c:v>1.19599999999999</c:v>
                </c:pt>
                <c:pt idx="1646">
                  <c:v>-0.33</c:v>
                </c:pt>
                <c:pt idx="1647">
                  <c:v>-0.56399999999999995</c:v>
                </c:pt>
                <c:pt idx="1648">
                  <c:v>-0.67399999999999904</c:v>
                </c:pt>
                <c:pt idx="1649">
                  <c:v>0.4965</c:v>
                </c:pt>
                <c:pt idx="1650">
                  <c:v>-1.3520000000000001</c:v>
                </c:pt>
                <c:pt idx="1651">
                  <c:v>-1.0389999999999999</c:v>
                </c:pt>
                <c:pt idx="1652">
                  <c:v>-0.64199999999999902</c:v>
                </c:pt>
                <c:pt idx="1653">
                  <c:v>-0.96799999999999997</c:v>
                </c:pt>
                <c:pt idx="1654">
                  <c:v>-0.47899999999999998</c:v>
                </c:pt>
                <c:pt idx="1655">
                  <c:v>-1.0049999999999999</c:v>
                </c:pt>
                <c:pt idx="1656">
                  <c:v>-1.0449999999999999</c:v>
                </c:pt>
                <c:pt idx="1657">
                  <c:v>-0.34899999999999998</c:v>
                </c:pt>
                <c:pt idx="1658">
                  <c:v>0.64999999999999902</c:v>
                </c:pt>
                <c:pt idx="1659">
                  <c:v>-0.621999999999999</c:v>
                </c:pt>
                <c:pt idx="1660">
                  <c:v>-0.29699999999999999</c:v>
                </c:pt>
                <c:pt idx="1661">
                  <c:v>-0.66699999999999904</c:v>
                </c:pt>
                <c:pt idx="1662">
                  <c:v>-1.1459999999999999</c:v>
                </c:pt>
                <c:pt idx="1663">
                  <c:v>-0.82299999999999995</c:v>
                </c:pt>
                <c:pt idx="1664">
                  <c:v>-0.192</c:v>
                </c:pt>
                <c:pt idx="1665">
                  <c:v>-1.712</c:v>
                </c:pt>
                <c:pt idx="1666">
                  <c:v>-0.34899999999999998</c:v>
                </c:pt>
                <c:pt idx="1667">
                  <c:v>0.48699999999999999</c:v>
                </c:pt>
                <c:pt idx="1668">
                  <c:v>-1.589</c:v>
                </c:pt>
                <c:pt idx="1669">
                  <c:v>-0.439999999999999</c:v>
                </c:pt>
                <c:pt idx="1670">
                  <c:v>0.65499999999999903</c:v>
                </c:pt>
                <c:pt idx="1671">
                  <c:v>-1.7030000000000001</c:v>
                </c:pt>
                <c:pt idx="1672">
                  <c:v>-0.94399999999999995</c:v>
                </c:pt>
                <c:pt idx="1673">
                  <c:v>-0.379</c:v>
                </c:pt>
                <c:pt idx="1674">
                  <c:v>-1.012</c:v>
                </c:pt>
                <c:pt idx="1675">
                  <c:v>-0.97099999999999997</c:v>
                </c:pt>
                <c:pt idx="1676">
                  <c:v>-0.621</c:v>
                </c:pt>
                <c:pt idx="1677">
                  <c:v>-1.0209999999999999</c:v>
                </c:pt>
                <c:pt idx="1678">
                  <c:v>-0.92799999999999905</c:v>
                </c:pt>
                <c:pt idx="1679">
                  <c:v>-0.88600000000000001</c:v>
                </c:pt>
                <c:pt idx="1680">
                  <c:v>-0.84399999999999897</c:v>
                </c:pt>
                <c:pt idx="1681">
                  <c:v>-0.90499999999999903</c:v>
                </c:pt>
                <c:pt idx="1682">
                  <c:v>-1.413</c:v>
                </c:pt>
                <c:pt idx="1683">
                  <c:v>-0.58799999999999997</c:v>
                </c:pt>
                <c:pt idx="1684">
                  <c:v>-0.60599999999999898</c:v>
                </c:pt>
                <c:pt idx="1685">
                  <c:v>-0.186999999999999</c:v>
                </c:pt>
                <c:pt idx="1686">
                  <c:v>0.88499999999999901</c:v>
                </c:pt>
                <c:pt idx="1687">
                  <c:v>0.54400000000000004</c:v>
                </c:pt>
                <c:pt idx="1688">
                  <c:v>-0.34100000000000003</c:v>
                </c:pt>
                <c:pt idx="1689">
                  <c:v>-0.38899999999999901</c:v>
                </c:pt>
                <c:pt idx="1690">
                  <c:v>-0.67099999999999904</c:v>
                </c:pt>
                <c:pt idx="1691">
                  <c:v>-1.036</c:v>
                </c:pt>
                <c:pt idx="1692">
                  <c:v>0.22599999999999901</c:v>
                </c:pt>
                <c:pt idx="1693">
                  <c:v>-0.66100000000000003</c:v>
                </c:pt>
                <c:pt idx="1694">
                  <c:v>-1.3919999999999999</c:v>
                </c:pt>
                <c:pt idx="1695">
                  <c:v>-1.5429999999999999</c:v>
                </c:pt>
                <c:pt idx="1696">
                  <c:v>-1.4550000000000001</c:v>
                </c:pt>
                <c:pt idx="1697">
                  <c:v>-1.792</c:v>
                </c:pt>
                <c:pt idx="1698">
                  <c:v>-0.47899999999999998</c:v>
                </c:pt>
                <c:pt idx="1699">
                  <c:v>-0.95399999999999996</c:v>
                </c:pt>
                <c:pt idx="1700">
                  <c:v>-0.35999999999999899</c:v>
                </c:pt>
                <c:pt idx="1701">
                  <c:v>-0.42299999999999999</c:v>
                </c:pt>
                <c:pt idx="1702">
                  <c:v>-0.124</c:v>
                </c:pt>
                <c:pt idx="1703">
                  <c:v>-1.1240000000000001</c:v>
                </c:pt>
                <c:pt idx="1704">
                  <c:v>-1.3560000000000001</c:v>
                </c:pt>
                <c:pt idx="1705">
                  <c:v>-0.98399999999999999</c:v>
                </c:pt>
                <c:pt idx="1706">
                  <c:v>0.47499999999999998</c:v>
                </c:pt>
                <c:pt idx="1707">
                  <c:v>-0.96199999999999997</c:v>
                </c:pt>
                <c:pt idx="1708">
                  <c:v>-1.19</c:v>
                </c:pt>
                <c:pt idx="1709">
                  <c:v>1.923</c:v>
                </c:pt>
                <c:pt idx="1710">
                  <c:v>1.458</c:v>
                </c:pt>
                <c:pt idx="1711">
                  <c:v>-1.3759999999999999</c:v>
                </c:pt>
                <c:pt idx="1712">
                  <c:v>-1.133</c:v>
                </c:pt>
                <c:pt idx="1713">
                  <c:v>1.8779999999999999</c:v>
                </c:pt>
                <c:pt idx="1714">
                  <c:v>1.179</c:v>
                </c:pt>
                <c:pt idx="1715">
                  <c:v>0.81699999999999995</c:v>
                </c:pt>
                <c:pt idx="1716">
                  <c:v>-5.7999999999999802E-2</c:v>
                </c:pt>
                <c:pt idx="1717">
                  <c:v>-0.45699999999999902</c:v>
                </c:pt>
                <c:pt idx="1718">
                  <c:v>0.77066666666666594</c:v>
                </c:pt>
                <c:pt idx="1719">
                  <c:v>0.64599999999999902</c:v>
                </c:pt>
                <c:pt idx="1720">
                  <c:v>-0.57499999999999996</c:v>
                </c:pt>
                <c:pt idx="1721">
                  <c:v>-1.6279999999999999</c:v>
                </c:pt>
                <c:pt idx="1722">
                  <c:v>-0.42099999999999899</c:v>
                </c:pt>
                <c:pt idx="1723">
                  <c:v>0.74299999999999899</c:v>
                </c:pt>
                <c:pt idx="1724">
                  <c:v>-1.4119999999999999</c:v>
                </c:pt>
                <c:pt idx="1725">
                  <c:v>-1.1950000000000001</c:v>
                </c:pt>
                <c:pt idx="1726">
                  <c:v>2.077</c:v>
                </c:pt>
                <c:pt idx="1727">
                  <c:v>0.39</c:v>
                </c:pt>
                <c:pt idx="1728">
                  <c:v>-0.56899999999999995</c:v>
                </c:pt>
                <c:pt idx="1729">
                  <c:v>-0.112999999999999</c:v>
                </c:pt>
                <c:pt idx="1730">
                  <c:v>-0.184</c:v>
                </c:pt>
                <c:pt idx="1731">
                  <c:v>1.9429999999999901</c:v>
                </c:pt>
                <c:pt idx="1732">
                  <c:v>-0.28399999999999898</c:v>
                </c:pt>
                <c:pt idx="1733">
                  <c:v>-0.96699999999999997</c:v>
                </c:pt>
                <c:pt idx="1734">
                  <c:v>0.49099999999999999</c:v>
                </c:pt>
                <c:pt idx="1735">
                  <c:v>-0.373</c:v>
                </c:pt>
                <c:pt idx="1736">
                  <c:v>1.76199999999999</c:v>
                </c:pt>
                <c:pt idx="1737">
                  <c:v>-1.36</c:v>
                </c:pt>
                <c:pt idx="1738">
                  <c:v>-0.35799999999999998</c:v>
                </c:pt>
                <c:pt idx="1739">
                  <c:v>-0.52599999999999902</c:v>
                </c:pt>
                <c:pt idx="1740">
                  <c:v>-0.54599999999999904</c:v>
                </c:pt>
                <c:pt idx="1741">
                  <c:v>0.81299999999999994</c:v>
                </c:pt>
                <c:pt idx="1742">
                  <c:v>0.80100000000000005</c:v>
                </c:pt>
                <c:pt idx="1743">
                  <c:v>-0.89599999999999902</c:v>
                </c:pt>
                <c:pt idx="1744">
                  <c:v>0.46600000000000003</c:v>
                </c:pt>
                <c:pt idx="1745">
                  <c:v>-0.68799999999999994</c:v>
                </c:pt>
                <c:pt idx="1746">
                  <c:v>1.4139999999999899</c:v>
                </c:pt>
                <c:pt idx="1747">
                  <c:v>-0.60299999999999998</c:v>
                </c:pt>
                <c:pt idx="1748">
                  <c:v>1.371</c:v>
                </c:pt>
                <c:pt idx="1749">
                  <c:v>1.1679999999999999</c:v>
                </c:pt>
                <c:pt idx="1750">
                  <c:v>-0.84099999999999997</c:v>
                </c:pt>
                <c:pt idx="1751">
                  <c:v>-0.64199999999999902</c:v>
                </c:pt>
                <c:pt idx="1752">
                  <c:v>-0.23099999999999901</c:v>
                </c:pt>
                <c:pt idx="1753">
                  <c:v>-0.32399999999999901</c:v>
                </c:pt>
                <c:pt idx="1754">
                  <c:v>-1.3280000000000001</c:v>
                </c:pt>
                <c:pt idx="1755">
                  <c:v>-1.024</c:v>
                </c:pt>
                <c:pt idx="1756">
                  <c:v>-1.2150000000000001</c:v>
                </c:pt>
                <c:pt idx="1757">
                  <c:v>-0.47099999999999997</c:v>
                </c:pt>
                <c:pt idx="1758">
                  <c:v>-0.43</c:v>
                </c:pt>
                <c:pt idx="1759">
                  <c:v>-1.026</c:v>
                </c:pt>
                <c:pt idx="1760">
                  <c:v>-1.145</c:v>
                </c:pt>
                <c:pt idx="1761">
                  <c:v>-1.7969999999999999</c:v>
                </c:pt>
                <c:pt idx="1762">
                  <c:v>-1.46</c:v>
                </c:pt>
                <c:pt idx="1763">
                  <c:v>-0.76299999999999901</c:v>
                </c:pt>
                <c:pt idx="1764">
                  <c:v>-0.53500000000000003</c:v>
                </c:pt>
                <c:pt idx="1765">
                  <c:v>7.1000000000000105E-2</c:v>
                </c:pt>
                <c:pt idx="1766">
                  <c:v>-1.4239999999999999</c:v>
                </c:pt>
                <c:pt idx="1767">
                  <c:v>1.0329999999999999</c:v>
                </c:pt>
                <c:pt idx="1768">
                  <c:v>-1.496</c:v>
                </c:pt>
                <c:pt idx="1769">
                  <c:v>1.9630000000000001</c:v>
                </c:pt>
                <c:pt idx="1770">
                  <c:v>-0.64900000000000002</c:v>
                </c:pt>
                <c:pt idx="1771">
                  <c:v>-0.80900000000000005</c:v>
                </c:pt>
                <c:pt idx="1772">
                  <c:v>-1.0169999999999999</c:v>
                </c:pt>
                <c:pt idx="1773">
                  <c:v>-1.0329999999999999</c:v>
                </c:pt>
                <c:pt idx="1774">
                  <c:v>-1.0629999999999999</c:v>
                </c:pt>
                <c:pt idx="1775">
                  <c:v>0.08</c:v>
                </c:pt>
                <c:pt idx="1776">
                  <c:v>-0.65600000000000003</c:v>
                </c:pt>
                <c:pt idx="1777">
                  <c:v>-1.748</c:v>
                </c:pt>
                <c:pt idx="1778">
                  <c:v>-1.506</c:v>
                </c:pt>
                <c:pt idx="1779">
                  <c:v>8.7000000000000105E-2</c:v>
                </c:pt>
                <c:pt idx="1780">
                  <c:v>-0.14899999999999999</c:v>
                </c:pt>
                <c:pt idx="1781">
                  <c:v>-1.2749999999999999</c:v>
                </c:pt>
                <c:pt idx="1782">
                  <c:v>-1.228</c:v>
                </c:pt>
                <c:pt idx="1783">
                  <c:v>-1.147</c:v>
                </c:pt>
                <c:pt idx="1784">
                  <c:v>0.11699999999999899</c:v>
                </c:pt>
                <c:pt idx="1785">
                  <c:v>-1.1870000000000001</c:v>
                </c:pt>
                <c:pt idx="1786">
                  <c:v>-0.84799999999999898</c:v>
                </c:pt>
                <c:pt idx="1787">
                  <c:v>-0.90399999999999903</c:v>
                </c:pt>
                <c:pt idx="1788">
                  <c:v>-1.036</c:v>
                </c:pt>
                <c:pt idx="1789">
                  <c:v>-1.177</c:v>
                </c:pt>
                <c:pt idx="1790">
                  <c:v>-1.159</c:v>
                </c:pt>
                <c:pt idx="1791">
                  <c:v>-0.74099999999999999</c:v>
                </c:pt>
                <c:pt idx="1792">
                  <c:v>-0.89199999999999902</c:v>
                </c:pt>
                <c:pt idx="1793">
                  <c:v>-1.087</c:v>
                </c:pt>
                <c:pt idx="1794">
                  <c:v>0.16800000000000001</c:v>
                </c:pt>
                <c:pt idx="1795">
                  <c:v>-1.7849999999999999</c:v>
                </c:pt>
                <c:pt idx="1796">
                  <c:v>-5.2999999999999901E-2</c:v>
                </c:pt>
                <c:pt idx="1797">
                  <c:v>-1.1519999999999999</c:v>
                </c:pt>
                <c:pt idx="1798">
                  <c:v>0.16</c:v>
                </c:pt>
                <c:pt idx="1799">
                  <c:v>-0.86099999999999999</c:v>
                </c:pt>
                <c:pt idx="1800">
                  <c:v>1.81299999999999</c:v>
                </c:pt>
                <c:pt idx="1801">
                  <c:v>0.90799999999999903</c:v>
                </c:pt>
                <c:pt idx="1802">
                  <c:v>-1.169</c:v>
                </c:pt>
                <c:pt idx="1803">
                  <c:v>0.86599999999999999</c:v>
                </c:pt>
                <c:pt idx="1804">
                  <c:v>-0.748</c:v>
                </c:pt>
                <c:pt idx="1805">
                  <c:v>-0.55299999999999905</c:v>
                </c:pt>
                <c:pt idx="1806">
                  <c:v>-0.63449999999999995</c:v>
                </c:pt>
                <c:pt idx="1807">
                  <c:v>-1.355</c:v>
                </c:pt>
                <c:pt idx="1808">
                  <c:v>-1.5429999999999999</c:v>
                </c:pt>
                <c:pt idx="1809">
                  <c:v>-1.1970000000000001</c:v>
                </c:pt>
                <c:pt idx="1810">
                  <c:v>0.222999999999999</c:v>
                </c:pt>
                <c:pt idx="1811">
                  <c:v>0.41399999999999998</c:v>
                </c:pt>
                <c:pt idx="1812">
                  <c:v>-1.129</c:v>
                </c:pt>
                <c:pt idx="1813">
                  <c:v>-0.97499999999999998</c:v>
                </c:pt>
                <c:pt idx="1814">
                  <c:v>-1.7849999999999999</c:v>
                </c:pt>
                <c:pt idx="1815">
                  <c:v>-1.2969999999999999</c:v>
                </c:pt>
                <c:pt idx="1816">
                  <c:v>-1.1339999999999999</c:v>
                </c:pt>
                <c:pt idx="1817">
                  <c:v>-0.56299999999999994</c:v>
                </c:pt>
                <c:pt idx="1818">
                  <c:v>-0.92499999999999905</c:v>
                </c:pt>
                <c:pt idx="1819">
                  <c:v>-1.601</c:v>
                </c:pt>
                <c:pt idx="1820">
                  <c:v>-1.1579999999999999</c:v>
                </c:pt>
                <c:pt idx="1821">
                  <c:v>-1.7050000000000001</c:v>
                </c:pt>
                <c:pt idx="1822">
                  <c:v>-1.038</c:v>
                </c:pt>
                <c:pt idx="1823">
                  <c:v>-1.9870000000000001</c:v>
                </c:pt>
                <c:pt idx="1824">
                  <c:v>-1.857</c:v>
                </c:pt>
                <c:pt idx="1825">
                  <c:v>-1.1399999999999999</c:v>
                </c:pt>
                <c:pt idx="1826">
                  <c:v>0.59899999999999998</c:v>
                </c:pt>
                <c:pt idx="1827">
                  <c:v>0.96599999999999997</c:v>
                </c:pt>
                <c:pt idx="1828">
                  <c:v>-1.2210000000000001</c:v>
                </c:pt>
                <c:pt idx="1829">
                  <c:v>-0.150999999999999</c:v>
                </c:pt>
                <c:pt idx="1830">
                  <c:v>-0.76200000000000001</c:v>
                </c:pt>
                <c:pt idx="1831">
                  <c:v>-0.66100000000000003</c:v>
                </c:pt>
                <c:pt idx="1832">
                  <c:v>-0.93699999999999894</c:v>
                </c:pt>
                <c:pt idx="1833">
                  <c:v>-1.58</c:v>
                </c:pt>
                <c:pt idx="1834">
                  <c:v>-0.80799999999999905</c:v>
                </c:pt>
                <c:pt idx="1835">
                  <c:v>-0.31899999999999901</c:v>
                </c:pt>
                <c:pt idx="1836">
                  <c:v>-4.8999999999999898E-2</c:v>
                </c:pt>
                <c:pt idx="1837">
                  <c:v>0.30299999999999899</c:v>
                </c:pt>
                <c:pt idx="1838">
                  <c:v>-0.39299999999999902</c:v>
                </c:pt>
                <c:pt idx="1839">
                  <c:v>-1.3839999999999999</c:v>
                </c:pt>
                <c:pt idx="1840">
                  <c:v>-0.42899999999999899</c:v>
                </c:pt>
                <c:pt idx="1841">
                  <c:v>1.88</c:v>
                </c:pt>
                <c:pt idx="1842">
                  <c:v>-1.0049999999999999</c:v>
                </c:pt>
                <c:pt idx="1843">
                  <c:v>0.69799999999999995</c:v>
                </c:pt>
                <c:pt idx="1844">
                  <c:v>2.5129999999999999</c:v>
                </c:pt>
                <c:pt idx="1845">
                  <c:v>-0.90300000000000002</c:v>
                </c:pt>
                <c:pt idx="1846">
                  <c:v>0.44499999999999901</c:v>
                </c:pt>
                <c:pt idx="1847">
                  <c:v>-0.12999999999999901</c:v>
                </c:pt>
                <c:pt idx="1848">
                  <c:v>-0.70099999999999996</c:v>
                </c:pt>
                <c:pt idx="1849">
                  <c:v>-0.64</c:v>
                </c:pt>
                <c:pt idx="1850">
                  <c:v>-0.53799999999999903</c:v>
                </c:pt>
                <c:pt idx="1851">
                  <c:v>-0.48299999999999998</c:v>
                </c:pt>
                <c:pt idx="1852">
                  <c:v>-0.48599999999999999</c:v>
                </c:pt>
                <c:pt idx="1853">
                  <c:v>-0.93699999999999894</c:v>
                </c:pt>
                <c:pt idx="1854">
                  <c:v>-0.876999999999999</c:v>
                </c:pt>
                <c:pt idx="1855">
                  <c:v>-1.095</c:v>
                </c:pt>
                <c:pt idx="1856">
                  <c:v>-0.751999999999999</c:v>
                </c:pt>
                <c:pt idx="1857">
                  <c:v>-0.75499999999999901</c:v>
                </c:pt>
                <c:pt idx="1858">
                  <c:v>-0.93</c:v>
                </c:pt>
                <c:pt idx="1859">
                  <c:v>-0.434</c:v>
                </c:pt>
                <c:pt idx="1860">
                  <c:v>-0.99</c:v>
                </c:pt>
                <c:pt idx="1861">
                  <c:v>-0.61899999999999999</c:v>
                </c:pt>
                <c:pt idx="1862">
                  <c:v>0.14000000000000001</c:v>
                </c:pt>
                <c:pt idx="1863">
                  <c:v>-1.0780000000000001</c:v>
                </c:pt>
                <c:pt idx="1864">
                  <c:v>-0.81199999999999894</c:v>
                </c:pt>
                <c:pt idx="1865">
                  <c:v>-1.2470000000000001</c:v>
                </c:pt>
                <c:pt idx="1866">
                  <c:v>-0.14299999999999899</c:v>
                </c:pt>
                <c:pt idx="1867">
                  <c:v>-0.96899999999999897</c:v>
                </c:pt>
                <c:pt idx="1868">
                  <c:v>-1.3260000000000001</c:v>
                </c:pt>
                <c:pt idx="1869">
                  <c:v>-1.6259999999999999</c:v>
                </c:pt>
                <c:pt idx="1870">
                  <c:v>-0.64199999999999902</c:v>
                </c:pt>
                <c:pt idx="1871">
                  <c:v>-0.181999999999999</c:v>
                </c:pt>
                <c:pt idx="1872">
                  <c:v>-0.75999999999999901</c:v>
                </c:pt>
                <c:pt idx="1873">
                  <c:v>-1.802</c:v>
                </c:pt>
                <c:pt idx="1874">
                  <c:v>1.0780000000000001</c:v>
                </c:pt>
                <c:pt idx="1875">
                  <c:v>-0.97299999999999898</c:v>
                </c:pt>
                <c:pt idx="1876">
                  <c:v>-0.99299999999999899</c:v>
                </c:pt>
                <c:pt idx="1877">
                  <c:v>-1.72</c:v>
                </c:pt>
                <c:pt idx="1878">
                  <c:v>3.3999999999999801E-2</c:v>
                </c:pt>
                <c:pt idx="1879">
                  <c:v>-0.26699999999999902</c:v>
                </c:pt>
                <c:pt idx="1880">
                  <c:v>-0.69199999999999995</c:v>
                </c:pt>
                <c:pt idx="1881">
                  <c:v>-2.19999999999997E-2</c:v>
                </c:pt>
                <c:pt idx="1882">
                  <c:v>-0.72</c:v>
                </c:pt>
                <c:pt idx="1883">
                  <c:v>-0.34899999999999998</c:v>
                </c:pt>
                <c:pt idx="1884">
                  <c:v>0.18</c:v>
                </c:pt>
                <c:pt idx="1885">
                  <c:v>-0.16800000000000001</c:v>
                </c:pt>
                <c:pt idx="1886">
                  <c:v>-0.121999999999999</c:v>
                </c:pt>
                <c:pt idx="1887">
                  <c:v>-1.1040000000000001</c:v>
                </c:pt>
                <c:pt idx="1888">
                  <c:v>-0.57899999999999996</c:v>
                </c:pt>
                <c:pt idx="1889">
                  <c:v>-0.32600000000000001</c:v>
                </c:pt>
                <c:pt idx="1890">
                  <c:v>1.8069999999999999</c:v>
                </c:pt>
                <c:pt idx="1891">
                  <c:v>-0.56499999999999995</c:v>
                </c:pt>
                <c:pt idx="1892">
                  <c:v>0.29899999999999899</c:v>
                </c:pt>
                <c:pt idx="1893">
                  <c:v>-0.746</c:v>
                </c:pt>
                <c:pt idx="1894">
                  <c:v>1.0649999999999999</c:v>
                </c:pt>
                <c:pt idx="1895">
                  <c:v>2.6239999999999899</c:v>
                </c:pt>
                <c:pt idx="1896">
                  <c:v>1.046</c:v>
                </c:pt>
                <c:pt idx="1897">
                  <c:v>-1.5820000000000001</c:v>
                </c:pt>
                <c:pt idx="1898">
                  <c:v>-0.54400000000000004</c:v>
                </c:pt>
                <c:pt idx="1899">
                  <c:v>0.27899999999999903</c:v>
                </c:pt>
                <c:pt idx="1900">
                  <c:v>-0.28699999999999898</c:v>
                </c:pt>
                <c:pt idx="1901">
                  <c:v>-0.81799999999999995</c:v>
                </c:pt>
                <c:pt idx="1902">
                  <c:v>0.28799999999999898</c:v>
                </c:pt>
                <c:pt idx="1903">
                  <c:v>0.16400000000000001</c:v>
                </c:pt>
                <c:pt idx="1904">
                  <c:v>0.20699999999999899</c:v>
                </c:pt>
                <c:pt idx="1905">
                  <c:v>-0.52199999999999902</c:v>
                </c:pt>
                <c:pt idx="1906">
                  <c:v>-1.052</c:v>
                </c:pt>
                <c:pt idx="1907">
                  <c:v>-1.0189999999999999</c:v>
                </c:pt>
                <c:pt idx="1908">
                  <c:v>-1.35</c:v>
                </c:pt>
                <c:pt idx="1909">
                  <c:v>-0.54499999999999904</c:v>
                </c:pt>
                <c:pt idx="1910">
                  <c:v>-0.86599999999999999</c:v>
                </c:pt>
                <c:pt idx="1911">
                  <c:v>-1.2430000000000001</c:v>
                </c:pt>
                <c:pt idx="1912">
                  <c:v>-0.62</c:v>
                </c:pt>
                <c:pt idx="1913">
                  <c:v>-1.347</c:v>
                </c:pt>
                <c:pt idx="1914">
                  <c:v>-3.3999999999999801E-2</c:v>
                </c:pt>
                <c:pt idx="1915">
                  <c:v>1.0839999999999901</c:v>
                </c:pt>
                <c:pt idx="1916">
                  <c:v>0.59599999999999997</c:v>
                </c:pt>
                <c:pt idx="1917">
                  <c:v>0.88399999999999901</c:v>
                </c:pt>
                <c:pt idx="1918">
                  <c:v>-1.502</c:v>
                </c:pt>
                <c:pt idx="1919">
                  <c:v>1.3399999999999901</c:v>
                </c:pt>
                <c:pt idx="1920">
                  <c:v>0.89500000000000002</c:v>
                </c:pt>
                <c:pt idx="1921">
                  <c:v>-1.363</c:v>
                </c:pt>
                <c:pt idx="1922">
                  <c:v>-0.43</c:v>
                </c:pt>
                <c:pt idx="1923">
                  <c:v>-0.75499999999999901</c:v>
                </c:pt>
                <c:pt idx="1924">
                  <c:v>0.39400000000000002</c:v>
                </c:pt>
                <c:pt idx="1925">
                  <c:v>0.71599999999999997</c:v>
                </c:pt>
                <c:pt idx="1926">
                  <c:v>0.20499999999999999</c:v>
                </c:pt>
                <c:pt idx="1927">
                  <c:v>-0.92399999999999904</c:v>
                </c:pt>
                <c:pt idx="1928">
                  <c:v>-0.76299999999999901</c:v>
                </c:pt>
                <c:pt idx="1929">
                  <c:v>-1.3109999999999999</c:v>
                </c:pt>
                <c:pt idx="1930">
                  <c:v>-1.538</c:v>
                </c:pt>
                <c:pt idx="1931">
                  <c:v>2.30000000000001E-2</c:v>
                </c:pt>
                <c:pt idx="1932">
                  <c:v>6.0999999999999902E-2</c:v>
                </c:pt>
                <c:pt idx="1933">
                  <c:v>-1.1439999999999999</c:v>
                </c:pt>
                <c:pt idx="1934">
                  <c:v>-0.97599999999999998</c:v>
                </c:pt>
                <c:pt idx="1935">
                  <c:v>-1.516</c:v>
                </c:pt>
                <c:pt idx="1936">
                  <c:v>0.44399999999999901</c:v>
                </c:pt>
                <c:pt idx="1937">
                  <c:v>-0.56699999999999995</c:v>
                </c:pt>
                <c:pt idx="1938">
                  <c:v>0.46700000000000003</c:v>
                </c:pt>
                <c:pt idx="1939">
                  <c:v>-1.2170000000000001</c:v>
                </c:pt>
                <c:pt idx="1940">
                  <c:v>-1.01</c:v>
                </c:pt>
                <c:pt idx="1941">
                  <c:v>-0.79</c:v>
                </c:pt>
                <c:pt idx="1942">
                  <c:v>-1.194</c:v>
                </c:pt>
                <c:pt idx="1943">
                  <c:v>3.3999999999999801E-2</c:v>
                </c:pt>
                <c:pt idx="1944">
                  <c:v>-1.135</c:v>
                </c:pt>
                <c:pt idx="1945">
                  <c:v>-0.77599999999999902</c:v>
                </c:pt>
                <c:pt idx="1946">
                  <c:v>-0.41599999999999898</c:v>
                </c:pt>
                <c:pt idx="1947">
                  <c:v>-0.157999999999999</c:v>
                </c:pt>
                <c:pt idx="1948">
                  <c:v>-1.429</c:v>
                </c:pt>
                <c:pt idx="1949">
                  <c:v>4.7000000000000097E-2</c:v>
                </c:pt>
                <c:pt idx="1950">
                  <c:v>6.7000000000000101E-2</c:v>
                </c:pt>
                <c:pt idx="1951">
                  <c:v>-0.81599999999999895</c:v>
                </c:pt>
                <c:pt idx="1952">
                  <c:v>-0.95599999999999996</c:v>
                </c:pt>
                <c:pt idx="1953">
                  <c:v>-1.4750000000000001</c:v>
                </c:pt>
                <c:pt idx="1954">
                  <c:v>-0.90700000000000003</c:v>
                </c:pt>
                <c:pt idx="1955">
                  <c:v>-7.9000000000000098E-2</c:v>
                </c:pt>
                <c:pt idx="1956">
                  <c:v>-1.4379999999999999</c:v>
                </c:pt>
                <c:pt idx="1957">
                  <c:v>-1.5269999999999999</c:v>
                </c:pt>
                <c:pt idx="1958">
                  <c:v>2.1799999999999899</c:v>
                </c:pt>
                <c:pt idx="1959">
                  <c:v>2.081</c:v>
                </c:pt>
                <c:pt idx="1960">
                  <c:v>0.26100000000000001</c:v>
                </c:pt>
                <c:pt idx="1961">
                  <c:v>-0.109999999999999</c:v>
                </c:pt>
                <c:pt idx="1962">
                  <c:v>-4.9999999999999802E-2</c:v>
                </c:pt>
                <c:pt idx="1963">
                  <c:v>0.37</c:v>
                </c:pt>
                <c:pt idx="1964">
                  <c:v>-1.575</c:v>
                </c:pt>
                <c:pt idx="1965">
                  <c:v>-0.84399999999999897</c:v>
                </c:pt>
                <c:pt idx="1966">
                  <c:v>-0.41299999999999898</c:v>
                </c:pt>
                <c:pt idx="1967">
                  <c:v>-0.67200000000000004</c:v>
                </c:pt>
                <c:pt idx="1968">
                  <c:v>-1.107</c:v>
                </c:pt>
                <c:pt idx="1969">
                  <c:v>-0.56499999999999995</c:v>
                </c:pt>
                <c:pt idx="1970">
                  <c:v>-1.244</c:v>
                </c:pt>
                <c:pt idx="1971">
                  <c:v>4.5999999999999798E-2</c:v>
                </c:pt>
                <c:pt idx="1972">
                  <c:v>-0.17399999999999899</c:v>
                </c:pt>
                <c:pt idx="1973">
                  <c:v>-0.13300000000000001</c:v>
                </c:pt>
                <c:pt idx="1974">
                  <c:v>-0.41299999999999898</c:v>
                </c:pt>
                <c:pt idx="1975">
                  <c:v>-0.60999999999999899</c:v>
                </c:pt>
                <c:pt idx="1976">
                  <c:v>-1.1120000000000001</c:v>
                </c:pt>
                <c:pt idx="1977">
                  <c:v>-0.79099999999999904</c:v>
                </c:pt>
                <c:pt idx="1978">
                  <c:v>-0.39299999999999902</c:v>
                </c:pt>
                <c:pt idx="1979">
                  <c:v>-0.71799999999999997</c:v>
                </c:pt>
                <c:pt idx="1980">
                  <c:v>-0.746999999999999</c:v>
                </c:pt>
                <c:pt idx="1981">
                  <c:v>0.499</c:v>
                </c:pt>
                <c:pt idx="1982">
                  <c:v>-0.55299999999999905</c:v>
                </c:pt>
                <c:pt idx="1983">
                  <c:v>-0.996999999999999</c:v>
                </c:pt>
                <c:pt idx="1984">
                  <c:v>-0.624</c:v>
                </c:pt>
                <c:pt idx="1985">
                  <c:v>-1.7829999999999999</c:v>
                </c:pt>
                <c:pt idx="1986">
                  <c:v>-0.90099999999999902</c:v>
                </c:pt>
                <c:pt idx="1987">
                  <c:v>-0.92799999999999905</c:v>
                </c:pt>
                <c:pt idx="1988">
                  <c:v>-1.167</c:v>
                </c:pt>
                <c:pt idx="1989">
                  <c:v>-1.498</c:v>
                </c:pt>
                <c:pt idx="1990">
                  <c:v>-0.90200000000000002</c:v>
                </c:pt>
                <c:pt idx="1991">
                  <c:v>-1.0269999999999999</c:v>
                </c:pt>
                <c:pt idx="1992">
                  <c:v>0.39500000000000002</c:v>
                </c:pt>
                <c:pt idx="1993">
                  <c:v>-0.32600000000000001</c:v>
                </c:pt>
                <c:pt idx="1994">
                  <c:v>-0.35499999999999998</c:v>
                </c:pt>
                <c:pt idx="1995">
                  <c:v>0.26200000000000001</c:v>
                </c:pt>
                <c:pt idx="1996">
                  <c:v>-0.73699999999999999</c:v>
                </c:pt>
                <c:pt idx="1997">
                  <c:v>-1.105</c:v>
                </c:pt>
                <c:pt idx="1998">
                  <c:v>-1.333</c:v>
                </c:pt>
                <c:pt idx="1999">
                  <c:v>-0.83</c:v>
                </c:pt>
                <c:pt idx="2000">
                  <c:v>-1.036</c:v>
                </c:pt>
                <c:pt idx="2001">
                  <c:v>-0.61499999999999999</c:v>
                </c:pt>
                <c:pt idx="2002">
                  <c:v>-1.2649999999999999</c:v>
                </c:pt>
                <c:pt idx="2003">
                  <c:v>-0.51699999999999902</c:v>
                </c:pt>
                <c:pt idx="2004">
                  <c:v>-1.78</c:v>
                </c:pt>
                <c:pt idx="2005">
                  <c:v>0.95199999999999996</c:v>
                </c:pt>
                <c:pt idx="2006">
                  <c:v>-1.363</c:v>
                </c:pt>
                <c:pt idx="2007">
                  <c:v>-0.23499999999999899</c:v>
                </c:pt>
                <c:pt idx="2008">
                  <c:v>-0.28999999999999998</c:v>
                </c:pt>
                <c:pt idx="2009">
                  <c:v>-0.94199999999999995</c:v>
                </c:pt>
                <c:pt idx="2010">
                  <c:v>-0.86099999999999999</c:v>
                </c:pt>
                <c:pt idx="2011">
                  <c:v>8.8999999999999899E-2</c:v>
                </c:pt>
                <c:pt idx="2012">
                  <c:v>-0.376999999999999</c:v>
                </c:pt>
                <c:pt idx="2013">
                  <c:v>-0.44799999999999901</c:v>
                </c:pt>
                <c:pt idx="2014">
                  <c:v>-0.22699999999999901</c:v>
                </c:pt>
                <c:pt idx="2015">
                  <c:v>-0.86799999999999899</c:v>
                </c:pt>
                <c:pt idx="2016">
                  <c:v>1.665</c:v>
                </c:pt>
                <c:pt idx="2017">
                  <c:v>-0.64100000000000001</c:v>
                </c:pt>
                <c:pt idx="2018">
                  <c:v>-1.026</c:v>
                </c:pt>
                <c:pt idx="2019">
                  <c:v>-1.2230000000000001</c:v>
                </c:pt>
                <c:pt idx="2020">
                  <c:v>-0.79300000000000004</c:v>
                </c:pt>
                <c:pt idx="2021">
                  <c:v>-1.2609999999999999</c:v>
                </c:pt>
                <c:pt idx="2022">
                  <c:v>-1.071</c:v>
                </c:pt>
                <c:pt idx="2023">
                  <c:v>-6.3000000000000098E-2</c:v>
                </c:pt>
                <c:pt idx="2024">
                  <c:v>-0.74</c:v>
                </c:pt>
                <c:pt idx="2025">
                  <c:v>-1.4830000000000001</c:v>
                </c:pt>
                <c:pt idx="2026">
                  <c:v>-1.0900000000000001</c:v>
                </c:pt>
                <c:pt idx="2027">
                  <c:v>-1.35</c:v>
                </c:pt>
                <c:pt idx="2028">
                  <c:v>0.25800000000000001</c:v>
                </c:pt>
                <c:pt idx="2029">
                  <c:v>-0.879</c:v>
                </c:pt>
                <c:pt idx="2030">
                  <c:v>-0.79599999999999904</c:v>
                </c:pt>
                <c:pt idx="2031">
                  <c:v>-1.5089999999999999</c:v>
                </c:pt>
                <c:pt idx="2032">
                  <c:v>-1.4710000000000001</c:v>
                </c:pt>
                <c:pt idx="2033">
                  <c:v>-0.23799999999999999</c:v>
                </c:pt>
                <c:pt idx="2034">
                  <c:v>-0.25</c:v>
                </c:pt>
                <c:pt idx="2035">
                  <c:v>-0.125999999999999</c:v>
                </c:pt>
                <c:pt idx="2036">
                  <c:v>-0.871</c:v>
                </c:pt>
                <c:pt idx="2037">
                  <c:v>-0.52</c:v>
                </c:pt>
                <c:pt idx="2038">
                  <c:v>-0.876999999999999</c:v>
                </c:pt>
                <c:pt idx="2039">
                  <c:v>-1.216</c:v>
                </c:pt>
                <c:pt idx="2040">
                  <c:v>-0.29399999999999998</c:v>
                </c:pt>
                <c:pt idx="2041">
                  <c:v>8.99999999999989E-3</c:v>
                </c:pt>
                <c:pt idx="2042">
                  <c:v>-1.484</c:v>
                </c:pt>
                <c:pt idx="2043">
                  <c:v>-1.087</c:v>
                </c:pt>
                <c:pt idx="2044">
                  <c:v>-0.40300000000000002</c:v>
                </c:pt>
                <c:pt idx="2045">
                  <c:v>0.69099999999999895</c:v>
                </c:pt>
                <c:pt idx="2046">
                  <c:v>-0.41799999999999998</c:v>
                </c:pt>
                <c:pt idx="2047">
                  <c:v>-0.94099999999999895</c:v>
                </c:pt>
                <c:pt idx="2048">
                  <c:v>0.34899999999999998</c:v>
                </c:pt>
                <c:pt idx="2049">
                  <c:v>1.45</c:v>
                </c:pt>
                <c:pt idx="2050">
                  <c:v>1.0369999999999999</c:v>
                </c:pt>
                <c:pt idx="2051">
                  <c:v>-0.85</c:v>
                </c:pt>
                <c:pt idx="2052">
                  <c:v>-0.85499999999999998</c:v>
                </c:pt>
                <c:pt idx="2053">
                  <c:v>-0.246</c:v>
                </c:pt>
                <c:pt idx="2054">
                  <c:v>-1.0549999999999999</c:v>
                </c:pt>
                <c:pt idx="2055">
                  <c:v>-1.147</c:v>
                </c:pt>
                <c:pt idx="2056">
                  <c:v>0.93299999999999905</c:v>
                </c:pt>
                <c:pt idx="2057">
                  <c:v>1.5519999999999901</c:v>
                </c:pt>
                <c:pt idx="2058">
                  <c:v>0.65200000000000002</c:v>
                </c:pt>
                <c:pt idx="2059">
                  <c:v>-0.39599999999999902</c:v>
                </c:pt>
                <c:pt idx="2060">
                  <c:v>0.64599999999999902</c:v>
                </c:pt>
                <c:pt idx="2061">
                  <c:v>-1.573</c:v>
                </c:pt>
                <c:pt idx="2062">
                  <c:v>-1.1160000000000001</c:v>
                </c:pt>
                <c:pt idx="2063">
                  <c:v>-0.41899999999999998</c:v>
                </c:pt>
                <c:pt idx="2064">
                  <c:v>-6.9999999999999798E-2</c:v>
                </c:pt>
                <c:pt idx="2065">
                  <c:v>-1.3280000000000001</c:v>
                </c:pt>
                <c:pt idx="2066">
                  <c:v>-0.72399999999999998</c:v>
                </c:pt>
                <c:pt idx="2067">
                  <c:v>-0.60299999999999998</c:v>
                </c:pt>
                <c:pt idx="2068">
                  <c:v>-0.75499999999999901</c:v>
                </c:pt>
                <c:pt idx="2069">
                  <c:v>-0.52400000000000002</c:v>
                </c:pt>
                <c:pt idx="2070">
                  <c:v>-0.29099999999999898</c:v>
                </c:pt>
                <c:pt idx="2071">
                  <c:v>1.25999999999999</c:v>
                </c:pt>
                <c:pt idx="2072">
                  <c:v>1.50999999999999</c:v>
                </c:pt>
                <c:pt idx="2073">
                  <c:v>2.2799999999999998</c:v>
                </c:pt>
                <c:pt idx="2074">
                  <c:v>3.121</c:v>
                </c:pt>
                <c:pt idx="2075">
                  <c:v>2</c:v>
                </c:pt>
                <c:pt idx="2076">
                  <c:v>1.0599999999999901</c:v>
                </c:pt>
                <c:pt idx="2077">
                  <c:v>1.2669999999999999</c:v>
                </c:pt>
                <c:pt idx="2078">
                  <c:v>-1.3560000000000001</c:v>
                </c:pt>
                <c:pt idx="2079">
                  <c:v>0.30199999999999999</c:v>
                </c:pt>
                <c:pt idx="2080">
                  <c:v>-0.22699999999999901</c:v>
                </c:pt>
                <c:pt idx="2081">
                  <c:v>1.889</c:v>
                </c:pt>
                <c:pt idx="2082">
                  <c:v>0.10199999999999899</c:v>
                </c:pt>
                <c:pt idx="2083">
                  <c:v>-1.228</c:v>
                </c:pt>
                <c:pt idx="2084">
                  <c:v>-0.65300000000000002</c:v>
                </c:pt>
                <c:pt idx="2085">
                  <c:v>-1.79999999999997E-2</c:v>
                </c:pt>
                <c:pt idx="2086">
                  <c:v>0.42799999999999899</c:v>
                </c:pt>
                <c:pt idx="2087">
                  <c:v>0.36599999999999999</c:v>
                </c:pt>
                <c:pt idx="2088">
                  <c:v>-1.25</c:v>
                </c:pt>
                <c:pt idx="2089">
                  <c:v>-1.397</c:v>
                </c:pt>
                <c:pt idx="2090">
                  <c:v>0.59199999999999997</c:v>
                </c:pt>
                <c:pt idx="2091">
                  <c:v>0.185</c:v>
                </c:pt>
                <c:pt idx="2092">
                  <c:v>-0.34499999999999997</c:v>
                </c:pt>
                <c:pt idx="2093">
                  <c:v>-1.1819999999999999</c:v>
                </c:pt>
                <c:pt idx="2094">
                  <c:v>-1.341</c:v>
                </c:pt>
                <c:pt idx="2095">
                  <c:v>-0.89199999999999902</c:v>
                </c:pt>
                <c:pt idx="2096">
                  <c:v>-1.089</c:v>
                </c:pt>
                <c:pt idx="2097">
                  <c:v>-0.48899999999999899</c:v>
                </c:pt>
                <c:pt idx="2098">
                  <c:v>-1.0055000000000001</c:v>
                </c:pt>
                <c:pt idx="2099">
                  <c:v>-0.20899999999999999</c:v>
                </c:pt>
                <c:pt idx="2100">
                  <c:v>1.4850000000000001</c:v>
                </c:pt>
                <c:pt idx="2101">
                  <c:v>0.36699999999999999</c:v>
                </c:pt>
                <c:pt idx="2102">
                  <c:v>0.75499999999999901</c:v>
                </c:pt>
                <c:pt idx="2103">
                  <c:v>-0.20299999999999899</c:v>
                </c:pt>
                <c:pt idx="2104">
                  <c:v>-1.1060000000000001</c:v>
                </c:pt>
                <c:pt idx="2105">
                  <c:v>-0.65300000000000002</c:v>
                </c:pt>
                <c:pt idx="2106">
                  <c:v>-1.177</c:v>
                </c:pt>
                <c:pt idx="2107">
                  <c:v>-1.3149999999999999</c:v>
                </c:pt>
                <c:pt idx="2108">
                  <c:v>-0.79300000000000004</c:v>
                </c:pt>
                <c:pt idx="2109">
                  <c:v>-0.33</c:v>
                </c:pt>
                <c:pt idx="2110">
                  <c:v>-0.63499999999999901</c:v>
                </c:pt>
                <c:pt idx="2111">
                  <c:v>-0.86399999999999899</c:v>
                </c:pt>
                <c:pt idx="2112">
                  <c:v>0.31</c:v>
                </c:pt>
                <c:pt idx="2113">
                  <c:v>4.8999999999999898E-2</c:v>
                </c:pt>
                <c:pt idx="2114">
                  <c:v>-0.67200000000000004</c:v>
                </c:pt>
                <c:pt idx="2115">
                  <c:v>-1.1739999999999999</c:v>
                </c:pt>
                <c:pt idx="2116">
                  <c:v>-0.44899999999999901</c:v>
                </c:pt>
                <c:pt idx="2117">
                  <c:v>0.19899999999999901</c:v>
                </c:pt>
                <c:pt idx="2118">
                  <c:v>-1.9259999999999999</c:v>
                </c:pt>
                <c:pt idx="2119">
                  <c:v>-1.3540000000000001</c:v>
                </c:pt>
                <c:pt idx="2120">
                  <c:v>0.23200000000000001</c:v>
                </c:pt>
                <c:pt idx="2121">
                  <c:v>-1.552</c:v>
                </c:pt>
                <c:pt idx="2122">
                  <c:v>2.8999999999999901E-2</c:v>
                </c:pt>
                <c:pt idx="2123">
                  <c:v>0.84799999999999898</c:v>
                </c:pt>
                <c:pt idx="2124">
                  <c:v>-1.0880000000000001</c:v>
                </c:pt>
                <c:pt idx="2125">
                  <c:v>-0.42699999999999999</c:v>
                </c:pt>
                <c:pt idx="2126">
                  <c:v>2.1369999999999898</c:v>
                </c:pt>
                <c:pt idx="2127">
                  <c:v>1.61099999999999</c:v>
                </c:pt>
                <c:pt idx="2128">
                  <c:v>-1.4219999999999999</c:v>
                </c:pt>
                <c:pt idx="2129">
                  <c:v>1.56299999999999</c:v>
                </c:pt>
                <c:pt idx="2130">
                  <c:v>1.5919999999999901</c:v>
                </c:pt>
                <c:pt idx="2131">
                  <c:v>0.20999999999999899</c:v>
                </c:pt>
                <c:pt idx="2132">
                  <c:v>-1.298</c:v>
                </c:pt>
                <c:pt idx="2133">
                  <c:v>-0.79899999999999904</c:v>
                </c:pt>
                <c:pt idx="2134">
                  <c:v>-0.115</c:v>
                </c:pt>
                <c:pt idx="2135">
                  <c:v>-0.52700000000000002</c:v>
                </c:pt>
                <c:pt idx="2136">
                  <c:v>-0.85199999999999898</c:v>
                </c:pt>
                <c:pt idx="2137">
                  <c:v>0.42799999999999899</c:v>
                </c:pt>
                <c:pt idx="2138">
                  <c:v>-0.874</c:v>
                </c:pt>
                <c:pt idx="2139">
                  <c:v>-1.88</c:v>
                </c:pt>
                <c:pt idx="2140">
                  <c:v>-1.978</c:v>
                </c:pt>
                <c:pt idx="2141">
                  <c:v>4.8000000000000001E-2</c:v>
                </c:pt>
                <c:pt idx="2142">
                  <c:v>-1.0529999999999999</c:v>
                </c:pt>
                <c:pt idx="2143">
                  <c:v>-0.81</c:v>
                </c:pt>
                <c:pt idx="2144">
                  <c:v>1.2E-2</c:v>
                </c:pt>
                <c:pt idx="2145">
                  <c:v>-0.14799999999999999</c:v>
                </c:pt>
                <c:pt idx="2146">
                  <c:v>-0.57099999999999995</c:v>
                </c:pt>
                <c:pt idx="2147">
                  <c:v>0.29899999999999899</c:v>
                </c:pt>
                <c:pt idx="2148">
                  <c:v>-1.262</c:v>
                </c:pt>
                <c:pt idx="2149">
                  <c:v>-0.46300000000000002</c:v>
                </c:pt>
                <c:pt idx="2150">
                  <c:v>0.60999999999999899</c:v>
                </c:pt>
                <c:pt idx="2151">
                  <c:v>-0.89400000000000002</c:v>
                </c:pt>
                <c:pt idx="2152">
                  <c:v>1.03399999999999</c:v>
                </c:pt>
                <c:pt idx="2153">
                  <c:v>2.1399999999999899</c:v>
                </c:pt>
                <c:pt idx="2154">
                  <c:v>2.3869999999999898</c:v>
                </c:pt>
                <c:pt idx="2155">
                  <c:v>2.415</c:v>
                </c:pt>
                <c:pt idx="2156">
                  <c:v>2.742</c:v>
                </c:pt>
                <c:pt idx="2157">
                  <c:v>-0.751999999999999</c:v>
                </c:pt>
                <c:pt idx="2158">
                  <c:v>-0.72699999999999898</c:v>
                </c:pt>
                <c:pt idx="2159">
                  <c:v>1.988</c:v>
                </c:pt>
                <c:pt idx="2160">
                  <c:v>-0.35899999999999999</c:v>
                </c:pt>
                <c:pt idx="2161">
                  <c:v>0.50800000000000001</c:v>
                </c:pt>
                <c:pt idx="2162">
                  <c:v>-0.63899999999999901</c:v>
                </c:pt>
                <c:pt idx="2163">
                  <c:v>1.02599999999999</c:v>
                </c:pt>
                <c:pt idx="2164">
                  <c:v>0.65399999999999903</c:v>
                </c:pt>
                <c:pt idx="2165">
                  <c:v>2.99</c:v>
                </c:pt>
                <c:pt idx="2166">
                  <c:v>0.750999999999999</c:v>
                </c:pt>
                <c:pt idx="2167">
                  <c:v>-2.0539999999999998</c:v>
                </c:pt>
                <c:pt idx="2168">
                  <c:v>-0.68299999999999905</c:v>
                </c:pt>
                <c:pt idx="2169">
                  <c:v>-1.3029999999999999</c:v>
                </c:pt>
                <c:pt idx="2170">
                  <c:v>-3.3999999999999801E-2</c:v>
                </c:pt>
                <c:pt idx="2171">
                  <c:v>-0.96699999999999997</c:v>
                </c:pt>
                <c:pt idx="2172">
                  <c:v>0.38799999999999901</c:v>
                </c:pt>
                <c:pt idx="2173">
                  <c:v>0.77199999999999902</c:v>
                </c:pt>
                <c:pt idx="2174">
                  <c:v>-0.36699999999999999</c:v>
                </c:pt>
                <c:pt idx="2175">
                  <c:v>2.8999999999999901E-2</c:v>
                </c:pt>
                <c:pt idx="2176">
                  <c:v>-0.82899999999999996</c:v>
                </c:pt>
                <c:pt idx="2177">
                  <c:v>0.75899999999999901</c:v>
                </c:pt>
                <c:pt idx="2178">
                  <c:v>0.14799999999999999</c:v>
                </c:pt>
                <c:pt idx="2179">
                  <c:v>5.3999999999999798E-2</c:v>
                </c:pt>
                <c:pt idx="2180">
                  <c:v>1.6929999999999901</c:v>
                </c:pt>
                <c:pt idx="2181">
                  <c:v>-0.59799999999999898</c:v>
                </c:pt>
                <c:pt idx="2182">
                  <c:v>0.80200000000000005</c:v>
                </c:pt>
                <c:pt idx="2183">
                  <c:v>-0.13600000000000001</c:v>
                </c:pt>
                <c:pt idx="2184">
                  <c:v>-1.1879999999999999</c:v>
                </c:pt>
                <c:pt idx="2185">
                  <c:v>1.3019999999999901</c:v>
                </c:pt>
                <c:pt idx="2186">
                  <c:v>1.29399999999999</c:v>
                </c:pt>
                <c:pt idx="2187">
                  <c:v>0.23200000000000001</c:v>
                </c:pt>
                <c:pt idx="2188">
                  <c:v>-0.13600000000000001</c:v>
                </c:pt>
                <c:pt idx="2189">
                  <c:v>7.1999999999999995E-2</c:v>
                </c:pt>
                <c:pt idx="2190">
                  <c:v>0.46600000000000003</c:v>
                </c:pt>
                <c:pt idx="2191">
                  <c:v>-1.046</c:v>
                </c:pt>
                <c:pt idx="2192">
                  <c:v>-0.33300000000000002</c:v>
                </c:pt>
                <c:pt idx="2193">
                  <c:v>-1.077</c:v>
                </c:pt>
                <c:pt idx="2194">
                  <c:v>-1.0169999999999999</c:v>
                </c:pt>
                <c:pt idx="2195">
                  <c:v>-1.341</c:v>
                </c:pt>
                <c:pt idx="2196">
                  <c:v>-0.86099999999999999</c:v>
                </c:pt>
                <c:pt idx="2197">
                  <c:v>2.4999999999999901E-2</c:v>
                </c:pt>
                <c:pt idx="2198">
                  <c:v>0.41899999999999998</c:v>
                </c:pt>
                <c:pt idx="2199">
                  <c:v>-0.47399999999999998</c:v>
                </c:pt>
                <c:pt idx="2200">
                  <c:v>0.71399999999999997</c:v>
                </c:pt>
                <c:pt idx="2201">
                  <c:v>0.65799999999999903</c:v>
                </c:pt>
                <c:pt idx="2202">
                  <c:v>-0.80100000000000005</c:v>
                </c:pt>
                <c:pt idx="2203">
                  <c:v>-1.08</c:v>
                </c:pt>
                <c:pt idx="2204">
                  <c:v>-0.96</c:v>
                </c:pt>
                <c:pt idx="2205">
                  <c:v>-8.0999999999999905E-2</c:v>
                </c:pt>
                <c:pt idx="2206">
                  <c:v>-1.931</c:v>
                </c:pt>
                <c:pt idx="2207">
                  <c:v>-0.157</c:v>
                </c:pt>
                <c:pt idx="2208">
                  <c:v>1.0860000000000001</c:v>
                </c:pt>
                <c:pt idx="2209">
                  <c:v>0.20100000000000001</c:v>
                </c:pt>
                <c:pt idx="2210">
                  <c:v>-1.462</c:v>
                </c:pt>
                <c:pt idx="2211">
                  <c:v>-0.77300000000000002</c:v>
                </c:pt>
                <c:pt idx="2212">
                  <c:v>-1.194</c:v>
                </c:pt>
                <c:pt idx="2213">
                  <c:v>-1.3009999999999999</c:v>
                </c:pt>
                <c:pt idx="2214">
                  <c:v>5.7999999999999802E-2</c:v>
                </c:pt>
                <c:pt idx="2215">
                  <c:v>-1.472</c:v>
                </c:pt>
                <c:pt idx="2216">
                  <c:v>0.67200000000000004</c:v>
                </c:pt>
                <c:pt idx="2217">
                  <c:v>-0.503</c:v>
                </c:pt>
                <c:pt idx="2218">
                  <c:v>4.3000000000000101E-2</c:v>
                </c:pt>
                <c:pt idx="2219">
                  <c:v>-1.466</c:v>
                </c:pt>
                <c:pt idx="2220">
                  <c:v>-1.054</c:v>
                </c:pt>
                <c:pt idx="2221">
                  <c:v>-2.427</c:v>
                </c:pt>
                <c:pt idx="2222">
                  <c:v>-0.63499999999999901</c:v>
                </c:pt>
                <c:pt idx="2223">
                  <c:v>-0.82799999999999896</c:v>
                </c:pt>
                <c:pt idx="2224">
                  <c:v>-1.0469999999999999</c:v>
                </c:pt>
                <c:pt idx="2225">
                  <c:v>-0.52099999999999902</c:v>
                </c:pt>
                <c:pt idx="2226">
                  <c:v>-5.2999999999999901E-2</c:v>
                </c:pt>
                <c:pt idx="2227">
                  <c:v>-1.02</c:v>
                </c:pt>
                <c:pt idx="2228">
                  <c:v>-0.97699999999999898</c:v>
                </c:pt>
                <c:pt idx="2229">
                  <c:v>3.3319999999999999</c:v>
                </c:pt>
                <c:pt idx="2230">
                  <c:v>-1.34</c:v>
                </c:pt>
                <c:pt idx="2231">
                  <c:v>-0.81699999999999995</c:v>
                </c:pt>
                <c:pt idx="2232">
                  <c:v>-0.52199999999999902</c:v>
                </c:pt>
                <c:pt idx="2233">
                  <c:v>-6.3000000000000098E-2</c:v>
                </c:pt>
                <c:pt idx="2234">
                  <c:v>-1.5509999999999999</c:v>
                </c:pt>
                <c:pt idx="2235">
                  <c:v>-0.57899999999999996</c:v>
                </c:pt>
                <c:pt idx="2236">
                  <c:v>1.109</c:v>
                </c:pt>
                <c:pt idx="2237">
                  <c:v>0.30199999999999999</c:v>
                </c:pt>
                <c:pt idx="2238">
                  <c:v>0.63099999999999901</c:v>
                </c:pt>
                <c:pt idx="2239">
                  <c:v>-0.39500000000000002</c:v>
                </c:pt>
                <c:pt idx="2240">
                  <c:v>-1.5049999999999999</c:v>
                </c:pt>
                <c:pt idx="2241">
                  <c:v>-0.94199999999999995</c:v>
                </c:pt>
                <c:pt idx="2242">
                  <c:v>1.0599999999999901</c:v>
                </c:pt>
                <c:pt idx="2243">
                  <c:v>0.50599999999999901</c:v>
                </c:pt>
                <c:pt idx="2244">
                  <c:v>-1.522</c:v>
                </c:pt>
                <c:pt idx="2245">
                  <c:v>-1.972</c:v>
                </c:pt>
                <c:pt idx="2246">
                  <c:v>-1.248</c:v>
                </c:pt>
                <c:pt idx="2247">
                  <c:v>-0.746</c:v>
                </c:pt>
                <c:pt idx="2248">
                  <c:v>1.9390000000000001</c:v>
                </c:pt>
                <c:pt idx="2249">
                  <c:v>0.20499999999999999</c:v>
                </c:pt>
                <c:pt idx="2250">
                  <c:v>0.16299999999999901</c:v>
                </c:pt>
                <c:pt idx="2251">
                  <c:v>0.41199999999999898</c:v>
                </c:pt>
                <c:pt idx="2252">
                  <c:v>0.56599999999999895</c:v>
                </c:pt>
                <c:pt idx="2253">
                  <c:v>-0.20399999999999999</c:v>
                </c:pt>
                <c:pt idx="2254">
                  <c:v>-0.40600000000000003</c:v>
                </c:pt>
                <c:pt idx="2255">
                  <c:v>-0.56799999999999995</c:v>
                </c:pt>
                <c:pt idx="2256">
                  <c:v>-0.153999999999999</c:v>
                </c:pt>
                <c:pt idx="2257">
                  <c:v>-0.47699999999999898</c:v>
                </c:pt>
                <c:pt idx="2258">
                  <c:v>-0.69</c:v>
                </c:pt>
                <c:pt idx="2259">
                  <c:v>-0.60499999999999998</c:v>
                </c:pt>
                <c:pt idx="2260">
                  <c:v>-0.55200000000000005</c:v>
                </c:pt>
                <c:pt idx="2261">
                  <c:v>-0.72499999999999998</c:v>
                </c:pt>
                <c:pt idx="2262">
                  <c:v>-1.085</c:v>
                </c:pt>
                <c:pt idx="2263">
                  <c:v>-1.5</c:v>
                </c:pt>
                <c:pt idx="2264">
                  <c:v>-1.0640000000000001</c:v>
                </c:pt>
                <c:pt idx="2265">
                  <c:v>-1.56</c:v>
                </c:pt>
                <c:pt idx="2266">
                  <c:v>-1.2509999999999999</c:v>
                </c:pt>
                <c:pt idx="2267">
                  <c:v>-0.88799999999999901</c:v>
                </c:pt>
                <c:pt idx="2268">
                  <c:v>4.5999999999999798E-2</c:v>
                </c:pt>
                <c:pt idx="2269">
                  <c:v>1.4219999999999899</c:v>
                </c:pt>
                <c:pt idx="2270">
                  <c:v>0.81399999999999995</c:v>
                </c:pt>
                <c:pt idx="2271">
                  <c:v>-0.93199999999999905</c:v>
                </c:pt>
                <c:pt idx="2272">
                  <c:v>-0.13099999999999901</c:v>
                </c:pt>
                <c:pt idx="2273">
                  <c:v>-1.139</c:v>
                </c:pt>
                <c:pt idx="2274">
                  <c:v>0.78200000000000003</c:v>
                </c:pt>
                <c:pt idx="2275">
                  <c:v>-1.024</c:v>
                </c:pt>
                <c:pt idx="2276">
                  <c:v>-0.439</c:v>
                </c:pt>
                <c:pt idx="2277">
                  <c:v>-0.97399999999999998</c:v>
                </c:pt>
                <c:pt idx="2278">
                  <c:v>-1.343</c:v>
                </c:pt>
                <c:pt idx="2279">
                  <c:v>-0.49299999999999899</c:v>
                </c:pt>
                <c:pt idx="2280">
                  <c:v>-0.78399999999999903</c:v>
                </c:pt>
                <c:pt idx="2281">
                  <c:v>-1.171</c:v>
                </c:pt>
                <c:pt idx="2282">
                  <c:v>-0.71399999999999997</c:v>
                </c:pt>
                <c:pt idx="2283">
                  <c:v>-1.323</c:v>
                </c:pt>
                <c:pt idx="2284">
                  <c:v>-2.2829999999999999</c:v>
                </c:pt>
                <c:pt idx="2285">
                  <c:v>-0.88799999999999901</c:v>
                </c:pt>
                <c:pt idx="2286">
                  <c:v>-7.0000000000001103E-3</c:v>
                </c:pt>
                <c:pt idx="2287">
                  <c:v>-1.3149999999999999</c:v>
                </c:pt>
                <c:pt idx="2288">
                  <c:v>-0.625</c:v>
                </c:pt>
                <c:pt idx="2289">
                  <c:v>-0.39599999999999902</c:v>
                </c:pt>
                <c:pt idx="2290">
                  <c:v>0.65799999999999903</c:v>
                </c:pt>
                <c:pt idx="2291">
                  <c:v>0.43099999999999999</c:v>
                </c:pt>
                <c:pt idx="2292">
                  <c:v>-0.19600000000000001</c:v>
                </c:pt>
                <c:pt idx="2293">
                  <c:v>0.434</c:v>
                </c:pt>
                <c:pt idx="2294">
                  <c:v>-0.86299999999999999</c:v>
                </c:pt>
                <c:pt idx="2295">
                  <c:v>7.2999999999999898E-2</c:v>
                </c:pt>
                <c:pt idx="2296">
                  <c:v>-7.5000000000000094E-2</c:v>
                </c:pt>
                <c:pt idx="2297">
                  <c:v>1.825</c:v>
                </c:pt>
                <c:pt idx="2298">
                  <c:v>-9.1000000000000095E-2</c:v>
                </c:pt>
                <c:pt idx="2299">
                  <c:v>0.82799999999999896</c:v>
                </c:pt>
                <c:pt idx="2300">
                  <c:v>1.5499999999999901</c:v>
                </c:pt>
                <c:pt idx="2301">
                  <c:v>1.431</c:v>
                </c:pt>
                <c:pt idx="2302">
                  <c:v>-9.2999999999999902E-2</c:v>
                </c:pt>
                <c:pt idx="2303">
                  <c:v>-0.82699999999999996</c:v>
                </c:pt>
                <c:pt idx="2304">
                  <c:v>2.6629999999999998</c:v>
                </c:pt>
                <c:pt idx="2305">
                  <c:v>-0.89699999999999902</c:v>
                </c:pt>
                <c:pt idx="2306">
                  <c:v>-1.1419999999999999</c:v>
                </c:pt>
                <c:pt idx="2307">
                  <c:v>0.53399999999999903</c:v>
                </c:pt>
                <c:pt idx="2308">
                  <c:v>0.47599999999999998</c:v>
                </c:pt>
                <c:pt idx="2309">
                  <c:v>6.8999999999999895E-2</c:v>
                </c:pt>
                <c:pt idx="2310">
                  <c:v>-1.4039999999999999</c:v>
                </c:pt>
                <c:pt idx="2311">
                  <c:v>-0.85599999999999898</c:v>
                </c:pt>
                <c:pt idx="2312">
                  <c:v>0.70199999999999996</c:v>
                </c:pt>
                <c:pt idx="2313">
                  <c:v>1.9909999999999899</c:v>
                </c:pt>
                <c:pt idx="2314">
                  <c:v>1.06299999999999</c:v>
                </c:pt>
                <c:pt idx="2315">
                  <c:v>0.40300000000000002</c:v>
                </c:pt>
                <c:pt idx="2316">
                  <c:v>-0.876999999999999</c:v>
                </c:pt>
                <c:pt idx="2317">
                  <c:v>-4.3000000000000101E-2</c:v>
                </c:pt>
                <c:pt idx="2318">
                  <c:v>0.70299999999999896</c:v>
                </c:pt>
                <c:pt idx="2319">
                  <c:v>-0.93899999999999995</c:v>
                </c:pt>
                <c:pt idx="2320">
                  <c:v>0.46600000000000003</c:v>
                </c:pt>
                <c:pt idx="2321">
                  <c:v>-5.5000000000000097E-2</c:v>
                </c:pt>
                <c:pt idx="2322">
                  <c:v>-0.33300000000000002</c:v>
                </c:pt>
                <c:pt idx="2323">
                  <c:v>-1.1819999999999999</c:v>
                </c:pt>
                <c:pt idx="2324">
                  <c:v>1.61899999999999</c:v>
                </c:pt>
                <c:pt idx="2325">
                  <c:v>-0.435999999999999</c:v>
                </c:pt>
                <c:pt idx="2326">
                  <c:v>-0.85799999999999998</c:v>
                </c:pt>
                <c:pt idx="2327">
                  <c:v>-0.33099999999999902</c:v>
                </c:pt>
                <c:pt idx="2328">
                  <c:v>-0.53299999999999903</c:v>
                </c:pt>
                <c:pt idx="2329">
                  <c:v>-1.3280000000000001</c:v>
                </c:pt>
                <c:pt idx="2330">
                  <c:v>-1.9510000000000001</c:v>
                </c:pt>
                <c:pt idx="2331">
                  <c:v>-0.42399999999999899</c:v>
                </c:pt>
                <c:pt idx="2332">
                  <c:v>-0.98099999999999898</c:v>
                </c:pt>
                <c:pt idx="2333">
                  <c:v>-0.86099999999999999</c:v>
                </c:pt>
                <c:pt idx="2334">
                  <c:v>-1.0900000000000001</c:v>
                </c:pt>
                <c:pt idx="2335">
                  <c:v>-0.876999999999999</c:v>
                </c:pt>
                <c:pt idx="2336">
                  <c:v>-1.0169999999999999</c:v>
                </c:pt>
                <c:pt idx="2337">
                  <c:v>-0.442</c:v>
                </c:pt>
                <c:pt idx="2338">
                  <c:v>-0.91900000000000004</c:v>
                </c:pt>
                <c:pt idx="2339">
                  <c:v>-0.54300000000000004</c:v>
                </c:pt>
                <c:pt idx="2340">
                  <c:v>-2.048</c:v>
                </c:pt>
                <c:pt idx="2341">
                  <c:v>-1.802</c:v>
                </c:pt>
                <c:pt idx="2342">
                  <c:v>1.75</c:v>
                </c:pt>
                <c:pt idx="2343">
                  <c:v>0.31899999999999901</c:v>
                </c:pt>
                <c:pt idx="2344">
                  <c:v>-1.0580000000000001</c:v>
                </c:pt>
                <c:pt idx="2345">
                  <c:v>-0.26200000000000001</c:v>
                </c:pt>
                <c:pt idx="2346">
                  <c:v>-1.167</c:v>
                </c:pt>
                <c:pt idx="2347">
                  <c:v>-0.77199999999999902</c:v>
                </c:pt>
                <c:pt idx="2348">
                  <c:v>-1.3779999999999999</c:v>
                </c:pt>
                <c:pt idx="2349">
                  <c:v>-0.62</c:v>
                </c:pt>
                <c:pt idx="2350">
                  <c:v>-0.39699999999999902</c:v>
                </c:pt>
                <c:pt idx="2351">
                  <c:v>-0.35499999999999998</c:v>
                </c:pt>
                <c:pt idx="2352">
                  <c:v>-1.2929999999999999</c:v>
                </c:pt>
                <c:pt idx="2353">
                  <c:v>-0.6</c:v>
                </c:pt>
                <c:pt idx="2354">
                  <c:v>0.23300000000000001</c:v>
                </c:pt>
                <c:pt idx="2355">
                  <c:v>-0.84299999999999997</c:v>
                </c:pt>
                <c:pt idx="2356">
                  <c:v>1.12899999999999</c:v>
                </c:pt>
                <c:pt idx="2357">
                  <c:v>0.625999999999999</c:v>
                </c:pt>
                <c:pt idx="2358">
                  <c:v>0.81299999999999994</c:v>
                </c:pt>
                <c:pt idx="2359">
                  <c:v>-0.21199999999999999</c:v>
                </c:pt>
                <c:pt idx="2360">
                  <c:v>-0.54599999999999904</c:v>
                </c:pt>
                <c:pt idx="2361">
                  <c:v>-0.93599999999999905</c:v>
                </c:pt>
                <c:pt idx="2362">
                  <c:v>-0.16699999999999901</c:v>
                </c:pt>
                <c:pt idx="2363">
                  <c:v>1.75399999999999</c:v>
                </c:pt>
                <c:pt idx="2364">
                  <c:v>-1.375</c:v>
                </c:pt>
                <c:pt idx="2365">
                  <c:v>-0.92600000000000005</c:v>
                </c:pt>
                <c:pt idx="2366">
                  <c:v>-0.11799999999999899</c:v>
                </c:pt>
                <c:pt idx="2367">
                  <c:v>0.161</c:v>
                </c:pt>
                <c:pt idx="2368">
                  <c:v>-1.1679999999999999</c:v>
                </c:pt>
                <c:pt idx="2369">
                  <c:v>-0.88700000000000001</c:v>
                </c:pt>
                <c:pt idx="2370">
                  <c:v>1.3859999999999999</c:v>
                </c:pt>
                <c:pt idx="2371">
                  <c:v>-0.996</c:v>
                </c:pt>
                <c:pt idx="2372">
                  <c:v>-0.92799999999999905</c:v>
                </c:pt>
                <c:pt idx="2373">
                  <c:v>-1.216</c:v>
                </c:pt>
                <c:pt idx="2374">
                  <c:v>-1.8839999999999999</c:v>
                </c:pt>
                <c:pt idx="2375">
                  <c:v>-1.7270000000000001</c:v>
                </c:pt>
                <c:pt idx="2376">
                  <c:v>1.29</c:v>
                </c:pt>
                <c:pt idx="2377">
                  <c:v>-1.431</c:v>
                </c:pt>
                <c:pt idx="2378">
                  <c:v>-0.98299999999999998</c:v>
                </c:pt>
                <c:pt idx="2379">
                  <c:v>0.20699999999999899</c:v>
                </c:pt>
                <c:pt idx="2380">
                  <c:v>-1.454</c:v>
                </c:pt>
                <c:pt idx="2381">
                  <c:v>-1.3460000000000001</c:v>
                </c:pt>
                <c:pt idx="2382">
                  <c:v>-1.32</c:v>
                </c:pt>
                <c:pt idx="2383">
                  <c:v>-0.68599999999999905</c:v>
                </c:pt>
                <c:pt idx="2384">
                  <c:v>-1.589</c:v>
                </c:pt>
                <c:pt idx="2385">
                  <c:v>-0.56799999999999995</c:v>
                </c:pt>
                <c:pt idx="2386">
                  <c:v>-1.1180000000000001</c:v>
                </c:pt>
                <c:pt idx="2387">
                  <c:v>-0.314</c:v>
                </c:pt>
                <c:pt idx="2388">
                  <c:v>1.0899999999999901</c:v>
                </c:pt>
                <c:pt idx="2389">
                  <c:v>0.47699999999999898</c:v>
                </c:pt>
                <c:pt idx="2390">
                  <c:v>0.83999999999999897</c:v>
                </c:pt>
                <c:pt idx="2391">
                  <c:v>3.50000000000001E-2</c:v>
                </c:pt>
                <c:pt idx="2392">
                  <c:v>-0.73</c:v>
                </c:pt>
                <c:pt idx="2393">
                  <c:v>-1.698</c:v>
                </c:pt>
                <c:pt idx="2394">
                  <c:v>0.34299999999999897</c:v>
                </c:pt>
                <c:pt idx="2395">
                  <c:v>-0.38799999999999901</c:v>
                </c:pt>
                <c:pt idx="2396">
                  <c:v>-0.79700000000000004</c:v>
                </c:pt>
                <c:pt idx="2397">
                  <c:v>-0.70499999999999996</c:v>
                </c:pt>
                <c:pt idx="2398">
                  <c:v>-0.72699999999999898</c:v>
                </c:pt>
                <c:pt idx="2399">
                  <c:v>0.68400000000000005</c:v>
                </c:pt>
                <c:pt idx="2400">
                  <c:v>0.112</c:v>
                </c:pt>
                <c:pt idx="2401">
                  <c:v>-0.63300000000000001</c:v>
                </c:pt>
                <c:pt idx="2402">
                  <c:v>0.13600000000000001</c:v>
                </c:pt>
                <c:pt idx="2403">
                  <c:v>-0.52800000000000002</c:v>
                </c:pt>
                <c:pt idx="2404">
                  <c:v>-1.224</c:v>
                </c:pt>
                <c:pt idx="2405">
                  <c:v>0.45500000000000002</c:v>
                </c:pt>
                <c:pt idx="2406">
                  <c:v>-2.19999999999997E-2</c:v>
                </c:pt>
                <c:pt idx="2407">
                  <c:v>-1.0649999999999999</c:v>
                </c:pt>
                <c:pt idx="2408">
                  <c:v>-0.39199999999999902</c:v>
                </c:pt>
                <c:pt idx="2409">
                  <c:v>0.12</c:v>
                </c:pt>
                <c:pt idx="2410">
                  <c:v>-9.9999999999997799E-3</c:v>
                </c:pt>
                <c:pt idx="2411">
                  <c:v>1.476</c:v>
                </c:pt>
                <c:pt idx="2412">
                  <c:v>-0.23599999999999999</c:v>
                </c:pt>
                <c:pt idx="2413">
                  <c:v>0.20100000000000001</c:v>
                </c:pt>
                <c:pt idx="2414">
                  <c:v>0.77999999999999903</c:v>
                </c:pt>
                <c:pt idx="2415">
                  <c:v>-5.1999999999999998E-2</c:v>
                </c:pt>
                <c:pt idx="2416">
                  <c:v>0.33899999999999902</c:v>
                </c:pt>
                <c:pt idx="2417">
                  <c:v>0.53299999999999903</c:v>
                </c:pt>
                <c:pt idx="2418">
                  <c:v>8.0000000000000002E-3</c:v>
                </c:pt>
                <c:pt idx="2419">
                  <c:v>-1.3180000000000001</c:v>
                </c:pt>
                <c:pt idx="2420">
                  <c:v>0.47199999999999998</c:v>
                </c:pt>
                <c:pt idx="2421">
                  <c:v>-1.091</c:v>
                </c:pt>
                <c:pt idx="2422">
                  <c:v>0.39500000000000002</c:v>
                </c:pt>
                <c:pt idx="2423">
                  <c:v>-0.97699999999999898</c:v>
                </c:pt>
                <c:pt idx="2424">
                  <c:v>0.51200000000000001</c:v>
                </c:pt>
                <c:pt idx="2425">
                  <c:v>-0.879</c:v>
                </c:pt>
                <c:pt idx="2426">
                  <c:v>-0.22800000000000001</c:v>
                </c:pt>
                <c:pt idx="2427">
                  <c:v>-0.46200000000000002</c:v>
                </c:pt>
                <c:pt idx="2428">
                  <c:v>-1.3580000000000001</c:v>
                </c:pt>
                <c:pt idx="2429">
                  <c:v>1.246</c:v>
                </c:pt>
                <c:pt idx="2430">
                  <c:v>1.7050000000000001</c:v>
                </c:pt>
                <c:pt idx="2431">
                  <c:v>0.26100000000000001</c:v>
                </c:pt>
                <c:pt idx="2432">
                  <c:v>-1.256</c:v>
                </c:pt>
                <c:pt idx="2433">
                  <c:v>-1.0900000000000001</c:v>
                </c:pt>
                <c:pt idx="2434">
                  <c:v>-1.014</c:v>
                </c:pt>
                <c:pt idx="2435">
                  <c:v>0.83799999999999997</c:v>
                </c:pt>
                <c:pt idx="2436">
                  <c:v>1.29199999999999</c:v>
                </c:pt>
                <c:pt idx="2437">
                  <c:v>2.19999999999997E-2</c:v>
                </c:pt>
                <c:pt idx="2438">
                  <c:v>-0.78399999999999903</c:v>
                </c:pt>
                <c:pt idx="2439">
                  <c:v>0.78799999999999903</c:v>
                </c:pt>
                <c:pt idx="2440">
                  <c:v>-0.79</c:v>
                </c:pt>
                <c:pt idx="2441">
                  <c:v>-1.1619999999999999</c:v>
                </c:pt>
                <c:pt idx="2442">
                  <c:v>0.82099999999999995</c:v>
                </c:pt>
                <c:pt idx="2443">
                  <c:v>-0.46600000000000003</c:v>
                </c:pt>
                <c:pt idx="2444">
                  <c:v>0.41799999999999998</c:v>
                </c:pt>
                <c:pt idx="2445">
                  <c:v>-0.67700000000000005</c:v>
                </c:pt>
                <c:pt idx="2446">
                  <c:v>-0.67700000000000005</c:v>
                </c:pt>
                <c:pt idx="2447">
                  <c:v>-0.42099999999999899</c:v>
                </c:pt>
                <c:pt idx="2448">
                  <c:v>0.53100000000000003</c:v>
                </c:pt>
                <c:pt idx="2449">
                  <c:v>-0.434</c:v>
                </c:pt>
                <c:pt idx="2450">
                  <c:v>-0.75899999999999901</c:v>
                </c:pt>
                <c:pt idx="2451">
                  <c:v>-1.8440000000000001</c:v>
                </c:pt>
                <c:pt idx="2452">
                  <c:v>-1.5109999999999999</c:v>
                </c:pt>
                <c:pt idx="2453">
                  <c:v>-0.81499999999999995</c:v>
                </c:pt>
                <c:pt idx="2454">
                  <c:v>-0.98899999999999899</c:v>
                </c:pt>
                <c:pt idx="2455">
                  <c:v>0.112</c:v>
                </c:pt>
                <c:pt idx="2456">
                  <c:v>-0.38200000000000001</c:v>
                </c:pt>
                <c:pt idx="2457">
                  <c:v>-1.619</c:v>
                </c:pt>
                <c:pt idx="2458">
                  <c:v>0.69499999999999895</c:v>
                </c:pt>
                <c:pt idx="2459">
                  <c:v>0.54700000000000004</c:v>
                </c:pt>
                <c:pt idx="2460">
                  <c:v>-0.216</c:v>
                </c:pt>
                <c:pt idx="2461">
                  <c:v>-1.3109999999999999</c:v>
                </c:pt>
                <c:pt idx="2462">
                  <c:v>7.2999999999999898E-2</c:v>
                </c:pt>
                <c:pt idx="2463">
                  <c:v>-1.5580000000000001</c:v>
                </c:pt>
                <c:pt idx="2464">
                  <c:v>-0.85499999999999998</c:v>
                </c:pt>
                <c:pt idx="2465">
                  <c:v>-1.617</c:v>
                </c:pt>
                <c:pt idx="2466">
                  <c:v>-0.871999999999999</c:v>
                </c:pt>
                <c:pt idx="2467">
                  <c:v>-1.1719999999999999</c:v>
                </c:pt>
                <c:pt idx="2468">
                  <c:v>-1.381</c:v>
                </c:pt>
                <c:pt idx="2469">
                  <c:v>1.50000000000001E-2</c:v>
                </c:pt>
                <c:pt idx="2470">
                  <c:v>-1.0589999999999999</c:v>
                </c:pt>
                <c:pt idx="2471">
                  <c:v>-0.125999999999999</c:v>
                </c:pt>
                <c:pt idx="2472">
                  <c:v>-0.83799999999999997</c:v>
                </c:pt>
                <c:pt idx="2473">
                  <c:v>-6.7000000000000101E-2</c:v>
                </c:pt>
                <c:pt idx="2474">
                  <c:v>-1.054</c:v>
                </c:pt>
                <c:pt idx="2475">
                  <c:v>-1.1839999999999999</c:v>
                </c:pt>
                <c:pt idx="2476">
                  <c:v>-0.72099999999999997</c:v>
                </c:pt>
                <c:pt idx="2477">
                  <c:v>-0.2</c:v>
                </c:pt>
                <c:pt idx="2478">
                  <c:v>-0.22599999999999901</c:v>
                </c:pt>
                <c:pt idx="2479">
                  <c:v>-1.337</c:v>
                </c:pt>
                <c:pt idx="2480">
                  <c:v>1.52599999999999</c:v>
                </c:pt>
                <c:pt idx="2481">
                  <c:v>1.1839999999999999</c:v>
                </c:pt>
                <c:pt idx="2482">
                  <c:v>2.0059999999999998</c:v>
                </c:pt>
                <c:pt idx="2483">
                  <c:v>0.70099999999999996</c:v>
                </c:pt>
                <c:pt idx="2484">
                  <c:v>-7.9000000000000098E-2</c:v>
                </c:pt>
                <c:pt idx="2485">
                  <c:v>-1.07</c:v>
                </c:pt>
                <c:pt idx="2486">
                  <c:v>-1.266</c:v>
                </c:pt>
                <c:pt idx="2487">
                  <c:v>-1.1839999999999999</c:v>
                </c:pt>
                <c:pt idx="2488">
                  <c:v>-1.2999999999999901E-2</c:v>
                </c:pt>
                <c:pt idx="2489">
                  <c:v>-1.085</c:v>
                </c:pt>
                <c:pt idx="2490">
                  <c:v>-1.2689999999999999</c:v>
                </c:pt>
                <c:pt idx="2491">
                  <c:v>-5.6999999999999898E-2</c:v>
                </c:pt>
                <c:pt idx="2492">
                  <c:v>-0.72499999999999998</c:v>
                </c:pt>
                <c:pt idx="2493">
                  <c:v>1.3460000000000001</c:v>
                </c:pt>
                <c:pt idx="2494">
                  <c:v>-0.52800000000000002</c:v>
                </c:pt>
                <c:pt idx="2495">
                  <c:v>-0.32100000000000001</c:v>
                </c:pt>
                <c:pt idx="2496">
                  <c:v>-1.6E-2</c:v>
                </c:pt>
                <c:pt idx="2497">
                  <c:v>0.53399999999999903</c:v>
                </c:pt>
                <c:pt idx="2498">
                  <c:v>1.238</c:v>
                </c:pt>
                <c:pt idx="2499">
                  <c:v>1.3579999999999901</c:v>
                </c:pt>
                <c:pt idx="2500">
                  <c:v>-1.1559999999999999</c:v>
                </c:pt>
                <c:pt idx="2501">
                  <c:v>-1.3320000000000001</c:v>
                </c:pt>
                <c:pt idx="2502">
                  <c:v>-1.3109999999999999</c:v>
                </c:pt>
                <c:pt idx="2503">
                  <c:v>1.8899999999999899</c:v>
                </c:pt>
                <c:pt idx="2504">
                  <c:v>1.4299999999999899</c:v>
                </c:pt>
                <c:pt idx="2505">
                  <c:v>1.9509999999999901</c:v>
                </c:pt>
                <c:pt idx="2506">
                  <c:v>1.28</c:v>
                </c:pt>
                <c:pt idx="2507">
                  <c:v>-0.49</c:v>
                </c:pt>
                <c:pt idx="2508">
                  <c:v>0.42199999999999999</c:v>
                </c:pt>
                <c:pt idx="2509">
                  <c:v>-1.2889999999999999</c:v>
                </c:pt>
                <c:pt idx="2510">
                  <c:v>-0.97099999999999997</c:v>
                </c:pt>
                <c:pt idx="2511">
                  <c:v>-0.57899999999999996</c:v>
                </c:pt>
                <c:pt idx="2512">
                  <c:v>-1.387</c:v>
                </c:pt>
                <c:pt idx="2513">
                  <c:v>-0.78799999999999903</c:v>
                </c:pt>
                <c:pt idx="2514">
                  <c:v>-1.056</c:v>
                </c:pt>
                <c:pt idx="2515">
                  <c:v>-0.65200000000000002</c:v>
                </c:pt>
                <c:pt idx="2516">
                  <c:v>-1.5069999999999999</c:v>
                </c:pt>
                <c:pt idx="2517">
                  <c:v>0.11699999999999899</c:v>
                </c:pt>
                <c:pt idx="2518">
                  <c:v>-0.62</c:v>
                </c:pt>
                <c:pt idx="2519">
                  <c:v>-1.3169999999999999</c:v>
                </c:pt>
                <c:pt idx="2520">
                  <c:v>-0.68299999999999905</c:v>
                </c:pt>
                <c:pt idx="2521">
                  <c:v>5.2999999999999901E-2</c:v>
                </c:pt>
                <c:pt idx="2522">
                  <c:v>0.431999999999999</c:v>
                </c:pt>
                <c:pt idx="2523">
                  <c:v>-0.79599999999999904</c:v>
                </c:pt>
                <c:pt idx="2524">
                  <c:v>-1.2869999999999999</c:v>
                </c:pt>
                <c:pt idx="2525">
                  <c:v>-0.108999999999999</c:v>
                </c:pt>
                <c:pt idx="2526">
                  <c:v>-0.83899999999999997</c:v>
                </c:pt>
                <c:pt idx="2527">
                  <c:v>-0.90300000000000002</c:v>
                </c:pt>
                <c:pt idx="2528">
                  <c:v>-1.403</c:v>
                </c:pt>
                <c:pt idx="2529">
                  <c:v>-1.4590000000000001</c:v>
                </c:pt>
                <c:pt idx="2530">
                  <c:v>-7.1000000000000105E-2</c:v>
                </c:pt>
                <c:pt idx="2531">
                  <c:v>-0.52999999999999903</c:v>
                </c:pt>
                <c:pt idx="2532">
                  <c:v>-0.86499999999999999</c:v>
                </c:pt>
                <c:pt idx="2533">
                  <c:v>-1.0920000000000001</c:v>
                </c:pt>
                <c:pt idx="2534">
                  <c:v>-1.1160000000000001</c:v>
                </c:pt>
                <c:pt idx="2535">
                  <c:v>-1.633</c:v>
                </c:pt>
                <c:pt idx="2536">
                  <c:v>0.123</c:v>
                </c:pt>
                <c:pt idx="2537">
                  <c:v>-1.149</c:v>
                </c:pt>
                <c:pt idx="2538">
                  <c:v>-1.5549999999999999</c:v>
                </c:pt>
                <c:pt idx="2539">
                  <c:v>-0.189</c:v>
                </c:pt>
                <c:pt idx="2540">
                  <c:v>-1.7869999999999999</c:v>
                </c:pt>
                <c:pt idx="2541">
                  <c:v>0.128</c:v>
                </c:pt>
                <c:pt idx="2542">
                  <c:v>-1.1419999999999999</c:v>
                </c:pt>
                <c:pt idx="2543">
                  <c:v>-1.722</c:v>
                </c:pt>
                <c:pt idx="2544">
                  <c:v>-0.53100000000000003</c:v>
                </c:pt>
                <c:pt idx="2545">
                  <c:v>-0.46499999999999903</c:v>
                </c:pt>
                <c:pt idx="2546">
                  <c:v>-1.776</c:v>
                </c:pt>
                <c:pt idx="2547">
                  <c:v>-0.29499999999999899</c:v>
                </c:pt>
                <c:pt idx="2548">
                  <c:v>-0.65099999999999902</c:v>
                </c:pt>
                <c:pt idx="2549">
                  <c:v>-1.0309999999999999</c:v>
                </c:pt>
                <c:pt idx="2550">
                  <c:v>-1.286</c:v>
                </c:pt>
                <c:pt idx="2551">
                  <c:v>-1.4359999999999999</c:v>
                </c:pt>
                <c:pt idx="2552">
                  <c:v>1.865</c:v>
                </c:pt>
                <c:pt idx="2553">
                  <c:v>-1.141</c:v>
                </c:pt>
                <c:pt idx="2554">
                  <c:v>-0.45299999999999901</c:v>
                </c:pt>
                <c:pt idx="2555">
                  <c:v>-1.607</c:v>
                </c:pt>
                <c:pt idx="2556">
                  <c:v>0.59399999999999897</c:v>
                </c:pt>
                <c:pt idx="2557">
                  <c:v>-0.54199999999999904</c:v>
                </c:pt>
                <c:pt idx="2558">
                  <c:v>-1.5640000000000001</c:v>
                </c:pt>
                <c:pt idx="2559">
                  <c:v>-0.69399999999999995</c:v>
                </c:pt>
                <c:pt idx="2560">
                  <c:v>-0.78299999999999903</c:v>
                </c:pt>
                <c:pt idx="2561">
                  <c:v>-0.79800000000000004</c:v>
                </c:pt>
                <c:pt idx="2562">
                  <c:v>-1.5289999999999999</c:v>
                </c:pt>
                <c:pt idx="2563">
                  <c:v>-0.94599999999999995</c:v>
                </c:pt>
                <c:pt idx="2564">
                  <c:v>-0.82299999999999995</c:v>
                </c:pt>
                <c:pt idx="2565">
                  <c:v>1.2999999999999901E-2</c:v>
                </c:pt>
                <c:pt idx="2566">
                  <c:v>1.5089999999999999</c:v>
                </c:pt>
                <c:pt idx="2567">
                  <c:v>0.87999999999999901</c:v>
                </c:pt>
                <c:pt idx="2568">
                  <c:v>-1.0309999999999999</c:v>
                </c:pt>
                <c:pt idx="2569">
                  <c:v>-0.55699999999999905</c:v>
                </c:pt>
                <c:pt idx="2570">
                  <c:v>0.50899999999999901</c:v>
                </c:pt>
                <c:pt idx="2571">
                  <c:v>0.218999999999999</c:v>
                </c:pt>
                <c:pt idx="2572">
                  <c:v>-0.79899999999999904</c:v>
                </c:pt>
                <c:pt idx="2573">
                  <c:v>-0.52</c:v>
                </c:pt>
                <c:pt idx="2574">
                  <c:v>1.383</c:v>
                </c:pt>
                <c:pt idx="2575">
                  <c:v>-0.48599999999999999</c:v>
                </c:pt>
                <c:pt idx="2576">
                  <c:v>0.873</c:v>
                </c:pt>
                <c:pt idx="2577">
                  <c:v>-1.1240000000000001</c:v>
                </c:pt>
                <c:pt idx="2578">
                  <c:v>-0.13300000000000001</c:v>
                </c:pt>
                <c:pt idx="2579">
                  <c:v>-0.93799999999999994</c:v>
                </c:pt>
                <c:pt idx="2580">
                  <c:v>-1.2509999999999999</c:v>
                </c:pt>
                <c:pt idx="2581">
                  <c:v>-0.94099999999999895</c:v>
                </c:pt>
                <c:pt idx="2582">
                  <c:v>-0.57599999999999996</c:v>
                </c:pt>
                <c:pt idx="2583">
                  <c:v>-0.443</c:v>
                </c:pt>
                <c:pt idx="2584">
                  <c:v>1.4930000000000001</c:v>
                </c:pt>
                <c:pt idx="2585">
                  <c:v>-0.14000000000000001</c:v>
                </c:pt>
                <c:pt idx="2586">
                  <c:v>-0.501999999999999</c:v>
                </c:pt>
                <c:pt idx="2587">
                  <c:v>-0.52400000000000002</c:v>
                </c:pt>
                <c:pt idx="2588">
                  <c:v>-1.486</c:v>
                </c:pt>
                <c:pt idx="2589">
                  <c:v>0.31999999999999901</c:v>
                </c:pt>
                <c:pt idx="2590">
                  <c:v>0.16</c:v>
                </c:pt>
                <c:pt idx="2591">
                  <c:v>0.23399999999999899</c:v>
                </c:pt>
                <c:pt idx="2592">
                  <c:v>-1.2170000000000001</c:v>
                </c:pt>
                <c:pt idx="2593">
                  <c:v>-1.468</c:v>
                </c:pt>
                <c:pt idx="2594">
                  <c:v>0.46300000000000002</c:v>
                </c:pt>
                <c:pt idx="2595">
                  <c:v>-1.625</c:v>
                </c:pt>
                <c:pt idx="2596">
                  <c:v>-1.393</c:v>
                </c:pt>
                <c:pt idx="2597">
                  <c:v>-0.55200000000000005</c:v>
                </c:pt>
                <c:pt idx="2598">
                  <c:v>-0.51500000000000001</c:v>
                </c:pt>
                <c:pt idx="2599">
                  <c:v>0.38799999999999901</c:v>
                </c:pt>
                <c:pt idx="2600">
                  <c:v>-1.4530000000000001</c:v>
                </c:pt>
                <c:pt idx="2601">
                  <c:v>-0.26200000000000001</c:v>
                </c:pt>
                <c:pt idx="2602">
                  <c:v>-1.103</c:v>
                </c:pt>
                <c:pt idx="2603">
                  <c:v>-0.40699999999999997</c:v>
                </c:pt>
                <c:pt idx="2604">
                  <c:v>-0.874</c:v>
                </c:pt>
                <c:pt idx="2605">
                  <c:v>-0.89599999999999902</c:v>
                </c:pt>
                <c:pt idx="2606">
                  <c:v>1.1040000000000001</c:v>
                </c:pt>
                <c:pt idx="2607">
                  <c:v>-0.73899999999999899</c:v>
                </c:pt>
                <c:pt idx="2608">
                  <c:v>-0.80900000000000005</c:v>
                </c:pt>
                <c:pt idx="2609">
                  <c:v>-1.155</c:v>
                </c:pt>
                <c:pt idx="2610">
                  <c:v>-0.53500000000000003</c:v>
                </c:pt>
                <c:pt idx="2611">
                  <c:v>0.438</c:v>
                </c:pt>
                <c:pt idx="2612">
                  <c:v>-1.137</c:v>
                </c:pt>
                <c:pt idx="2613">
                  <c:v>-1.276</c:v>
                </c:pt>
                <c:pt idx="2614">
                  <c:v>-0.1</c:v>
                </c:pt>
                <c:pt idx="2615">
                  <c:v>-0.6</c:v>
                </c:pt>
                <c:pt idx="2616">
                  <c:v>-1.3720000000000001</c:v>
                </c:pt>
                <c:pt idx="2617">
                  <c:v>-1.454</c:v>
                </c:pt>
                <c:pt idx="2618">
                  <c:v>-0.54300000000000004</c:v>
                </c:pt>
                <c:pt idx="2619">
                  <c:v>-0.23300000000000001</c:v>
                </c:pt>
                <c:pt idx="2620">
                  <c:v>-0.33300000000000002</c:v>
                </c:pt>
                <c:pt idx="2621">
                  <c:v>-0.48499999999999899</c:v>
                </c:pt>
                <c:pt idx="2622">
                  <c:v>0.19600000000000001</c:v>
                </c:pt>
                <c:pt idx="2623">
                  <c:v>-0.23300000000000001</c:v>
                </c:pt>
                <c:pt idx="2624">
                  <c:v>-0.96499999999999897</c:v>
                </c:pt>
                <c:pt idx="2625">
                  <c:v>-0.107</c:v>
                </c:pt>
                <c:pt idx="2626">
                  <c:v>-1.0169999999999999</c:v>
                </c:pt>
                <c:pt idx="2627">
                  <c:v>0.67600000000000005</c:v>
                </c:pt>
                <c:pt idx="2628">
                  <c:v>-0.52599999999999902</c:v>
                </c:pt>
                <c:pt idx="2629">
                  <c:v>-1.3580000000000001</c:v>
                </c:pt>
                <c:pt idx="2630">
                  <c:v>-1.671</c:v>
                </c:pt>
                <c:pt idx="2631">
                  <c:v>-0.91400000000000003</c:v>
                </c:pt>
                <c:pt idx="2632">
                  <c:v>-0.83699999999999997</c:v>
                </c:pt>
                <c:pt idx="2633">
                  <c:v>-1.3640000000000001</c:v>
                </c:pt>
                <c:pt idx="2634">
                  <c:v>-1.4710000000000001</c:v>
                </c:pt>
                <c:pt idx="2635">
                  <c:v>-0.221</c:v>
                </c:pt>
                <c:pt idx="2636">
                  <c:v>-0.66599999999999904</c:v>
                </c:pt>
                <c:pt idx="2637">
                  <c:v>-0.66599999999999904</c:v>
                </c:pt>
                <c:pt idx="2638">
                  <c:v>-0.90499999999999903</c:v>
                </c:pt>
                <c:pt idx="2639">
                  <c:v>-0.500999999999999</c:v>
                </c:pt>
                <c:pt idx="2640">
                  <c:v>-8.5999999999999799E-2</c:v>
                </c:pt>
                <c:pt idx="2641">
                  <c:v>-0.23599999999999999</c:v>
                </c:pt>
                <c:pt idx="2642">
                  <c:v>-0.221999999999999</c:v>
                </c:pt>
                <c:pt idx="2643">
                  <c:v>-0.753</c:v>
                </c:pt>
                <c:pt idx="2644">
                  <c:v>-0.45299999999999901</c:v>
                </c:pt>
                <c:pt idx="2645">
                  <c:v>-1.206</c:v>
                </c:pt>
                <c:pt idx="2646">
                  <c:v>-0.23300000000000001</c:v>
                </c:pt>
                <c:pt idx="2647">
                  <c:v>-1.3120000000000001</c:v>
                </c:pt>
                <c:pt idx="2648">
                  <c:v>-0.63300000000000001</c:v>
                </c:pt>
                <c:pt idx="2649">
                  <c:v>-0.13600000000000001</c:v>
                </c:pt>
                <c:pt idx="2650">
                  <c:v>-1.359</c:v>
                </c:pt>
                <c:pt idx="2651">
                  <c:v>0.112</c:v>
                </c:pt>
                <c:pt idx="2652">
                  <c:v>-0.82599999999999996</c:v>
                </c:pt>
                <c:pt idx="2653">
                  <c:v>0.501999999999999</c:v>
                </c:pt>
                <c:pt idx="2654">
                  <c:v>-0.37999999999999901</c:v>
                </c:pt>
                <c:pt idx="2655">
                  <c:v>-0.51799999999999902</c:v>
                </c:pt>
                <c:pt idx="2656">
                  <c:v>-0.129</c:v>
                </c:pt>
                <c:pt idx="2657">
                  <c:v>0.115</c:v>
                </c:pt>
                <c:pt idx="2658">
                  <c:v>-0.46099999999999902</c:v>
                </c:pt>
                <c:pt idx="2659">
                  <c:v>0.107</c:v>
                </c:pt>
                <c:pt idx="2660">
                  <c:v>-0.48499999999999899</c:v>
                </c:pt>
                <c:pt idx="2661">
                  <c:v>0.47899999999999998</c:v>
                </c:pt>
                <c:pt idx="2662">
                  <c:v>-0.59099999999999997</c:v>
                </c:pt>
                <c:pt idx="2663">
                  <c:v>-1.2769999999999999</c:v>
                </c:pt>
                <c:pt idx="2664">
                  <c:v>-0.22500000000000001</c:v>
                </c:pt>
                <c:pt idx="2665">
                  <c:v>1.28399999999999</c:v>
                </c:pt>
                <c:pt idx="2666">
                  <c:v>-0.68</c:v>
                </c:pt>
                <c:pt idx="2667">
                  <c:v>0.73199999999999998</c:v>
                </c:pt>
                <c:pt idx="2668">
                  <c:v>-1.1679999999999999</c:v>
                </c:pt>
                <c:pt idx="2669">
                  <c:v>-1.3149999999999999</c:v>
                </c:pt>
                <c:pt idx="2670">
                  <c:v>-1.4039999999999999</c:v>
                </c:pt>
                <c:pt idx="2671">
                  <c:v>-1.3520000000000001</c:v>
                </c:pt>
                <c:pt idx="2672">
                  <c:v>-1.371</c:v>
                </c:pt>
                <c:pt idx="2673">
                  <c:v>0.51100000000000001</c:v>
                </c:pt>
                <c:pt idx="2674">
                  <c:v>-0.753</c:v>
                </c:pt>
                <c:pt idx="2675">
                  <c:v>-0.90499999999999903</c:v>
                </c:pt>
                <c:pt idx="2676">
                  <c:v>-0.46700000000000003</c:v>
                </c:pt>
                <c:pt idx="2677">
                  <c:v>-1.5029999999999999</c:v>
                </c:pt>
                <c:pt idx="2678">
                  <c:v>-0.36099999999999999</c:v>
                </c:pt>
                <c:pt idx="2679">
                  <c:v>-0.34399999999999897</c:v>
                </c:pt>
                <c:pt idx="2680">
                  <c:v>0.56399999999999995</c:v>
                </c:pt>
                <c:pt idx="2681">
                  <c:v>-0.36799999999999899</c:v>
                </c:pt>
                <c:pt idx="2682">
                  <c:v>0.313</c:v>
                </c:pt>
                <c:pt idx="2683">
                  <c:v>-1.1839999999999999</c:v>
                </c:pt>
                <c:pt idx="2684">
                  <c:v>1.5129999999999999</c:v>
                </c:pt>
                <c:pt idx="2685">
                  <c:v>-1.282</c:v>
                </c:pt>
                <c:pt idx="2686">
                  <c:v>-0.115</c:v>
                </c:pt>
                <c:pt idx="2687">
                  <c:v>-0.65700000000000003</c:v>
                </c:pt>
                <c:pt idx="2688">
                  <c:v>-0.26600000000000001</c:v>
                </c:pt>
                <c:pt idx="2689">
                  <c:v>-1.1100000000000001</c:v>
                </c:pt>
                <c:pt idx="2690">
                  <c:v>1.39999999999997E-2</c:v>
                </c:pt>
                <c:pt idx="2691">
                  <c:v>-1.0409999999999999</c:v>
                </c:pt>
                <c:pt idx="2692">
                  <c:v>0.90499999999999903</c:v>
                </c:pt>
                <c:pt idx="2693">
                  <c:v>1.7889999999999899</c:v>
                </c:pt>
                <c:pt idx="2694">
                  <c:v>-1.028</c:v>
                </c:pt>
                <c:pt idx="2695">
                  <c:v>-0.49199999999999999</c:v>
                </c:pt>
                <c:pt idx="2696">
                  <c:v>8.9999999999999802E-2</c:v>
                </c:pt>
                <c:pt idx="2697">
                  <c:v>-0.88300000000000001</c:v>
                </c:pt>
                <c:pt idx="2698">
                  <c:v>-1.4930000000000001</c:v>
                </c:pt>
                <c:pt idx="2699">
                  <c:v>-1.3109999999999999</c:v>
                </c:pt>
                <c:pt idx="2700">
                  <c:v>-0.90399999999999903</c:v>
                </c:pt>
                <c:pt idx="2701">
                  <c:v>-0.39900000000000002</c:v>
                </c:pt>
                <c:pt idx="2702">
                  <c:v>-0.83499999999999996</c:v>
                </c:pt>
                <c:pt idx="2703">
                  <c:v>-0.68199999999999905</c:v>
                </c:pt>
                <c:pt idx="2704">
                  <c:v>-1.0669999999999999</c:v>
                </c:pt>
                <c:pt idx="2705">
                  <c:v>-1.446</c:v>
                </c:pt>
                <c:pt idx="2706">
                  <c:v>-1.0329999999999999</c:v>
                </c:pt>
                <c:pt idx="2707">
                  <c:v>-0.51399999999999901</c:v>
                </c:pt>
                <c:pt idx="2708">
                  <c:v>-0.64800000000000002</c:v>
                </c:pt>
                <c:pt idx="2709">
                  <c:v>-1.3959999999999999</c:v>
                </c:pt>
                <c:pt idx="2710">
                  <c:v>-0.64800000000000002</c:v>
                </c:pt>
                <c:pt idx="2711">
                  <c:v>0.14299999999999899</c:v>
                </c:pt>
                <c:pt idx="2712">
                  <c:v>-2.1219999999999999</c:v>
                </c:pt>
                <c:pt idx="2713">
                  <c:v>1.091</c:v>
                </c:pt>
                <c:pt idx="2714">
                  <c:v>0.48899999999999899</c:v>
                </c:pt>
                <c:pt idx="2715">
                  <c:v>-0.93</c:v>
                </c:pt>
                <c:pt idx="2716">
                  <c:v>-1.042</c:v>
                </c:pt>
                <c:pt idx="2717">
                  <c:v>-1.2849999999999999</c:v>
                </c:pt>
                <c:pt idx="2718">
                  <c:v>-2.19999999999997E-2</c:v>
                </c:pt>
                <c:pt idx="2719">
                  <c:v>-0.52800000000000002</c:v>
                </c:pt>
                <c:pt idx="2720">
                  <c:v>0.36499999999999999</c:v>
                </c:pt>
                <c:pt idx="2721">
                  <c:v>-1.026</c:v>
                </c:pt>
                <c:pt idx="2722">
                  <c:v>1.032</c:v>
                </c:pt>
                <c:pt idx="2723">
                  <c:v>-0.47499999999999998</c:v>
                </c:pt>
                <c:pt idx="2724">
                  <c:v>9.9000000000000199E-2</c:v>
                </c:pt>
                <c:pt idx="2725">
                  <c:v>-1.61</c:v>
                </c:pt>
                <c:pt idx="2726">
                  <c:v>-1.101</c:v>
                </c:pt>
                <c:pt idx="2727">
                  <c:v>-0.83299999999999996</c:v>
                </c:pt>
                <c:pt idx="2728">
                  <c:v>-0.82499999999999996</c:v>
                </c:pt>
                <c:pt idx="2729">
                  <c:v>-1.1160000000000001</c:v>
                </c:pt>
                <c:pt idx="2730">
                  <c:v>-1.2050000000000001</c:v>
                </c:pt>
                <c:pt idx="2731">
                  <c:v>0.17899999999999899</c:v>
                </c:pt>
                <c:pt idx="2732">
                  <c:v>1.9669999999999901</c:v>
                </c:pt>
                <c:pt idx="2733">
                  <c:v>1.1339999999999999</c:v>
                </c:pt>
                <c:pt idx="2734">
                  <c:v>-1.2470000000000001</c:v>
                </c:pt>
                <c:pt idx="2735">
                  <c:v>1.33</c:v>
                </c:pt>
                <c:pt idx="2736">
                  <c:v>1.38</c:v>
                </c:pt>
                <c:pt idx="2737">
                  <c:v>1.4299999999999899</c:v>
                </c:pt>
                <c:pt idx="2738">
                  <c:v>0.51799999999999902</c:v>
                </c:pt>
                <c:pt idx="2739">
                  <c:v>0.73699999999999999</c:v>
                </c:pt>
                <c:pt idx="2740">
                  <c:v>0.92099999999999904</c:v>
                </c:pt>
                <c:pt idx="2741">
                  <c:v>1.75999999999999</c:v>
                </c:pt>
                <c:pt idx="2742">
                  <c:v>-1.1339999999999999</c:v>
                </c:pt>
                <c:pt idx="2743">
                  <c:v>-7.2999999999999898E-2</c:v>
                </c:pt>
                <c:pt idx="2744">
                  <c:v>-0.79999999999999905</c:v>
                </c:pt>
                <c:pt idx="2745">
                  <c:v>-0.58699999999999997</c:v>
                </c:pt>
                <c:pt idx="2746">
                  <c:v>-1.113</c:v>
                </c:pt>
                <c:pt idx="2747">
                  <c:v>-0.86199999999999999</c:v>
                </c:pt>
                <c:pt idx="2748">
                  <c:v>0.16599999999999901</c:v>
                </c:pt>
                <c:pt idx="2749">
                  <c:v>-0.89999999999999902</c:v>
                </c:pt>
                <c:pt idx="2750">
                  <c:v>-1.631</c:v>
                </c:pt>
                <c:pt idx="2751">
                  <c:v>7.0000000000001103E-3</c:v>
                </c:pt>
                <c:pt idx="2752">
                  <c:v>-1.2010000000000001</c:v>
                </c:pt>
                <c:pt idx="2753">
                  <c:v>-1.601</c:v>
                </c:pt>
                <c:pt idx="2754">
                  <c:v>-0.33599999999999902</c:v>
                </c:pt>
                <c:pt idx="2755">
                  <c:v>0.63099999999999901</c:v>
                </c:pt>
                <c:pt idx="2756">
                  <c:v>-0.24299999999999899</c:v>
                </c:pt>
                <c:pt idx="2757">
                  <c:v>-1.7689999999999999</c:v>
                </c:pt>
                <c:pt idx="2758">
                  <c:v>0.78200000000000003</c:v>
                </c:pt>
                <c:pt idx="2759">
                  <c:v>0.14899999999999999</c:v>
                </c:pt>
                <c:pt idx="2760">
                  <c:v>-0.75800000000000001</c:v>
                </c:pt>
                <c:pt idx="2761">
                  <c:v>-1.444</c:v>
                </c:pt>
                <c:pt idx="2762">
                  <c:v>-1.216</c:v>
                </c:pt>
                <c:pt idx="2763">
                  <c:v>-1.768</c:v>
                </c:pt>
                <c:pt idx="2764">
                  <c:v>-0.68699999999999894</c:v>
                </c:pt>
                <c:pt idx="2765">
                  <c:v>-0.70399999999999996</c:v>
                </c:pt>
                <c:pt idx="2766">
                  <c:v>0.33400000000000002</c:v>
                </c:pt>
                <c:pt idx="2767">
                  <c:v>0.95099999999999996</c:v>
                </c:pt>
                <c:pt idx="2768">
                  <c:v>0.42899999999999899</c:v>
                </c:pt>
                <c:pt idx="2769">
                  <c:v>-1.4530000000000001</c:v>
                </c:pt>
                <c:pt idx="2770">
                  <c:v>-4.8999999999999898E-2</c:v>
                </c:pt>
                <c:pt idx="2771">
                  <c:v>0.222999999999999</c:v>
                </c:pt>
                <c:pt idx="2772">
                  <c:v>0.45299999999999901</c:v>
                </c:pt>
                <c:pt idx="2773">
                  <c:v>0.45199999999999901</c:v>
                </c:pt>
                <c:pt idx="2774">
                  <c:v>-0.95499999999999996</c:v>
                </c:pt>
                <c:pt idx="2775">
                  <c:v>0.33749999999999902</c:v>
                </c:pt>
                <c:pt idx="2776">
                  <c:v>-0.44799999999999901</c:v>
                </c:pt>
                <c:pt idx="2777">
                  <c:v>-1.47</c:v>
                </c:pt>
                <c:pt idx="2778">
                  <c:v>-0.75999999999999901</c:v>
                </c:pt>
                <c:pt idx="2779">
                  <c:v>-1.0049999999999999</c:v>
                </c:pt>
                <c:pt idx="2780">
                  <c:v>-0.38399999999999901</c:v>
                </c:pt>
                <c:pt idx="2781">
                  <c:v>-0.29499999999999899</c:v>
                </c:pt>
                <c:pt idx="2782">
                  <c:v>-0.218999999999999</c:v>
                </c:pt>
                <c:pt idx="2783">
                  <c:v>-0.188</c:v>
                </c:pt>
                <c:pt idx="2784">
                  <c:v>-1.0940000000000001</c:v>
                </c:pt>
                <c:pt idx="2785">
                  <c:v>-0.318</c:v>
                </c:pt>
                <c:pt idx="2786">
                  <c:v>-0.93299999999999905</c:v>
                </c:pt>
                <c:pt idx="2787">
                  <c:v>-0.26799999999999902</c:v>
                </c:pt>
                <c:pt idx="2788">
                  <c:v>-1.3180000000000001</c:v>
                </c:pt>
                <c:pt idx="2789">
                  <c:v>-0.94</c:v>
                </c:pt>
                <c:pt idx="2790">
                  <c:v>-1.0349999999999999</c:v>
                </c:pt>
                <c:pt idx="2791">
                  <c:v>0.69799999999999995</c:v>
                </c:pt>
                <c:pt idx="2792">
                  <c:v>-1.228</c:v>
                </c:pt>
                <c:pt idx="2793">
                  <c:v>-1.1839999999999999</c:v>
                </c:pt>
                <c:pt idx="2794">
                  <c:v>-1.401</c:v>
                </c:pt>
                <c:pt idx="2795">
                  <c:v>0.36399999999999899</c:v>
                </c:pt>
                <c:pt idx="2796">
                  <c:v>4.8000000000000001E-2</c:v>
                </c:pt>
                <c:pt idx="2797">
                  <c:v>-0.59099999999999997</c:v>
                </c:pt>
                <c:pt idx="2798">
                  <c:v>-1.024</c:v>
                </c:pt>
                <c:pt idx="2799">
                  <c:v>0.22900000000000001</c:v>
                </c:pt>
                <c:pt idx="2800">
                  <c:v>-1.827</c:v>
                </c:pt>
                <c:pt idx="2801">
                  <c:v>-1.2999999999999901E-2</c:v>
                </c:pt>
                <c:pt idx="2802">
                  <c:v>0.70799999999999996</c:v>
                </c:pt>
                <c:pt idx="2803">
                  <c:v>-1.55</c:v>
                </c:pt>
                <c:pt idx="2804">
                  <c:v>-2.0219999999999998</c:v>
                </c:pt>
                <c:pt idx="2805">
                  <c:v>0.25999999999999901</c:v>
                </c:pt>
                <c:pt idx="2806">
                  <c:v>-1.33</c:v>
                </c:pt>
                <c:pt idx="2807">
                  <c:v>-1.026</c:v>
                </c:pt>
                <c:pt idx="2808">
                  <c:v>-0.74299999999999899</c:v>
                </c:pt>
                <c:pt idx="2809">
                  <c:v>-0.59099999999999997</c:v>
                </c:pt>
                <c:pt idx="2810">
                  <c:v>0.75899999999999901</c:v>
                </c:pt>
                <c:pt idx="2811">
                  <c:v>0.498</c:v>
                </c:pt>
                <c:pt idx="2812">
                  <c:v>0.125999999999999</c:v>
                </c:pt>
                <c:pt idx="2813">
                  <c:v>-1.546</c:v>
                </c:pt>
                <c:pt idx="2814">
                  <c:v>-1.234</c:v>
                </c:pt>
                <c:pt idx="2815">
                  <c:v>-0.81299999999999994</c:v>
                </c:pt>
                <c:pt idx="2816">
                  <c:v>-0.35899999999999999</c:v>
                </c:pt>
                <c:pt idx="2817">
                  <c:v>-1.2190000000000001</c:v>
                </c:pt>
                <c:pt idx="2818">
                  <c:v>0.25899999999999901</c:v>
                </c:pt>
                <c:pt idx="2819">
                  <c:v>-0.33400000000000002</c:v>
                </c:pt>
                <c:pt idx="2820">
                  <c:v>-0.70199999999999996</c:v>
                </c:pt>
                <c:pt idx="2821">
                  <c:v>-0.44899999999999901</c:v>
                </c:pt>
                <c:pt idx="2822">
                  <c:v>-0.17099999999999899</c:v>
                </c:pt>
                <c:pt idx="2823">
                  <c:v>-1.1859999999999999</c:v>
                </c:pt>
                <c:pt idx="2824">
                  <c:v>-1.23</c:v>
                </c:pt>
                <c:pt idx="2825">
                  <c:v>1.76999999999999</c:v>
                </c:pt>
                <c:pt idx="2826">
                  <c:v>1.1929999999999901</c:v>
                </c:pt>
                <c:pt idx="2827">
                  <c:v>-0.22500000000000001</c:v>
                </c:pt>
                <c:pt idx="2828">
                  <c:v>0.35699999999999998</c:v>
                </c:pt>
                <c:pt idx="2829">
                  <c:v>-1.1579999999999999</c:v>
                </c:pt>
                <c:pt idx="2830">
                  <c:v>-0.98299999999999998</c:v>
                </c:pt>
                <c:pt idx="2831">
                  <c:v>1.39999999999997E-2</c:v>
                </c:pt>
                <c:pt idx="2832">
                  <c:v>-0.58999999999999897</c:v>
                </c:pt>
                <c:pt idx="2833">
                  <c:v>-0.26600000000000001</c:v>
                </c:pt>
                <c:pt idx="2834">
                  <c:v>-1.837</c:v>
                </c:pt>
                <c:pt idx="2835">
                  <c:v>-1.704</c:v>
                </c:pt>
                <c:pt idx="2836">
                  <c:v>-0.95799999999999996</c:v>
                </c:pt>
                <c:pt idx="2837">
                  <c:v>-0.90700000000000003</c:v>
                </c:pt>
                <c:pt idx="2838">
                  <c:v>0.250999999999999</c:v>
                </c:pt>
                <c:pt idx="2839">
                  <c:v>-1.5109999999999999</c:v>
                </c:pt>
                <c:pt idx="2840">
                  <c:v>-1.252</c:v>
                </c:pt>
                <c:pt idx="2841">
                  <c:v>-1.409</c:v>
                </c:pt>
                <c:pt idx="2842">
                  <c:v>-0.62999999999999901</c:v>
                </c:pt>
                <c:pt idx="2843">
                  <c:v>-0.67799999999999905</c:v>
                </c:pt>
                <c:pt idx="2844">
                  <c:v>-1.1459999999999999</c:v>
                </c:pt>
                <c:pt idx="2845">
                  <c:v>-1.248</c:v>
                </c:pt>
                <c:pt idx="2846">
                  <c:v>-1.726</c:v>
                </c:pt>
                <c:pt idx="2847">
                  <c:v>0.431999999999999</c:v>
                </c:pt>
                <c:pt idx="2848">
                  <c:v>-1.0580000000000001</c:v>
                </c:pt>
                <c:pt idx="2849">
                  <c:v>-0.376999999999999</c:v>
                </c:pt>
                <c:pt idx="2850">
                  <c:v>1.41099999999999</c:v>
                </c:pt>
                <c:pt idx="2851">
                  <c:v>-1.458</c:v>
                </c:pt>
                <c:pt idx="2852">
                  <c:v>-2.0089999999999999</c:v>
                </c:pt>
                <c:pt idx="2853">
                  <c:v>-1.1419999999999999</c:v>
                </c:pt>
                <c:pt idx="2854">
                  <c:v>-0.32699999999999901</c:v>
                </c:pt>
                <c:pt idx="2855">
                  <c:v>-1.1180000000000001</c:v>
                </c:pt>
                <c:pt idx="2856">
                  <c:v>-1.07</c:v>
                </c:pt>
                <c:pt idx="2857">
                  <c:v>-1.6839999999999999</c:v>
                </c:pt>
                <c:pt idx="2858">
                  <c:v>-0.86099999999999999</c:v>
                </c:pt>
                <c:pt idx="2859">
                  <c:v>-1.2609999999999999</c:v>
                </c:pt>
                <c:pt idx="2860">
                  <c:v>-1.6779999999999999</c:v>
                </c:pt>
                <c:pt idx="2861">
                  <c:v>0.45100000000000001</c:v>
                </c:pt>
                <c:pt idx="2862">
                  <c:v>-1.619</c:v>
                </c:pt>
                <c:pt idx="2863">
                  <c:v>0.14899999999999999</c:v>
                </c:pt>
                <c:pt idx="2864">
                  <c:v>-1.1579999999999999</c:v>
                </c:pt>
                <c:pt idx="2865">
                  <c:v>-0.999</c:v>
                </c:pt>
                <c:pt idx="2866">
                  <c:v>-0.14499999999999999</c:v>
                </c:pt>
                <c:pt idx="2867">
                  <c:v>-0.77800000000000002</c:v>
                </c:pt>
                <c:pt idx="2868">
                  <c:v>-0.1</c:v>
                </c:pt>
                <c:pt idx="2869">
                  <c:v>-0.314</c:v>
                </c:pt>
                <c:pt idx="2870">
                  <c:v>-9.1999999999999998E-2</c:v>
                </c:pt>
                <c:pt idx="2871">
                  <c:v>-0.58699999999999997</c:v>
                </c:pt>
                <c:pt idx="2872">
                  <c:v>-0.79700000000000004</c:v>
                </c:pt>
                <c:pt idx="2873">
                  <c:v>-1.272</c:v>
                </c:pt>
                <c:pt idx="2874">
                  <c:v>-0.75899999999999901</c:v>
                </c:pt>
                <c:pt idx="2875">
                  <c:v>-1.06</c:v>
                </c:pt>
                <c:pt idx="2876">
                  <c:v>-1.853</c:v>
                </c:pt>
                <c:pt idx="2877">
                  <c:v>-1.925</c:v>
                </c:pt>
                <c:pt idx="2878">
                  <c:v>-2.1469999999999998</c:v>
                </c:pt>
                <c:pt idx="2879">
                  <c:v>-1.262</c:v>
                </c:pt>
                <c:pt idx="2880">
                  <c:v>-1.6319999999999999</c:v>
                </c:pt>
                <c:pt idx="2881">
                  <c:v>-0.22999999999999901</c:v>
                </c:pt>
                <c:pt idx="2882">
                  <c:v>-1.331</c:v>
                </c:pt>
                <c:pt idx="2883">
                  <c:v>-1.429</c:v>
                </c:pt>
                <c:pt idx="2884">
                  <c:v>-0.52499999999999902</c:v>
                </c:pt>
                <c:pt idx="2885">
                  <c:v>-1.2</c:v>
                </c:pt>
                <c:pt idx="2886">
                  <c:v>-0.37999999999999901</c:v>
                </c:pt>
                <c:pt idx="2887">
                  <c:v>-0.434</c:v>
                </c:pt>
                <c:pt idx="2888">
                  <c:v>-1.478</c:v>
                </c:pt>
                <c:pt idx="2889">
                  <c:v>-0.438</c:v>
                </c:pt>
                <c:pt idx="2890">
                  <c:v>1.2749999999999999</c:v>
                </c:pt>
                <c:pt idx="2891">
                  <c:v>1.492</c:v>
                </c:pt>
                <c:pt idx="2892">
                  <c:v>-1.746</c:v>
                </c:pt>
                <c:pt idx="2893">
                  <c:v>0.33899999999999902</c:v>
                </c:pt>
                <c:pt idx="2894">
                  <c:v>1.3859999999999999</c:v>
                </c:pt>
                <c:pt idx="2895">
                  <c:v>-1.498</c:v>
                </c:pt>
                <c:pt idx="2896">
                  <c:v>-0.91599999999999904</c:v>
                </c:pt>
                <c:pt idx="2897">
                  <c:v>-1.3819999999999999</c:v>
                </c:pt>
                <c:pt idx="2898">
                  <c:v>-1.2190000000000001</c:v>
                </c:pt>
                <c:pt idx="2899">
                  <c:v>-0.88399999999999901</c:v>
                </c:pt>
                <c:pt idx="2900">
                  <c:v>-0.28899999999999998</c:v>
                </c:pt>
                <c:pt idx="2901">
                  <c:v>-1.1719999999999999</c:v>
                </c:pt>
                <c:pt idx="2902">
                  <c:v>6.8000000000000005E-2</c:v>
                </c:pt>
                <c:pt idx="2903">
                  <c:v>-0.49399999999999999</c:v>
                </c:pt>
                <c:pt idx="2904">
                  <c:v>-1.0389999999999999</c:v>
                </c:pt>
                <c:pt idx="2905">
                  <c:v>-0.41599999999999898</c:v>
                </c:pt>
                <c:pt idx="2906">
                  <c:v>-0.83799999999999997</c:v>
                </c:pt>
                <c:pt idx="2907">
                  <c:v>-0.54599999999999904</c:v>
                </c:pt>
                <c:pt idx="2908">
                  <c:v>-8.99999999999989E-3</c:v>
                </c:pt>
                <c:pt idx="2909">
                  <c:v>-1.5249999999999999</c:v>
                </c:pt>
                <c:pt idx="2910">
                  <c:v>-0.79999999999999905</c:v>
                </c:pt>
                <c:pt idx="2911">
                  <c:v>-1.244</c:v>
                </c:pt>
                <c:pt idx="2912">
                  <c:v>0.52400000000000002</c:v>
                </c:pt>
                <c:pt idx="2913">
                  <c:v>-1.077</c:v>
                </c:pt>
                <c:pt idx="2914">
                  <c:v>-0.55399999999999905</c:v>
                </c:pt>
                <c:pt idx="2915">
                  <c:v>-2.4E-2</c:v>
                </c:pt>
                <c:pt idx="2916">
                  <c:v>-0.438</c:v>
                </c:pt>
                <c:pt idx="2917">
                  <c:v>-1.06</c:v>
                </c:pt>
                <c:pt idx="2918">
                  <c:v>-0.46700000000000003</c:v>
                </c:pt>
                <c:pt idx="2919">
                  <c:v>0.121999999999999</c:v>
                </c:pt>
                <c:pt idx="2920">
                  <c:v>1.6E-2</c:v>
                </c:pt>
                <c:pt idx="2921">
                  <c:v>-0.746999999999999</c:v>
                </c:pt>
                <c:pt idx="2922">
                  <c:v>1.0269999999999999</c:v>
                </c:pt>
                <c:pt idx="2923">
                  <c:v>2.2559999999999998</c:v>
                </c:pt>
                <c:pt idx="2924">
                  <c:v>-0.30599999999999999</c:v>
                </c:pt>
                <c:pt idx="2925">
                  <c:v>0.125</c:v>
                </c:pt>
                <c:pt idx="2926">
                  <c:v>-1.54</c:v>
                </c:pt>
                <c:pt idx="2927">
                  <c:v>-0.63899999999999901</c:v>
                </c:pt>
                <c:pt idx="2928">
                  <c:v>0.85299999999999998</c:v>
                </c:pt>
                <c:pt idx="2929">
                  <c:v>-9.6000000000000002E-2</c:v>
                </c:pt>
                <c:pt idx="2930">
                  <c:v>-1.6919999999999999</c:v>
                </c:pt>
                <c:pt idx="2931">
                  <c:v>-1.665</c:v>
                </c:pt>
                <c:pt idx="2932">
                  <c:v>-1.673</c:v>
                </c:pt>
                <c:pt idx="2933">
                  <c:v>-0.97299999999999898</c:v>
                </c:pt>
                <c:pt idx="2934">
                  <c:v>3.50000000000001E-2</c:v>
                </c:pt>
                <c:pt idx="2935">
                  <c:v>0.53399999999999903</c:v>
                </c:pt>
                <c:pt idx="2936">
                  <c:v>6.8000000000000005E-2</c:v>
                </c:pt>
                <c:pt idx="2937">
                  <c:v>5.6000000000000001E-2</c:v>
                </c:pt>
                <c:pt idx="2938">
                  <c:v>-1.36</c:v>
                </c:pt>
                <c:pt idx="2939">
                  <c:v>-0.624</c:v>
                </c:pt>
                <c:pt idx="2940">
                  <c:v>0.61599999999999999</c:v>
                </c:pt>
                <c:pt idx="2941">
                  <c:v>-0.379</c:v>
                </c:pt>
                <c:pt idx="2942">
                  <c:v>-1.4119999999999999</c:v>
                </c:pt>
                <c:pt idx="2943">
                  <c:v>-0.40399999999999903</c:v>
                </c:pt>
                <c:pt idx="2944">
                  <c:v>0.108999999999999</c:v>
                </c:pt>
                <c:pt idx="2945">
                  <c:v>0.50700000000000001</c:v>
                </c:pt>
                <c:pt idx="2946">
                  <c:v>-1.621</c:v>
                </c:pt>
                <c:pt idx="2947">
                  <c:v>-0.45500000000000002</c:v>
                </c:pt>
                <c:pt idx="2948">
                  <c:v>-1.149</c:v>
                </c:pt>
                <c:pt idx="2949">
                  <c:v>-0.60999999999999899</c:v>
                </c:pt>
                <c:pt idx="2950">
                  <c:v>-1.4370000000000001</c:v>
                </c:pt>
                <c:pt idx="2951">
                  <c:v>-0.48599999999999999</c:v>
                </c:pt>
                <c:pt idx="2952">
                  <c:v>-1.5049999999999999</c:v>
                </c:pt>
                <c:pt idx="2953">
                  <c:v>-0.107</c:v>
                </c:pt>
                <c:pt idx="2954">
                  <c:v>-1.58</c:v>
                </c:pt>
                <c:pt idx="2955">
                  <c:v>0.69599999999999995</c:v>
                </c:pt>
                <c:pt idx="2956">
                  <c:v>-0.66699999999999904</c:v>
                </c:pt>
                <c:pt idx="2957">
                  <c:v>-0.89800000000000002</c:v>
                </c:pt>
                <c:pt idx="2958">
                  <c:v>-1.0189999999999999</c:v>
                </c:pt>
                <c:pt idx="2959">
                  <c:v>-1.5469999999999999</c:v>
                </c:pt>
                <c:pt idx="2960">
                  <c:v>-0.70799999999999996</c:v>
                </c:pt>
                <c:pt idx="2961">
                  <c:v>-1.3240000000000001</c:v>
                </c:pt>
                <c:pt idx="2962">
                  <c:v>-1.0069999999999999</c:v>
                </c:pt>
                <c:pt idx="2963">
                  <c:v>7.3999999999999802E-2</c:v>
                </c:pt>
                <c:pt idx="2964">
                  <c:v>-2.4999999999999901E-2</c:v>
                </c:pt>
                <c:pt idx="2965">
                  <c:v>-0.77800000000000002</c:v>
                </c:pt>
                <c:pt idx="2966">
                  <c:v>-0.61099999999999999</c:v>
                </c:pt>
                <c:pt idx="2967">
                  <c:v>-1.0249999999999999</c:v>
                </c:pt>
                <c:pt idx="2968">
                  <c:v>-1.4330000000000001</c:v>
                </c:pt>
                <c:pt idx="2969">
                  <c:v>-1.583</c:v>
                </c:pt>
                <c:pt idx="2970">
                  <c:v>-1.145</c:v>
                </c:pt>
                <c:pt idx="2971">
                  <c:v>0.92099999999999904</c:v>
                </c:pt>
                <c:pt idx="2972">
                  <c:v>1.0599999999999901</c:v>
                </c:pt>
                <c:pt idx="2973">
                  <c:v>-0.52199999999999902</c:v>
                </c:pt>
                <c:pt idx="2974">
                  <c:v>0.99399999999999999</c:v>
                </c:pt>
                <c:pt idx="2975">
                  <c:v>-0.85199999999999898</c:v>
                </c:pt>
                <c:pt idx="2976">
                  <c:v>-0.63300000000000001</c:v>
                </c:pt>
                <c:pt idx="2977">
                  <c:v>-1.5049999999999999</c:v>
                </c:pt>
                <c:pt idx="2978">
                  <c:v>-1.1240000000000001</c:v>
                </c:pt>
                <c:pt idx="2979">
                  <c:v>6.5999999999999795E-2</c:v>
                </c:pt>
                <c:pt idx="2980">
                  <c:v>-0.98099999999999898</c:v>
                </c:pt>
                <c:pt idx="2981">
                  <c:v>-0.76399999999999901</c:v>
                </c:pt>
                <c:pt idx="2982">
                  <c:v>-0.72699999999999898</c:v>
                </c:pt>
                <c:pt idx="2983">
                  <c:v>-0.52</c:v>
                </c:pt>
                <c:pt idx="2984">
                  <c:v>-0.48199999999999998</c:v>
                </c:pt>
                <c:pt idx="2985">
                  <c:v>0.22</c:v>
                </c:pt>
                <c:pt idx="2986">
                  <c:v>-0.42899999999999899</c:v>
                </c:pt>
                <c:pt idx="2987">
                  <c:v>-0.218999999999999</c:v>
                </c:pt>
                <c:pt idx="2988">
                  <c:v>-1.429</c:v>
                </c:pt>
                <c:pt idx="2989">
                  <c:v>-0.61899999999999999</c:v>
                </c:pt>
                <c:pt idx="2990">
                  <c:v>-1.5</c:v>
                </c:pt>
                <c:pt idx="2991">
                  <c:v>-0.68599999999999905</c:v>
                </c:pt>
                <c:pt idx="2992">
                  <c:v>-0.70599999999999996</c:v>
                </c:pt>
                <c:pt idx="2993">
                  <c:v>-0.70599999999999996</c:v>
                </c:pt>
                <c:pt idx="2994">
                  <c:v>-0.72699999999999898</c:v>
                </c:pt>
                <c:pt idx="2995">
                  <c:v>-0.72699999999999898</c:v>
                </c:pt>
                <c:pt idx="2996">
                  <c:v>-0.73</c:v>
                </c:pt>
                <c:pt idx="2997">
                  <c:v>-0.91100000000000003</c:v>
                </c:pt>
                <c:pt idx="2998">
                  <c:v>-0.69499999999999895</c:v>
                </c:pt>
                <c:pt idx="2999">
                  <c:v>-0.52499999999999902</c:v>
                </c:pt>
                <c:pt idx="3000">
                  <c:v>0.23699999999999999</c:v>
                </c:pt>
                <c:pt idx="3001">
                  <c:v>-0.158999999999999</c:v>
                </c:pt>
                <c:pt idx="3002">
                  <c:v>1.7649999999999899</c:v>
                </c:pt>
                <c:pt idx="3003">
                  <c:v>3.6999999999999901E-2</c:v>
                </c:pt>
                <c:pt idx="3004">
                  <c:v>-0.34100000000000003</c:v>
                </c:pt>
                <c:pt idx="3005">
                  <c:v>-1.2829999999999999</c:v>
                </c:pt>
                <c:pt idx="3006">
                  <c:v>-3.2999999999999897E-2</c:v>
                </c:pt>
                <c:pt idx="3007">
                  <c:v>-0.66999999999999904</c:v>
                </c:pt>
                <c:pt idx="3008" formatCode="0.00E+00">
                  <c:v>9.99999999999889E-4</c:v>
                </c:pt>
                <c:pt idx="3009">
                  <c:v>-1.194</c:v>
                </c:pt>
                <c:pt idx="3010">
                  <c:v>-0.20499999999999999</c:v>
                </c:pt>
                <c:pt idx="3011">
                  <c:v>0.99199999999999999</c:v>
                </c:pt>
                <c:pt idx="3012">
                  <c:v>1.5979999999999901</c:v>
                </c:pt>
                <c:pt idx="3013">
                  <c:v>-1.3129999999999999</c:v>
                </c:pt>
                <c:pt idx="3014">
                  <c:v>0.65600000000000003</c:v>
                </c:pt>
                <c:pt idx="3015">
                  <c:v>0.26600000000000001</c:v>
                </c:pt>
                <c:pt idx="3016">
                  <c:v>-1.125</c:v>
                </c:pt>
                <c:pt idx="3017">
                  <c:v>0.21299999999999999</c:v>
                </c:pt>
                <c:pt idx="3018">
                  <c:v>-0.54300000000000004</c:v>
                </c:pt>
                <c:pt idx="3019">
                  <c:v>-1.6279999999999999</c:v>
                </c:pt>
                <c:pt idx="3020">
                  <c:v>0.19399999999999901</c:v>
                </c:pt>
                <c:pt idx="3021">
                  <c:v>-0.58099999999999996</c:v>
                </c:pt>
                <c:pt idx="3022">
                  <c:v>-1.575</c:v>
                </c:pt>
                <c:pt idx="3023">
                  <c:v>-0.66500000000000004</c:v>
                </c:pt>
                <c:pt idx="3024">
                  <c:v>-0.33099999999999902</c:v>
                </c:pt>
                <c:pt idx="3025">
                  <c:v>-0.23200000000000001</c:v>
                </c:pt>
                <c:pt idx="3026">
                  <c:v>0.374</c:v>
                </c:pt>
                <c:pt idx="3027">
                  <c:v>-1.052</c:v>
                </c:pt>
                <c:pt idx="3028">
                  <c:v>-0.51100000000000001</c:v>
                </c:pt>
                <c:pt idx="3029">
                  <c:v>0.39299999999999902</c:v>
                </c:pt>
                <c:pt idx="3030">
                  <c:v>-1.22</c:v>
                </c:pt>
                <c:pt idx="3031">
                  <c:v>-0.64400000000000002</c:v>
                </c:pt>
                <c:pt idx="3032">
                  <c:v>0.18099999999999999</c:v>
                </c:pt>
                <c:pt idx="3033">
                  <c:v>-1.2430000000000001</c:v>
                </c:pt>
                <c:pt idx="3034">
                  <c:v>0.25599999999999901</c:v>
                </c:pt>
                <c:pt idx="3035">
                  <c:v>-1.46</c:v>
                </c:pt>
                <c:pt idx="3036">
                  <c:v>0.67099999999999904</c:v>
                </c:pt>
                <c:pt idx="3037">
                  <c:v>1.0519999999999901</c:v>
                </c:pt>
                <c:pt idx="3038">
                  <c:v>0.33300000000000002</c:v>
                </c:pt>
                <c:pt idx="3039">
                  <c:v>0.98299999999999998</c:v>
                </c:pt>
                <c:pt idx="3040">
                  <c:v>-0.81899999999999995</c:v>
                </c:pt>
                <c:pt idx="3041">
                  <c:v>-0.13600000000000001</c:v>
                </c:pt>
                <c:pt idx="3042">
                  <c:v>1.3399999999999901</c:v>
                </c:pt>
                <c:pt idx="3043">
                  <c:v>1.1639999999999899</c:v>
                </c:pt>
                <c:pt idx="3044">
                  <c:v>1.36</c:v>
                </c:pt>
                <c:pt idx="3045">
                  <c:v>2.08</c:v>
                </c:pt>
                <c:pt idx="3046">
                  <c:v>1.74</c:v>
                </c:pt>
                <c:pt idx="3047">
                  <c:v>-0.218999999999999</c:v>
                </c:pt>
                <c:pt idx="3048">
                  <c:v>-0.30299999999999899</c:v>
                </c:pt>
                <c:pt idx="3049">
                  <c:v>-0.63399999999999901</c:v>
                </c:pt>
                <c:pt idx="3050">
                  <c:v>-0.69099999999999895</c:v>
                </c:pt>
                <c:pt idx="3051">
                  <c:v>-0.90499999999999903</c:v>
                </c:pt>
                <c:pt idx="3052">
                  <c:v>-1.264</c:v>
                </c:pt>
                <c:pt idx="3053">
                  <c:v>-1.1919999999999999</c:v>
                </c:pt>
                <c:pt idx="3054">
                  <c:v>0.62</c:v>
                </c:pt>
                <c:pt idx="3055">
                  <c:v>-0.68899999999999995</c:v>
                </c:pt>
                <c:pt idx="3056">
                  <c:v>-0.496</c:v>
                </c:pt>
                <c:pt idx="3057">
                  <c:v>-1.5269999999999999</c:v>
                </c:pt>
                <c:pt idx="3058">
                  <c:v>-1.7629999999999999</c:v>
                </c:pt>
                <c:pt idx="3059">
                  <c:v>-1.1919999999999999</c:v>
                </c:pt>
                <c:pt idx="3060">
                  <c:v>-1.7729999999999999</c:v>
                </c:pt>
                <c:pt idx="3061">
                  <c:v>-0.60999999999999899</c:v>
                </c:pt>
                <c:pt idx="3062">
                  <c:v>-5.2999999999999901E-2</c:v>
                </c:pt>
                <c:pt idx="3063">
                  <c:v>-0.436999999999999</c:v>
                </c:pt>
                <c:pt idx="3064">
                  <c:v>6.1999999999999798E-2</c:v>
                </c:pt>
                <c:pt idx="3065">
                  <c:v>-0.436999999999999</c:v>
                </c:pt>
                <c:pt idx="3066">
                  <c:v>-0.56599999999999895</c:v>
                </c:pt>
                <c:pt idx="3067">
                  <c:v>-1.274</c:v>
                </c:pt>
                <c:pt idx="3068">
                  <c:v>-1.1930000000000001</c:v>
                </c:pt>
                <c:pt idx="3069">
                  <c:v>-1.4159999999999999</c:v>
                </c:pt>
                <c:pt idx="3070">
                  <c:v>2.30000000000001E-2</c:v>
                </c:pt>
                <c:pt idx="3071">
                  <c:v>-1.052</c:v>
                </c:pt>
                <c:pt idx="3072">
                  <c:v>1.1040000000000001</c:v>
                </c:pt>
                <c:pt idx="3073">
                  <c:v>0.96399999999999997</c:v>
                </c:pt>
                <c:pt idx="3074">
                  <c:v>0.54300000000000004</c:v>
                </c:pt>
                <c:pt idx="3075">
                  <c:v>0.67600000000000005</c:v>
                </c:pt>
                <c:pt idx="3076">
                  <c:v>-1.2969999999999999</c:v>
                </c:pt>
                <c:pt idx="3077">
                  <c:v>7.0000000000001103E-3</c:v>
                </c:pt>
                <c:pt idx="3078">
                  <c:v>-1.365</c:v>
                </c:pt>
                <c:pt idx="3079">
                  <c:v>-0.57799999999999896</c:v>
                </c:pt>
                <c:pt idx="3080">
                  <c:v>-1.4379999999999999</c:v>
                </c:pt>
                <c:pt idx="3081">
                  <c:v>-0.80100000000000005</c:v>
                </c:pt>
                <c:pt idx="3082">
                  <c:v>-0.84499999999999997</c:v>
                </c:pt>
                <c:pt idx="3083">
                  <c:v>-1.353</c:v>
                </c:pt>
                <c:pt idx="3084">
                  <c:v>2.2130000000000001</c:v>
                </c:pt>
                <c:pt idx="3085">
                  <c:v>-1.4359999999999999</c:v>
                </c:pt>
                <c:pt idx="3086">
                  <c:v>-0.14199999999999899</c:v>
                </c:pt>
                <c:pt idx="3087">
                  <c:v>-0.73499999999999899</c:v>
                </c:pt>
                <c:pt idx="3088">
                  <c:v>-0.181999999999999</c:v>
                </c:pt>
                <c:pt idx="3089">
                  <c:v>-1.17</c:v>
                </c:pt>
                <c:pt idx="3090">
                  <c:v>8.4000000000000005E-2</c:v>
                </c:pt>
                <c:pt idx="3091">
                  <c:v>-0.69799999999999995</c:v>
                </c:pt>
                <c:pt idx="3092">
                  <c:v>-0.48899999999999899</c:v>
                </c:pt>
                <c:pt idx="3093">
                  <c:v>-0.69099999999999895</c:v>
                </c:pt>
                <c:pt idx="3094">
                  <c:v>0.24</c:v>
                </c:pt>
                <c:pt idx="3095">
                  <c:v>-0.63099999999999901</c:v>
                </c:pt>
                <c:pt idx="3096">
                  <c:v>0.996</c:v>
                </c:pt>
                <c:pt idx="3097">
                  <c:v>-0.71099999999999897</c:v>
                </c:pt>
                <c:pt idx="3098">
                  <c:v>-0.50800000000000001</c:v>
                </c:pt>
                <c:pt idx="3099">
                  <c:v>-0.111</c:v>
                </c:pt>
                <c:pt idx="3100">
                  <c:v>-0.70499999999999996</c:v>
                </c:pt>
                <c:pt idx="3101">
                  <c:v>-0.61799999999999899</c:v>
                </c:pt>
                <c:pt idx="3102">
                  <c:v>-0.49</c:v>
                </c:pt>
                <c:pt idx="3103">
                  <c:v>0.53299999999999903</c:v>
                </c:pt>
                <c:pt idx="3104">
                  <c:v>-0.53699999999999903</c:v>
                </c:pt>
                <c:pt idx="3105">
                  <c:v>-1.4339999999999999</c:v>
                </c:pt>
                <c:pt idx="3106">
                  <c:v>-0.72699999999999898</c:v>
                </c:pt>
                <c:pt idx="3107">
                  <c:v>-0.73499999999999899</c:v>
                </c:pt>
                <c:pt idx="3108">
                  <c:v>-0.77599999999999902</c:v>
                </c:pt>
                <c:pt idx="3109">
                  <c:v>-0.76399999999999901</c:v>
                </c:pt>
                <c:pt idx="3110">
                  <c:v>-1.0629999999999999</c:v>
                </c:pt>
                <c:pt idx="3111">
                  <c:v>-1.0509999999999999</c:v>
                </c:pt>
                <c:pt idx="3112">
                  <c:v>-1.2170000000000001</c:v>
                </c:pt>
                <c:pt idx="3113">
                  <c:v>0.32600000000000001</c:v>
                </c:pt>
                <c:pt idx="3114">
                  <c:v>1.8939999999999999</c:v>
                </c:pt>
                <c:pt idx="3115">
                  <c:v>0.39800000000000002</c:v>
                </c:pt>
                <c:pt idx="3116">
                  <c:v>-0.16400000000000001</c:v>
                </c:pt>
                <c:pt idx="3117">
                  <c:v>0.39900000000000002</c:v>
                </c:pt>
                <c:pt idx="3118">
                  <c:v>3.50000000000001E-2</c:v>
                </c:pt>
                <c:pt idx="3119">
                  <c:v>1.39499999999999</c:v>
                </c:pt>
                <c:pt idx="3120">
                  <c:v>1.79999999999997E-2</c:v>
                </c:pt>
                <c:pt idx="3121">
                  <c:v>0.111</c:v>
                </c:pt>
                <c:pt idx="3122">
                  <c:v>0.746</c:v>
                </c:pt>
                <c:pt idx="3123">
                  <c:v>-0.11799999999999899</c:v>
                </c:pt>
                <c:pt idx="3124">
                  <c:v>-1.123</c:v>
                </c:pt>
                <c:pt idx="3125">
                  <c:v>-9.1000000000000095E-2</c:v>
                </c:pt>
                <c:pt idx="3126">
                  <c:v>-1.4450000000000001</c:v>
                </c:pt>
                <c:pt idx="3127">
                  <c:v>-1.585</c:v>
                </c:pt>
                <c:pt idx="3128">
                  <c:v>0.61199999999999999</c:v>
                </c:pt>
                <c:pt idx="3129">
                  <c:v>-0.36399999999999899</c:v>
                </c:pt>
                <c:pt idx="3130">
                  <c:v>1.53599999999999</c:v>
                </c:pt>
                <c:pt idx="3131">
                  <c:v>0.67799999999999905</c:v>
                </c:pt>
                <c:pt idx="3132">
                  <c:v>-0.50499999999999901</c:v>
                </c:pt>
                <c:pt idx="3133">
                  <c:v>-1.446</c:v>
                </c:pt>
                <c:pt idx="3134">
                  <c:v>-1.244</c:v>
                </c:pt>
                <c:pt idx="3135">
                  <c:v>-1.1080000000000001</c:v>
                </c:pt>
                <c:pt idx="3136">
                  <c:v>2.8999999999999901E-2</c:v>
                </c:pt>
                <c:pt idx="3137">
                  <c:v>1.1200000000000001</c:v>
                </c:pt>
                <c:pt idx="3138">
                  <c:v>0.39</c:v>
                </c:pt>
                <c:pt idx="3139">
                  <c:v>0.33400000000000002</c:v>
                </c:pt>
                <c:pt idx="3140">
                  <c:v>-1.329</c:v>
                </c:pt>
                <c:pt idx="3141">
                  <c:v>-1.3720000000000001</c:v>
                </c:pt>
                <c:pt idx="3142">
                  <c:v>-9.7999999999999796E-2</c:v>
                </c:pt>
                <c:pt idx="3143">
                  <c:v>-1.214</c:v>
                </c:pt>
                <c:pt idx="3144">
                  <c:v>-0.57799999999999896</c:v>
                </c:pt>
                <c:pt idx="3145">
                  <c:v>0.24399999999999999</c:v>
                </c:pt>
                <c:pt idx="3146">
                  <c:v>-1.042</c:v>
                </c:pt>
                <c:pt idx="3147">
                  <c:v>-0.90899999999999903</c:v>
                </c:pt>
                <c:pt idx="3148">
                  <c:v>-7.9000000000000098E-2</c:v>
                </c:pt>
                <c:pt idx="3149">
                  <c:v>-1.2290000000000001</c:v>
                </c:pt>
                <c:pt idx="3150">
                  <c:v>-0.41299999999999898</c:v>
                </c:pt>
                <c:pt idx="3151">
                  <c:v>0.90799999999999903</c:v>
                </c:pt>
                <c:pt idx="3152">
                  <c:v>0.82699999999999996</c:v>
                </c:pt>
                <c:pt idx="3153">
                  <c:v>0.49199999999999999</c:v>
                </c:pt>
                <c:pt idx="3154">
                  <c:v>-0.626999999999999</c:v>
                </c:pt>
                <c:pt idx="3155">
                  <c:v>-0.38099999999999901</c:v>
                </c:pt>
                <c:pt idx="3156">
                  <c:v>-1.0489999999999999</c:v>
                </c:pt>
                <c:pt idx="3157">
                  <c:v>-0.89199999999999902</c:v>
                </c:pt>
                <c:pt idx="3158">
                  <c:v>-1.0780000000000001</c:v>
                </c:pt>
                <c:pt idx="3159">
                  <c:v>-1.1259999999999999</c:v>
                </c:pt>
                <c:pt idx="3160">
                  <c:v>-0.25499999999999901</c:v>
                </c:pt>
                <c:pt idx="3161">
                  <c:v>-0.58599999999999897</c:v>
                </c:pt>
                <c:pt idx="3162">
                  <c:v>1.0209999999999999</c:v>
                </c:pt>
                <c:pt idx="3163">
                  <c:v>-1.377</c:v>
                </c:pt>
                <c:pt idx="3164">
                  <c:v>-0.57499999999999996</c:v>
                </c:pt>
                <c:pt idx="3165">
                  <c:v>-0.29799999999999999</c:v>
                </c:pt>
                <c:pt idx="3166">
                  <c:v>0.78799999999999903</c:v>
                </c:pt>
                <c:pt idx="3167">
                  <c:v>-0.55799999999999905</c:v>
                </c:pt>
                <c:pt idx="3168">
                  <c:v>0.52599999999999902</c:v>
                </c:pt>
                <c:pt idx="3169">
                  <c:v>-1.3180000000000001</c:v>
                </c:pt>
                <c:pt idx="3170">
                  <c:v>-1.631</c:v>
                </c:pt>
                <c:pt idx="3171">
                  <c:v>-1.50000000000001E-2</c:v>
                </c:pt>
                <c:pt idx="3172">
                  <c:v>-6.8999999999999895E-2</c:v>
                </c:pt>
                <c:pt idx="3173">
                  <c:v>-0.374</c:v>
                </c:pt>
                <c:pt idx="3174">
                  <c:v>0.82299999999999995</c:v>
                </c:pt>
                <c:pt idx="3175">
                  <c:v>-0.40799999999999897</c:v>
                </c:pt>
                <c:pt idx="3176">
                  <c:v>-0.52800000000000002</c:v>
                </c:pt>
                <c:pt idx="3177">
                  <c:v>-0.57799999999999896</c:v>
                </c:pt>
                <c:pt idx="3178">
                  <c:v>1.333</c:v>
                </c:pt>
                <c:pt idx="3179">
                  <c:v>0.65399999999999903</c:v>
                </c:pt>
                <c:pt idx="3180">
                  <c:v>-0.105999999999999</c:v>
                </c:pt>
                <c:pt idx="3181">
                  <c:v>-0.871999999999999</c:v>
                </c:pt>
                <c:pt idx="3182">
                  <c:v>-1.0680000000000001</c:v>
                </c:pt>
                <c:pt idx="3183">
                  <c:v>-0.44700000000000001</c:v>
                </c:pt>
                <c:pt idx="3184">
                  <c:v>-1.18</c:v>
                </c:pt>
                <c:pt idx="3185">
                  <c:v>-0.65300000000000002</c:v>
                </c:pt>
                <c:pt idx="3186">
                  <c:v>-1.5369999999999999</c:v>
                </c:pt>
                <c:pt idx="3187">
                  <c:v>-0.43</c:v>
                </c:pt>
                <c:pt idx="3188">
                  <c:v>0.246999999999999</c:v>
                </c:pt>
                <c:pt idx="3189">
                  <c:v>-1.1120000000000001</c:v>
                </c:pt>
                <c:pt idx="3190">
                  <c:v>-1.397</c:v>
                </c:pt>
                <c:pt idx="3191">
                  <c:v>-0.66699999999999904</c:v>
                </c:pt>
                <c:pt idx="3192">
                  <c:v>-0.52499999999999902</c:v>
                </c:pt>
                <c:pt idx="3193">
                  <c:v>0.81999999999999895</c:v>
                </c:pt>
                <c:pt idx="3194">
                  <c:v>-1.1140000000000001</c:v>
                </c:pt>
                <c:pt idx="3195">
                  <c:v>-9.2999999999999902E-2</c:v>
                </c:pt>
                <c:pt idx="3196">
                  <c:v>-1.3220000000000001</c:v>
                </c:pt>
                <c:pt idx="3197">
                  <c:v>-1.1519999999999999</c:v>
                </c:pt>
                <c:pt idx="3198">
                  <c:v>-0.750999999999999</c:v>
                </c:pt>
                <c:pt idx="3199">
                  <c:v>-1.0669999999999999</c:v>
                </c:pt>
                <c:pt idx="3200">
                  <c:v>0.371999999999999</c:v>
                </c:pt>
                <c:pt idx="3201">
                  <c:v>2.11</c:v>
                </c:pt>
                <c:pt idx="3202">
                  <c:v>-1.605</c:v>
                </c:pt>
                <c:pt idx="3203">
                  <c:v>1.32899999999999</c:v>
                </c:pt>
                <c:pt idx="3204">
                  <c:v>1.97799999999999</c:v>
                </c:pt>
                <c:pt idx="3205">
                  <c:v>0.29699999999999999</c:v>
                </c:pt>
                <c:pt idx="3206">
                  <c:v>-0.20899999999999999</c:v>
                </c:pt>
                <c:pt idx="3207">
                  <c:v>-1.571</c:v>
                </c:pt>
                <c:pt idx="3208">
                  <c:v>4.7000000000000097E-2</c:v>
                </c:pt>
                <c:pt idx="3209">
                  <c:v>-0.42699999999999999</c:v>
                </c:pt>
                <c:pt idx="3210">
                  <c:v>4.7000000000000097E-2</c:v>
                </c:pt>
                <c:pt idx="3211">
                  <c:v>0.35899999999999999</c:v>
                </c:pt>
                <c:pt idx="3212">
                  <c:v>-0.80100000000000005</c:v>
                </c:pt>
                <c:pt idx="3213">
                  <c:v>3.2999999999999897E-2</c:v>
                </c:pt>
                <c:pt idx="3214">
                  <c:v>-0.440999999999999</c:v>
                </c:pt>
                <c:pt idx="3215">
                  <c:v>0.65799999999999903</c:v>
                </c:pt>
                <c:pt idx="3216">
                  <c:v>-1.5489999999999999</c:v>
                </c:pt>
                <c:pt idx="3217">
                  <c:v>-0.27899999999999903</c:v>
                </c:pt>
                <c:pt idx="3218">
                  <c:v>-1.8839999999999999</c:v>
                </c:pt>
                <c:pt idx="3219">
                  <c:v>1.24399999999999</c:v>
                </c:pt>
                <c:pt idx="3220">
                  <c:v>-2.21199999999999</c:v>
                </c:pt>
                <c:pt idx="3221">
                  <c:v>-0.59499999999999997</c:v>
                </c:pt>
                <c:pt idx="3222">
                  <c:v>-1.4550000000000001</c:v>
                </c:pt>
                <c:pt idx="3223">
                  <c:v>-0.68100000000000005</c:v>
                </c:pt>
                <c:pt idx="3224">
                  <c:v>0.44700000000000001</c:v>
                </c:pt>
                <c:pt idx="3225">
                  <c:v>-5.1999999999999998E-2</c:v>
                </c:pt>
                <c:pt idx="3226">
                  <c:v>-0.25499999999999901</c:v>
                </c:pt>
                <c:pt idx="3227">
                  <c:v>-0.97099999999999997</c:v>
                </c:pt>
                <c:pt idx="3228">
                  <c:v>-0.47799999999999998</c:v>
                </c:pt>
                <c:pt idx="3229">
                  <c:v>-0.79499999999999904</c:v>
                </c:pt>
                <c:pt idx="3230">
                  <c:v>0.58299999999999996</c:v>
                </c:pt>
                <c:pt idx="3231">
                  <c:v>-1.675</c:v>
                </c:pt>
                <c:pt idx="3232">
                  <c:v>-0.46200000000000002</c:v>
                </c:pt>
                <c:pt idx="3233">
                  <c:v>0.58399999999999996</c:v>
                </c:pt>
                <c:pt idx="3234">
                  <c:v>2.1609999999999898</c:v>
                </c:pt>
                <c:pt idx="3235">
                  <c:v>6.3000000000000098E-2</c:v>
                </c:pt>
                <c:pt idx="3236">
                  <c:v>-9.9000000000000199E-2</c:v>
                </c:pt>
                <c:pt idx="3237">
                  <c:v>-0.04</c:v>
                </c:pt>
                <c:pt idx="3238">
                  <c:v>-0.79700000000000004</c:v>
                </c:pt>
                <c:pt idx="3239">
                  <c:v>-0.47699999999999898</c:v>
                </c:pt>
                <c:pt idx="3240">
                  <c:v>-0.96899999999999897</c:v>
                </c:pt>
                <c:pt idx="3241">
                  <c:v>-0.64199999999999902</c:v>
                </c:pt>
                <c:pt idx="3242">
                  <c:v>-1.04</c:v>
                </c:pt>
                <c:pt idx="3243">
                  <c:v>-0.80100000000000005</c:v>
                </c:pt>
                <c:pt idx="3244">
                  <c:v>-1.4610000000000001</c:v>
                </c:pt>
                <c:pt idx="3245">
                  <c:v>-0.97</c:v>
                </c:pt>
                <c:pt idx="3246">
                  <c:v>-0.56000000000000005</c:v>
                </c:pt>
                <c:pt idx="3247">
                  <c:v>-0.52899999999999903</c:v>
                </c:pt>
                <c:pt idx="3248">
                  <c:v>1.6999999999999901E-2</c:v>
                </c:pt>
                <c:pt idx="3249">
                  <c:v>-0.26799999999999902</c:v>
                </c:pt>
                <c:pt idx="3250">
                  <c:v>-0.86199999999999999</c:v>
                </c:pt>
                <c:pt idx="3251">
                  <c:v>-0.84499999999999997</c:v>
                </c:pt>
                <c:pt idx="3252">
                  <c:v>-4.9999999999998899E-3</c:v>
                </c:pt>
                <c:pt idx="3253">
                  <c:v>-2.8000000000000001E-2</c:v>
                </c:pt>
                <c:pt idx="3254">
                  <c:v>-0.995</c:v>
                </c:pt>
                <c:pt idx="3255">
                  <c:v>-1.1910000000000001</c:v>
                </c:pt>
                <c:pt idx="3256">
                  <c:v>-0.41099999999999998</c:v>
                </c:pt>
                <c:pt idx="3257">
                  <c:v>-0.38700000000000001</c:v>
                </c:pt>
                <c:pt idx="3258">
                  <c:v>0.41199999999999898</c:v>
                </c:pt>
                <c:pt idx="3259">
                  <c:v>-0.628</c:v>
                </c:pt>
                <c:pt idx="3260">
                  <c:v>-0.43</c:v>
                </c:pt>
                <c:pt idx="3261">
                  <c:v>-1.2709999999999999</c:v>
                </c:pt>
                <c:pt idx="3262">
                  <c:v>-0.33099999999999902</c:v>
                </c:pt>
                <c:pt idx="3263">
                  <c:v>-0.26399999999999901</c:v>
                </c:pt>
                <c:pt idx="3264">
                  <c:v>-0.47399999999999998</c:v>
                </c:pt>
                <c:pt idx="3265">
                  <c:v>1.79199999999999</c:v>
                </c:pt>
                <c:pt idx="3266">
                  <c:v>-1.661</c:v>
                </c:pt>
                <c:pt idx="3267">
                  <c:v>0.52099999999999902</c:v>
                </c:pt>
                <c:pt idx="3268">
                  <c:v>1.0349999999999999</c:v>
                </c:pt>
                <c:pt idx="3269">
                  <c:v>1.7309999999999901</c:v>
                </c:pt>
                <c:pt idx="3270">
                  <c:v>1.00199999999999</c:v>
                </c:pt>
                <c:pt idx="3271">
                  <c:v>-0.58599999999999897</c:v>
                </c:pt>
                <c:pt idx="3272">
                  <c:v>0.16800000000000001</c:v>
                </c:pt>
                <c:pt idx="3273">
                  <c:v>-0.79800000000000004</c:v>
                </c:pt>
                <c:pt idx="3274">
                  <c:v>-1.2390000000000001</c:v>
                </c:pt>
                <c:pt idx="3275">
                  <c:v>-0.18099999999999999</c:v>
                </c:pt>
                <c:pt idx="3276">
                  <c:v>-0.182999999999999</c:v>
                </c:pt>
                <c:pt idx="3277">
                  <c:v>-1.8109999999999999</c:v>
                </c:pt>
                <c:pt idx="3278">
                  <c:v>7.2999999999999898E-2</c:v>
                </c:pt>
                <c:pt idx="3279">
                  <c:v>3.238</c:v>
                </c:pt>
                <c:pt idx="3280">
                  <c:v>1.4409999999999901</c:v>
                </c:pt>
                <c:pt idx="3281">
                  <c:v>0.19600000000000001</c:v>
                </c:pt>
                <c:pt idx="3282">
                  <c:v>-0.29899999999999899</c:v>
                </c:pt>
                <c:pt idx="3283">
                  <c:v>-0.55900000000000005</c:v>
                </c:pt>
                <c:pt idx="3284">
                  <c:v>-0.67600000000000005</c:v>
                </c:pt>
                <c:pt idx="3285">
                  <c:v>5.2999999999999901E-2</c:v>
                </c:pt>
                <c:pt idx="3286">
                  <c:v>-0.13300000000000001</c:v>
                </c:pt>
                <c:pt idx="3287">
                  <c:v>-0.71</c:v>
                </c:pt>
                <c:pt idx="3288">
                  <c:v>-0.40699999999999997</c:v>
                </c:pt>
                <c:pt idx="3289">
                  <c:v>0.95899999999999996</c:v>
                </c:pt>
                <c:pt idx="3290">
                  <c:v>-0.34399999999999897</c:v>
                </c:pt>
                <c:pt idx="3291">
                  <c:v>-1.1619999999999999</c:v>
                </c:pt>
                <c:pt idx="3292">
                  <c:v>-0.96699999999999997</c:v>
                </c:pt>
                <c:pt idx="3293">
                  <c:v>-1.1830000000000001</c:v>
                </c:pt>
                <c:pt idx="3294">
                  <c:v>-0.72199999999999998</c:v>
                </c:pt>
                <c:pt idx="3295">
                  <c:v>1.2E-2</c:v>
                </c:pt>
                <c:pt idx="3296">
                  <c:v>1.2E-2</c:v>
                </c:pt>
                <c:pt idx="3297">
                  <c:v>9.7999999999999796E-2</c:v>
                </c:pt>
                <c:pt idx="3298">
                  <c:v>6.7000000000000101E-2</c:v>
                </c:pt>
                <c:pt idx="3299">
                  <c:v>0.14299999999999899</c:v>
                </c:pt>
                <c:pt idx="3300">
                  <c:v>0.184</c:v>
                </c:pt>
                <c:pt idx="3301">
                  <c:v>9.7999999999999796E-2</c:v>
                </c:pt>
                <c:pt idx="3302">
                  <c:v>0.216</c:v>
                </c:pt>
                <c:pt idx="3303">
                  <c:v>0.20100000000000001</c:v>
                </c:pt>
                <c:pt idx="3304">
                  <c:v>0.16999999999999901</c:v>
                </c:pt>
                <c:pt idx="3305">
                  <c:v>0.113999999999999</c:v>
                </c:pt>
                <c:pt idx="3306">
                  <c:v>0.182999999999999</c:v>
                </c:pt>
                <c:pt idx="3307">
                  <c:v>0.149999999999999</c:v>
                </c:pt>
                <c:pt idx="3308">
                  <c:v>0.16699999999999901</c:v>
                </c:pt>
                <c:pt idx="3309">
                  <c:v>0.19899999999999901</c:v>
                </c:pt>
                <c:pt idx="3310">
                  <c:v>0.19899999999999901</c:v>
                </c:pt>
                <c:pt idx="3311">
                  <c:v>-1.454</c:v>
                </c:pt>
                <c:pt idx="3312">
                  <c:v>1.5149999999999899</c:v>
                </c:pt>
                <c:pt idx="3313">
                  <c:v>-1.669</c:v>
                </c:pt>
                <c:pt idx="3314">
                  <c:v>-0.66900000000000004</c:v>
                </c:pt>
                <c:pt idx="3315">
                  <c:v>6.7000000000000101E-2</c:v>
                </c:pt>
                <c:pt idx="3316">
                  <c:v>2.5110000000000001</c:v>
                </c:pt>
                <c:pt idx="3317">
                  <c:v>1.68799999999999</c:v>
                </c:pt>
                <c:pt idx="3318">
                  <c:v>-0.63700000000000001</c:v>
                </c:pt>
                <c:pt idx="3319">
                  <c:v>0.61199999999999999</c:v>
                </c:pt>
                <c:pt idx="3320">
                  <c:v>0.124</c:v>
                </c:pt>
                <c:pt idx="3321">
                  <c:v>-1.054</c:v>
                </c:pt>
                <c:pt idx="3322">
                  <c:v>1.71</c:v>
                </c:pt>
                <c:pt idx="3323">
                  <c:v>-0.45500000000000002</c:v>
                </c:pt>
                <c:pt idx="3324">
                  <c:v>0.20699999999999899</c:v>
                </c:pt>
                <c:pt idx="3325">
                  <c:v>-0.22699999999999901</c:v>
                </c:pt>
                <c:pt idx="3326">
                  <c:v>-0.56899999999999995</c:v>
                </c:pt>
                <c:pt idx="3327">
                  <c:v>-0.26299999999999901</c:v>
                </c:pt>
                <c:pt idx="3328">
                  <c:v>-1.587</c:v>
                </c:pt>
                <c:pt idx="3329">
                  <c:v>-7.1000000000000105E-2</c:v>
                </c:pt>
                <c:pt idx="3330">
                  <c:v>-1.321</c:v>
                </c:pt>
                <c:pt idx="3331">
                  <c:v>1.226</c:v>
                </c:pt>
                <c:pt idx="3332">
                  <c:v>-0.69799999999999995</c:v>
                </c:pt>
                <c:pt idx="3333">
                  <c:v>-1.288</c:v>
                </c:pt>
                <c:pt idx="3334">
                  <c:v>-1.274</c:v>
                </c:pt>
                <c:pt idx="3335">
                  <c:v>0.20799999999999999</c:v>
                </c:pt>
                <c:pt idx="3336">
                  <c:v>-1.2929999999999999</c:v>
                </c:pt>
                <c:pt idx="3337">
                  <c:v>0.96899999999999897</c:v>
                </c:pt>
                <c:pt idx="3338">
                  <c:v>-0.435999999999999</c:v>
                </c:pt>
                <c:pt idx="3339">
                  <c:v>-1.4730000000000001</c:v>
                </c:pt>
                <c:pt idx="3340">
                  <c:v>-0.16</c:v>
                </c:pt>
                <c:pt idx="3341">
                  <c:v>-0.52199999999999902</c:v>
                </c:pt>
                <c:pt idx="3342">
                  <c:v>-7.5000000000000094E-2</c:v>
                </c:pt>
                <c:pt idx="3343">
                  <c:v>-1.117</c:v>
                </c:pt>
                <c:pt idx="3344">
                  <c:v>-0.95</c:v>
                </c:pt>
                <c:pt idx="3345">
                  <c:v>0.60999999999999899</c:v>
                </c:pt>
                <c:pt idx="3346">
                  <c:v>0.20499999999999999</c:v>
                </c:pt>
                <c:pt idx="3347">
                  <c:v>-0.33199999999999902</c:v>
                </c:pt>
                <c:pt idx="3348">
                  <c:v>-0.66599999999999904</c:v>
                </c:pt>
                <c:pt idx="3349">
                  <c:v>-3.2000000000000001E-2</c:v>
                </c:pt>
                <c:pt idx="3350">
                  <c:v>-0.626999999999999</c:v>
                </c:pt>
                <c:pt idx="3351">
                  <c:v>0.30599999999999999</c:v>
                </c:pt>
                <c:pt idx="3352">
                  <c:v>1.57899999999999</c:v>
                </c:pt>
                <c:pt idx="3353">
                  <c:v>0.89500000000000002</c:v>
                </c:pt>
                <c:pt idx="3354">
                  <c:v>1.7009999999999901</c:v>
                </c:pt>
                <c:pt idx="3355">
                  <c:v>-1.3</c:v>
                </c:pt>
                <c:pt idx="3356">
                  <c:v>5.9000000000000101E-2</c:v>
                </c:pt>
                <c:pt idx="3357">
                  <c:v>-1.024</c:v>
                </c:pt>
                <c:pt idx="3358">
                  <c:v>-0.33400000000000002</c:v>
                </c:pt>
                <c:pt idx="3359">
                  <c:v>0.76200000000000001</c:v>
                </c:pt>
                <c:pt idx="3360">
                  <c:v>1.7789999999999999</c:v>
                </c:pt>
                <c:pt idx="3361">
                  <c:v>-1.4239999999999999</c:v>
                </c:pt>
                <c:pt idx="3362">
                  <c:v>-0.19499999999999901</c:v>
                </c:pt>
                <c:pt idx="3363">
                  <c:v>-0.88600000000000001</c:v>
                </c:pt>
                <c:pt idx="3364">
                  <c:v>0.82099999999999995</c:v>
                </c:pt>
                <c:pt idx="3365">
                  <c:v>-0.47599999999999998</c:v>
                </c:pt>
                <c:pt idx="3366">
                  <c:v>2.0459999999999998</c:v>
                </c:pt>
                <c:pt idx="3367">
                  <c:v>-1.9999999999997702E-3</c:v>
                </c:pt>
                <c:pt idx="3368">
                  <c:v>-1.111</c:v>
                </c:pt>
                <c:pt idx="3369">
                  <c:v>-0.375999999999999</c:v>
                </c:pt>
                <c:pt idx="3370">
                  <c:v>-1.1839999999999999</c:v>
                </c:pt>
                <c:pt idx="3371">
                  <c:v>1.4409999999999901</c:v>
                </c:pt>
                <c:pt idx="3372">
                  <c:v>-0.435999999999999</c:v>
                </c:pt>
                <c:pt idx="3373">
                  <c:v>0.746999999999999</c:v>
                </c:pt>
                <c:pt idx="3374">
                  <c:v>1.929</c:v>
                </c:pt>
                <c:pt idx="3375">
                  <c:v>2.2519999999999998</c:v>
                </c:pt>
                <c:pt idx="3376">
                  <c:v>1.421</c:v>
                </c:pt>
                <c:pt idx="3377">
                  <c:v>-0.83799999999999997</c:v>
                </c:pt>
                <c:pt idx="3378">
                  <c:v>0.56599999999999895</c:v>
                </c:pt>
                <c:pt idx="3379">
                  <c:v>-0.73099999999999898</c:v>
                </c:pt>
                <c:pt idx="3380">
                  <c:v>-0.72199999999999998</c:v>
                </c:pt>
                <c:pt idx="3381">
                  <c:v>-0.185</c:v>
                </c:pt>
                <c:pt idx="3382">
                  <c:v>-1.5429999999999999</c:v>
                </c:pt>
                <c:pt idx="3383">
                  <c:v>-0.93400000000000005</c:v>
                </c:pt>
                <c:pt idx="3384">
                  <c:v>-0.58099999999999996</c:v>
                </c:pt>
                <c:pt idx="3385">
                  <c:v>-0.61599999999999999</c:v>
                </c:pt>
                <c:pt idx="3386">
                  <c:v>0.376999999999999</c:v>
                </c:pt>
                <c:pt idx="3387">
                  <c:v>1.9429999999999901</c:v>
                </c:pt>
                <c:pt idx="3388">
                  <c:v>-0.29499999999999899</c:v>
                </c:pt>
                <c:pt idx="3389">
                  <c:v>-0.746999999999999</c:v>
                </c:pt>
                <c:pt idx="3390">
                  <c:v>-0.86499999999999999</c:v>
                </c:pt>
                <c:pt idx="3391">
                  <c:v>0.23300000000000001</c:v>
                </c:pt>
                <c:pt idx="3392">
                  <c:v>-0.149999999999999</c:v>
                </c:pt>
                <c:pt idx="3393">
                  <c:v>-0.81099999999999905</c:v>
                </c:pt>
                <c:pt idx="3394">
                  <c:v>-0.95099999999999996</c:v>
                </c:pt>
                <c:pt idx="3395">
                  <c:v>-1.4179999999999999</c:v>
                </c:pt>
                <c:pt idx="3396">
                  <c:v>-1.3640000000000001</c:v>
                </c:pt>
                <c:pt idx="3397">
                  <c:v>-1.522</c:v>
                </c:pt>
                <c:pt idx="3398">
                  <c:v>-1.464</c:v>
                </c:pt>
                <c:pt idx="3399">
                  <c:v>-1.5109999999999999</c:v>
                </c:pt>
                <c:pt idx="3400">
                  <c:v>-0.31899999999999901</c:v>
                </c:pt>
                <c:pt idx="3401">
                  <c:v>-0.28999999999999998</c:v>
                </c:pt>
                <c:pt idx="3402">
                  <c:v>-1.355</c:v>
                </c:pt>
                <c:pt idx="3403">
                  <c:v>0.56099999999999905</c:v>
                </c:pt>
                <c:pt idx="3404">
                  <c:v>-0.85999999999999899</c:v>
                </c:pt>
                <c:pt idx="3405">
                  <c:v>0.41699999999999898</c:v>
                </c:pt>
                <c:pt idx="3406">
                  <c:v>-1.288</c:v>
                </c:pt>
                <c:pt idx="3407">
                  <c:v>-0.311999999999999</c:v>
                </c:pt>
                <c:pt idx="3408">
                  <c:v>-0.46300000000000002</c:v>
                </c:pt>
                <c:pt idx="3409">
                  <c:v>-0.19799999999999901</c:v>
                </c:pt>
                <c:pt idx="3410">
                  <c:v>-0.81399999999999995</c:v>
                </c:pt>
                <c:pt idx="3411">
                  <c:v>0.40600000000000003</c:v>
                </c:pt>
                <c:pt idx="3412">
                  <c:v>-4.3999999999999997E-2</c:v>
                </c:pt>
                <c:pt idx="3413">
                  <c:v>-0.628</c:v>
                </c:pt>
                <c:pt idx="3414">
                  <c:v>4.8999999999999898E-2</c:v>
                </c:pt>
                <c:pt idx="3415">
                  <c:v>-1.117</c:v>
                </c:pt>
                <c:pt idx="3416">
                  <c:v>0.96799999999999997</c:v>
                </c:pt>
                <c:pt idx="3417">
                  <c:v>1.6479999999999899</c:v>
                </c:pt>
                <c:pt idx="3418">
                  <c:v>1.3719999999999899</c:v>
                </c:pt>
                <c:pt idx="3419">
                  <c:v>0.74</c:v>
                </c:pt>
                <c:pt idx="3420">
                  <c:v>-0.25899999999999901</c:v>
                </c:pt>
                <c:pt idx="3421">
                  <c:v>-4.4999999999999901E-2</c:v>
                </c:pt>
                <c:pt idx="3422">
                  <c:v>-0.56199999999999894</c:v>
                </c:pt>
                <c:pt idx="3423">
                  <c:v>3.7999999999999798E-2</c:v>
                </c:pt>
                <c:pt idx="3424">
                  <c:v>-0.70699999999999896</c:v>
                </c:pt>
                <c:pt idx="3425">
                  <c:v>-1.0389999999999999</c:v>
                </c:pt>
                <c:pt idx="3426">
                  <c:v>-1.375</c:v>
                </c:pt>
                <c:pt idx="3427">
                  <c:v>-0.54400000000000004</c:v>
                </c:pt>
                <c:pt idx="3428">
                  <c:v>-1.069</c:v>
                </c:pt>
                <c:pt idx="3429">
                  <c:v>1.07099999999999</c:v>
                </c:pt>
                <c:pt idx="3430">
                  <c:v>-0.80799999999999905</c:v>
                </c:pt>
                <c:pt idx="3431">
                  <c:v>0.29599999999999899</c:v>
                </c:pt>
                <c:pt idx="3432">
                  <c:v>-0.221999999999999</c:v>
                </c:pt>
                <c:pt idx="3433">
                  <c:v>-0.79599999999999904</c:v>
                </c:pt>
                <c:pt idx="3434">
                  <c:v>0.76200000000000001</c:v>
                </c:pt>
                <c:pt idx="3435">
                  <c:v>-0.60499999999999998</c:v>
                </c:pt>
                <c:pt idx="3436">
                  <c:v>1.194</c:v>
                </c:pt>
                <c:pt idx="3437">
                  <c:v>-1.087</c:v>
                </c:pt>
                <c:pt idx="3438">
                  <c:v>-1.4490000000000001</c:v>
                </c:pt>
                <c:pt idx="3439">
                  <c:v>-4.8999999999999898E-2</c:v>
                </c:pt>
                <c:pt idx="3440">
                  <c:v>-1.2569999999999999</c:v>
                </c:pt>
                <c:pt idx="3441">
                  <c:v>-0.81599999999999895</c:v>
                </c:pt>
                <c:pt idx="3442">
                  <c:v>0.26100000000000001</c:v>
                </c:pt>
                <c:pt idx="3443">
                  <c:v>-1.8069999999999999</c:v>
                </c:pt>
                <c:pt idx="3444">
                  <c:v>-1.119</c:v>
                </c:pt>
                <c:pt idx="3445">
                  <c:v>-0.97</c:v>
                </c:pt>
                <c:pt idx="3446">
                  <c:v>-0.19700000000000001</c:v>
                </c:pt>
                <c:pt idx="3447">
                  <c:v>0.72599999999999998</c:v>
                </c:pt>
                <c:pt idx="3448">
                  <c:v>-1.5249999999999999</c:v>
                </c:pt>
                <c:pt idx="3449">
                  <c:v>1.5249999999999999</c:v>
                </c:pt>
                <c:pt idx="3450">
                  <c:v>0.62999999999999901</c:v>
                </c:pt>
                <c:pt idx="3451">
                  <c:v>0.66999999999999904</c:v>
                </c:pt>
                <c:pt idx="3452">
                  <c:v>0.52599999999999902</c:v>
                </c:pt>
                <c:pt idx="3453">
                  <c:v>-0.62999999999999901</c:v>
                </c:pt>
                <c:pt idx="3454">
                  <c:v>-0.66100000000000003</c:v>
                </c:pt>
                <c:pt idx="3455">
                  <c:v>-0.23099999999999901</c:v>
                </c:pt>
                <c:pt idx="3456">
                  <c:v>-1.3420000000000001</c:v>
                </c:pt>
                <c:pt idx="3457">
                  <c:v>0.13499999999999901</c:v>
                </c:pt>
                <c:pt idx="3458">
                  <c:v>-0.63099999999999901</c:v>
                </c:pt>
                <c:pt idx="3459">
                  <c:v>-0.17899999999999899</c:v>
                </c:pt>
                <c:pt idx="3460">
                  <c:v>-1.17</c:v>
                </c:pt>
                <c:pt idx="3461">
                  <c:v>0.14099999999999999</c:v>
                </c:pt>
                <c:pt idx="3462">
                  <c:v>-0.10199999999999899</c:v>
                </c:pt>
                <c:pt idx="3463">
                  <c:v>-1.518</c:v>
                </c:pt>
                <c:pt idx="3464">
                  <c:v>-1.5389999999999999</c:v>
                </c:pt>
                <c:pt idx="3465">
                  <c:v>-6.3000000000000098E-2</c:v>
                </c:pt>
                <c:pt idx="3466">
                  <c:v>8.9999999999999802E-2</c:v>
                </c:pt>
                <c:pt idx="3467">
                  <c:v>-0.38700000000000001</c:v>
                </c:pt>
                <c:pt idx="3468">
                  <c:v>-0.27999999999999903</c:v>
                </c:pt>
                <c:pt idx="3469">
                  <c:v>-0.53900000000000003</c:v>
                </c:pt>
                <c:pt idx="3470">
                  <c:v>-0.61799999999999899</c:v>
                </c:pt>
                <c:pt idx="3471">
                  <c:v>-0.51799999999999902</c:v>
                </c:pt>
                <c:pt idx="3472">
                  <c:v>0.76399999999999901</c:v>
                </c:pt>
                <c:pt idx="3473">
                  <c:v>-1.1599999999999999</c:v>
                </c:pt>
                <c:pt idx="3474">
                  <c:v>1.07099999999999</c:v>
                </c:pt>
                <c:pt idx="3475">
                  <c:v>0.496999999999999</c:v>
                </c:pt>
                <c:pt idx="3476">
                  <c:v>-1.2969999999999999</c:v>
                </c:pt>
                <c:pt idx="3477">
                  <c:v>-0.36599999999999999</c:v>
                </c:pt>
                <c:pt idx="3478">
                  <c:v>-0.94499999999999895</c:v>
                </c:pt>
                <c:pt idx="3479">
                  <c:v>-0.20699999999999899</c:v>
                </c:pt>
                <c:pt idx="3480">
                  <c:v>-1.0449999999999999</c:v>
                </c:pt>
                <c:pt idx="3481">
                  <c:v>-1.919</c:v>
                </c:pt>
                <c:pt idx="3482">
                  <c:v>-1.871</c:v>
                </c:pt>
                <c:pt idx="3483">
                  <c:v>-2.0299999999999998</c:v>
                </c:pt>
                <c:pt idx="3484">
                  <c:v>-1.5349999999999999</c:v>
                </c:pt>
                <c:pt idx="3485">
                  <c:v>1.73</c:v>
                </c:pt>
                <c:pt idx="3486">
                  <c:v>-1.468</c:v>
                </c:pt>
                <c:pt idx="3487">
                  <c:v>0.68500000000000005</c:v>
                </c:pt>
                <c:pt idx="3488">
                  <c:v>-0.27999999999999903</c:v>
                </c:pt>
                <c:pt idx="3489">
                  <c:v>-0.61299999999999999</c:v>
                </c:pt>
                <c:pt idx="3490">
                  <c:v>-0.89500000000000002</c:v>
                </c:pt>
                <c:pt idx="3491">
                  <c:v>-5.6000000000000001E-2</c:v>
                </c:pt>
                <c:pt idx="3492">
                  <c:v>-0.59599999999999997</c:v>
                </c:pt>
                <c:pt idx="3493">
                  <c:v>-0.64699999999999902</c:v>
                </c:pt>
                <c:pt idx="3494">
                  <c:v>-2.3820000000000001</c:v>
                </c:pt>
                <c:pt idx="3495">
                  <c:v>-0.71699999999999997</c:v>
                </c:pt>
                <c:pt idx="3496">
                  <c:v>2.37</c:v>
                </c:pt>
                <c:pt idx="3497">
                  <c:v>-0.64299999999999902</c:v>
                </c:pt>
                <c:pt idx="3498">
                  <c:v>-0.81899999999999995</c:v>
                </c:pt>
                <c:pt idx="3499">
                  <c:v>-0.41099999999999998</c:v>
                </c:pt>
                <c:pt idx="3500">
                  <c:v>-0.80100000000000005</c:v>
                </c:pt>
                <c:pt idx="3501">
                  <c:v>-0.98099999999999898</c:v>
                </c:pt>
                <c:pt idx="3502">
                  <c:v>3.50000000000001E-2</c:v>
                </c:pt>
                <c:pt idx="3503">
                  <c:v>1.89499999999999</c:v>
                </c:pt>
                <c:pt idx="3504">
                  <c:v>-0.35699999999999998</c:v>
                </c:pt>
                <c:pt idx="3505">
                  <c:v>-0.87999999999999901</c:v>
                </c:pt>
                <c:pt idx="3506">
                  <c:v>-0.96499999999999897</c:v>
                </c:pt>
                <c:pt idx="3507">
                  <c:v>-0.71399999999999997</c:v>
                </c:pt>
                <c:pt idx="3508">
                  <c:v>-0.84099999999999997</c:v>
                </c:pt>
                <c:pt idx="3509">
                  <c:v>0.128</c:v>
                </c:pt>
                <c:pt idx="3510">
                  <c:v>0.51500000000000001</c:v>
                </c:pt>
                <c:pt idx="3511">
                  <c:v>-1.6910000000000001</c:v>
                </c:pt>
                <c:pt idx="3512">
                  <c:v>-1.018</c:v>
                </c:pt>
                <c:pt idx="3513">
                  <c:v>-0.44399999999999901</c:v>
                </c:pt>
                <c:pt idx="3514">
                  <c:v>0.153</c:v>
                </c:pt>
                <c:pt idx="3515">
                  <c:v>0.82699999999999996</c:v>
                </c:pt>
                <c:pt idx="3516">
                  <c:v>6.3000000000000098E-2</c:v>
                </c:pt>
                <c:pt idx="3517">
                  <c:v>-1.355</c:v>
                </c:pt>
                <c:pt idx="3518">
                  <c:v>-1.6679999999999999</c:v>
                </c:pt>
                <c:pt idx="3519">
                  <c:v>-1.7709999999999999</c:v>
                </c:pt>
                <c:pt idx="3520">
                  <c:v>-1.226</c:v>
                </c:pt>
                <c:pt idx="3521">
                  <c:v>-1.5529999999999999</c:v>
                </c:pt>
                <c:pt idx="3522">
                  <c:v>-3.2999999999999897E-2</c:v>
                </c:pt>
                <c:pt idx="3523">
                  <c:v>-1.31</c:v>
                </c:pt>
                <c:pt idx="3524">
                  <c:v>-0.96399999999999997</c:v>
                </c:pt>
                <c:pt idx="3525">
                  <c:v>-1.867</c:v>
                </c:pt>
                <c:pt idx="3526">
                  <c:v>-0.375999999999999</c:v>
                </c:pt>
                <c:pt idx="3527">
                  <c:v>-0.314</c:v>
                </c:pt>
                <c:pt idx="3528">
                  <c:v>-0.58899999999999997</c:v>
                </c:pt>
                <c:pt idx="3529">
                  <c:v>-1.7509999999999999</c:v>
                </c:pt>
                <c:pt idx="3530">
                  <c:v>-0.83699999999999997</c:v>
                </c:pt>
                <c:pt idx="3531">
                  <c:v>-0.95899999999999996</c:v>
                </c:pt>
                <c:pt idx="3532">
                  <c:v>0.23099999999999901</c:v>
                </c:pt>
                <c:pt idx="3533">
                  <c:v>-7.2999999999999898E-2</c:v>
                </c:pt>
                <c:pt idx="3534">
                  <c:v>-0.34799999999999898</c:v>
                </c:pt>
                <c:pt idx="3535">
                  <c:v>0.52599999999999902</c:v>
                </c:pt>
                <c:pt idx="3536">
                  <c:v>1.1159999999999899</c:v>
                </c:pt>
                <c:pt idx="3537">
                  <c:v>-0.22599999999999901</c:v>
                </c:pt>
                <c:pt idx="3538">
                  <c:v>-8.3000000000000101E-2</c:v>
                </c:pt>
                <c:pt idx="3539">
                  <c:v>-0.27499999999999902</c:v>
                </c:pt>
                <c:pt idx="3540">
                  <c:v>-0.39599999999999902</c:v>
                </c:pt>
                <c:pt idx="3541">
                  <c:v>-0.52700000000000002</c:v>
                </c:pt>
                <c:pt idx="3542">
                  <c:v>-1.89</c:v>
                </c:pt>
                <c:pt idx="3543">
                  <c:v>-0.39100000000000001</c:v>
                </c:pt>
                <c:pt idx="3544">
                  <c:v>8.5999999999999799E-2</c:v>
                </c:pt>
                <c:pt idx="3545">
                  <c:v>-0.65499999999999903</c:v>
                </c:pt>
                <c:pt idx="3546">
                  <c:v>-1.052</c:v>
                </c:pt>
                <c:pt idx="3547">
                  <c:v>-0.55299999999999905</c:v>
                </c:pt>
                <c:pt idx="3548">
                  <c:v>-0.133333333333333</c:v>
                </c:pt>
                <c:pt idx="3549">
                  <c:v>-1.732</c:v>
                </c:pt>
                <c:pt idx="3550">
                  <c:v>-1.056</c:v>
                </c:pt>
                <c:pt idx="3551">
                  <c:v>-0.87999999999999901</c:v>
                </c:pt>
                <c:pt idx="3552">
                  <c:v>-0.69799999999999995</c:v>
                </c:pt>
                <c:pt idx="3553">
                  <c:v>-1.2509999999999999</c:v>
                </c:pt>
                <c:pt idx="3554">
                  <c:v>1.3659999999999899</c:v>
                </c:pt>
                <c:pt idx="3555">
                  <c:v>-1.139</c:v>
                </c:pt>
                <c:pt idx="3556">
                  <c:v>-0.80699999999999905</c:v>
                </c:pt>
                <c:pt idx="3557">
                  <c:v>0.45500000000000002</c:v>
                </c:pt>
                <c:pt idx="3558">
                  <c:v>-0.84899999999999998</c:v>
                </c:pt>
                <c:pt idx="3559">
                  <c:v>-2.20000000000002E-2</c:v>
                </c:pt>
                <c:pt idx="3560">
                  <c:v>0.85499999999999898</c:v>
                </c:pt>
                <c:pt idx="3561">
                  <c:v>-0.59699999999999998</c:v>
                </c:pt>
                <c:pt idx="3562">
                  <c:v>-0.23799999999999999</c:v>
                </c:pt>
                <c:pt idx="3563">
                  <c:v>-9.6999999999999906E-2</c:v>
                </c:pt>
                <c:pt idx="3564">
                  <c:v>-0.61299999999999999</c:v>
                </c:pt>
                <c:pt idx="3565">
                  <c:v>-0.745</c:v>
                </c:pt>
                <c:pt idx="3566">
                  <c:v>-0.83699999999999997</c:v>
                </c:pt>
                <c:pt idx="3567">
                  <c:v>8.5999999999999799E-2</c:v>
                </c:pt>
                <c:pt idx="3568">
                  <c:v>-0.96899999999999897</c:v>
                </c:pt>
                <c:pt idx="3569">
                  <c:v>-1.643</c:v>
                </c:pt>
                <c:pt idx="3570">
                  <c:v>6.1999999999999798E-2</c:v>
                </c:pt>
                <c:pt idx="3571">
                  <c:v>-1.6950000000000001</c:v>
                </c:pt>
                <c:pt idx="3572">
                  <c:v>0.128</c:v>
                </c:pt>
                <c:pt idx="3573">
                  <c:v>-0.628</c:v>
                </c:pt>
                <c:pt idx="3574">
                  <c:v>0.11899999999999999</c:v>
                </c:pt>
                <c:pt idx="3575">
                  <c:v>-0.77199999999999902</c:v>
                </c:pt>
                <c:pt idx="3576">
                  <c:v>-0.61199999999999999</c:v>
                </c:pt>
                <c:pt idx="3577">
                  <c:v>1.0659999999999901</c:v>
                </c:pt>
                <c:pt idx="3578">
                  <c:v>-0.53200000000000003</c:v>
                </c:pt>
                <c:pt idx="3579">
                  <c:v>-1.462</c:v>
                </c:pt>
                <c:pt idx="3580">
                  <c:v>-1.0209999999999999</c:v>
                </c:pt>
                <c:pt idx="3581">
                  <c:v>-0.20199999999999901</c:v>
                </c:pt>
                <c:pt idx="3582">
                  <c:v>5.1999999999999998E-2</c:v>
                </c:pt>
                <c:pt idx="3583">
                  <c:v>-0.92899999999999905</c:v>
                </c:pt>
                <c:pt idx="3584">
                  <c:v>-0.33199999999999902</c:v>
                </c:pt>
                <c:pt idx="3585">
                  <c:v>-0.78799999999999903</c:v>
                </c:pt>
                <c:pt idx="3586">
                  <c:v>-1.2769999999999999</c:v>
                </c:pt>
                <c:pt idx="3587">
                  <c:v>-0.88499999999999901</c:v>
                </c:pt>
                <c:pt idx="3588">
                  <c:v>-0.42899999999999899</c:v>
                </c:pt>
                <c:pt idx="3589">
                  <c:v>-0.88799999999999901</c:v>
                </c:pt>
                <c:pt idx="3590">
                  <c:v>-0.17599999999999999</c:v>
                </c:pt>
                <c:pt idx="3591">
                  <c:v>-0.44700000000000001</c:v>
                </c:pt>
                <c:pt idx="3592">
                  <c:v>-1.343</c:v>
                </c:pt>
                <c:pt idx="3593">
                  <c:v>0.10199999999999899</c:v>
                </c:pt>
                <c:pt idx="3594">
                  <c:v>-0.74</c:v>
                </c:pt>
                <c:pt idx="3595">
                  <c:v>-0.58199999999999896</c:v>
                </c:pt>
                <c:pt idx="3596">
                  <c:v>0.373</c:v>
                </c:pt>
                <c:pt idx="3597">
                  <c:v>0.22800000000000001</c:v>
                </c:pt>
                <c:pt idx="3598">
                  <c:v>-0.40399999999999903</c:v>
                </c:pt>
                <c:pt idx="3599">
                  <c:v>-0.35699999999999998</c:v>
                </c:pt>
                <c:pt idx="3600">
                  <c:v>-0.54499999999999904</c:v>
                </c:pt>
                <c:pt idx="3601">
                  <c:v>-0.63499999999999901</c:v>
                </c:pt>
                <c:pt idx="3602">
                  <c:v>-6.3000000000000098E-2</c:v>
                </c:pt>
                <c:pt idx="3603">
                  <c:v>1.9809999999999901</c:v>
                </c:pt>
                <c:pt idx="3604">
                  <c:v>0.61399999999999899</c:v>
                </c:pt>
                <c:pt idx="3605">
                  <c:v>2.605</c:v>
                </c:pt>
                <c:pt idx="3606">
                  <c:v>-0.621999999999999</c:v>
                </c:pt>
                <c:pt idx="3607">
                  <c:v>-6.8999999999999895E-2</c:v>
                </c:pt>
                <c:pt idx="3608">
                  <c:v>-1.18</c:v>
                </c:pt>
                <c:pt idx="3609">
                  <c:v>-1.276</c:v>
                </c:pt>
                <c:pt idx="3610">
                  <c:v>-1.7350000000000001</c:v>
                </c:pt>
                <c:pt idx="3611">
                  <c:v>-0.89100000000000001</c:v>
                </c:pt>
                <c:pt idx="3612">
                  <c:v>-0.92300000000000004</c:v>
                </c:pt>
                <c:pt idx="3613">
                  <c:v>-0.69299999999999995</c:v>
                </c:pt>
                <c:pt idx="3614">
                  <c:v>-1.0840000000000001</c:v>
                </c:pt>
                <c:pt idx="3615">
                  <c:v>-0.91199999999999903</c:v>
                </c:pt>
                <c:pt idx="3616">
                  <c:v>-0.38300000000000001</c:v>
                </c:pt>
                <c:pt idx="3617">
                  <c:v>-0.69099999999999895</c:v>
                </c:pt>
                <c:pt idx="3618">
                  <c:v>1.1219999999999899</c:v>
                </c:pt>
                <c:pt idx="3619">
                  <c:v>-0.14399999999999999</c:v>
                </c:pt>
                <c:pt idx="3620">
                  <c:v>-0.29899999999999899</c:v>
                </c:pt>
                <c:pt idx="3621">
                  <c:v>-0.83299999999999996</c:v>
                </c:pt>
                <c:pt idx="3622">
                  <c:v>-0.95</c:v>
                </c:pt>
                <c:pt idx="3623">
                  <c:v>-0.12999999999999901</c:v>
                </c:pt>
                <c:pt idx="3624">
                  <c:v>-0.92499999999999905</c:v>
                </c:pt>
                <c:pt idx="3625">
                  <c:v>-1.4019999999999999</c:v>
                </c:pt>
                <c:pt idx="3626">
                  <c:v>-6.3000000000000098E-2</c:v>
                </c:pt>
                <c:pt idx="3627">
                  <c:v>0.51699999999999902</c:v>
                </c:pt>
                <c:pt idx="3628">
                  <c:v>-0.17199999999999999</c:v>
                </c:pt>
                <c:pt idx="3629">
                  <c:v>-1.0049999999999999</c:v>
                </c:pt>
                <c:pt idx="3630">
                  <c:v>-0.78100000000000003</c:v>
                </c:pt>
                <c:pt idx="3631">
                  <c:v>-0.75999999999999901</c:v>
                </c:pt>
                <c:pt idx="3632">
                  <c:v>-0.25700000000000001</c:v>
                </c:pt>
                <c:pt idx="3633">
                  <c:v>-1.089</c:v>
                </c:pt>
                <c:pt idx="3634">
                  <c:v>-1.3919999999999999</c:v>
                </c:pt>
                <c:pt idx="3635">
                  <c:v>-0.90099999999999902</c:v>
                </c:pt>
                <c:pt idx="3636">
                  <c:v>-1.5840000000000001</c:v>
                </c:pt>
                <c:pt idx="3637">
                  <c:v>-1.292</c:v>
                </c:pt>
                <c:pt idx="3638">
                  <c:v>-1.758</c:v>
                </c:pt>
                <c:pt idx="3639">
                  <c:v>-0.81699999999999995</c:v>
                </c:pt>
                <c:pt idx="3640">
                  <c:v>-1.0009999999999999</c:v>
                </c:pt>
                <c:pt idx="3641">
                  <c:v>-0.29699999999999999</c:v>
                </c:pt>
                <c:pt idx="3642">
                  <c:v>0.157999999999999</c:v>
                </c:pt>
                <c:pt idx="3643">
                  <c:v>-0.13499999999999901</c:v>
                </c:pt>
                <c:pt idx="3644">
                  <c:v>-0.80600000000000005</c:v>
                </c:pt>
                <c:pt idx="3645">
                  <c:v>1.9969999999999899</c:v>
                </c:pt>
                <c:pt idx="3646">
                  <c:v>-0.14199999999999899</c:v>
                </c:pt>
                <c:pt idx="3647">
                  <c:v>0.72599999999999998</c:v>
                </c:pt>
                <c:pt idx="3648">
                  <c:v>-8.4000000000000005E-2</c:v>
                </c:pt>
                <c:pt idx="3649">
                  <c:v>0.47099999999999997</c:v>
                </c:pt>
                <c:pt idx="3650">
                  <c:v>0.04</c:v>
                </c:pt>
                <c:pt idx="3651">
                  <c:v>-0.20799999999999999</c:v>
                </c:pt>
                <c:pt idx="3652">
                  <c:v>-0.439</c:v>
                </c:pt>
                <c:pt idx="3653">
                  <c:v>-0.54700000000000004</c:v>
                </c:pt>
                <c:pt idx="3654">
                  <c:v>-0.35399999999999998</c:v>
                </c:pt>
                <c:pt idx="3655">
                  <c:v>-0.34599999999999997</c:v>
                </c:pt>
                <c:pt idx="3656">
                  <c:v>0.379</c:v>
                </c:pt>
                <c:pt idx="3657">
                  <c:v>-0.84799999999999898</c:v>
                </c:pt>
                <c:pt idx="3658">
                  <c:v>-0.53900000000000003</c:v>
                </c:pt>
                <c:pt idx="3659">
                  <c:v>-0.14499999999999999</c:v>
                </c:pt>
                <c:pt idx="3660">
                  <c:v>-0.109999999999999</c:v>
                </c:pt>
                <c:pt idx="3661">
                  <c:v>-0.1</c:v>
                </c:pt>
                <c:pt idx="3662">
                  <c:v>-0.54999999999999905</c:v>
                </c:pt>
                <c:pt idx="3663">
                  <c:v>9.6000000000000002E-2</c:v>
                </c:pt>
                <c:pt idx="3664">
                  <c:v>0.42799999999999899</c:v>
                </c:pt>
                <c:pt idx="3665">
                  <c:v>-4.3000000000000101E-2</c:v>
                </c:pt>
                <c:pt idx="3666">
                  <c:v>7.2999999999999898E-2</c:v>
                </c:pt>
                <c:pt idx="3667">
                  <c:v>0.11799999999999899</c:v>
                </c:pt>
                <c:pt idx="3668">
                  <c:v>-0.45299999999999901</c:v>
                </c:pt>
                <c:pt idx="3669">
                  <c:v>-0.873</c:v>
                </c:pt>
                <c:pt idx="3670">
                  <c:v>-0.48399999999999999</c:v>
                </c:pt>
                <c:pt idx="3671">
                  <c:v>-0.20499999999999999</c:v>
                </c:pt>
                <c:pt idx="3672">
                  <c:v>-0.91699999999999904</c:v>
                </c:pt>
                <c:pt idx="3673">
                  <c:v>2.5409999999999999</c:v>
                </c:pt>
                <c:pt idx="3674">
                  <c:v>0.16999999999999901</c:v>
                </c:pt>
                <c:pt idx="3675">
                  <c:v>0.55100000000000005</c:v>
                </c:pt>
                <c:pt idx="3676">
                  <c:v>-0.90700000000000003</c:v>
                </c:pt>
                <c:pt idx="3677">
                  <c:v>0.83899999999999997</c:v>
                </c:pt>
                <c:pt idx="3678">
                  <c:v>-0.48199999999999998</c:v>
                </c:pt>
                <c:pt idx="3679">
                  <c:v>-2.8000000000000001E-2</c:v>
                </c:pt>
                <c:pt idx="3680">
                  <c:v>-1.274</c:v>
                </c:pt>
                <c:pt idx="3681">
                  <c:v>-0.68100000000000005</c:v>
                </c:pt>
                <c:pt idx="3682">
                  <c:v>-0.69</c:v>
                </c:pt>
                <c:pt idx="3683">
                  <c:v>-1.7490000000000001</c:v>
                </c:pt>
                <c:pt idx="3684">
                  <c:v>-0.92799999999999905</c:v>
                </c:pt>
                <c:pt idx="3685">
                  <c:v>-0.66100000000000003</c:v>
                </c:pt>
                <c:pt idx="3686">
                  <c:v>-0.28399999999999898</c:v>
                </c:pt>
                <c:pt idx="3687">
                  <c:v>-1.6020000000000001</c:v>
                </c:pt>
                <c:pt idx="3688">
                  <c:v>-0.33400000000000002</c:v>
                </c:pt>
                <c:pt idx="3689">
                  <c:v>1.4329999999999901</c:v>
                </c:pt>
                <c:pt idx="3690">
                  <c:v>-0.35399999999999998</c:v>
                </c:pt>
                <c:pt idx="3691">
                  <c:v>-0.88300000000000001</c:v>
                </c:pt>
                <c:pt idx="3692">
                  <c:v>-0.45</c:v>
                </c:pt>
                <c:pt idx="3693">
                  <c:v>-1.33</c:v>
                </c:pt>
                <c:pt idx="3694">
                  <c:v>-0.45199999999999901</c:v>
                </c:pt>
                <c:pt idx="3695">
                  <c:v>-0.56799999999999995</c:v>
                </c:pt>
                <c:pt idx="3696">
                  <c:v>0.79599999999999904</c:v>
                </c:pt>
                <c:pt idx="3697">
                  <c:v>-0.97099999999999997</c:v>
                </c:pt>
                <c:pt idx="3698">
                  <c:v>-0.52300000000000002</c:v>
                </c:pt>
                <c:pt idx="3699">
                  <c:v>-0.40399999999999903</c:v>
                </c:pt>
                <c:pt idx="3700">
                  <c:v>-0.88499999999999901</c:v>
                </c:pt>
                <c:pt idx="3701">
                  <c:v>-0.78600000000000003</c:v>
                </c:pt>
                <c:pt idx="3702">
                  <c:v>-0.65200000000000002</c:v>
                </c:pt>
                <c:pt idx="3703">
                  <c:v>-0.47299999999999898</c:v>
                </c:pt>
                <c:pt idx="3704">
                  <c:v>0.66</c:v>
                </c:pt>
                <c:pt idx="3705">
                  <c:v>-5.1999999999999998E-2</c:v>
                </c:pt>
                <c:pt idx="3706">
                  <c:v>-1.41</c:v>
                </c:pt>
                <c:pt idx="3707">
                  <c:v>-1.004</c:v>
                </c:pt>
                <c:pt idx="3708">
                  <c:v>-0.93599999999999905</c:v>
                </c:pt>
                <c:pt idx="3709">
                  <c:v>-1.1739999999999999</c:v>
                </c:pt>
                <c:pt idx="3710">
                  <c:v>-0.314999999999999</c:v>
                </c:pt>
                <c:pt idx="3711">
                  <c:v>0.69599999999999995</c:v>
                </c:pt>
                <c:pt idx="3712">
                  <c:v>-0.60699999999999998</c:v>
                </c:pt>
                <c:pt idx="3713">
                  <c:v>-0.35299999999999998</c:v>
                </c:pt>
                <c:pt idx="3714">
                  <c:v>-0.71299999999999997</c:v>
                </c:pt>
                <c:pt idx="3715">
                  <c:v>1.3460000000000001</c:v>
                </c:pt>
                <c:pt idx="3716">
                  <c:v>-0.28699999999999898</c:v>
                </c:pt>
                <c:pt idx="3717">
                  <c:v>-0.89999999999999902</c:v>
                </c:pt>
                <c:pt idx="3718">
                  <c:v>-0.55200000000000005</c:v>
                </c:pt>
                <c:pt idx="3719">
                  <c:v>1.8280000000000001</c:v>
                </c:pt>
                <c:pt idx="3720">
                  <c:v>1.472</c:v>
                </c:pt>
                <c:pt idx="3721">
                  <c:v>1.0329999999999999</c:v>
                </c:pt>
                <c:pt idx="3722">
                  <c:v>-7.0000000000001103E-3</c:v>
                </c:pt>
                <c:pt idx="3723">
                  <c:v>1.58</c:v>
                </c:pt>
                <c:pt idx="3724">
                  <c:v>1.92</c:v>
                </c:pt>
                <c:pt idx="3725">
                  <c:v>0.22900000000000001</c:v>
                </c:pt>
                <c:pt idx="3726">
                  <c:v>0.55100000000000005</c:v>
                </c:pt>
                <c:pt idx="3727">
                  <c:v>-0.80399999999999905</c:v>
                </c:pt>
                <c:pt idx="3728">
                  <c:v>0.104</c:v>
                </c:pt>
                <c:pt idx="3729">
                  <c:v>-0.27800000000000002</c:v>
                </c:pt>
                <c:pt idx="3730">
                  <c:v>2.9319999999999999</c:v>
                </c:pt>
                <c:pt idx="3731">
                  <c:v>-0.66800000000000004</c:v>
                </c:pt>
                <c:pt idx="3732">
                  <c:v>3.0000000000001098E-3</c:v>
                </c:pt>
                <c:pt idx="3733">
                  <c:v>-1.173</c:v>
                </c:pt>
                <c:pt idx="3734">
                  <c:v>-0.51500000000000001</c:v>
                </c:pt>
                <c:pt idx="3735">
                  <c:v>-0.76600000000000001</c:v>
                </c:pt>
                <c:pt idx="3736">
                  <c:v>0.24</c:v>
                </c:pt>
                <c:pt idx="3737">
                  <c:v>-0.66500000000000004</c:v>
                </c:pt>
                <c:pt idx="3738">
                  <c:v>-1.3140000000000001</c:v>
                </c:pt>
                <c:pt idx="3739">
                  <c:v>-1.0249999999999999</c:v>
                </c:pt>
                <c:pt idx="3740">
                  <c:v>-0.76299999999999901</c:v>
                </c:pt>
                <c:pt idx="3741">
                  <c:v>-1.044</c:v>
                </c:pt>
                <c:pt idx="3742">
                  <c:v>-1.3839999999999999</c:v>
                </c:pt>
                <c:pt idx="3743">
                  <c:v>-0.36399999999999899</c:v>
                </c:pt>
                <c:pt idx="3744">
                  <c:v>-0.124</c:v>
                </c:pt>
                <c:pt idx="3745">
                  <c:v>-0.48599999999999999</c:v>
                </c:pt>
                <c:pt idx="3746">
                  <c:v>-1.113</c:v>
                </c:pt>
                <c:pt idx="3747">
                  <c:v>0.47199999999999998</c:v>
                </c:pt>
                <c:pt idx="3748">
                  <c:v>0.108</c:v>
                </c:pt>
                <c:pt idx="3749">
                  <c:v>0.53200000000000003</c:v>
                </c:pt>
                <c:pt idx="3750">
                  <c:v>-0.91</c:v>
                </c:pt>
                <c:pt idx="3751">
                  <c:v>-0.98299999999999998</c:v>
                </c:pt>
                <c:pt idx="3752">
                  <c:v>-0.32200000000000001</c:v>
                </c:pt>
                <c:pt idx="3753">
                  <c:v>-0.57799999999999896</c:v>
                </c:pt>
                <c:pt idx="3754">
                  <c:v>-0.443</c:v>
                </c:pt>
                <c:pt idx="3755">
                  <c:v>-0.221999999999999</c:v>
                </c:pt>
                <c:pt idx="3756">
                  <c:v>-2.56666666666669E-2</c:v>
                </c:pt>
                <c:pt idx="3757">
                  <c:v>-0.71499999999999897</c:v>
                </c:pt>
                <c:pt idx="3758">
                  <c:v>-0.13600000000000001</c:v>
                </c:pt>
                <c:pt idx="3759">
                  <c:v>-0.38200000000000001</c:v>
                </c:pt>
                <c:pt idx="3760">
                  <c:v>1.9829999999999901</c:v>
                </c:pt>
                <c:pt idx="3761">
                  <c:v>0.12999999999999901</c:v>
                </c:pt>
                <c:pt idx="3762">
                  <c:v>-0.98599999999999999</c:v>
                </c:pt>
                <c:pt idx="3763">
                  <c:v>-5.2999999999999901E-2</c:v>
                </c:pt>
                <c:pt idx="3764">
                  <c:v>-0.79999999999999905</c:v>
                </c:pt>
                <c:pt idx="3765">
                  <c:v>-0.67300000000000004</c:v>
                </c:pt>
                <c:pt idx="3766">
                  <c:v>-0.63799999999999901</c:v>
                </c:pt>
                <c:pt idx="3767">
                  <c:v>-1.0549999999999999</c:v>
                </c:pt>
                <c:pt idx="3768">
                  <c:v>0.38200000000000001</c:v>
                </c:pt>
                <c:pt idx="3769">
                  <c:v>1.2E-2</c:v>
                </c:pt>
                <c:pt idx="3770">
                  <c:v>-0.49299999999999899</c:v>
                </c:pt>
                <c:pt idx="3771">
                  <c:v>-0.77800000000000002</c:v>
                </c:pt>
                <c:pt idx="3772">
                  <c:v>-0.90899999999999903</c:v>
                </c:pt>
                <c:pt idx="3773">
                  <c:v>-0.86799999999999899</c:v>
                </c:pt>
                <c:pt idx="3774">
                  <c:v>-1.1399999999999999</c:v>
                </c:pt>
                <c:pt idx="3775">
                  <c:v>-0.58099999999999996</c:v>
                </c:pt>
                <c:pt idx="3776">
                  <c:v>-0.72899999999999998</c:v>
                </c:pt>
                <c:pt idx="3777">
                  <c:v>-0.68</c:v>
                </c:pt>
                <c:pt idx="3778">
                  <c:v>7.3999999999999802E-2</c:v>
                </c:pt>
                <c:pt idx="3779">
                  <c:v>-1.4470000000000001</c:v>
                </c:pt>
                <c:pt idx="3780">
                  <c:v>-0.70299999999999896</c:v>
                </c:pt>
                <c:pt idx="3781">
                  <c:v>-0.57999999999999996</c:v>
                </c:pt>
                <c:pt idx="3782">
                  <c:v>-1.052</c:v>
                </c:pt>
                <c:pt idx="3783">
                  <c:v>1.51999999999999</c:v>
                </c:pt>
                <c:pt idx="3784">
                  <c:v>2.6440000000000001</c:v>
                </c:pt>
                <c:pt idx="3785">
                  <c:v>-1.464</c:v>
                </c:pt>
                <c:pt idx="3786">
                  <c:v>-1.0780000000000001</c:v>
                </c:pt>
                <c:pt idx="3787">
                  <c:v>7.1999999999999995E-2</c:v>
                </c:pt>
                <c:pt idx="3788">
                  <c:v>0.98099999999999898</c:v>
                </c:pt>
                <c:pt idx="3789">
                  <c:v>-0.79</c:v>
                </c:pt>
                <c:pt idx="3790">
                  <c:v>-1.232</c:v>
                </c:pt>
                <c:pt idx="3791">
                  <c:v>1.48599999999999</c:v>
                </c:pt>
                <c:pt idx="3792">
                  <c:v>-0.39900000000000002</c:v>
                </c:pt>
                <c:pt idx="3793">
                  <c:v>-5.1000000000000101E-2</c:v>
                </c:pt>
                <c:pt idx="3794">
                  <c:v>-1.167</c:v>
                </c:pt>
                <c:pt idx="3795">
                  <c:v>-0.82799999999999896</c:v>
                </c:pt>
                <c:pt idx="3796">
                  <c:v>-1.681</c:v>
                </c:pt>
                <c:pt idx="3797">
                  <c:v>-0.69699999999999995</c:v>
                </c:pt>
                <c:pt idx="3798">
                  <c:v>-1.01</c:v>
                </c:pt>
                <c:pt idx="3799">
                  <c:v>-1.0189999999999999</c:v>
                </c:pt>
                <c:pt idx="3800">
                  <c:v>3.238</c:v>
                </c:pt>
                <c:pt idx="3801">
                  <c:v>0.73699999999999999</c:v>
                </c:pt>
                <c:pt idx="3802">
                  <c:v>-0.107</c:v>
                </c:pt>
                <c:pt idx="3803">
                  <c:v>-0.57199999999999995</c:v>
                </c:pt>
                <c:pt idx="3804">
                  <c:v>-1.0329999999999999</c:v>
                </c:pt>
                <c:pt idx="3805">
                  <c:v>-1.4219999999999999</c:v>
                </c:pt>
                <c:pt idx="3806">
                  <c:v>-0.10199999999999899</c:v>
                </c:pt>
                <c:pt idx="3807">
                  <c:v>-0.92700000000000005</c:v>
                </c:pt>
                <c:pt idx="3808">
                  <c:v>-0.30499999999999999</c:v>
                </c:pt>
                <c:pt idx="3809">
                  <c:v>-1.361</c:v>
                </c:pt>
                <c:pt idx="3810">
                  <c:v>1.448</c:v>
                </c:pt>
                <c:pt idx="3811">
                  <c:v>-0.86399999999999899</c:v>
                </c:pt>
                <c:pt idx="3812">
                  <c:v>8.7999999999999995E-2</c:v>
                </c:pt>
                <c:pt idx="3813">
                  <c:v>0.40699999999999997</c:v>
                </c:pt>
                <c:pt idx="3814">
                  <c:v>0.56699999999999995</c:v>
                </c:pt>
                <c:pt idx="3815">
                  <c:v>-0.23599999999999999</c:v>
                </c:pt>
                <c:pt idx="3816">
                  <c:v>-0.28699999999999898</c:v>
                </c:pt>
                <c:pt idx="3817">
                  <c:v>-1.6080000000000001</c:v>
                </c:pt>
                <c:pt idx="3818">
                  <c:v>2.08</c:v>
                </c:pt>
                <c:pt idx="3819">
                  <c:v>-0.39400000000000002</c:v>
                </c:pt>
                <c:pt idx="3820">
                  <c:v>1.90000000000001E-2</c:v>
                </c:pt>
                <c:pt idx="3821">
                  <c:v>-0.66900000000000004</c:v>
                </c:pt>
                <c:pt idx="3822">
                  <c:v>-1.1439999999999999</c:v>
                </c:pt>
                <c:pt idx="3823">
                  <c:v>0.76799999999999902</c:v>
                </c:pt>
                <c:pt idx="3824">
                  <c:v>0.48499999999999899</c:v>
                </c:pt>
                <c:pt idx="3825">
                  <c:v>-0.99099999999999999</c:v>
                </c:pt>
                <c:pt idx="3826">
                  <c:v>-2.8999999999999901E-2</c:v>
                </c:pt>
                <c:pt idx="3827">
                  <c:v>-0.251999999999999</c:v>
                </c:pt>
                <c:pt idx="3828">
                  <c:v>-1.133</c:v>
                </c:pt>
                <c:pt idx="3829">
                  <c:v>-0.121</c:v>
                </c:pt>
                <c:pt idx="3830">
                  <c:v>-0.89699999999999902</c:v>
                </c:pt>
                <c:pt idx="3831">
                  <c:v>-1.377</c:v>
                </c:pt>
                <c:pt idx="3832">
                  <c:v>-1.417</c:v>
                </c:pt>
                <c:pt idx="3833">
                  <c:v>-0.39999999999999902</c:v>
                </c:pt>
                <c:pt idx="3834">
                  <c:v>-0.94199999999999995</c:v>
                </c:pt>
                <c:pt idx="3835">
                  <c:v>-0.89800000000000002</c:v>
                </c:pt>
                <c:pt idx="3836">
                  <c:v>0.40300000000000002</c:v>
                </c:pt>
                <c:pt idx="3837">
                  <c:v>1.0649999999999999</c:v>
                </c:pt>
                <c:pt idx="3838">
                  <c:v>1.40899999999999</c:v>
                </c:pt>
                <c:pt idx="3839">
                  <c:v>-1.272</c:v>
                </c:pt>
                <c:pt idx="3840">
                  <c:v>-1.6060000000000001</c:v>
                </c:pt>
                <c:pt idx="3841">
                  <c:v>-0.498</c:v>
                </c:pt>
                <c:pt idx="3842">
                  <c:v>-1.141</c:v>
                </c:pt>
                <c:pt idx="3843">
                  <c:v>-1.23</c:v>
                </c:pt>
                <c:pt idx="3844">
                  <c:v>-1.2190000000000001</c:v>
                </c:pt>
                <c:pt idx="3845">
                  <c:v>-1.1140000000000001</c:v>
                </c:pt>
                <c:pt idx="3846">
                  <c:v>-9.1999999999999998E-2</c:v>
                </c:pt>
                <c:pt idx="3847">
                  <c:v>-0.32799999999999901</c:v>
                </c:pt>
                <c:pt idx="3848">
                  <c:v>-0.92600000000000005</c:v>
                </c:pt>
                <c:pt idx="3849">
                  <c:v>-0.89599999999999902</c:v>
                </c:pt>
                <c:pt idx="3850">
                  <c:v>-0.94</c:v>
                </c:pt>
                <c:pt idx="3851">
                  <c:v>-0.17799999999999899</c:v>
                </c:pt>
                <c:pt idx="3852">
                  <c:v>-1.4279999999999999</c:v>
                </c:pt>
                <c:pt idx="3853">
                  <c:v>-0.96</c:v>
                </c:pt>
                <c:pt idx="3854">
                  <c:v>2.36899999999999</c:v>
                </c:pt>
                <c:pt idx="3855">
                  <c:v>-0.11799999999999899</c:v>
                </c:pt>
                <c:pt idx="3856">
                  <c:v>-0.59899999999999998</c:v>
                </c:pt>
                <c:pt idx="3857">
                  <c:v>-1.1240000000000001</c:v>
                </c:pt>
                <c:pt idx="3858">
                  <c:v>-0.61299999999999999</c:v>
                </c:pt>
                <c:pt idx="3859">
                  <c:v>1.1379999999999999</c:v>
                </c:pt>
                <c:pt idx="3860">
                  <c:v>1.163</c:v>
                </c:pt>
                <c:pt idx="3861">
                  <c:v>1.2130000000000001</c:v>
                </c:pt>
                <c:pt idx="3862">
                  <c:v>1.72799999999999</c:v>
                </c:pt>
                <c:pt idx="3863">
                  <c:v>-0.79599999999999904</c:v>
                </c:pt>
                <c:pt idx="3864">
                  <c:v>3.6989999999999998</c:v>
                </c:pt>
                <c:pt idx="3865">
                  <c:v>-0.35399999999999998</c:v>
                </c:pt>
                <c:pt idx="3866">
                  <c:v>-0.57799999999999896</c:v>
                </c:pt>
                <c:pt idx="3867">
                  <c:v>-0.94899999999999896</c:v>
                </c:pt>
                <c:pt idx="3868">
                  <c:v>0.71199999999999997</c:v>
                </c:pt>
                <c:pt idx="3869">
                  <c:v>1.202</c:v>
                </c:pt>
                <c:pt idx="3870">
                  <c:v>-1.0249999999999999</c:v>
                </c:pt>
                <c:pt idx="3871">
                  <c:v>0.35599999999999898</c:v>
                </c:pt>
                <c:pt idx="3872">
                  <c:v>0.67799999999999905</c:v>
                </c:pt>
                <c:pt idx="3873">
                  <c:v>0.69599999999999995</c:v>
                </c:pt>
                <c:pt idx="3874">
                  <c:v>0.80600000000000005</c:v>
                </c:pt>
                <c:pt idx="3875">
                  <c:v>1.39999999999997E-2</c:v>
                </c:pt>
                <c:pt idx="3876">
                  <c:v>1.1749999999999901</c:v>
                </c:pt>
                <c:pt idx="3877">
                  <c:v>-0.76500000000000001</c:v>
                </c:pt>
                <c:pt idx="3878">
                  <c:v>-0.51100000000000001</c:v>
                </c:pt>
                <c:pt idx="3879">
                  <c:v>-0.38200000000000001</c:v>
                </c:pt>
                <c:pt idx="3880">
                  <c:v>-1.0409999999999999</c:v>
                </c:pt>
                <c:pt idx="3881">
                  <c:v>-0.623</c:v>
                </c:pt>
                <c:pt idx="3882">
                  <c:v>-0.91100000000000003</c:v>
                </c:pt>
                <c:pt idx="3883">
                  <c:v>-0.32200000000000001</c:v>
                </c:pt>
                <c:pt idx="3884">
                  <c:v>-0.97299999999999898</c:v>
                </c:pt>
                <c:pt idx="3885">
                  <c:v>-0.84799999999999898</c:v>
                </c:pt>
                <c:pt idx="3886">
                  <c:v>0.40799999999999897</c:v>
                </c:pt>
                <c:pt idx="3887">
                  <c:v>-0.82599999999999996</c:v>
                </c:pt>
                <c:pt idx="3888">
                  <c:v>-0.374</c:v>
                </c:pt>
                <c:pt idx="3889">
                  <c:v>-0.317</c:v>
                </c:pt>
                <c:pt idx="3890">
                  <c:v>-0.17599999999999999</c:v>
                </c:pt>
                <c:pt idx="3891">
                  <c:v>1.881</c:v>
                </c:pt>
                <c:pt idx="3892">
                  <c:v>2.07099999999999</c:v>
                </c:pt>
                <c:pt idx="3893">
                  <c:v>0.80900000000000005</c:v>
                </c:pt>
                <c:pt idx="3894">
                  <c:v>1.506</c:v>
                </c:pt>
                <c:pt idx="3895">
                  <c:v>0.83599999999999897</c:v>
                </c:pt>
                <c:pt idx="3896">
                  <c:v>0.33700000000000002</c:v>
                </c:pt>
                <c:pt idx="3897">
                  <c:v>1.65299999999999</c:v>
                </c:pt>
                <c:pt idx="3898">
                  <c:v>0.99199999999999999</c:v>
                </c:pt>
                <c:pt idx="3899">
                  <c:v>1.2350000000000001</c:v>
                </c:pt>
                <c:pt idx="3900">
                  <c:v>-1.7390000000000001</c:v>
                </c:pt>
                <c:pt idx="3901">
                  <c:v>-0.17599999999999999</c:v>
                </c:pt>
                <c:pt idx="3902">
                  <c:v>0.27400000000000002</c:v>
                </c:pt>
                <c:pt idx="3903">
                  <c:v>1.964</c:v>
                </c:pt>
                <c:pt idx="3904">
                  <c:v>1.09499999999999</c:v>
                </c:pt>
                <c:pt idx="3905">
                  <c:v>0.68500000000000005</c:v>
                </c:pt>
                <c:pt idx="3906">
                  <c:v>0.58099999999999996</c:v>
                </c:pt>
                <c:pt idx="3907">
                  <c:v>0.52800000000000002</c:v>
                </c:pt>
                <c:pt idx="3908">
                  <c:v>1.083</c:v>
                </c:pt>
                <c:pt idx="3909">
                  <c:v>0</c:v>
                </c:pt>
                <c:pt idx="3910">
                  <c:v>2.1429999999999998</c:v>
                </c:pt>
                <c:pt idx="3911">
                  <c:v>-0.80900000000000005</c:v>
                </c:pt>
                <c:pt idx="3912">
                  <c:v>0.86499999999999999</c:v>
                </c:pt>
                <c:pt idx="3913">
                  <c:v>-0.69199999999999995</c:v>
                </c:pt>
                <c:pt idx="3914">
                  <c:v>7.0000000000001103E-3</c:v>
                </c:pt>
                <c:pt idx="3915">
                  <c:v>-1.5449999999999999</c:v>
                </c:pt>
                <c:pt idx="3916">
                  <c:v>0.44399999999999901</c:v>
                </c:pt>
                <c:pt idx="3917">
                  <c:v>-0.94599999999999995</c:v>
                </c:pt>
                <c:pt idx="3918">
                  <c:v>-1.4079999999999999</c:v>
                </c:pt>
                <c:pt idx="3919">
                  <c:v>-1.385</c:v>
                </c:pt>
                <c:pt idx="3920">
                  <c:v>-0.91199999999999903</c:v>
                </c:pt>
                <c:pt idx="3921">
                  <c:v>0.188</c:v>
                </c:pt>
                <c:pt idx="3922">
                  <c:v>-1.302</c:v>
                </c:pt>
                <c:pt idx="3923">
                  <c:v>0.45400000000000001</c:v>
                </c:pt>
                <c:pt idx="3924">
                  <c:v>-1.722</c:v>
                </c:pt>
                <c:pt idx="3925">
                  <c:v>-0.41799999999999998</c:v>
                </c:pt>
                <c:pt idx="3926">
                  <c:v>-0.54599999999999904</c:v>
                </c:pt>
                <c:pt idx="3927">
                  <c:v>-0.57799999999999896</c:v>
                </c:pt>
                <c:pt idx="3928">
                  <c:v>-0.371</c:v>
                </c:pt>
                <c:pt idx="3929">
                  <c:v>-0.126999999999999</c:v>
                </c:pt>
                <c:pt idx="3930">
                  <c:v>-0.38499999999999901</c:v>
                </c:pt>
                <c:pt idx="3931">
                  <c:v>-0.53900000000000003</c:v>
                </c:pt>
                <c:pt idx="3932">
                  <c:v>0.167333333333332</c:v>
                </c:pt>
                <c:pt idx="3933">
                  <c:v>0.59599999999999997</c:v>
                </c:pt>
                <c:pt idx="3934">
                  <c:v>-1.2749999999999999</c:v>
                </c:pt>
                <c:pt idx="3935">
                  <c:v>-0.438</c:v>
                </c:pt>
                <c:pt idx="3936">
                  <c:v>-1.234</c:v>
                </c:pt>
                <c:pt idx="3937">
                  <c:v>-0.625</c:v>
                </c:pt>
                <c:pt idx="3938">
                  <c:v>8.99999999999989E-3</c:v>
                </c:pt>
                <c:pt idx="3939">
                  <c:v>0.77300000000000002</c:v>
                </c:pt>
                <c:pt idx="3940">
                  <c:v>-0.878</c:v>
                </c:pt>
                <c:pt idx="3941">
                  <c:v>-0.55299999999999905</c:v>
                </c:pt>
                <c:pt idx="3942">
                  <c:v>0.42299999999999999</c:v>
                </c:pt>
                <c:pt idx="3943">
                  <c:v>-0.317</c:v>
                </c:pt>
                <c:pt idx="3944">
                  <c:v>-0.85999999999999899</c:v>
                </c:pt>
                <c:pt idx="3945">
                  <c:v>-1.2569999999999999</c:v>
                </c:pt>
                <c:pt idx="3946">
                  <c:v>-0.34100000000000003</c:v>
                </c:pt>
                <c:pt idx="3947">
                  <c:v>0.436999999999999</c:v>
                </c:pt>
                <c:pt idx="3948">
                  <c:v>-0.503</c:v>
                </c:pt>
                <c:pt idx="3949">
                  <c:v>-0.48199999999999998</c:v>
                </c:pt>
                <c:pt idx="3950">
                  <c:v>-0.52800000000000002</c:v>
                </c:pt>
                <c:pt idx="3951">
                  <c:v>0.250999999999999</c:v>
                </c:pt>
                <c:pt idx="3952">
                  <c:v>-1.3280000000000001</c:v>
                </c:pt>
                <c:pt idx="3953">
                  <c:v>-0.184</c:v>
                </c:pt>
                <c:pt idx="3954">
                  <c:v>1.2350000000000001</c:v>
                </c:pt>
                <c:pt idx="3955">
                  <c:v>0.68699999999999894</c:v>
                </c:pt>
                <c:pt idx="3956">
                  <c:v>-0.84499999999999997</c:v>
                </c:pt>
                <c:pt idx="3957">
                  <c:v>-1.2350000000000001</c:v>
                </c:pt>
                <c:pt idx="3958">
                  <c:v>-1.9910000000000001</c:v>
                </c:pt>
                <c:pt idx="3959">
                  <c:v>0.20599999999999899</c:v>
                </c:pt>
                <c:pt idx="3960">
                  <c:v>-0.29399999999999998</c:v>
                </c:pt>
                <c:pt idx="3961">
                  <c:v>0.17299999999999999</c:v>
                </c:pt>
                <c:pt idx="3962">
                  <c:v>0.57399999999999896</c:v>
                </c:pt>
                <c:pt idx="3963">
                  <c:v>1.581</c:v>
                </c:pt>
                <c:pt idx="3964">
                  <c:v>2.1799999999999899</c:v>
                </c:pt>
                <c:pt idx="3965">
                  <c:v>1.65</c:v>
                </c:pt>
                <c:pt idx="3966">
                  <c:v>-0.52099999999999902</c:v>
                </c:pt>
                <c:pt idx="3967">
                  <c:v>-0.54499999999999904</c:v>
                </c:pt>
                <c:pt idx="3968">
                  <c:v>-0.748</c:v>
                </c:pt>
                <c:pt idx="3969">
                  <c:v>-1.375</c:v>
                </c:pt>
                <c:pt idx="3970">
                  <c:v>-1.3480000000000001</c:v>
                </c:pt>
                <c:pt idx="3971">
                  <c:v>-0.84599999999999997</c:v>
                </c:pt>
                <c:pt idx="3972">
                  <c:v>-0.49399999999999999</c:v>
                </c:pt>
                <c:pt idx="3973">
                  <c:v>-0.93599999999999905</c:v>
                </c:pt>
                <c:pt idx="3974">
                  <c:v>0.86299999999999999</c:v>
                </c:pt>
                <c:pt idx="3975">
                  <c:v>-0.91299999999999903</c:v>
                </c:pt>
                <c:pt idx="3976">
                  <c:v>-1.5940000000000001</c:v>
                </c:pt>
                <c:pt idx="3977">
                  <c:v>-5.1000000000000101E-2</c:v>
                </c:pt>
                <c:pt idx="3978">
                  <c:v>-1.006</c:v>
                </c:pt>
                <c:pt idx="3979">
                  <c:v>0.50999999999999901</c:v>
                </c:pt>
                <c:pt idx="3980">
                  <c:v>2.8000000000000001E-2</c:v>
                </c:pt>
                <c:pt idx="3981">
                  <c:v>0.54599999999999904</c:v>
                </c:pt>
                <c:pt idx="3982">
                  <c:v>0.251999999999999</c:v>
                </c:pt>
                <c:pt idx="3983">
                  <c:v>-0.35399999999999998</c:v>
                </c:pt>
                <c:pt idx="3984">
                  <c:v>-1.6060000000000001</c:v>
                </c:pt>
                <c:pt idx="3985">
                  <c:v>-0.96499999999999897</c:v>
                </c:pt>
                <c:pt idx="3986">
                  <c:v>-0.45100000000000001</c:v>
                </c:pt>
                <c:pt idx="3987">
                  <c:v>-9.5000000000000195E-2</c:v>
                </c:pt>
                <c:pt idx="3988">
                  <c:v>-0.42599999999999999</c:v>
                </c:pt>
                <c:pt idx="3989">
                  <c:v>-1.107</c:v>
                </c:pt>
                <c:pt idx="3990">
                  <c:v>1.9610000000000001</c:v>
                </c:pt>
                <c:pt idx="3991">
                  <c:v>-0.32699999999999901</c:v>
                </c:pt>
                <c:pt idx="3992">
                  <c:v>-0.95599999999999996</c:v>
                </c:pt>
                <c:pt idx="3993">
                  <c:v>1.617</c:v>
                </c:pt>
                <c:pt idx="3994">
                  <c:v>-0.82899999999999996</c:v>
                </c:pt>
                <c:pt idx="3995">
                  <c:v>-1.306</c:v>
                </c:pt>
                <c:pt idx="3996">
                  <c:v>-1.109</c:v>
                </c:pt>
                <c:pt idx="3997">
                  <c:v>-0.48699999999999999</c:v>
                </c:pt>
                <c:pt idx="3998">
                  <c:v>-0.95899999999999996</c:v>
                </c:pt>
                <c:pt idx="3999">
                  <c:v>-1.4770000000000001</c:v>
                </c:pt>
                <c:pt idx="4000">
                  <c:v>0.873</c:v>
                </c:pt>
                <c:pt idx="4001">
                  <c:v>-0.73799999999999999</c:v>
                </c:pt>
                <c:pt idx="4002">
                  <c:v>-0.65499999999999903</c:v>
                </c:pt>
                <c:pt idx="4003">
                  <c:v>-2.0999999999999901E-2</c:v>
                </c:pt>
                <c:pt idx="4004">
                  <c:v>-1.306</c:v>
                </c:pt>
                <c:pt idx="4005">
                  <c:v>-0.39</c:v>
                </c:pt>
                <c:pt idx="4006">
                  <c:v>1.1379999999999999</c:v>
                </c:pt>
                <c:pt idx="4007">
                  <c:v>-1.5449999999999999</c:v>
                </c:pt>
                <c:pt idx="4008">
                  <c:v>-0.77899999999999903</c:v>
                </c:pt>
                <c:pt idx="4009">
                  <c:v>-0.71599999999999997</c:v>
                </c:pt>
                <c:pt idx="4010">
                  <c:v>-0.86099999999999999</c:v>
                </c:pt>
                <c:pt idx="4011">
                  <c:v>0.91900000000000004</c:v>
                </c:pt>
                <c:pt idx="4012">
                  <c:v>-0.94699999999999995</c:v>
                </c:pt>
                <c:pt idx="4013">
                  <c:v>-0.86099999999999999</c:v>
                </c:pt>
                <c:pt idx="4014">
                  <c:v>-1.1890000000000001</c:v>
                </c:pt>
                <c:pt idx="4015">
                  <c:v>-0.23300000000000001</c:v>
                </c:pt>
                <c:pt idx="4016">
                  <c:v>-0.04</c:v>
                </c:pt>
                <c:pt idx="4017">
                  <c:v>-0.20799999999999999</c:v>
                </c:pt>
                <c:pt idx="4018">
                  <c:v>-1.3280000000000001</c:v>
                </c:pt>
                <c:pt idx="4019">
                  <c:v>-1.57</c:v>
                </c:pt>
                <c:pt idx="4020">
                  <c:v>-0.92799999999999905</c:v>
                </c:pt>
                <c:pt idx="4021">
                  <c:v>5.6000000000000001E-2</c:v>
                </c:pt>
                <c:pt idx="4022">
                  <c:v>0.26600000000000001</c:v>
                </c:pt>
                <c:pt idx="4023">
                  <c:v>-0.35599999999999898</c:v>
                </c:pt>
                <c:pt idx="4024">
                  <c:v>0.33700000000000002</c:v>
                </c:pt>
                <c:pt idx="4025">
                  <c:v>-0.90200000000000002</c:v>
                </c:pt>
                <c:pt idx="4026">
                  <c:v>0.81199999999999894</c:v>
                </c:pt>
                <c:pt idx="4027">
                  <c:v>0.06</c:v>
                </c:pt>
                <c:pt idx="4028">
                  <c:v>-0.84299999999999997</c:v>
                </c:pt>
                <c:pt idx="4029">
                  <c:v>-0.87</c:v>
                </c:pt>
                <c:pt idx="4030">
                  <c:v>-1.4790000000000001</c:v>
                </c:pt>
                <c:pt idx="4031">
                  <c:v>0.94099999999999895</c:v>
                </c:pt>
                <c:pt idx="4032">
                  <c:v>1.0149999999999899</c:v>
                </c:pt>
                <c:pt idx="4033">
                  <c:v>-0.66199999999999903</c:v>
                </c:pt>
                <c:pt idx="4034">
                  <c:v>1.2549999999999999</c:v>
                </c:pt>
                <c:pt idx="4035">
                  <c:v>-0.45299999999999901</c:v>
                </c:pt>
                <c:pt idx="4036">
                  <c:v>-0.58699999999999997</c:v>
                </c:pt>
                <c:pt idx="4037">
                  <c:v>-1.351</c:v>
                </c:pt>
                <c:pt idx="4038">
                  <c:v>-0.79099999999999904</c:v>
                </c:pt>
                <c:pt idx="4039">
                  <c:v>-0.79800000000000004</c:v>
                </c:pt>
                <c:pt idx="4040">
                  <c:v>-0.93500000000000005</c:v>
                </c:pt>
                <c:pt idx="4041">
                  <c:v>-1.22</c:v>
                </c:pt>
                <c:pt idx="4042">
                  <c:v>-0.86599999999999999</c:v>
                </c:pt>
                <c:pt idx="4043">
                  <c:v>2.57</c:v>
                </c:pt>
                <c:pt idx="4044">
                  <c:v>-0.81</c:v>
                </c:pt>
                <c:pt idx="4045">
                  <c:v>-0.26799999999999902</c:v>
                </c:pt>
                <c:pt idx="4046">
                  <c:v>1.1419999999999999</c:v>
                </c:pt>
                <c:pt idx="4047">
                  <c:v>-0.95399999999999996</c:v>
                </c:pt>
                <c:pt idx="4048">
                  <c:v>-0.49399999999999999</c:v>
                </c:pt>
                <c:pt idx="4049">
                  <c:v>0.69099999999999895</c:v>
                </c:pt>
                <c:pt idx="4050">
                  <c:v>0.23399999999999899</c:v>
                </c:pt>
                <c:pt idx="4051">
                  <c:v>0.56699999999999995</c:v>
                </c:pt>
                <c:pt idx="4052">
                  <c:v>-1.0900000000000001</c:v>
                </c:pt>
                <c:pt idx="4053">
                  <c:v>-1.6999999999999901E-2</c:v>
                </c:pt>
                <c:pt idx="4054">
                  <c:v>0.35599999999999898</c:v>
                </c:pt>
                <c:pt idx="4055">
                  <c:v>0.42899999999999899</c:v>
                </c:pt>
                <c:pt idx="4056">
                  <c:v>0.74199999999999999</c:v>
                </c:pt>
                <c:pt idx="4057">
                  <c:v>-0.35799999999999998</c:v>
                </c:pt>
                <c:pt idx="4058">
                  <c:v>0.25</c:v>
                </c:pt>
                <c:pt idx="4059">
                  <c:v>-1.6</c:v>
                </c:pt>
                <c:pt idx="4060">
                  <c:v>-1.337</c:v>
                </c:pt>
                <c:pt idx="4061">
                  <c:v>-1.0720000000000001</c:v>
                </c:pt>
                <c:pt idx="4062">
                  <c:v>-0.20799999999999999</c:v>
                </c:pt>
                <c:pt idx="4063">
                  <c:v>-0.89</c:v>
                </c:pt>
                <c:pt idx="4064">
                  <c:v>-0.66999999999999904</c:v>
                </c:pt>
                <c:pt idx="4065">
                  <c:v>-0.90200000000000002</c:v>
                </c:pt>
                <c:pt idx="4066">
                  <c:v>-1.4710000000000001</c:v>
                </c:pt>
                <c:pt idx="4067">
                  <c:v>-1.117</c:v>
                </c:pt>
                <c:pt idx="4068">
                  <c:v>1.6279999999999999</c:v>
                </c:pt>
                <c:pt idx="4069">
                  <c:v>-1.3759999999999999</c:v>
                </c:pt>
                <c:pt idx="4070">
                  <c:v>0.379</c:v>
                </c:pt>
                <c:pt idx="4071">
                  <c:v>-1.3580000000000001</c:v>
                </c:pt>
                <c:pt idx="4072">
                  <c:v>-0.60999999999999899</c:v>
                </c:pt>
                <c:pt idx="4073">
                  <c:v>-1.242</c:v>
                </c:pt>
                <c:pt idx="4074">
                  <c:v>9.1000000000000095E-2</c:v>
                </c:pt>
                <c:pt idx="4075">
                  <c:v>-1.7270000000000001</c:v>
                </c:pt>
                <c:pt idx="4076">
                  <c:v>-9.6000000000000002E-2</c:v>
                </c:pt>
                <c:pt idx="4077">
                  <c:v>-1.0369999999999999</c:v>
                </c:pt>
                <c:pt idx="4078">
                  <c:v>-0.63399999999999901</c:v>
                </c:pt>
                <c:pt idx="4079">
                  <c:v>-0.52999999999999903</c:v>
                </c:pt>
                <c:pt idx="4080">
                  <c:v>0.84899999999999998</c:v>
                </c:pt>
                <c:pt idx="4081">
                  <c:v>1.72799999999999</c:v>
                </c:pt>
                <c:pt idx="4082">
                  <c:v>1.585</c:v>
                </c:pt>
                <c:pt idx="4083">
                  <c:v>-0.23399999999999899</c:v>
                </c:pt>
                <c:pt idx="4084">
                  <c:v>-1.02</c:v>
                </c:pt>
                <c:pt idx="4085">
                  <c:v>-1.129</c:v>
                </c:pt>
                <c:pt idx="4086">
                  <c:v>-1.1859999999999999</c:v>
                </c:pt>
                <c:pt idx="4087">
                  <c:v>-0.68599999999999905</c:v>
                </c:pt>
                <c:pt idx="4088">
                  <c:v>0.67399999999999904</c:v>
                </c:pt>
                <c:pt idx="4089">
                  <c:v>-0.879</c:v>
                </c:pt>
                <c:pt idx="4090">
                  <c:v>-0.81099999999999905</c:v>
                </c:pt>
                <c:pt idx="4091">
                  <c:v>-0.876999999999999</c:v>
                </c:pt>
                <c:pt idx="4092">
                  <c:v>7.2999999999999898E-2</c:v>
                </c:pt>
                <c:pt idx="4093">
                  <c:v>2.0419999999999998</c:v>
                </c:pt>
                <c:pt idx="4094">
                  <c:v>0.56799999999999995</c:v>
                </c:pt>
                <c:pt idx="4095">
                  <c:v>-1.1499999999999999</c:v>
                </c:pt>
                <c:pt idx="4096">
                  <c:v>-0.115</c:v>
                </c:pt>
                <c:pt idx="4097">
                  <c:v>-0.83399999999999996</c:v>
                </c:pt>
                <c:pt idx="4098">
                  <c:v>-1.226</c:v>
                </c:pt>
                <c:pt idx="4099">
                  <c:v>-1.82</c:v>
                </c:pt>
                <c:pt idx="4100">
                  <c:v>-2.70000000000001E-2</c:v>
                </c:pt>
                <c:pt idx="4101">
                  <c:v>-0.67399999999999904</c:v>
                </c:pt>
                <c:pt idx="4102">
                  <c:v>-0.35799999999999998</c:v>
                </c:pt>
                <c:pt idx="4103">
                  <c:v>-1.0629999999999999</c:v>
                </c:pt>
                <c:pt idx="4104">
                  <c:v>-0.35399999999999998</c:v>
                </c:pt>
                <c:pt idx="4105">
                  <c:v>-0.57799999999999896</c:v>
                </c:pt>
                <c:pt idx="4106">
                  <c:v>-7.5000000000000094E-2</c:v>
                </c:pt>
                <c:pt idx="4107">
                  <c:v>6.9999999999999798E-2</c:v>
                </c:pt>
                <c:pt idx="4108">
                  <c:v>-4.9999999999999802E-2</c:v>
                </c:pt>
                <c:pt idx="4109">
                  <c:v>-0.60799999999999998</c:v>
                </c:pt>
                <c:pt idx="4110">
                  <c:v>-0.83</c:v>
                </c:pt>
                <c:pt idx="4111">
                  <c:v>0.13899999999999901</c:v>
                </c:pt>
                <c:pt idx="4112">
                  <c:v>-0.98</c:v>
                </c:pt>
                <c:pt idx="4113">
                  <c:v>-0.878</c:v>
                </c:pt>
                <c:pt idx="4114">
                  <c:v>-1.10000000000001E-2</c:v>
                </c:pt>
                <c:pt idx="4115">
                  <c:v>-0.64699999999999902</c:v>
                </c:pt>
                <c:pt idx="4116">
                  <c:v>-0.61199999999999999</c:v>
                </c:pt>
                <c:pt idx="4117">
                  <c:v>2.0910000000000002</c:v>
                </c:pt>
                <c:pt idx="4118">
                  <c:v>1.32899999999999</c:v>
                </c:pt>
                <c:pt idx="4119">
                  <c:v>2.2269999999999999</c:v>
                </c:pt>
                <c:pt idx="4120">
                  <c:v>1.506</c:v>
                </c:pt>
                <c:pt idx="4121">
                  <c:v>-1.496</c:v>
                </c:pt>
                <c:pt idx="4122">
                  <c:v>-1.2430000000000001</c:v>
                </c:pt>
                <c:pt idx="4123">
                  <c:v>-1.7230000000000001</c:v>
                </c:pt>
                <c:pt idx="4124">
                  <c:v>-4.9999999999998899E-3</c:v>
                </c:pt>
                <c:pt idx="4125">
                  <c:v>-1.177</c:v>
                </c:pt>
                <c:pt idx="4126">
                  <c:v>-1.5640000000000001</c:v>
                </c:pt>
                <c:pt idx="4127">
                  <c:v>-1.1970000000000001</c:v>
                </c:pt>
                <c:pt idx="4128">
                  <c:v>-0.51900000000000002</c:v>
                </c:pt>
                <c:pt idx="4129">
                  <c:v>-0.34899999999999998</c:v>
                </c:pt>
                <c:pt idx="4130">
                  <c:v>-0.35999999999999899</c:v>
                </c:pt>
                <c:pt idx="4131">
                  <c:v>-0.96499999999999897</c:v>
                </c:pt>
                <c:pt idx="4132">
                  <c:v>0.158999999999999</c:v>
                </c:pt>
                <c:pt idx="4133">
                  <c:v>-0.36099999999999999</c:v>
                </c:pt>
                <c:pt idx="4134">
                  <c:v>-1.008</c:v>
                </c:pt>
                <c:pt idx="4135">
                  <c:v>-1.0840000000000001</c:v>
                </c:pt>
                <c:pt idx="4136">
                  <c:v>0.46399999999999902</c:v>
                </c:pt>
                <c:pt idx="4137">
                  <c:v>-0.32699999999999901</c:v>
                </c:pt>
                <c:pt idx="4138">
                  <c:v>-0.79800000000000004</c:v>
                </c:pt>
                <c:pt idx="4139">
                  <c:v>-0.34799999999999898</c:v>
                </c:pt>
                <c:pt idx="4140">
                  <c:v>1.1599999999999999</c:v>
                </c:pt>
                <c:pt idx="4141">
                  <c:v>1.0839999999999901</c:v>
                </c:pt>
                <c:pt idx="4142">
                  <c:v>0.96499999999999897</c:v>
                </c:pt>
                <c:pt idx="4143">
                  <c:v>0.876999999999999</c:v>
                </c:pt>
                <c:pt idx="4144">
                  <c:v>0.98299999999999998</c:v>
                </c:pt>
                <c:pt idx="4145">
                  <c:v>-1.79999999999997E-2</c:v>
                </c:pt>
                <c:pt idx="4146">
                  <c:v>-0.55500000000000005</c:v>
                </c:pt>
                <c:pt idx="4147">
                  <c:v>0.62</c:v>
                </c:pt>
                <c:pt idx="4148">
                  <c:v>-0.82299999999999995</c:v>
                </c:pt>
                <c:pt idx="4149">
                  <c:v>-0.66</c:v>
                </c:pt>
                <c:pt idx="4150">
                  <c:v>-0.307999999999999</c:v>
                </c:pt>
                <c:pt idx="4151">
                  <c:v>-0.54999999999999905</c:v>
                </c:pt>
                <c:pt idx="4152">
                  <c:v>0.33800000000000002</c:v>
                </c:pt>
                <c:pt idx="4153">
                  <c:v>-0.67899999999999905</c:v>
                </c:pt>
                <c:pt idx="4154">
                  <c:v>-4.8999999999999898E-2</c:v>
                </c:pt>
                <c:pt idx="4155">
                  <c:v>0.51500000000000001</c:v>
                </c:pt>
                <c:pt idx="4156">
                  <c:v>1.65899999999999</c:v>
                </c:pt>
                <c:pt idx="4157">
                  <c:v>0.66</c:v>
                </c:pt>
                <c:pt idx="4158">
                  <c:v>0.32500000000000001</c:v>
                </c:pt>
                <c:pt idx="4159">
                  <c:v>-1.2909999999999999</c:v>
                </c:pt>
                <c:pt idx="4160">
                  <c:v>0.82899999999999996</c:v>
                </c:pt>
                <c:pt idx="4161">
                  <c:v>0.67899999999999905</c:v>
                </c:pt>
                <c:pt idx="4162">
                  <c:v>-0.87999999999999901</c:v>
                </c:pt>
                <c:pt idx="4163">
                  <c:v>-0.65700000000000003</c:v>
                </c:pt>
                <c:pt idx="4164">
                  <c:v>-6.4000000000000001E-2</c:v>
                </c:pt>
                <c:pt idx="4165">
                  <c:v>-0.80600000000000005</c:v>
                </c:pt>
                <c:pt idx="4166">
                  <c:v>3.5999999999999997E-2</c:v>
                </c:pt>
                <c:pt idx="4167">
                  <c:v>2.4609999999999999</c:v>
                </c:pt>
                <c:pt idx="4168">
                  <c:v>-0.95399999999999996</c:v>
                </c:pt>
                <c:pt idx="4169">
                  <c:v>0.32799999999999901</c:v>
                </c:pt>
                <c:pt idx="4170">
                  <c:v>-0.75800000000000001</c:v>
                </c:pt>
                <c:pt idx="4171">
                  <c:v>-0.10099999999999899</c:v>
                </c:pt>
                <c:pt idx="4172">
                  <c:v>0.69299999999999995</c:v>
                </c:pt>
                <c:pt idx="4173">
                  <c:v>-1.7989999999999999</c:v>
                </c:pt>
                <c:pt idx="4174">
                  <c:v>0.52599999999999902</c:v>
                </c:pt>
                <c:pt idx="4175">
                  <c:v>0.41199999999999898</c:v>
                </c:pt>
                <c:pt idx="4176">
                  <c:v>-0.87999999999999901</c:v>
                </c:pt>
                <c:pt idx="4177">
                  <c:v>-0.56799999999999995</c:v>
                </c:pt>
                <c:pt idx="4178">
                  <c:v>-0.98799999999999999</c:v>
                </c:pt>
                <c:pt idx="4179">
                  <c:v>-1.25</c:v>
                </c:pt>
                <c:pt idx="4180">
                  <c:v>0.78900000000000003</c:v>
                </c:pt>
                <c:pt idx="4181">
                  <c:v>5.1000000000000101E-2</c:v>
                </c:pt>
                <c:pt idx="4182">
                  <c:v>-0.73499999999999899</c:v>
                </c:pt>
                <c:pt idx="4183">
                  <c:v>-0.85099999999999998</c:v>
                </c:pt>
                <c:pt idx="4184">
                  <c:v>-1.0209999999999999</c:v>
                </c:pt>
                <c:pt idx="4185">
                  <c:v>1.399</c:v>
                </c:pt>
                <c:pt idx="4186">
                  <c:v>1.325</c:v>
                </c:pt>
                <c:pt idx="4187">
                  <c:v>1.0069999999999899</c:v>
                </c:pt>
                <c:pt idx="4188">
                  <c:v>1.28399999999999</c:v>
                </c:pt>
                <c:pt idx="4189">
                  <c:v>0.248</c:v>
                </c:pt>
                <c:pt idx="4190">
                  <c:v>-0.20100000000000001</c:v>
                </c:pt>
                <c:pt idx="4191">
                  <c:v>-0.93400000000000005</c:v>
                </c:pt>
                <c:pt idx="4192">
                  <c:v>0.25999999999999901</c:v>
                </c:pt>
                <c:pt idx="4193">
                  <c:v>-0.71599999999999997</c:v>
                </c:pt>
                <c:pt idx="4194">
                  <c:v>-0.66500000000000004</c:v>
                </c:pt>
                <c:pt idx="4195">
                  <c:v>-0.14399999999999999</c:v>
                </c:pt>
                <c:pt idx="4196">
                  <c:v>-0.55699999999999905</c:v>
                </c:pt>
                <c:pt idx="4197">
                  <c:v>0.10299999999999999</c:v>
                </c:pt>
                <c:pt idx="4198">
                  <c:v>-0.998</c:v>
                </c:pt>
                <c:pt idx="4199">
                  <c:v>-1.4339999999999999</c:v>
                </c:pt>
                <c:pt idx="4200">
                  <c:v>0.53100000000000003</c:v>
                </c:pt>
                <c:pt idx="4201">
                  <c:v>0.61299999999999999</c:v>
                </c:pt>
                <c:pt idx="4202">
                  <c:v>-1.1259999999999999</c:v>
                </c:pt>
                <c:pt idx="4203">
                  <c:v>-0.6</c:v>
                </c:pt>
                <c:pt idx="4204">
                  <c:v>-0.39199999999999902</c:v>
                </c:pt>
                <c:pt idx="4205">
                  <c:v>1.6E-2</c:v>
                </c:pt>
                <c:pt idx="4206">
                  <c:v>-0.97599999999999998</c:v>
                </c:pt>
                <c:pt idx="4207">
                  <c:v>-1.296</c:v>
                </c:pt>
                <c:pt idx="4208">
                  <c:v>-0.33700000000000002</c:v>
                </c:pt>
                <c:pt idx="4209">
                  <c:v>-1.0820000000000001</c:v>
                </c:pt>
                <c:pt idx="4210">
                  <c:v>-0.85099999999999998</c:v>
                </c:pt>
                <c:pt idx="4211">
                  <c:v>-1.5720000000000001</c:v>
                </c:pt>
                <c:pt idx="4212">
                  <c:v>0.66699999999999904</c:v>
                </c:pt>
                <c:pt idx="4213">
                  <c:v>0.44399999999999901</c:v>
                </c:pt>
                <c:pt idx="4214">
                  <c:v>0.66999999999999904</c:v>
                </c:pt>
                <c:pt idx="4215">
                  <c:v>-1.2070000000000001</c:v>
                </c:pt>
                <c:pt idx="4216">
                  <c:v>-1.2689999999999999</c:v>
                </c:pt>
                <c:pt idx="4217">
                  <c:v>-1.2589999999999999</c:v>
                </c:pt>
                <c:pt idx="4218">
                  <c:v>0.19899999999999901</c:v>
                </c:pt>
                <c:pt idx="4219">
                  <c:v>-0.875999999999999</c:v>
                </c:pt>
                <c:pt idx="4220">
                  <c:v>0.45100000000000001</c:v>
                </c:pt>
                <c:pt idx="4221">
                  <c:v>-0.63899999999999901</c:v>
                </c:pt>
                <c:pt idx="4222">
                  <c:v>-0.67200000000000004</c:v>
                </c:pt>
                <c:pt idx="4223">
                  <c:v>0.246999999999999</c:v>
                </c:pt>
                <c:pt idx="4224">
                  <c:v>-0.47199999999999998</c:v>
                </c:pt>
                <c:pt idx="4225">
                  <c:v>-0.38600000000000001</c:v>
                </c:pt>
                <c:pt idx="4226">
                  <c:v>-0.78500000000000003</c:v>
                </c:pt>
                <c:pt idx="4227">
                  <c:v>-0.73799999999999999</c:v>
                </c:pt>
                <c:pt idx="4228">
                  <c:v>-0.73799999999999999</c:v>
                </c:pt>
                <c:pt idx="4229">
                  <c:v>-0.43</c:v>
                </c:pt>
                <c:pt idx="4230">
                  <c:v>-1.06</c:v>
                </c:pt>
                <c:pt idx="4231">
                  <c:v>-1.343</c:v>
                </c:pt>
                <c:pt idx="4232">
                  <c:v>-1.05</c:v>
                </c:pt>
                <c:pt idx="4233">
                  <c:v>-0.68100000000000005</c:v>
                </c:pt>
                <c:pt idx="4234">
                  <c:v>0.66199999999999903</c:v>
                </c:pt>
                <c:pt idx="4235">
                  <c:v>1.3839999999999999</c:v>
                </c:pt>
                <c:pt idx="4236">
                  <c:v>1.0759999999999901</c:v>
                </c:pt>
                <c:pt idx="4237">
                  <c:v>0.89</c:v>
                </c:pt>
                <c:pt idx="4238">
                  <c:v>-0.69499999999999895</c:v>
                </c:pt>
                <c:pt idx="4239">
                  <c:v>-1.008</c:v>
                </c:pt>
                <c:pt idx="4240">
                  <c:v>-1.2290000000000001</c:v>
                </c:pt>
                <c:pt idx="4241">
                  <c:v>0.45299999999999901</c:v>
                </c:pt>
                <c:pt idx="4242">
                  <c:v>-0.56499999999999995</c:v>
                </c:pt>
                <c:pt idx="4243">
                  <c:v>0.216</c:v>
                </c:pt>
                <c:pt idx="4244">
                  <c:v>-1.2030000000000001</c:v>
                </c:pt>
                <c:pt idx="4245">
                  <c:v>-1.238</c:v>
                </c:pt>
                <c:pt idx="4246">
                  <c:v>-0.86199999999999999</c:v>
                </c:pt>
                <c:pt idx="4247">
                  <c:v>-0.25599999999999901</c:v>
                </c:pt>
                <c:pt idx="4248">
                  <c:v>-1.214</c:v>
                </c:pt>
                <c:pt idx="4249">
                  <c:v>0.84399999999999897</c:v>
                </c:pt>
                <c:pt idx="4250">
                  <c:v>-0.49399999999999999</c:v>
                </c:pt>
                <c:pt idx="4251">
                  <c:v>-0.76900000000000002</c:v>
                </c:pt>
                <c:pt idx="4252">
                  <c:v>-0.41899999999999998</c:v>
                </c:pt>
                <c:pt idx="4253">
                  <c:v>-1.4339999999999999</c:v>
                </c:pt>
                <c:pt idx="4254">
                  <c:v>-0.68699999999999894</c:v>
                </c:pt>
                <c:pt idx="4255">
                  <c:v>-0.68500000000000005</c:v>
                </c:pt>
                <c:pt idx="4256">
                  <c:v>1.208</c:v>
                </c:pt>
                <c:pt idx="4257">
                  <c:v>0.78100000000000003</c:v>
                </c:pt>
                <c:pt idx="4258">
                  <c:v>-1.3039999999999901</c:v>
                </c:pt>
                <c:pt idx="4259">
                  <c:v>-1.109</c:v>
                </c:pt>
                <c:pt idx="4260">
                  <c:v>-1.242</c:v>
                </c:pt>
                <c:pt idx="4261">
                  <c:v>-0.76200000000000001</c:v>
                </c:pt>
                <c:pt idx="4262">
                  <c:v>-0.75499999999999901</c:v>
                </c:pt>
                <c:pt idx="4263">
                  <c:v>0.51600000000000001</c:v>
                </c:pt>
                <c:pt idx="4264">
                  <c:v>-1.554</c:v>
                </c:pt>
                <c:pt idx="4265">
                  <c:v>0.50499999999999901</c:v>
                </c:pt>
                <c:pt idx="4266">
                  <c:v>-0.74099999999999999</c:v>
                </c:pt>
                <c:pt idx="4267">
                  <c:v>-1.1990000000000001</c:v>
                </c:pt>
                <c:pt idx="4268">
                  <c:v>0.90499999999999903</c:v>
                </c:pt>
                <c:pt idx="4269">
                  <c:v>1.0189999999999999</c:v>
                </c:pt>
                <c:pt idx="4270">
                  <c:v>-0.73399999999999999</c:v>
                </c:pt>
                <c:pt idx="4271">
                  <c:v>-0.40799999999999897</c:v>
                </c:pt>
                <c:pt idx="4272">
                  <c:v>-0.29799999999999999</c:v>
                </c:pt>
                <c:pt idx="4273">
                  <c:v>0.85799999999999998</c:v>
                </c:pt>
                <c:pt idx="4274">
                  <c:v>-0.74399999999999999</c:v>
                </c:pt>
                <c:pt idx="4275">
                  <c:v>-0.79499999999999904</c:v>
                </c:pt>
                <c:pt idx="4276">
                  <c:v>-0.77400000000000002</c:v>
                </c:pt>
                <c:pt idx="4277">
                  <c:v>-1.3089999999999999</c:v>
                </c:pt>
                <c:pt idx="4278">
                  <c:v>-0.85699999999999998</c:v>
                </c:pt>
                <c:pt idx="4279">
                  <c:v>1.21999999999999</c:v>
                </c:pt>
                <c:pt idx="4280">
                  <c:v>0.93500000000000005</c:v>
                </c:pt>
                <c:pt idx="4281">
                  <c:v>1.01199999999999</c:v>
                </c:pt>
                <c:pt idx="4282">
                  <c:v>0.69899999999999896</c:v>
                </c:pt>
                <c:pt idx="4283">
                  <c:v>-0.874</c:v>
                </c:pt>
                <c:pt idx="4284">
                  <c:v>0.443</c:v>
                </c:pt>
                <c:pt idx="4285">
                  <c:v>-0.81999999999999895</c:v>
                </c:pt>
                <c:pt idx="4286">
                  <c:v>-1.1459999999999999</c:v>
                </c:pt>
                <c:pt idx="4287">
                  <c:v>-0.37999999999999901</c:v>
                </c:pt>
                <c:pt idx="4288">
                  <c:v>-0.81399999999999995</c:v>
                </c:pt>
                <c:pt idx="4289">
                  <c:v>-0.86899999999999999</c:v>
                </c:pt>
                <c:pt idx="4290">
                  <c:v>-0.79300000000000004</c:v>
                </c:pt>
                <c:pt idx="4291">
                  <c:v>1.6359999999999899</c:v>
                </c:pt>
                <c:pt idx="4292">
                  <c:v>0.92700000000000005</c:v>
                </c:pt>
                <c:pt idx="4293">
                  <c:v>0.98</c:v>
                </c:pt>
                <c:pt idx="4294">
                  <c:v>0.95</c:v>
                </c:pt>
                <c:pt idx="4295">
                  <c:v>0.96</c:v>
                </c:pt>
                <c:pt idx="4296">
                  <c:v>0.97199999999999998</c:v>
                </c:pt>
                <c:pt idx="4297">
                  <c:v>0.82699999999999996</c:v>
                </c:pt>
                <c:pt idx="4298">
                  <c:v>7.7999999999999806E-2</c:v>
                </c:pt>
                <c:pt idx="4299">
                  <c:v>-1.462</c:v>
                </c:pt>
                <c:pt idx="4300">
                  <c:v>-0.55600000000000005</c:v>
                </c:pt>
                <c:pt idx="4301">
                  <c:v>-0.37999999999999901</c:v>
                </c:pt>
                <c:pt idx="4302">
                  <c:v>-0.99399999999999999</c:v>
                </c:pt>
                <c:pt idx="4303">
                  <c:v>-1.847</c:v>
                </c:pt>
                <c:pt idx="4304">
                  <c:v>-0.72399999999999998</c:v>
                </c:pt>
                <c:pt idx="4305">
                  <c:v>-1.0309999999999999</c:v>
                </c:pt>
                <c:pt idx="4306">
                  <c:v>1.70399999999999</c:v>
                </c:pt>
                <c:pt idx="4307">
                  <c:v>-0.18</c:v>
                </c:pt>
                <c:pt idx="4308">
                  <c:v>0.21299999999999999</c:v>
                </c:pt>
                <c:pt idx="4309">
                  <c:v>0.66</c:v>
                </c:pt>
                <c:pt idx="4310">
                  <c:v>-0.35899999999999999</c:v>
                </c:pt>
                <c:pt idx="4311">
                  <c:v>0.42499999999999899</c:v>
                </c:pt>
                <c:pt idx="4312">
                  <c:v>-0.55200000000000005</c:v>
                </c:pt>
                <c:pt idx="4313">
                  <c:v>-0.83399999999999996</c:v>
                </c:pt>
                <c:pt idx="4314">
                  <c:v>-0.69799999999999995</c:v>
                </c:pt>
                <c:pt idx="4315">
                  <c:v>-0.628</c:v>
                </c:pt>
                <c:pt idx="4316">
                  <c:v>-0.93400000000000005</c:v>
                </c:pt>
                <c:pt idx="4317">
                  <c:v>-0.97199999999999998</c:v>
                </c:pt>
                <c:pt idx="4318">
                  <c:v>-1.5249999999999999</c:v>
                </c:pt>
                <c:pt idx="4319">
                  <c:v>-0.315999999999999</c:v>
                </c:pt>
                <c:pt idx="4320">
                  <c:v>-0.25700000000000001</c:v>
                </c:pt>
                <c:pt idx="4321">
                  <c:v>-0.89900000000000002</c:v>
                </c:pt>
                <c:pt idx="4322">
                  <c:v>-4.1999999999999801E-2</c:v>
                </c:pt>
                <c:pt idx="4323">
                  <c:v>-0.63499999999999901</c:v>
                </c:pt>
                <c:pt idx="4324">
                  <c:v>-0.56299999999999994</c:v>
                </c:pt>
                <c:pt idx="4325">
                  <c:v>-0.56299999999999994</c:v>
                </c:pt>
                <c:pt idx="4326">
                  <c:v>-1.071</c:v>
                </c:pt>
                <c:pt idx="4327">
                  <c:v>-0.47499999999999998</c:v>
                </c:pt>
                <c:pt idx="4328">
                  <c:v>-0.48199999999999998</c:v>
                </c:pt>
                <c:pt idx="4329">
                  <c:v>0.47199999999999998</c:v>
                </c:pt>
                <c:pt idx="4330">
                  <c:v>-0.48399999999999999</c:v>
                </c:pt>
                <c:pt idx="4331">
                  <c:v>0.93199999999999905</c:v>
                </c:pt>
                <c:pt idx="4332">
                  <c:v>0.624</c:v>
                </c:pt>
                <c:pt idx="4333">
                  <c:v>-1.2350000000000001</c:v>
                </c:pt>
                <c:pt idx="4334">
                  <c:v>-0.42399999999999899</c:v>
                </c:pt>
                <c:pt idx="4335">
                  <c:v>-1.34</c:v>
                </c:pt>
                <c:pt idx="4336">
                  <c:v>-0.314</c:v>
                </c:pt>
                <c:pt idx="4337">
                  <c:v>0.28499999999999998</c:v>
                </c:pt>
                <c:pt idx="4338">
                  <c:v>-0.70899999999999996</c:v>
                </c:pt>
                <c:pt idx="4339">
                  <c:v>-0.41199999999999898</c:v>
                </c:pt>
                <c:pt idx="4340">
                  <c:v>-0.46099999999999902</c:v>
                </c:pt>
                <c:pt idx="4341">
                  <c:v>0.20599999999999899</c:v>
                </c:pt>
                <c:pt idx="4342">
                  <c:v>1.13699999999999</c:v>
                </c:pt>
                <c:pt idx="4343">
                  <c:v>1.4470000000000001</c:v>
                </c:pt>
                <c:pt idx="4344">
                  <c:v>-0.86499999999999999</c:v>
                </c:pt>
                <c:pt idx="4345">
                  <c:v>1.23599999999999</c:v>
                </c:pt>
                <c:pt idx="4346">
                  <c:v>-1.56</c:v>
                </c:pt>
                <c:pt idx="4347">
                  <c:v>-0.55900000000000005</c:v>
                </c:pt>
                <c:pt idx="4348">
                  <c:v>0.82899999999999996</c:v>
                </c:pt>
                <c:pt idx="4349">
                  <c:v>-1.3480000000000001</c:v>
                </c:pt>
                <c:pt idx="4350">
                  <c:v>-1.2410000000000001</c:v>
                </c:pt>
                <c:pt idx="4351">
                  <c:v>-0.58999999999999897</c:v>
                </c:pt>
                <c:pt idx="4352">
                  <c:v>-0.73599999999999999</c:v>
                </c:pt>
                <c:pt idx="4353">
                  <c:v>1.8120000000000001</c:v>
                </c:pt>
                <c:pt idx="4354">
                  <c:v>-0.19399999999999901</c:v>
                </c:pt>
                <c:pt idx="4355">
                  <c:v>-0.71299999999999997</c:v>
                </c:pt>
                <c:pt idx="4356">
                  <c:v>-0.41999999999999899</c:v>
                </c:pt>
                <c:pt idx="4357">
                  <c:v>-0.44600000000000001</c:v>
                </c:pt>
                <c:pt idx="4358">
                  <c:v>8.4999999999999895E-2</c:v>
                </c:pt>
                <c:pt idx="4359">
                  <c:v>-0.84899999999999998</c:v>
                </c:pt>
                <c:pt idx="4360">
                  <c:v>-0.60999999999999899</c:v>
                </c:pt>
                <c:pt idx="4361">
                  <c:v>-0.61699999999999999</c:v>
                </c:pt>
                <c:pt idx="4362">
                  <c:v>-1.47</c:v>
                </c:pt>
                <c:pt idx="4363">
                  <c:v>-0.45500000000000002</c:v>
                </c:pt>
                <c:pt idx="4364">
                  <c:v>-1.2929999999999999</c:v>
                </c:pt>
                <c:pt idx="4365">
                  <c:v>-0.39400000000000002</c:v>
                </c:pt>
                <c:pt idx="4366">
                  <c:v>1.2999999999999901E-2</c:v>
                </c:pt>
                <c:pt idx="4367">
                  <c:v>0.1</c:v>
                </c:pt>
                <c:pt idx="4368">
                  <c:v>0.71599999999999997</c:v>
                </c:pt>
                <c:pt idx="4369">
                  <c:v>0.59799999999999898</c:v>
                </c:pt>
                <c:pt idx="4370">
                  <c:v>-0.82599999999999996</c:v>
                </c:pt>
                <c:pt idx="4371">
                  <c:v>-0.63499999999999901</c:v>
                </c:pt>
                <c:pt idx="4372">
                  <c:v>-1.1379999999999999</c:v>
                </c:pt>
                <c:pt idx="4373">
                  <c:v>-1.3120000000000001</c:v>
                </c:pt>
                <c:pt idx="4374">
                  <c:v>-1.746</c:v>
                </c:pt>
                <c:pt idx="4375">
                  <c:v>-1.43</c:v>
                </c:pt>
                <c:pt idx="4376">
                  <c:v>-1.02</c:v>
                </c:pt>
                <c:pt idx="4377">
                  <c:v>0.24399999999999999</c:v>
                </c:pt>
                <c:pt idx="4378">
                  <c:v>-0.55500000000000005</c:v>
                </c:pt>
                <c:pt idx="4379">
                  <c:v>-0.26399999999999901</c:v>
                </c:pt>
                <c:pt idx="4380">
                  <c:v>-1.1919999999999999</c:v>
                </c:pt>
                <c:pt idx="4381">
                  <c:v>-0.60399999999999998</c:v>
                </c:pt>
                <c:pt idx="4382">
                  <c:v>-0.57499999999999996</c:v>
                </c:pt>
                <c:pt idx="4383">
                  <c:v>8.3000000000000101E-2</c:v>
                </c:pt>
                <c:pt idx="4384">
                  <c:v>0.29599999999999899</c:v>
                </c:pt>
                <c:pt idx="4385">
                  <c:v>-1.8640000000000001</c:v>
                </c:pt>
                <c:pt idx="4386">
                  <c:v>-0.49099999999999999</c:v>
                </c:pt>
                <c:pt idx="4387">
                  <c:v>-1.218</c:v>
                </c:pt>
                <c:pt idx="4388">
                  <c:v>-0.76600000000000001</c:v>
                </c:pt>
                <c:pt idx="4389">
                  <c:v>-0.68100000000000005</c:v>
                </c:pt>
                <c:pt idx="4390">
                  <c:v>-1.0389999999999999</c:v>
                </c:pt>
                <c:pt idx="4391">
                  <c:v>-0.53100000000000003</c:v>
                </c:pt>
                <c:pt idx="4392">
                  <c:v>0.29799999999999999</c:v>
                </c:pt>
                <c:pt idx="4393">
                  <c:v>-0.45299999999999901</c:v>
                </c:pt>
                <c:pt idx="4394">
                  <c:v>-0.49199999999999999</c:v>
                </c:pt>
                <c:pt idx="4395">
                  <c:v>-1.39999999999997E-2</c:v>
                </c:pt>
                <c:pt idx="4396">
                  <c:v>-0.153999999999999</c:v>
                </c:pt>
                <c:pt idx="4397">
                  <c:v>-1.1479999999999999</c:v>
                </c:pt>
                <c:pt idx="4398">
                  <c:v>0.97299999999999898</c:v>
                </c:pt>
                <c:pt idx="4399">
                  <c:v>-0.46300000000000002</c:v>
                </c:pt>
                <c:pt idx="4400">
                  <c:v>0.47199999999999998</c:v>
                </c:pt>
                <c:pt idx="4401">
                  <c:v>-0.82299999999999995</c:v>
                </c:pt>
                <c:pt idx="4402">
                  <c:v>1.069</c:v>
                </c:pt>
                <c:pt idx="4403">
                  <c:v>-0.314999999999999</c:v>
                </c:pt>
                <c:pt idx="4404">
                  <c:v>-0.80200000000000005</c:v>
                </c:pt>
                <c:pt idx="4405">
                  <c:v>6.0999999999999902E-2</c:v>
                </c:pt>
                <c:pt idx="4406">
                  <c:v>-1.0860000000000001</c:v>
                </c:pt>
                <c:pt idx="4407">
                  <c:v>0.66100000000000003</c:v>
                </c:pt>
                <c:pt idx="4408">
                  <c:v>-0.63399999999999901</c:v>
                </c:pt>
                <c:pt idx="4409">
                  <c:v>-0.28899999999999998</c:v>
                </c:pt>
                <c:pt idx="4410">
                  <c:v>-0.157</c:v>
                </c:pt>
                <c:pt idx="4411">
                  <c:v>-1.0569999999999999</c:v>
                </c:pt>
                <c:pt idx="4412">
                  <c:v>-0.73299999999999998</c:v>
                </c:pt>
                <c:pt idx="4413">
                  <c:v>-0.95</c:v>
                </c:pt>
                <c:pt idx="4414">
                  <c:v>0.97799999999999998</c:v>
                </c:pt>
                <c:pt idx="4415">
                  <c:v>-1.294</c:v>
                </c:pt>
                <c:pt idx="4416">
                  <c:v>-0.64599999999999902</c:v>
                </c:pt>
                <c:pt idx="4417">
                  <c:v>1.7469999999999899</c:v>
                </c:pt>
                <c:pt idx="4418">
                  <c:v>0.56299999999999994</c:v>
                </c:pt>
                <c:pt idx="4419">
                  <c:v>-0.71899999999999897</c:v>
                </c:pt>
                <c:pt idx="4420">
                  <c:v>-1.0820000000000001</c:v>
                </c:pt>
                <c:pt idx="4421">
                  <c:v>0.182999999999999</c:v>
                </c:pt>
                <c:pt idx="4422">
                  <c:v>-0.82299999999999995</c:v>
                </c:pt>
                <c:pt idx="4423">
                  <c:v>3.2000000000000001E-2</c:v>
                </c:pt>
                <c:pt idx="4424">
                  <c:v>-0.82499999999999996</c:v>
                </c:pt>
                <c:pt idx="4425">
                  <c:v>-0.16199999999999901</c:v>
                </c:pt>
                <c:pt idx="4426">
                  <c:v>-1.1319999999999999</c:v>
                </c:pt>
                <c:pt idx="4427">
                  <c:v>-0.95499999999999996</c:v>
                </c:pt>
                <c:pt idx="4428">
                  <c:v>-0.93799999999999994</c:v>
                </c:pt>
                <c:pt idx="4429">
                  <c:v>-1.0660000000000001</c:v>
                </c:pt>
                <c:pt idx="4430">
                  <c:v>-0.56999999999999895</c:v>
                </c:pt>
                <c:pt idx="4431">
                  <c:v>-0.87</c:v>
                </c:pt>
                <c:pt idx="4432">
                  <c:v>0.30399999999999899</c:v>
                </c:pt>
                <c:pt idx="4433">
                  <c:v>-1.2909999999999999</c:v>
                </c:pt>
                <c:pt idx="4434">
                  <c:v>-1.141</c:v>
                </c:pt>
                <c:pt idx="4435">
                  <c:v>-0.379</c:v>
                </c:pt>
                <c:pt idx="4436">
                  <c:v>-9.6000000000000002E-2</c:v>
                </c:pt>
                <c:pt idx="4437">
                  <c:v>-0.41699999999999898</c:v>
                </c:pt>
                <c:pt idx="4438">
                  <c:v>-0.89100000000000001</c:v>
                </c:pt>
                <c:pt idx="4439">
                  <c:v>-1.5620000000000001</c:v>
                </c:pt>
                <c:pt idx="4440">
                  <c:v>-1.2210000000000001</c:v>
                </c:pt>
                <c:pt idx="4441">
                  <c:v>-1.127</c:v>
                </c:pt>
                <c:pt idx="4442">
                  <c:v>-1.0249999999999999</c:v>
                </c:pt>
                <c:pt idx="4443">
                  <c:v>-0.84299999999999997</c:v>
                </c:pt>
                <c:pt idx="4444">
                  <c:v>0.621999999999999</c:v>
                </c:pt>
                <c:pt idx="4445">
                  <c:v>0.94199999999999995</c:v>
                </c:pt>
                <c:pt idx="4446">
                  <c:v>-0.73099999999999898</c:v>
                </c:pt>
                <c:pt idx="4447">
                  <c:v>-0.90200000000000002</c:v>
                </c:pt>
                <c:pt idx="4448">
                  <c:v>-1.212</c:v>
                </c:pt>
                <c:pt idx="4449">
                  <c:v>-0.95299999999999896</c:v>
                </c:pt>
                <c:pt idx="4450">
                  <c:v>-1.589</c:v>
                </c:pt>
                <c:pt idx="4451">
                  <c:v>-0.70299999999999896</c:v>
                </c:pt>
                <c:pt idx="4452">
                  <c:v>-0.13899999999999901</c:v>
                </c:pt>
                <c:pt idx="4453">
                  <c:v>-8.5999999999999799E-2</c:v>
                </c:pt>
                <c:pt idx="4454">
                  <c:v>-8.1999999999999795E-2</c:v>
                </c:pt>
                <c:pt idx="4455">
                  <c:v>-0.104</c:v>
                </c:pt>
                <c:pt idx="4456">
                  <c:v>-0.11699999999999899</c:v>
                </c:pt>
                <c:pt idx="4457">
                  <c:v>-0.105999999999999</c:v>
                </c:pt>
                <c:pt idx="4458">
                  <c:v>-0.14099999999999999</c:v>
                </c:pt>
                <c:pt idx="4459">
                  <c:v>-9.1000000000000095E-2</c:v>
                </c:pt>
                <c:pt idx="4460">
                  <c:v>-0.11699999999999899</c:v>
                </c:pt>
                <c:pt idx="4461">
                  <c:v>-8.8999999999999899E-2</c:v>
                </c:pt>
                <c:pt idx="4462">
                  <c:v>-0.104</c:v>
                </c:pt>
                <c:pt idx="4463">
                  <c:v>-0.12</c:v>
                </c:pt>
                <c:pt idx="4464">
                  <c:v>-0.156</c:v>
                </c:pt>
                <c:pt idx="4465">
                  <c:v>-0.121999999999999</c:v>
                </c:pt>
                <c:pt idx="4466">
                  <c:v>-0.14499999999999999</c:v>
                </c:pt>
                <c:pt idx="4467">
                  <c:v>-0.123</c:v>
                </c:pt>
                <c:pt idx="4468">
                  <c:v>-8.7000000000000105E-2</c:v>
                </c:pt>
                <c:pt idx="4469">
                  <c:v>-0.125999999999999</c:v>
                </c:pt>
                <c:pt idx="4470">
                  <c:v>-0.125999999999999</c:v>
                </c:pt>
                <c:pt idx="4471">
                  <c:v>-9.2999999999999902E-2</c:v>
                </c:pt>
                <c:pt idx="4472">
                  <c:v>-8.4000000000000005E-2</c:v>
                </c:pt>
                <c:pt idx="4473">
                  <c:v>-0.76399999999999901</c:v>
                </c:pt>
                <c:pt idx="4474">
                  <c:v>-0.95099999999999996</c:v>
                </c:pt>
                <c:pt idx="4475">
                  <c:v>-0.22999999999999901</c:v>
                </c:pt>
                <c:pt idx="4476">
                  <c:v>1.18799999999999</c:v>
                </c:pt>
                <c:pt idx="4477">
                  <c:v>1.14299999999999</c:v>
                </c:pt>
                <c:pt idx="4478">
                  <c:v>-0.76500000000000001</c:v>
                </c:pt>
                <c:pt idx="4479">
                  <c:v>-1.117</c:v>
                </c:pt>
                <c:pt idx="4480">
                  <c:v>0.14499999999999999</c:v>
                </c:pt>
                <c:pt idx="4481">
                  <c:v>-1.1339999999999999</c:v>
                </c:pt>
                <c:pt idx="4482">
                  <c:v>-0.78900000000000003</c:v>
                </c:pt>
                <c:pt idx="4483">
                  <c:v>-0.750999999999999</c:v>
                </c:pt>
                <c:pt idx="4484">
                  <c:v>0.11600000000000001</c:v>
                </c:pt>
                <c:pt idx="4485">
                  <c:v>-0.94899999999999896</c:v>
                </c:pt>
                <c:pt idx="4486">
                  <c:v>-0.80449999999999999</c:v>
                </c:pt>
                <c:pt idx="4487">
                  <c:v>6.8000000000000005E-2</c:v>
                </c:pt>
                <c:pt idx="4488">
                  <c:v>-1.208</c:v>
                </c:pt>
                <c:pt idx="4489">
                  <c:v>-1.204</c:v>
                </c:pt>
                <c:pt idx="4490">
                  <c:v>-1.3480000000000001</c:v>
                </c:pt>
                <c:pt idx="4491">
                  <c:v>1.00999999999999</c:v>
                </c:pt>
                <c:pt idx="4492">
                  <c:v>-0.45</c:v>
                </c:pt>
                <c:pt idx="4493">
                  <c:v>-1.8740000000000001</c:v>
                </c:pt>
                <c:pt idx="4494">
                  <c:v>-0.16199999999999901</c:v>
                </c:pt>
                <c:pt idx="4495">
                  <c:v>0.97499999999999998</c:v>
                </c:pt>
                <c:pt idx="4496">
                  <c:v>-1.3069999999999999</c:v>
                </c:pt>
                <c:pt idx="4497">
                  <c:v>9.6999999999999906E-2</c:v>
                </c:pt>
                <c:pt idx="4498">
                  <c:v>-0.95699999999999896</c:v>
                </c:pt>
                <c:pt idx="4499">
                  <c:v>0.55600000000000005</c:v>
                </c:pt>
                <c:pt idx="4500">
                  <c:v>-1.012</c:v>
                </c:pt>
                <c:pt idx="4501">
                  <c:v>2.0039999999999898</c:v>
                </c:pt>
                <c:pt idx="4502">
                  <c:v>1.96</c:v>
                </c:pt>
                <c:pt idx="4503">
                  <c:v>0.17899999999999899</c:v>
                </c:pt>
                <c:pt idx="4504">
                  <c:v>-1.0149999999999999</c:v>
                </c:pt>
                <c:pt idx="4505">
                  <c:v>-0.35199999999999898</c:v>
                </c:pt>
                <c:pt idx="4506">
                  <c:v>-0.48699999999999999</c:v>
                </c:pt>
                <c:pt idx="4507">
                  <c:v>-0.61099999999999999</c:v>
                </c:pt>
                <c:pt idx="4508">
                  <c:v>-1.006</c:v>
                </c:pt>
                <c:pt idx="4509">
                  <c:v>-0.193</c:v>
                </c:pt>
                <c:pt idx="4510">
                  <c:v>-0.24399999999999999</c:v>
                </c:pt>
                <c:pt idx="4511">
                  <c:v>0.44899999999999901</c:v>
                </c:pt>
                <c:pt idx="4512">
                  <c:v>0.86599999999999999</c:v>
                </c:pt>
                <c:pt idx="4513">
                  <c:v>-0.81599999999999895</c:v>
                </c:pt>
                <c:pt idx="4514">
                  <c:v>8.1999999999999795E-2</c:v>
                </c:pt>
                <c:pt idx="4515">
                  <c:v>-0.315999999999999</c:v>
                </c:pt>
                <c:pt idx="4516">
                  <c:v>-1.159</c:v>
                </c:pt>
                <c:pt idx="4517">
                  <c:v>-7.6999999999999902E-2</c:v>
                </c:pt>
                <c:pt idx="4518">
                  <c:v>-0.64800000000000002</c:v>
                </c:pt>
                <c:pt idx="4519">
                  <c:v>-0.375999999999999</c:v>
                </c:pt>
                <c:pt idx="4520">
                  <c:v>-0.46899999999999897</c:v>
                </c:pt>
                <c:pt idx="4521">
                  <c:v>-0.11600000000000001</c:v>
                </c:pt>
                <c:pt idx="4522">
                  <c:v>-0.55699999999999905</c:v>
                </c:pt>
                <c:pt idx="4523">
                  <c:v>-0.44799999999999901</c:v>
                </c:pt>
                <c:pt idx="4524">
                  <c:v>-0.47799999999999998</c:v>
                </c:pt>
                <c:pt idx="4525">
                  <c:v>-1.22</c:v>
                </c:pt>
                <c:pt idx="4526">
                  <c:v>-0.94199999999999995</c:v>
                </c:pt>
                <c:pt idx="4527">
                  <c:v>2.8999999999999901E-2</c:v>
                </c:pt>
                <c:pt idx="4528">
                  <c:v>-1.175</c:v>
                </c:pt>
                <c:pt idx="4529">
                  <c:v>0.185999999999999</c:v>
                </c:pt>
                <c:pt idx="4530">
                  <c:v>-0.749</c:v>
                </c:pt>
                <c:pt idx="4531">
                  <c:v>-1.962</c:v>
                </c:pt>
                <c:pt idx="4532">
                  <c:v>1.5209999999999999</c:v>
                </c:pt>
                <c:pt idx="4533">
                  <c:v>-0.74399999999999999</c:v>
                </c:pt>
                <c:pt idx="4534">
                  <c:v>-0.83899999999999997</c:v>
                </c:pt>
                <c:pt idx="4535">
                  <c:v>-1.1499999999999999</c:v>
                </c:pt>
                <c:pt idx="4536">
                  <c:v>-7.3999999999999802E-2</c:v>
                </c:pt>
                <c:pt idx="4537">
                  <c:v>0.88399999999999901</c:v>
                </c:pt>
                <c:pt idx="4538">
                  <c:v>0.69299999999999995</c:v>
                </c:pt>
                <c:pt idx="4539">
                  <c:v>1.101</c:v>
                </c:pt>
                <c:pt idx="4540">
                  <c:v>0.57999999999999996</c:v>
                </c:pt>
                <c:pt idx="4541">
                  <c:v>1.95</c:v>
                </c:pt>
                <c:pt idx="4542">
                  <c:v>1.62</c:v>
                </c:pt>
                <c:pt idx="4543">
                  <c:v>2.08</c:v>
                </c:pt>
                <c:pt idx="4544">
                  <c:v>1.7</c:v>
                </c:pt>
                <c:pt idx="4545">
                  <c:v>1.62</c:v>
                </c:pt>
                <c:pt idx="4546">
                  <c:v>2.38</c:v>
                </c:pt>
                <c:pt idx="4547">
                  <c:v>1.9</c:v>
                </c:pt>
                <c:pt idx="4548">
                  <c:v>1.02799999999999</c:v>
                </c:pt>
                <c:pt idx="4549">
                  <c:v>0.64</c:v>
                </c:pt>
                <c:pt idx="4550">
                  <c:v>0.29999999999999899</c:v>
                </c:pt>
                <c:pt idx="4551">
                  <c:v>2.0099999999999998</c:v>
                </c:pt>
                <c:pt idx="4552">
                  <c:v>1.71</c:v>
                </c:pt>
                <c:pt idx="4553">
                  <c:v>2.2400000000000002</c:v>
                </c:pt>
                <c:pt idx="4554">
                  <c:v>0.875999999999999</c:v>
                </c:pt>
                <c:pt idx="4555">
                  <c:v>0.76799999999999902</c:v>
                </c:pt>
                <c:pt idx="4556">
                  <c:v>0.61299999999999999</c:v>
                </c:pt>
                <c:pt idx="4557">
                  <c:v>2.0199999999999898</c:v>
                </c:pt>
                <c:pt idx="4558">
                  <c:v>2.08</c:v>
                </c:pt>
                <c:pt idx="4559">
                  <c:v>1.58</c:v>
                </c:pt>
                <c:pt idx="4560">
                  <c:v>1.5499999999999901</c:v>
                </c:pt>
                <c:pt idx="4561">
                  <c:v>0.52099999999999902</c:v>
                </c:pt>
                <c:pt idx="4562">
                  <c:v>0.92099999999999904</c:v>
                </c:pt>
                <c:pt idx="4563">
                  <c:v>1.0189999999999999</c:v>
                </c:pt>
                <c:pt idx="4564">
                  <c:v>0.58799999999999997</c:v>
                </c:pt>
                <c:pt idx="4565">
                  <c:v>0.95</c:v>
                </c:pt>
                <c:pt idx="4566">
                  <c:v>0.59199999999999997</c:v>
                </c:pt>
                <c:pt idx="4567">
                  <c:v>2.2400000000000002</c:v>
                </c:pt>
                <c:pt idx="4568">
                  <c:v>1.71999999999999</c:v>
                </c:pt>
                <c:pt idx="4569">
                  <c:v>1.96999999999999</c:v>
                </c:pt>
                <c:pt idx="4570">
                  <c:v>1.75</c:v>
                </c:pt>
                <c:pt idx="4571">
                  <c:v>1.7999999999999901</c:v>
                </c:pt>
                <c:pt idx="4572">
                  <c:v>1.94</c:v>
                </c:pt>
                <c:pt idx="4573">
                  <c:v>1.67</c:v>
                </c:pt>
                <c:pt idx="4574">
                  <c:v>1.28</c:v>
                </c:pt>
                <c:pt idx="4575">
                  <c:v>1.232</c:v>
                </c:pt>
                <c:pt idx="4576">
                  <c:v>0.98599999999999999</c:v>
                </c:pt>
                <c:pt idx="4577">
                  <c:v>1.1219999999999899</c:v>
                </c:pt>
                <c:pt idx="4578">
                  <c:v>0.621</c:v>
                </c:pt>
                <c:pt idx="4579">
                  <c:v>0.498</c:v>
                </c:pt>
                <c:pt idx="4580">
                  <c:v>0.498</c:v>
                </c:pt>
                <c:pt idx="4581">
                  <c:v>0.81</c:v>
                </c:pt>
                <c:pt idx="4582">
                  <c:v>1.67</c:v>
                </c:pt>
                <c:pt idx="4583">
                  <c:v>1.5999999999999901</c:v>
                </c:pt>
                <c:pt idx="4584">
                  <c:v>0.435</c:v>
                </c:pt>
                <c:pt idx="4585">
                  <c:v>-0.60299999999999998</c:v>
                </c:pt>
                <c:pt idx="4586">
                  <c:v>2.214</c:v>
                </c:pt>
                <c:pt idx="4587">
                  <c:v>1.863</c:v>
                </c:pt>
                <c:pt idx="4588">
                  <c:v>1.7609999999999999</c:v>
                </c:pt>
                <c:pt idx="4589">
                  <c:v>0.54499999999999904</c:v>
                </c:pt>
                <c:pt idx="4590">
                  <c:v>-0.84499999999999997</c:v>
                </c:pt>
                <c:pt idx="4591">
                  <c:v>-0.27</c:v>
                </c:pt>
                <c:pt idx="4592">
                  <c:v>-0.98599999999999999</c:v>
                </c:pt>
                <c:pt idx="4593">
                  <c:v>-1.1379999999999999</c:v>
                </c:pt>
                <c:pt idx="4594">
                  <c:v>0.69899999999999896</c:v>
                </c:pt>
                <c:pt idx="4595">
                  <c:v>-0.34399999999999897</c:v>
                </c:pt>
                <c:pt idx="4596">
                  <c:v>0.71199999999999997</c:v>
                </c:pt>
                <c:pt idx="4597">
                  <c:v>0.72</c:v>
                </c:pt>
                <c:pt idx="4598">
                  <c:v>0.81099999999999905</c:v>
                </c:pt>
                <c:pt idx="4599">
                  <c:v>0.41699999999999898</c:v>
                </c:pt>
                <c:pt idx="4600">
                  <c:v>0.13700000000000001</c:v>
                </c:pt>
                <c:pt idx="4601">
                  <c:v>0.14499999999999999</c:v>
                </c:pt>
                <c:pt idx="4602">
                  <c:v>0.1</c:v>
                </c:pt>
                <c:pt idx="4603">
                  <c:v>0.11899999999999999</c:v>
                </c:pt>
                <c:pt idx="4604">
                  <c:v>0.34100000000000003</c:v>
                </c:pt>
                <c:pt idx="4605">
                  <c:v>-0.443</c:v>
                </c:pt>
                <c:pt idx="4606">
                  <c:v>-1.143</c:v>
                </c:pt>
                <c:pt idx="4607">
                  <c:v>3.3999999999999801E-2</c:v>
                </c:pt>
                <c:pt idx="4608">
                  <c:v>-1.333</c:v>
                </c:pt>
                <c:pt idx="4609">
                  <c:v>2.36099999999999</c:v>
                </c:pt>
                <c:pt idx="4610">
                  <c:v>-0.50999999999999901</c:v>
                </c:pt>
                <c:pt idx="4611">
                  <c:v>-0.54400000000000004</c:v>
                </c:pt>
                <c:pt idx="4612">
                  <c:v>0.86299999999999999</c:v>
                </c:pt>
                <c:pt idx="4613">
                  <c:v>-0.82299999999999995</c:v>
                </c:pt>
                <c:pt idx="4614">
                  <c:v>-0.93899999999999995</c:v>
                </c:pt>
                <c:pt idx="4615">
                  <c:v>-1.3089999999999999</c:v>
                </c:pt>
                <c:pt idx="4616">
                  <c:v>0.53200000000000003</c:v>
                </c:pt>
                <c:pt idx="4617">
                  <c:v>-0.53699999999999903</c:v>
                </c:pt>
                <c:pt idx="4618">
                  <c:v>-1.121</c:v>
                </c:pt>
                <c:pt idx="4619">
                  <c:v>-0.94599999999999995</c:v>
                </c:pt>
                <c:pt idx="4620">
                  <c:v>-0.58499999999999996</c:v>
                </c:pt>
                <c:pt idx="4621">
                  <c:v>-0.56799999999999995</c:v>
                </c:pt>
                <c:pt idx="4622">
                  <c:v>-0.49299999999999899</c:v>
                </c:pt>
                <c:pt idx="4623">
                  <c:v>-0.51500000000000001</c:v>
                </c:pt>
                <c:pt idx="4624">
                  <c:v>-1.22</c:v>
                </c:pt>
                <c:pt idx="4625">
                  <c:v>-0.28399999999999898</c:v>
                </c:pt>
                <c:pt idx="4626">
                  <c:v>-4.9999999999999802E-2</c:v>
                </c:pt>
                <c:pt idx="4627">
                  <c:v>0.115</c:v>
                </c:pt>
                <c:pt idx="4628">
                  <c:v>-0.38799999999999901</c:v>
                </c:pt>
                <c:pt idx="4629">
                  <c:v>-0.27899999999999903</c:v>
                </c:pt>
                <c:pt idx="4630">
                  <c:v>-0.41399999999999998</c:v>
                </c:pt>
                <c:pt idx="4631">
                  <c:v>0.69599999999999995</c:v>
                </c:pt>
                <c:pt idx="4632">
                  <c:v>-9.6999999999999906E-2</c:v>
                </c:pt>
                <c:pt idx="4633">
                  <c:v>-0.49249999999999999</c:v>
                </c:pt>
                <c:pt idx="4634">
                  <c:v>0.20199999999999901</c:v>
                </c:pt>
                <c:pt idx="4635">
                  <c:v>-0.222999999999999</c:v>
                </c:pt>
                <c:pt idx="4636">
                  <c:v>-0.82099999999999995</c:v>
                </c:pt>
                <c:pt idx="4637">
                  <c:v>0.28299999999999897</c:v>
                </c:pt>
                <c:pt idx="4638">
                  <c:v>-0.28399999999999898</c:v>
                </c:pt>
                <c:pt idx="4639">
                  <c:v>-0.307999999999999</c:v>
                </c:pt>
                <c:pt idx="4640">
                  <c:v>-0.35999999999999899</c:v>
                </c:pt>
                <c:pt idx="4641">
                  <c:v>0.16599999999999901</c:v>
                </c:pt>
                <c:pt idx="4642">
                  <c:v>-0.80500000000000005</c:v>
                </c:pt>
                <c:pt idx="4643">
                  <c:v>-1.3480000000000001</c:v>
                </c:pt>
                <c:pt idx="4644">
                  <c:v>-0.65300000000000002</c:v>
                </c:pt>
                <c:pt idx="4645">
                  <c:v>-0.873</c:v>
                </c:pt>
                <c:pt idx="4646">
                  <c:v>-1.008</c:v>
                </c:pt>
                <c:pt idx="4647">
                  <c:v>-0.49199999999999999</c:v>
                </c:pt>
                <c:pt idx="4648">
                  <c:v>-0.45299999999999901</c:v>
                </c:pt>
                <c:pt idx="4649">
                  <c:v>-0.57399999999999896</c:v>
                </c:pt>
                <c:pt idx="4650">
                  <c:v>-0.91500000000000004</c:v>
                </c:pt>
                <c:pt idx="4651">
                  <c:v>-0.96599999999999997</c:v>
                </c:pt>
                <c:pt idx="4652">
                  <c:v>-0.56099999999999905</c:v>
                </c:pt>
                <c:pt idx="4653">
                  <c:v>-0.84799999999999898</c:v>
                </c:pt>
                <c:pt idx="4654">
                  <c:v>-0.439</c:v>
                </c:pt>
                <c:pt idx="4655">
                  <c:v>0.42899999999999899</c:v>
                </c:pt>
                <c:pt idx="4656">
                  <c:v>-6.4000000000000001E-2</c:v>
                </c:pt>
                <c:pt idx="4657">
                  <c:v>-0.77099999999999902</c:v>
                </c:pt>
                <c:pt idx="4658">
                  <c:v>-0.748</c:v>
                </c:pt>
                <c:pt idx="4659">
                  <c:v>-0.78900000000000003</c:v>
                </c:pt>
                <c:pt idx="4660">
                  <c:v>0.85999999999999899</c:v>
                </c:pt>
                <c:pt idx="4661">
                  <c:v>-0.625</c:v>
                </c:pt>
                <c:pt idx="4662">
                  <c:v>-1.26</c:v>
                </c:pt>
                <c:pt idx="4663">
                  <c:v>0.45699999999999902</c:v>
                </c:pt>
                <c:pt idx="4664">
                  <c:v>0.498</c:v>
                </c:pt>
                <c:pt idx="4665">
                  <c:v>-0.48199999999999998</c:v>
                </c:pt>
                <c:pt idx="4666">
                  <c:v>-1.0369999999999999</c:v>
                </c:pt>
                <c:pt idx="4667">
                  <c:v>-0.621</c:v>
                </c:pt>
                <c:pt idx="4668">
                  <c:v>-0.54400000000000004</c:v>
                </c:pt>
                <c:pt idx="4669">
                  <c:v>-0.78100000000000003</c:v>
                </c:pt>
                <c:pt idx="4670">
                  <c:v>-0.97599999999999998</c:v>
                </c:pt>
                <c:pt idx="4671">
                  <c:v>0.157999999999999</c:v>
                </c:pt>
                <c:pt idx="4672">
                  <c:v>0.109999999999999</c:v>
                </c:pt>
                <c:pt idx="4673">
                  <c:v>-2.4E-2</c:v>
                </c:pt>
                <c:pt idx="4674">
                  <c:v>2.3069999999999999</c:v>
                </c:pt>
                <c:pt idx="4675">
                  <c:v>6.5999999999999795E-2</c:v>
                </c:pt>
                <c:pt idx="4676">
                  <c:v>-0.83199999999999896</c:v>
                </c:pt>
                <c:pt idx="4677">
                  <c:v>-0.79700000000000004</c:v>
                </c:pt>
                <c:pt idx="4678">
                  <c:v>-0.52</c:v>
                </c:pt>
                <c:pt idx="4679">
                  <c:v>-0.33800000000000002</c:v>
                </c:pt>
                <c:pt idx="4680">
                  <c:v>-0.28299999999999897</c:v>
                </c:pt>
                <c:pt idx="4681">
                  <c:v>-1.79999999999997E-2</c:v>
                </c:pt>
                <c:pt idx="4682">
                  <c:v>0</c:v>
                </c:pt>
                <c:pt idx="4683">
                  <c:v>0.35599999999999898</c:v>
                </c:pt>
                <c:pt idx="4684">
                  <c:v>-0.98899999999999899</c:v>
                </c:pt>
                <c:pt idx="4685">
                  <c:v>-0.97399999999999998</c:v>
                </c:pt>
                <c:pt idx="4686">
                  <c:v>-0.98299999999999998</c:v>
                </c:pt>
                <c:pt idx="4687">
                  <c:v>-5.5000000000000097E-2</c:v>
                </c:pt>
                <c:pt idx="4688">
                  <c:v>-0.55200000000000005</c:v>
                </c:pt>
                <c:pt idx="4689">
                  <c:v>-7.3999999999999802E-2</c:v>
                </c:pt>
                <c:pt idx="4690">
                  <c:v>-0.90499999999999903</c:v>
                </c:pt>
                <c:pt idx="4691">
                  <c:v>-0.85899999999999999</c:v>
                </c:pt>
                <c:pt idx="4692">
                  <c:v>-0.35599999999999898</c:v>
                </c:pt>
                <c:pt idx="4693">
                  <c:v>-0.188</c:v>
                </c:pt>
                <c:pt idx="4694">
                  <c:v>-3.50000000000001E-2</c:v>
                </c:pt>
                <c:pt idx="4695">
                  <c:v>-8.7000000000000105E-2</c:v>
                </c:pt>
                <c:pt idx="4696">
                  <c:v>-0.621999999999999</c:v>
                </c:pt>
                <c:pt idx="4697">
                  <c:v>-0.621999999999999</c:v>
                </c:pt>
                <c:pt idx="4698">
                  <c:v>-0.58899999999999997</c:v>
                </c:pt>
                <c:pt idx="4699">
                  <c:v>-0.6</c:v>
                </c:pt>
                <c:pt idx="4700">
                  <c:v>-0.61199999999999999</c:v>
                </c:pt>
                <c:pt idx="4701">
                  <c:v>0.29299999999999998</c:v>
                </c:pt>
                <c:pt idx="4702">
                  <c:v>-0.57999999999999996</c:v>
                </c:pt>
                <c:pt idx="4703">
                  <c:v>-0.74199999999999999</c:v>
                </c:pt>
                <c:pt idx="4704">
                  <c:v>-0.26500000000000001</c:v>
                </c:pt>
                <c:pt idx="4705">
                  <c:v>-0.55000000000000004</c:v>
                </c:pt>
                <c:pt idx="4706">
                  <c:v>-0.36799999999999899</c:v>
                </c:pt>
                <c:pt idx="4707">
                  <c:v>-0.250999999999999</c:v>
                </c:pt>
                <c:pt idx="4708">
                  <c:v>-0.55299999999999905</c:v>
                </c:pt>
                <c:pt idx="4709">
                  <c:v>0.39100000000000001</c:v>
                </c:pt>
                <c:pt idx="4710">
                  <c:v>0.35299999999999998</c:v>
                </c:pt>
                <c:pt idx="4711">
                  <c:v>-1.0740000000000001</c:v>
                </c:pt>
                <c:pt idx="4712">
                  <c:v>-0.75999999999999901</c:v>
                </c:pt>
                <c:pt idx="4713">
                  <c:v>1.26799999999999</c:v>
                </c:pt>
                <c:pt idx="4714">
                  <c:v>0.72799999999999998</c:v>
                </c:pt>
                <c:pt idx="4715">
                  <c:v>-0.378</c:v>
                </c:pt>
                <c:pt idx="4716">
                  <c:v>-9.3999999999999806E-2</c:v>
                </c:pt>
                <c:pt idx="4717">
                  <c:v>-9.9000000000000199E-2</c:v>
                </c:pt>
                <c:pt idx="4718">
                  <c:v>-2.8999999999999901E-2</c:v>
                </c:pt>
                <c:pt idx="4719">
                  <c:v>-9.6000000000000002E-2</c:v>
                </c:pt>
                <c:pt idx="4720">
                  <c:v>-5.9000000000000101E-2</c:v>
                </c:pt>
                <c:pt idx="4721">
                  <c:v>-0.45900000000000002</c:v>
                </c:pt>
                <c:pt idx="4722">
                  <c:v>0.38399999999999901</c:v>
                </c:pt>
                <c:pt idx="4723">
                  <c:v>0.318</c:v>
                </c:pt>
                <c:pt idx="4724">
                  <c:v>-0.55600000000000005</c:v>
                </c:pt>
                <c:pt idx="4725">
                  <c:v>0.80699999999999905</c:v>
                </c:pt>
                <c:pt idx="4726">
                  <c:v>-0.04</c:v>
                </c:pt>
                <c:pt idx="4727">
                  <c:v>-0.85899999999999999</c:v>
                </c:pt>
                <c:pt idx="4728">
                  <c:v>-0.2</c:v>
                </c:pt>
                <c:pt idx="4729">
                  <c:v>9.9000000000000199E-2</c:v>
                </c:pt>
                <c:pt idx="4730">
                  <c:v>-0.13300000000000001</c:v>
                </c:pt>
                <c:pt idx="4731">
                  <c:v>-0.41099999999999998</c:v>
                </c:pt>
                <c:pt idx="4732">
                  <c:v>-0.20499999999999999</c:v>
                </c:pt>
                <c:pt idx="4733">
                  <c:v>1.522</c:v>
                </c:pt>
                <c:pt idx="4734">
                  <c:v>-0.71299999999999997</c:v>
                </c:pt>
                <c:pt idx="4735">
                  <c:v>-0.59099999999999997</c:v>
                </c:pt>
                <c:pt idx="4736">
                  <c:v>-0.20799999999999999</c:v>
                </c:pt>
                <c:pt idx="4737">
                  <c:v>1.2999999999999901</c:v>
                </c:pt>
                <c:pt idx="4738">
                  <c:v>1.2309999999999901</c:v>
                </c:pt>
                <c:pt idx="4739">
                  <c:v>1.085</c:v>
                </c:pt>
                <c:pt idx="4740">
                  <c:v>1.2999999999999901</c:v>
                </c:pt>
                <c:pt idx="4741">
                  <c:v>1.5249999999999999</c:v>
                </c:pt>
                <c:pt idx="4742">
                  <c:v>1.413</c:v>
                </c:pt>
                <c:pt idx="4743">
                  <c:v>1.5009999999999999</c:v>
                </c:pt>
                <c:pt idx="4744">
                  <c:v>2.4999999999999901E-2</c:v>
                </c:pt>
                <c:pt idx="4745">
                  <c:v>-1.085</c:v>
                </c:pt>
                <c:pt idx="4746">
                  <c:v>-0.7</c:v>
                </c:pt>
                <c:pt idx="4747">
                  <c:v>-0.746999999999999</c:v>
                </c:pt>
                <c:pt idx="4748">
                  <c:v>-0.875</c:v>
                </c:pt>
                <c:pt idx="4749">
                  <c:v>0.218999999999999</c:v>
                </c:pt>
                <c:pt idx="4750">
                  <c:v>-0.28899999999999998</c:v>
                </c:pt>
                <c:pt idx="4751">
                  <c:v>0.14299999999999899</c:v>
                </c:pt>
                <c:pt idx="4752">
                  <c:v>0.156</c:v>
                </c:pt>
                <c:pt idx="4753">
                  <c:v>-0.46300000000000002</c:v>
                </c:pt>
                <c:pt idx="4754">
                  <c:v>-1.595</c:v>
                </c:pt>
                <c:pt idx="4755">
                  <c:v>-0.45999999999999902</c:v>
                </c:pt>
                <c:pt idx="4756">
                  <c:v>-0.96599999999999997</c:v>
                </c:pt>
                <c:pt idx="4757">
                  <c:v>1.1929999999999901</c:v>
                </c:pt>
                <c:pt idx="4758">
                  <c:v>0.91500000000000004</c:v>
                </c:pt>
                <c:pt idx="4759">
                  <c:v>-1.39999999999997E-2</c:v>
                </c:pt>
                <c:pt idx="4760">
                  <c:v>0.51100000000000001</c:v>
                </c:pt>
                <c:pt idx="4761">
                  <c:v>-0.89500000000000002</c:v>
                </c:pt>
                <c:pt idx="4762">
                  <c:v>-1.3779999999999999</c:v>
                </c:pt>
                <c:pt idx="4763">
                  <c:v>0.64500000000000002</c:v>
                </c:pt>
                <c:pt idx="4764">
                  <c:v>-0.79700000000000004</c:v>
                </c:pt>
                <c:pt idx="4765">
                  <c:v>-0.75</c:v>
                </c:pt>
                <c:pt idx="4766">
                  <c:v>-2.024</c:v>
                </c:pt>
                <c:pt idx="4767">
                  <c:v>9.1000000000000095E-2</c:v>
                </c:pt>
                <c:pt idx="4768">
                  <c:v>0.19899999999999901</c:v>
                </c:pt>
                <c:pt idx="4769">
                  <c:v>0.184</c:v>
                </c:pt>
                <c:pt idx="4770">
                  <c:v>-1.9379999999999999</c:v>
                </c:pt>
                <c:pt idx="4771">
                  <c:v>-2.42</c:v>
                </c:pt>
                <c:pt idx="4772">
                  <c:v>-1.19</c:v>
                </c:pt>
                <c:pt idx="4773">
                  <c:v>-0.248</c:v>
                </c:pt>
                <c:pt idx="4774">
                  <c:v>-1.2210000000000001</c:v>
                </c:pt>
                <c:pt idx="4775">
                  <c:v>-9.6999999999999906E-2</c:v>
                </c:pt>
                <c:pt idx="4776">
                  <c:v>-1.5289999999999999</c:v>
                </c:pt>
                <c:pt idx="4777">
                  <c:v>-0.65899999999999903</c:v>
                </c:pt>
                <c:pt idx="4778">
                  <c:v>-1.7549999999999999</c:v>
                </c:pt>
                <c:pt idx="4779">
                  <c:v>-1.1659999999999999</c:v>
                </c:pt>
                <c:pt idx="4780">
                  <c:v>0.58199999999999896</c:v>
                </c:pt>
                <c:pt idx="4781">
                  <c:v>-0.52499999999999902</c:v>
                </c:pt>
                <c:pt idx="4782">
                  <c:v>-2.383</c:v>
                </c:pt>
                <c:pt idx="4783">
                  <c:v>-0.95299999999999896</c:v>
                </c:pt>
                <c:pt idx="4784">
                  <c:v>-0.94699999999999995</c:v>
                </c:pt>
                <c:pt idx="4785">
                  <c:v>1.0819999999999901</c:v>
                </c:pt>
                <c:pt idx="4786">
                  <c:v>-1.167</c:v>
                </c:pt>
                <c:pt idx="4787">
                  <c:v>-1.3779999999999999</c:v>
                </c:pt>
                <c:pt idx="4788">
                  <c:v>-1.6890000000000001</c:v>
                </c:pt>
                <c:pt idx="4789">
                  <c:v>-2.2450000000000001</c:v>
                </c:pt>
                <c:pt idx="4790">
                  <c:v>-0.81</c:v>
                </c:pt>
                <c:pt idx="4791">
                  <c:v>-2.0070000000000001</c:v>
                </c:pt>
                <c:pt idx="4792">
                  <c:v>-1.726</c:v>
                </c:pt>
                <c:pt idx="4793">
                  <c:v>-1.0760000000000001</c:v>
                </c:pt>
                <c:pt idx="4794">
                  <c:v>-0.27999999999999903</c:v>
                </c:pt>
                <c:pt idx="4795">
                  <c:v>-1.552</c:v>
                </c:pt>
                <c:pt idx="4796">
                  <c:v>-1.093</c:v>
                </c:pt>
                <c:pt idx="4797">
                  <c:v>-1.804</c:v>
                </c:pt>
                <c:pt idx="4798">
                  <c:v>-0.86499999999999999</c:v>
                </c:pt>
                <c:pt idx="4799">
                  <c:v>-0.314999999999999</c:v>
                </c:pt>
                <c:pt idx="4800">
                  <c:v>-1.5680000000000001</c:v>
                </c:pt>
                <c:pt idx="4801">
                  <c:v>9.7999999999999796E-2</c:v>
                </c:pt>
                <c:pt idx="4802">
                  <c:v>-0.94499999999999895</c:v>
                </c:pt>
                <c:pt idx="4803">
                  <c:v>-0.13300000000000001</c:v>
                </c:pt>
                <c:pt idx="4804">
                  <c:v>5.7999999999999802E-2</c:v>
                </c:pt>
                <c:pt idx="4805">
                  <c:v>-2.2290000000000001</c:v>
                </c:pt>
                <c:pt idx="4806">
                  <c:v>-0.42699999999999999</c:v>
                </c:pt>
                <c:pt idx="4807">
                  <c:v>-1.329</c:v>
                </c:pt>
                <c:pt idx="4808">
                  <c:v>-1.1850000000000001</c:v>
                </c:pt>
                <c:pt idx="4809">
                  <c:v>-0.80600000000000005</c:v>
                </c:pt>
                <c:pt idx="4810">
                  <c:v>-0.81699999999999995</c:v>
                </c:pt>
                <c:pt idx="4811">
                  <c:v>-1.796</c:v>
                </c:pt>
                <c:pt idx="4812">
                  <c:v>0.214999999999999</c:v>
                </c:pt>
                <c:pt idx="4813">
                  <c:v>-0.58799999999999997</c:v>
                </c:pt>
                <c:pt idx="4814">
                  <c:v>0.14099999999999999</c:v>
                </c:pt>
                <c:pt idx="4815">
                  <c:v>-0.29999999999999899</c:v>
                </c:pt>
                <c:pt idx="4816">
                  <c:v>-0.45999999999999902</c:v>
                </c:pt>
                <c:pt idx="4817">
                  <c:v>-1.579</c:v>
                </c:pt>
                <c:pt idx="4818">
                  <c:v>-0.26500000000000001</c:v>
                </c:pt>
                <c:pt idx="4819">
                  <c:v>-0.16900000000000001</c:v>
                </c:pt>
                <c:pt idx="4820">
                  <c:v>-1.5449999999999999</c:v>
                </c:pt>
                <c:pt idx="4821">
                  <c:v>0.998</c:v>
                </c:pt>
                <c:pt idx="4822">
                  <c:v>-7.5999999999999998E-2</c:v>
                </c:pt>
                <c:pt idx="4823">
                  <c:v>-1.222</c:v>
                </c:pt>
                <c:pt idx="4824">
                  <c:v>-1.34</c:v>
                </c:pt>
                <c:pt idx="4825">
                  <c:v>-0.90200000000000002</c:v>
                </c:pt>
                <c:pt idx="4826">
                  <c:v>-0.63300000000000001</c:v>
                </c:pt>
                <c:pt idx="4827">
                  <c:v>-1.0469999999999999</c:v>
                </c:pt>
                <c:pt idx="4828">
                  <c:v>-0.26299999999999901</c:v>
                </c:pt>
                <c:pt idx="4829">
                  <c:v>0.249</c:v>
                </c:pt>
                <c:pt idx="4830">
                  <c:v>-1.9390000000000001</c:v>
                </c:pt>
                <c:pt idx="4831">
                  <c:v>-1.4410000000000001</c:v>
                </c:pt>
                <c:pt idx="4832">
                  <c:v>-0.57099999999999995</c:v>
                </c:pt>
                <c:pt idx="4833">
                  <c:v>-0.46600000000000003</c:v>
                </c:pt>
                <c:pt idx="4834">
                  <c:v>-0.61699999999999999</c:v>
                </c:pt>
                <c:pt idx="4835">
                  <c:v>-1.4139999999999999</c:v>
                </c:pt>
                <c:pt idx="4836">
                  <c:v>-2.30000000000001E-2</c:v>
                </c:pt>
                <c:pt idx="4837">
                  <c:v>-2.0179999999999998</c:v>
                </c:pt>
                <c:pt idx="4838">
                  <c:v>-1.5880000000000001</c:v>
                </c:pt>
                <c:pt idx="4839">
                  <c:v>0.153</c:v>
                </c:pt>
                <c:pt idx="4840">
                  <c:v>-0.871</c:v>
                </c:pt>
                <c:pt idx="4841">
                  <c:v>-0.873</c:v>
                </c:pt>
                <c:pt idx="4842">
                  <c:v>-0.96399999999999997</c:v>
                </c:pt>
                <c:pt idx="4843">
                  <c:v>-0.70199999999999996</c:v>
                </c:pt>
                <c:pt idx="4844">
                  <c:v>-0.90499999999999903</c:v>
                </c:pt>
                <c:pt idx="4845">
                  <c:v>-1.2</c:v>
                </c:pt>
                <c:pt idx="4846">
                  <c:v>-1.3560000000000001</c:v>
                </c:pt>
                <c:pt idx="4847">
                  <c:v>0.59699999999999998</c:v>
                </c:pt>
                <c:pt idx="4848">
                  <c:v>-0.88600000000000001</c:v>
                </c:pt>
                <c:pt idx="4849">
                  <c:v>-1.004</c:v>
                </c:pt>
                <c:pt idx="4850">
                  <c:v>-0.84099999999999997</c:v>
                </c:pt>
                <c:pt idx="4851">
                  <c:v>-1.2769999999999999</c:v>
                </c:pt>
                <c:pt idx="4852">
                  <c:v>-1.2989999999999999</c:v>
                </c:pt>
                <c:pt idx="4853">
                  <c:v>-0.59199999999999997</c:v>
                </c:pt>
                <c:pt idx="4854">
                  <c:v>-1.365</c:v>
                </c:pt>
                <c:pt idx="4855">
                  <c:v>-0.37999999999999901</c:v>
                </c:pt>
                <c:pt idx="4856">
                  <c:v>-1.345</c:v>
                </c:pt>
                <c:pt idx="4857">
                  <c:v>-1.27</c:v>
                </c:pt>
                <c:pt idx="4858">
                  <c:v>-0.97</c:v>
                </c:pt>
                <c:pt idx="4859">
                  <c:v>-0.97599999999999998</c:v>
                </c:pt>
                <c:pt idx="4860">
                  <c:v>-1.113</c:v>
                </c:pt>
                <c:pt idx="4861">
                  <c:v>-0.60699999999999998</c:v>
                </c:pt>
                <c:pt idx="4862">
                  <c:v>-1.405</c:v>
                </c:pt>
                <c:pt idx="4863">
                  <c:v>-1.34</c:v>
                </c:pt>
                <c:pt idx="4864">
                  <c:v>-1.4430000000000001</c:v>
                </c:pt>
                <c:pt idx="4865">
                  <c:v>-0.58049999999999902</c:v>
                </c:pt>
                <c:pt idx="4866">
                  <c:v>-1.0109999999999999</c:v>
                </c:pt>
                <c:pt idx="4867">
                  <c:v>-0.80900000000000005</c:v>
                </c:pt>
                <c:pt idx="4868">
                  <c:v>-1.335</c:v>
                </c:pt>
                <c:pt idx="4869">
                  <c:v>-1.2010000000000001</c:v>
                </c:pt>
                <c:pt idx="4870">
                  <c:v>-0.16800000000000001</c:v>
                </c:pt>
                <c:pt idx="4871">
                  <c:v>-0.73899999999999899</c:v>
                </c:pt>
                <c:pt idx="4872">
                  <c:v>-0.52599999999999902</c:v>
                </c:pt>
                <c:pt idx="4873">
                  <c:v>-1.1419999999999999</c:v>
                </c:pt>
                <c:pt idx="4874">
                  <c:v>-1.2270000000000001</c:v>
                </c:pt>
                <c:pt idx="4875">
                  <c:v>-1.0720000000000001</c:v>
                </c:pt>
                <c:pt idx="4876">
                  <c:v>-0.65799999999999903</c:v>
                </c:pt>
                <c:pt idx="4877">
                  <c:v>-0.90799999999999903</c:v>
                </c:pt>
                <c:pt idx="4878">
                  <c:v>-0.60499999999999998</c:v>
                </c:pt>
                <c:pt idx="4879">
                  <c:v>-6.9999999999999798E-2</c:v>
                </c:pt>
                <c:pt idx="4880">
                  <c:v>-1.1459999999999999</c:v>
                </c:pt>
                <c:pt idx="4881">
                  <c:v>-0.42499999999999899</c:v>
                </c:pt>
                <c:pt idx="4882">
                  <c:v>-1.887</c:v>
                </c:pt>
                <c:pt idx="4883">
                  <c:v>-1.08</c:v>
                </c:pt>
                <c:pt idx="4884">
                  <c:v>-0.73699999999999999</c:v>
                </c:pt>
                <c:pt idx="4885">
                  <c:v>-1.208</c:v>
                </c:pt>
                <c:pt idx="4886">
                  <c:v>-0.98099999999999898</c:v>
                </c:pt>
                <c:pt idx="4887">
                  <c:v>-1.302</c:v>
                </c:pt>
                <c:pt idx="4888">
                  <c:v>-0.995</c:v>
                </c:pt>
                <c:pt idx="4889">
                  <c:v>-0.61799999999999899</c:v>
                </c:pt>
                <c:pt idx="4890">
                  <c:v>-7.0000000000001103E-3</c:v>
                </c:pt>
                <c:pt idx="4891">
                  <c:v>-0.40099999999999902</c:v>
                </c:pt>
                <c:pt idx="4892">
                  <c:v>-0.54400000000000004</c:v>
                </c:pt>
                <c:pt idx="4893">
                  <c:v>1.706</c:v>
                </c:pt>
                <c:pt idx="4894">
                  <c:v>-0.748</c:v>
                </c:pt>
                <c:pt idx="4895">
                  <c:v>-0.68</c:v>
                </c:pt>
                <c:pt idx="4896">
                  <c:v>-2.113</c:v>
                </c:pt>
                <c:pt idx="4897">
                  <c:v>-0.22699999999999901</c:v>
                </c:pt>
                <c:pt idx="4898">
                  <c:v>-1.417</c:v>
                </c:pt>
                <c:pt idx="4899">
                  <c:v>-1.258</c:v>
                </c:pt>
                <c:pt idx="4900">
                  <c:v>-1.4870000000000001</c:v>
                </c:pt>
                <c:pt idx="4901">
                  <c:v>-2.0110000000000001</c:v>
                </c:pt>
                <c:pt idx="4902">
                  <c:v>-0.47399999999999998</c:v>
                </c:pt>
                <c:pt idx="4903">
                  <c:v>-1.5249999999999999</c:v>
                </c:pt>
                <c:pt idx="4904">
                  <c:v>-1.304</c:v>
                </c:pt>
                <c:pt idx="4905">
                  <c:v>-1.0660000000000001</c:v>
                </c:pt>
                <c:pt idx="4906">
                  <c:v>-1.131</c:v>
                </c:pt>
                <c:pt idx="4907">
                  <c:v>-1.4570000000000001</c:v>
                </c:pt>
                <c:pt idx="4908">
                  <c:v>-1.0640000000000001</c:v>
                </c:pt>
                <c:pt idx="4909">
                  <c:v>0.45100000000000001</c:v>
                </c:pt>
                <c:pt idx="4910">
                  <c:v>-1.3420000000000001</c:v>
                </c:pt>
                <c:pt idx="4911">
                  <c:v>-1.091</c:v>
                </c:pt>
                <c:pt idx="4912">
                  <c:v>-0.42599999999999999</c:v>
                </c:pt>
                <c:pt idx="4913">
                  <c:v>-1.0589999999999999</c:v>
                </c:pt>
                <c:pt idx="4914">
                  <c:v>-1.387</c:v>
                </c:pt>
                <c:pt idx="4915">
                  <c:v>-0.63300000000000001</c:v>
                </c:pt>
                <c:pt idx="4916">
                  <c:v>-1.0880000000000001</c:v>
                </c:pt>
                <c:pt idx="4917">
                  <c:v>-1.056</c:v>
                </c:pt>
                <c:pt idx="4918">
                  <c:v>-0.24</c:v>
                </c:pt>
                <c:pt idx="4919">
                  <c:v>3.7999999999999798E-2</c:v>
                </c:pt>
                <c:pt idx="4920">
                  <c:v>-1.1890000000000001</c:v>
                </c:pt>
                <c:pt idx="4921">
                  <c:v>-0.24399999999999999</c:v>
                </c:pt>
                <c:pt idx="4922">
                  <c:v>-0.93</c:v>
                </c:pt>
                <c:pt idx="4923">
                  <c:v>-0.749</c:v>
                </c:pt>
                <c:pt idx="4924">
                  <c:v>-1.5649999999999999</c:v>
                </c:pt>
                <c:pt idx="4925">
                  <c:v>-1.032</c:v>
                </c:pt>
                <c:pt idx="4926">
                  <c:v>-0.41599999999999898</c:v>
                </c:pt>
                <c:pt idx="4927">
                  <c:v>-0.313</c:v>
                </c:pt>
                <c:pt idx="4928">
                  <c:v>-1.0629999999999999</c:v>
                </c:pt>
                <c:pt idx="4929">
                  <c:v>0.66</c:v>
                </c:pt>
                <c:pt idx="4930">
                  <c:v>-1.7949999999999999</c:v>
                </c:pt>
                <c:pt idx="4931">
                  <c:v>-0.63200000000000001</c:v>
                </c:pt>
                <c:pt idx="4932">
                  <c:v>-0.875</c:v>
                </c:pt>
                <c:pt idx="4933">
                  <c:v>-1.421</c:v>
                </c:pt>
                <c:pt idx="4934">
                  <c:v>-0.79099999999999904</c:v>
                </c:pt>
                <c:pt idx="4935">
                  <c:v>-0.64400000000000002</c:v>
                </c:pt>
                <c:pt idx="4936">
                  <c:v>-1.3560000000000001</c:v>
                </c:pt>
                <c:pt idx="4937">
                  <c:v>-1.252</c:v>
                </c:pt>
                <c:pt idx="4938">
                  <c:v>-0.97</c:v>
                </c:pt>
                <c:pt idx="4939">
                  <c:v>-1.4670000000000001</c:v>
                </c:pt>
                <c:pt idx="4940">
                  <c:v>-1.4910000000000001</c:v>
                </c:pt>
                <c:pt idx="4941">
                  <c:v>-1.173</c:v>
                </c:pt>
                <c:pt idx="4942">
                  <c:v>-1.252</c:v>
                </c:pt>
                <c:pt idx="4943">
                  <c:v>-2.0019999999999998</c:v>
                </c:pt>
                <c:pt idx="4944">
                  <c:v>-1.5109999999999999</c:v>
                </c:pt>
                <c:pt idx="4945">
                  <c:v>-1.3460000000000001</c:v>
                </c:pt>
                <c:pt idx="4946">
                  <c:v>-0.108999999999999</c:v>
                </c:pt>
                <c:pt idx="4947">
                  <c:v>-1.444</c:v>
                </c:pt>
                <c:pt idx="4948">
                  <c:v>-1.44</c:v>
                </c:pt>
                <c:pt idx="4949">
                  <c:v>-2.0489999999999999</c:v>
                </c:pt>
                <c:pt idx="4950">
                  <c:v>-0.378</c:v>
                </c:pt>
                <c:pt idx="4951">
                  <c:v>-1.2130000000000001</c:v>
                </c:pt>
                <c:pt idx="4952">
                  <c:v>-1.5720000000000001</c:v>
                </c:pt>
                <c:pt idx="4953">
                  <c:v>-0.83199999999999896</c:v>
                </c:pt>
                <c:pt idx="4954">
                  <c:v>-0.371</c:v>
                </c:pt>
                <c:pt idx="4955">
                  <c:v>-1.6910000000000001</c:v>
                </c:pt>
                <c:pt idx="4956">
                  <c:v>-2.06299999999999</c:v>
                </c:pt>
                <c:pt idx="4957">
                  <c:v>1.2E-2</c:v>
                </c:pt>
                <c:pt idx="4958">
                  <c:v>0.35099999999999998</c:v>
                </c:pt>
                <c:pt idx="4959">
                  <c:v>-0.251999999999999</c:v>
                </c:pt>
                <c:pt idx="4960">
                  <c:v>-5.5000000000000097E-2</c:v>
                </c:pt>
                <c:pt idx="4961">
                  <c:v>-0.53699999999999903</c:v>
                </c:pt>
                <c:pt idx="4962">
                  <c:v>-0.40200000000000002</c:v>
                </c:pt>
                <c:pt idx="4963">
                  <c:v>-0.88099999999999901</c:v>
                </c:pt>
                <c:pt idx="4964">
                  <c:v>-1.919</c:v>
                </c:pt>
                <c:pt idx="4965">
                  <c:v>-0.61099999999999999</c:v>
                </c:pt>
                <c:pt idx="4966">
                  <c:v>-1.673</c:v>
                </c:pt>
                <c:pt idx="4967">
                  <c:v>-0.41999999999999899</c:v>
                </c:pt>
                <c:pt idx="4968">
                  <c:v>-0.63300000000000001</c:v>
                </c:pt>
                <c:pt idx="4969">
                  <c:v>-1.262</c:v>
                </c:pt>
                <c:pt idx="4970">
                  <c:v>-1.304</c:v>
                </c:pt>
                <c:pt idx="4971">
                  <c:v>-0.86799999999999899</c:v>
                </c:pt>
                <c:pt idx="4972">
                  <c:v>-1.397</c:v>
                </c:pt>
                <c:pt idx="4973">
                  <c:v>-1.448</c:v>
                </c:pt>
                <c:pt idx="4974">
                  <c:v>-1.748</c:v>
                </c:pt>
                <c:pt idx="4975">
                  <c:v>-0.63499999999999901</c:v>
                </c:pt>
                <c:pt idx="4976">
                  <c:v>-0.75</c:v>
                </c:pt>
                <c:pt idx="4977">
                  <c:v>-0.68299999999999905</c:v>
                </c:pt>
                <c:pt idx="4978">
                  <c:v>-1.052</c:v>
                </c:pt>
                <c:pt idx="4979">
                  <c:v>-1.4430000000000001</c:v>
                </c:pt>
                <c:pt idx="4980">
                  <c:v>-1.554</c:v>
                </c:pt>
                <c:pt idx="4981">
                  <c:v>-1.226</c:v>
                </c:pt>
                <c:pt idx="4982">
                  <c:v>-0.14299999999999899</c:v>
                </c:pt>
                <c:pt idx="4983">
                  <c:v>-1.8520000000000001</c:v>
                </c:pt>
                <c:pt idx="4984">
                  <c:v>-1.02</c:v>
                </c:pt>
                <c:pt idx="4985">
                  <c:v>0.27999999999999903</c:v>
                </c:pt>
                <c:pt idx="4986">
                  <c:v>-0.63399999999999901</c:v>
                </c:pt>
                <c:pt idx="4987">
                  <c:v>0.42499999999999899</c:v>
                </c:pt>
                <c:pt idx="4988">
                  <c:v>-1.478</c:v>
                </c:pt>
                <c:pt idx="4989">
                  <c:v>-1.2330000000000001</c:v>
                </c:pt>
                <c:pt idx="4990">
                  <c:v>-0.754</c:v>
                </c:pt>
                <c:pt idx="4991">
                  <c:v>-0.125999999999999</c:v>
                </c:pt>
                <c:pt idx="4992">
                  <c:v>-1.2969999999999999</c:v>
                </c:pt>
                <c:pt idx="4993">
                  <c:v>-1.5429999999999999</c:v>
                </c:pt>
                <c:pt idx="4994">
                  <c:v>-1.3939999999999999</c:v>
                </c:pt>
                <c:pt idx="4995">
                  <c:v>-1.327</c:v>
                </c:pt>
                <c:pt idx="4996">
                  <c:v>0.56199999999999894</c:v>
                </c:pt>
                <c:pt idx="4997">
                  <c:v>0.70799999999999996</c:v>
                </c:pt>
                <c:pt idx="4998">
                  <c:v>-0.67499999999999905</c:v>
                </c:pt>
                <c:pt idx="4999">
                  <c:v>0.435999999999999</c:v>
                </c:pt>
                <c:pt idx="5000">
                  <c:v>0.59099999999999997</c:v>
                </c:pt>
                <c:pt idx="5001">
                  <c:v>-2.1560000000000001</c:v>
                </c:pt>
                <c:pt idx="5002">
                  <c:v>-1.03</c:v>
                </c:pt>
                <c:pt idx="5003">
                  <c:v>-0.63399999999999901</c:v>
                </c:pt>
                <c:pt idx="5004">
                  <c:v>0.28899999999999998</c:v>
                </c:pt>
                <c:pt idx="5005">
                  <c:v>-1.4730000000000001</c:v>
                </c:pt>
                <c:pt idx="5006">
                  <c:v>4.3000000000000101E-2</c:v>
                </c:pt>
                <c:pt idx="5007">
                  <c:v>0.152</c:v>
                </c:pt>
                <c:pt idx="5008">
                  <c:v>-1.1459999999999999</c:v>
                </c:pt>
                <c:pt idx="5009">
                  <c:v>-0.89999999999999902</c:v>
                </c:pt>
                <c:pt idx="5010">
                  <c:v>-1.5960000000000001</c:v>
                </c:pt>
                <c:pt idx="5011">
                  <c:v>-1.6539999999999999</c:v>
                </c:pt>
                <c:pt idx="5012">
                  <c:v>-0.97899999999999998</c:v>
                </c:pt>
                <c:pt idx="5013">
                  <c:v>-1.415</c:v>
                </c:pt>
                <c:pt idx="5014">
                  <c:v>-1.0760000000000001</c:v>
                </c:pt>
                <c:pt idx="5015">
                  <c:v>-0.44499999999999901</c:v>
                </c:pt>
                <c:pt idx="5016">
                  <c:v>-0.99399999999999999</c:v>
                </c:pt>
                <c:pt idx="5017">
                  <c:v>-1.4650000000000001</c:v>
                </c:pt>
                <c:pt idx="5018">
                  <c:v>-0.16800000000000001</c:v>
                </c:pt>
                <c:pt idx="5019">
                  <c:v>0.95899999999999996</c:v>
                </c:pt>
                <c:pt idx="5020">
                  <c:v>0.246</c:v>
                </c:pt>
                <c:pt idx="5021">
                  <c:v>-0.86399999999999899</c:v>
                </c:pt>
                <c:pt idx="5022">
                  <c:v>-0.99399999999999999</c:v>
                </c:pt>
                <c:pt idx="5023">
                  <c:v>-1.3029999999999999</c:v>
                </c:pt>
                <c:pt idx="5024">
                  <c:v>-1.351</c:v>
                </c:pt>
                <c:pt idx="5025">
                  <c:v>-1.421</c:v>
                </c:pt>
                <c:pt idx="5026">
                  <c:v>-1.3069999999999999</c:v>
                </c:pt>
                <c:pt idx="5027">
                  <c:v>-1.8740000000000001</c:v>
                </c:pt>
                <c:pt idx="5028">
                  <c:v>-1.385</c:v>
                </c:pt>
                <c:pt idx="5029">
                  <c:v>-1.3360000000000001</c:v>
                </c:pt>
                <c:pt idx="5030">
                  <c:v>-0.14499999999999999</c:v>
                </c:pt>
                <c:pt idx="5031">
                  <c:v>-2.1059999999999999</c:v>
                </c:pt>
                <c:pt idx="5032">
                  <c:v>-0.77400000000000002</c:v>
                </c:pt>
                <c:pt idx="5033">
                  <c:v>-0.67099999999999904</c:v>
                </c:pt>
                <c:pt idx="5034">
                  <c:v>-0.33</c:v>
                </c:pt>
                <c:pt idx="5035">
                  <c:v>-1.208</c:v>
                </c:pt>
                <c:pt idx="5036">
                  <c:v>2.23599999999999</c:v>
                </c:pt>
                <c:pt idx="5037">
                  <c:v>-1.6930000000000001</c:v>
                </c:pt>
                <c:pt idx="5038">
                  <c:v>-0.216</c:v>
                </c:pt>
                <c:pt idx="5039">
                  <c:v>-0.56499999999999995</c:v>
                </c:pt>
                <c:pt idx="5040">
                  <c:v>-1.4610000000000001</c:v>
                </c:pt>
                <c:pt idx="5041">
                  <c:v>-5.9999999999997798E-3</c:v>
                </c:pt>
                <c:pt idx="5042">
                  <c:v>-0.69499999999999895</c:v>
                </c:pt>
                <c:pt idx="5043">
                  <c:v>-0.94899999999999896</c:v>
                </c:pt>
                <c:pt idx="5044">
                  <c:v>-1.0920000000000001</c:v>
                </c:pt>
                <c:pt idx="5045">
                  <c:v>-1.6</c:v>
                </c:pt>
                <c:pt idx="5046">
                  <c:v>-0.45199999999999901</c:v>
                </c:pt>
                <c:pt idx="5047">
                  <c:v>-0.13099999999999901</c:v>
                </c:pt>
                <c:pt idx="5048">
                  <c:v>-1.2230000000000001</c:v>
                </c:pt>
                <c:pt idx="5049">
                  <c:v>-1.391</c:v>
                </c:pt>
                <c:pt idx="5050">
                  <c:v>-1.5349999999999999</c:v>
                </c:pt>
                <c:pt idx="5051">
                  <c:v>0.43099999999999999</c:v>
                </c:pt>
                <c:pt idx="5052">
                  <c:v>-1.2130000000000001</c:v>
                </c:pt>
                <c:pt idx="5053">
                  <c:v>0.48199999999999998</c:v>
                </c:pt>
                <c:pt idx="5054">
                  <c:v>-0.91900000000000004</c:v>
                </c:pt>
                <c:pt idx="5055">
                  <c:v>-1.008</c:v>
                </c:pt>
                <c:pt idx="5056">
                  <c:v>-0.84599999999999997</c:v>
                </c:pt>
                <c:pt idx="5057">
                  <c:v>-0.38099999999999901</c:v>
                </c:pt>
                <c:pt idx="5058">
                  <c:v>-2.4169999999999998</c:v>
                </c:pt>
                <c:pt idx="5059">
                  <c:v>-2.399</c:v>
                </c:pt>
                <c:pt idx="5060">
                  <c:v>-1.3919999999999999</c:v>
                </c:pt>
                <c:pt idx="5061">
                  <c:v>-1.3640000000000001</c:v>
                </c:pt>
                <c:pt idx="5062">
                  <c:v>0.73</c:v>
                </c:pt>
                <c:pt idx="5063">
                  <c:v>-0.52499999999999902</c:v>
                </c:pt>
                <c:pt idx="5064">
                  <c:v>-0.42099999999999899</c:v>
                </c:pt>
                <c:pt idx="5065">
                  <c:v>0.158999999999999</c:v>
                </c:pt>
                <c:pt idx="5066">
                  <c:v>-0.995</c:v>
                </c:pt>
                <c:pt idx="5067">
                  <c:v>-1.206</c:v>
                </c:pt>
                <c:pt idx="5068">
                  <c:v>1.641</c:v>
                </c:pt>
                <c:pt idx="5069">
                  <c:v>2.4159999999999999</c:v>
                </c:pt>
                <c:pt idx="5070">
                  <c:v>1.5369999999999999</c:v>
                </c:pt>
                <c:pt idx="5071">
                  <c:v>6.5999999999999795E-2</c:v>
                </c:pt>
                <c:pt idx="5072">
                  <c:v>0.129</c:v>
                </c:pt>
                <c:pt idx="5073">
                  <c:v>1.3049999999999899</c:v>
                </c:pt>
                <c:pt idx="5074">
                  <c:v>-1.002</c:v>
                </c:pt>
                <c:pt idx="5075">
                  <c:v>1.2009999999999901</c:v>
                </c:pt>
                <c:pt idx="5076">
                  <c:v>0.45199999999999901</c:v>
                </c:pt>
                <c:pt idx="5077">
                  <c:v>-0.20999999999999899</c:v>
                </c:pt>
                <c:pt idx="5078">
                  <c:v>0.70899999999999996</c:v>
                </c:pt>
                <c:pt idx="5079">
                  <c:v>-0.64</c:v>
                </c:pt>
                <c:pt idx="5080">
                  <c:v>-1.21</c:v>
                </c:pt>
                <c:pt idx="5081">
                  <c:v>-1.0009999999999999</c:v>
                </c:pt>
                <c:pt idx="5082">
                  <c:v>0.121999999999999</c:v>
                </c:pt>
                <c:pt idx="5083">
                  <c:v>-0.39800000000000002</c:v>
                </c:pt>
                <c:pt idx="5084">
                  <c:v>-0.33400000000000002</c:v>
                </c:pt>
                <c:pt idx="5085">
                  <c:v>-1.008</c:v>
                </c:pt>
                <c:pt idx="5086">
                  <c:v>-1.109</c:v>
                </c:pt>
                <c:pt idx="5087">
                  <c:v>-0.53600000000000003</c:v>
                </c:pt>
                <c:pt idx="5088">
                  <c:v>-0.19799999999999901</c:v>
                </c:pt>
                <c:pt idx="5089">
                  <c:v>-0.47099999999999997</c:v>
                </c:pt>
                <c:pt idx="5090">
                  <c:v>-0.81799999999999995</c:v>
                </c:pt>
                <c:pt idx="5091">
                  <c:v>-0.13399999999999901</c:v>
                </c:pt>
                <c:pt idx="5092">
                  <c:v>0.97699999999999898</c:v>
                </c:pt>
                <c:pt idx="5093">
                  <c:v>-1.206</c:v>
                </c:pt>
                <c:pt idx="5094">
                  <c:v>-1.329</c:v>
                </c:pt>
                <c:pt idx="5095">
                  <c:v>-0.185999999999999</c:v>
                </c:pt>
                <c:pt idx="5096">
                  <c:v>2.30000000000001E-2</c:v>
                </c:pt>
                <c:pt idx="5097">
                  <c:v>0.192</c:v>
                </c:pt>
                <c:pt idx="5098">
                  <c:v>0.46200000000000002</c:v>
                </c:pt>
                <c:pt idx="5099">
                  <c:v>0.745</c:v>
                </c:pt>
                <c:pt idx="5100">
                  <c:v>-1.2450000000000001</c:v>
                </c:pt>
                <c:pt idx="5101">
                  <c:v>-1.258</c:v>
                </c:pt>
                <c:pt idx="5102">
                  <c:v>0.97099999999999997</c:v>
                </c:pt>
                <c:pt idx="5103">
                  <c:v>-0.77800000000000002</c:v>
                </c:pt>
                <c:pt idx="5104">
                  <c:v>-7.5000000000000094E-2</c:v>
                </c:pt>
                <c:pt idx="5105">
                  <c:v>-2.1150000000000002</c:v>
                </c:pt>
                <c:pt idx="5106">
                  <c:v>-1.6930000000000001</c:v>
                </c:pt>
                <c:pt idx="5107">
                  <c:v>-1.0940000000000001</c:v>
                </c:pt>
                <c:pt idx="5108">
                  <c:v>-1.585</c:v>
                </c:pt>
                <c:pt idx="5109">
                  <c:v>-1.1459999999999999</c:v>
                </c:pt>
                <c:pt idx="5110">
                  <c:v>0.49</c:v>
                </c:pt>
                <c:pt idx="5111">
                  <c:v>-1.8580000000000001</c:v>
                </c:pt>
                <c:pt idx="5112">
                  <c:v>-0.83199999999999896</c:v>
                </c:pt>
                <c:pt idx="5113">
                  <c:v>-1.85</c:v>
                </c:pt>
                <c:pt idx="5114">
                  <c:v>-0.28799999999999898</c:v>
                </c:pt>
                <c:pt idx="5115">
                  <c:v>-0.85699999999999998</c:v>
                </c:pt>
                <c:pt idx="5116">
                  <c:v>-1.899</c:v>
                </c:pt>
                <c:pt idx="5117">
                  <c:v>-1.181</c:v>
                </c:pt>
                <c:pt idx="5118">
                  <c:v>-0.875</c:v>
                </c:pt>
                <c:pt idx="5119">
                  <c:v>8.5999999999999799E-2</c:v>
                </c:pt>
                <c:pt idx="5120">
                  <c:v>-0.97299999999999898</c:v>
                </c:pt>
                <c:pt idx="5121">
                  <c:v>0.74</c:v>
                </c:pt>
                <c:pt idx="5122">
                  <c:v>-0.38399999999999901</c:v>
                </c:pt>
                <c:pt idx="5123">
                  <c:v>-1.081</c:v>
                </c:pt>
                <c:pt idx="5124">
                  <c:v>-1.405</c:v>
                </c:pt>
                <c:pt idx="5125">
                  <c:v>-1.508</c:v>
                </c:pt>
                <c:pt idx="5126">
                  <c:v>-0.85299999999999998</c:v>
                </c:pt>
                <c:pt idx="5127">
                  <c:v>0.47699999999999898</c:v>
                </c:pt>
                <c:pt idx="5128">
                  <c:v>-1.1850000000000001</c:v>
                </c:pt>
                <c:pt idx="5129">
                  <c:v>0.373</c:v>
                </c:pt>
                <c:pt idx="5130">
                  <c:v>-0.93299999999999905</c:v>
                </c:pt>
                <c:pt idx="5131">
                  <c:v>-1.034</c:v>
                </c:pt>
                <c:pt idx="5132">
                  <c:v>-1.417</c:v>
                </c:pt>
                <c:pt idx="5133">
                  <c:v>0.35199999999999898</c:v>
                </c:pt>
                <c:pt idx="5134">
                  <c:v>-0.45500000000000002</c:v>
                </c:pt>
                <c:pt idx="5135">
                  <c:v>-1.496</c:v>
                </c:pt>
                <c:pt idx="5136">
                  <c:v>-1.522</c:v>
                </c:pt>
                <c:pt idx="5137">
                  <c:v>-0.64999999999999902</c:v>
                </c:pt>
                <c:pt idx="5138">
                  <c:v>-0.81499999999999995</c:v>
                </c:pt>
                <c:pt idx="5139">
                  <c:v>-1.0780000000000001</c:v>
                </c:pt>
                <c:pt idx="5140">
                  <c:v>0.38799999999999901</c:v>
                </c:pt>
                <c:pt idx="5141">
                  <c:v>-0.57599999999999996</c:v>
                </c:pt>
                <c:pt idx="5142">
                  <c:v>-0.217999999999999</c:v>
                </c:pt>
                <c:pt idx="5143">
                  <c:v>-4.3000000000000101E-2</c:v>
                </c:pt>
                <c:pt idx="5144">
                  <c:v>-1.095</c:v>
                </c:pt>
                <c:pt idx="5145">
                  <c:v>-0.71699999999999997</c:v>
                </c:pt>
                <c:pt idx="5146">
                  <c:v>0.156</c:v>
                </c:pt>
                <c:pt idx="5147">
                  <c:v>-2.1589999999999998</c:v>
                </c:pt>
                <c:pt idx="5148">
                  <c:v>-0.58599999999999897</c:v>
                </c:pt>
                <c:pt idx="5149">
                  <c:v>-0.58599999999999897</c:v>
                </c:pt>
                <c:pt idx="5150">
                  <c:v>-0.45699999999999902</c:v>
                </c:pt>
                <c:pt idx="5151">
                  <c:v>-0.56699999999999995</c:v>
                </c:pt>
                <c:pt idx="5152">
                  <c:v>-0.86399999999999899</c:v>
                </c:pt>
                <c:pt idx="5153">
                  <c:v>1.79999999999997E-2</c:v>
                </c:pt>
                <c:pt idx="5154">
                  <c:v>-0.82699999999999996</c:v>
                </c:pt>
                <c:pt idx="5155">
                  <c:v>-1.262</c:v>
                </c:pt>
                <c:pt idx="5156">
                  <c:v>-0.873</c:v>
                </c:pt>
                <c:pt idx="5157">
                  <c:v>-0.48099999999999898</c:v>
                </c:pt>
                <c:pt idx="5158">
                  <c:v>-1.107</c:v>
                </c:pt>
                <c:pt idx="5159">
                  <c:v>0.45999999999999902</c:v>
                </c:pt>
                <c:pt idx="5160">
                  <c:v>-0.90799999999999903</c:v>
                </c:pt>
                <c:pt idx="5161">
                  <c:v>-0.83499999999999996</c:v>
                </c:pt>
                <c:pt idx="5162">
                  <c:v>-0.36499999999999999</c:v>
                </c:pt>
                <c:pt idx="5163">
                  <c:v>-1.1839999999999999</c:v>
                </c:pt>
                <c:pt idx="5164">
                  <c:v>0.47199999999999998</c:v>
                </c:pt>
                <c:pt idx="5165">
                  <c:v>-4.8000000000000001E-2</c:v>
                </c:pt>
                <c:pt idx="5166">
                  <c:v>-2.218</c:v>
                </c:pt>
                <c:pt idx="5167">
                  <c:v>1.40899999999999</c:v>
                </c:pt>
                <c:pt idx="5168">
                  <c:v>-1.482</c:v>
                </c:pt>
                <c:pt idx="5169">
                  <c:v>-2.8000000000000001E-2</c:v>
                </c:pt>
                <c:pt idx="5170">
                  <c:v>2.1389999999999998</c:v>
                </c:pt>
                <c:pt idx="5171">
                  <c:v>-1.429</c:v>
                </c:pt>
                <c:pt idx="5172">
                  <c:v>0.38200000000000001</c:v>
                </c:pt>
                <c:pt idx="5173">
                  <c:v>0.20100000000000001</c:v>
                </c:pt>
                <c:pt idx="5174">
                  <c:v>1.9999999999997702E-3</c:v>
                </c:pt>
                <c:pt idx="5175">
                  <c:v>-0.45900000000000002</c:v>
                </c:pt>
                <c:pt idx="5176">
                  <c:v>-0.80399999999999905</c:v>
                </c:pt>
                <c:pt idx="5177">
                  <c:v>-0.53500000000000003</c:v>
                </c:pt>
                <c:pt idx="5178">
                  <c:v>1.3339999999999901</c:v>
                </c:pt>
                <c:pt idx="5179">
                  <c:v>-0.40899999999999898</c:v>
                </c:pt>
                <c:pt idx="5180">
                  <c:v>0.46700000000000003</c:v>
                </c:pt>
                <c:pt idx="5181">
                  <c:v>0.13499999999999901</c:v>
                </c:pt>
                <c:pt idx="5182">
                  <c:v>-1.125</c:v>
                </c:pt>
                <c:pt idx="5183">
                  <c:v>0.214999999999999</c:v>
                </c:pt>
                <c:pt idx="5184">
                  <c:v>-0.96099999999999897</c:v>
                </c:pt>
                <c:pt idx="5185">
                  <c:v>1.28599999999999</c:v>
                </c:pt>
                <c:pt idx="5186">
                  <c:v>-0.996</c:v>
                </c:pt>
                <c:pt idx="5187">
                  <c:v>-0.193</c:v>
                </c:pt>
                <c:pt idx="5188">
                  <c:v>-1.4410000000000001</c:v>
                </c:pt>
                <c:pt idx="5189">
                  <c:v>-1.5960000000000001</c:v>
                </c:pt>
                <c:pt idx="5190">
                  <c:v>-0.48099999999999898</c:v>
                </c:pt>
                <c:pt idx="5191">
                  <c:v>0.310999999999999</c:v>
                </c:pt>
                <c:pt idx="5192">
                  <c:v>-0.87999999999999901</c:v>
                </c:pt>
                <c:pt idx="5193">
                  <c:v>-1.506</c:v>
                </c:pt>
                <c:pt idx="5194">
                  <c:v>-1.5720000000000001</c:v>
                </c:pt>
                <c:pt idx="5195">
                  <c:v>-0.41899999999999998</c:v>
                </c:pt>
                <c:pt idx="5196">
                  <c:v>0.92099999999999904</c:v>
                </c:pt>
                <c:pt idx="5197">
                  <c:v>-1.05</c:v>
                </c:pt>
                <c:pt idx="5198">
                  <c:v>-1.0720000000000001</c:v>
                </c:pt>
                <c:pt idx="5199">
                  <c:v>1.476</c:v>
                </c:pt>
                <c:pt idx="5200">
                  <c:v>-0.14699999999999899</c:v>
                </c:pt>
                <c:pt idx="5201">
                  <c:v>1.10299999999999</c:v>
                </c:pt>
                <c:pt idx="5202">
                  <c:v>-0.72199999999999998</c:v>
                </c:pt>
                <c:pt idx="5203">
                  <c:v>-0.81399999999999995</c:v>
                </c:pt>
                <c:pt idx="5204">
                  <c:v>-1.268</c:v>
                </c:pt>
                <c:pt idx="5205">
                  <c:v>-1.5069999999999999</c:v>
                </c:pt>
                <c:pt idx="5206">
                  <c:v>-1.127</c:v>
                </c:pt>
                <c:pt idx="5207">
                  <c:v>0.47099999999999997</c:v>
                </c:pt>
                <c:pt idx="5208">
                  <c:v>-0.81799999999999995</c:v>
                </c:pt>
                <c:pt idx="5209">
                  <c:v>-0.17599999999999999</c:v>
                </c:pt>
                <c:pt idx="5210">
                  <c:v>0.85199999999999898</c:v>
                </c:pt>
                <c:pt idx="5211">
                  <c:v>-1.4970000000000001</c:v>
                </c:pt>
                <c:pt idx="5212">
                  <c:v>-1.1919999999999999</c:v>
                </c:pt>
                <c:pt idx="5213">
                  <c:v>-0.310999999999999</c:v>
                </c:pt>
                <c:pt idx="5214">
                  <c:v>-1.3680000000000001</c:v>
                </c:pt>
                <c:pt idx="5215">
                  <c:v>-0.33999999999999903</c:v>
                </c:pt>
                <c:pt idx="5216">
                  <c:v>-1.214</c:v>
                </c:pt>
                <c:pt idx="5217">
                  <c:v>-0.39900000000000002</c:v>
                </c:pt>
                <c:pt idx="5218">
                  <c:v>-0.73199999999999998</c:v>
                </c:pt>
                <c:pt idx="5219">
                  <c:v>-0.751999999999999</c:v>
                </c:pt>
                <c:pt idx="5220">
                  <c:v>-0.371</c:v>
                </c:pt>
                <c:pt idx="5221">
                  <c:v>-1.1200000000000001</c:v>
                </c:pt>
                <c:pt idx="5222">
                  <c:v>-0.83399999999999996</c:v>
                </c:pt>
                <c:pt idx="5223">
                  <c:v>-0.22599999999999901</c:v>
                </c:pt>
                <c:pt idx="5224">
                  <c:v>-0.91800000000000004</c:v>
                </c:pt>
                <c:pt idx="5225">
                  <c:v>-0.23599999999999999</c:v>
                </c:pt>
                <c:pt idx="5226">
                  <c:v>1.6459999999999999</c:v>
                </c:pt>
                <c:pt idx="5227">
                  <c:v>-1.1020000000000001</c:v>
                </c:pt>
                <c:pt idx="5228">
                  <c:v>-0.84099999999999997</c:v>
                </c:pt>
                <c:pt idx="5229">
                  <c:v>-1.9650000000000001</c:v>
                </c:pt>
                <c:pt idx="5230">
                  <c:v>-1.657</c:v>
                </c:pt>
                <c:pt idx="5231">
                  <c:v>0.125999999999999</c:v>
                </c:pt>
                <c:pt idx="5232">
                  <c:v>-1.3580000000000001</c:v>
                </c:pt>
                <c:pt idx="5233">
                  <c:v>-0.58999999999999897</c:v>
                </c:pt>
                <c:pt idx="5234">
                  <c:v>0.52800000000000002</c:v>
                </c:pt>
                <c:pt idx="5235">
                  <c:v>-1.6759999999999999</c:v>
                </c:pt>
                <c:pt idx="5236">
                  <c:v>-0.28699999999999898</c:v>
                </c:pt>
                <c:pt idx="5237">
                  <c:v>-0.55100000000000005</c:v>
                </c:pt>
                <c:pt idx="5238">
                  <c:v>-0.439999999999999</c:v>
                </c:pt>
                <c:pt idx="5239">
                  <c:v>4.2069999999999999</c:v>
                </c:pt>
                <c:pt idx="5240">
                  <c:v>0.154999999999999</c:v>
                </c:pt>
                <c:pt idx="5241">
                  <c:v>1.2210000000000001</c:v>
                </c:pt>
                <c:pt idx="5242">
                  <c:v>0.34200000000000003</c:v>
                </c:pt>
                <c:pt idx="5243">
                  <c:v>-1.345</c:v>
                </c:pt>
                <c:pt idx="5244">
                  <c:v>-1.53</c:v>
                </c:pt>
                <c:pt idx="5245">
                  <c:v>-1.3149999999999999</c:v>
                </c:pt>
                <c:pt idx="5246">
                  <c:v>0.47399999999999998</c:v>
                </c:pt>
                <c:pt idx="5247">
                  <c:v>-0.68599999999999905</c:v>
                </c:pt>
                <c:pt idx="5248">
                  <c:v>-0.129</c:v>
                </c:pt>
                <c:pt idx="5249">
                  <c:v>-1.234</c:v>
                </c:pt>
                <c:pt idx="5250">
                  <c:v>-0.49399999999999999</c:v>
                </c:pt>
                <c:pt idx="5251">
                  <c:v>-1.5309999999999999</c:v>
                </c:pt>
                <c:pt idx="5252">
                  <c:v>-0.52599999999999902</c:v>
                </c:pt>
                <c:pt idx="5253">
                  <c:v>-0.375</c:v>
                </c:pt>
                <c:pt idx="5254">
                  <c:v>-0.77099999999999902</c:v>
                </c:pt>
                <c:pt idx="5255">
                  <c:v>1.8360000000000001</c:v>
                </c:pt>
                <c:pt idx="5256">
                  <c:v>0.33700000000000002</c:v>
                </c:pt>
                <c:pt idx="5257">
                  <c:v>-0.27099999999999902</c:v>
                </c:pt>
                <c:pt idx="5258">
                  <c:v>-0.375999999999999</c:v>
                </c:pt>
                <c:pt idx="5259">
                  <c:v>1.0519999999999901</c:v>
                </c:pt>
                <c:pt idx="5260">
                  <c:v>-0.61699999999999999</c:v>
                </c:pt>
                <c:pt idx="5261">
                  <c:v>-0.66299999999999903</c:v>
                </c:pt>
                <c:pt idx="5262">
                  <c:v>-1.4730000000000001</c:v>
                </c:pt>
                <c:pt idx="5263">
                  <c:v>1.3859999999999999</c:v>
                </c:pt>
                <c:pt idx="5264">
                  <c:v>-1.4830000000000001</c:v>
                </c:pt>
                <c:pt idx="5265">
                  <c:v>-1.1879999999999999</c:v>
                </c:pt>
                <c:pt idx="5266">
                  <c:v>-1.5089999999999999</c:v>
                </c:pt>
                <c:pt idx="5267">
                  <c:v>-0.39400000000000002</c:v>
                </c:pt>
                <c:pt idx="5268">
                  <c:v>-1.2270000000000001</c:v>
                </c:pt>
                <c:pt idx="5269">
                  <c:v>-0.89299999999999902</c:v>
                </c:pt>
                <c:pt idx="5270">
                  <c:v>-0.626999999999999</c:v>
                </c:pt>
                <c:pt idx="5271">
                  <c:v>-1.387</c:v>
                </c:pt>
                <c:pt idx="5272">
                  <c:v>-0.53900000000000003</c:v>
                </c:pt>
                <c:pt idx="5273">
                  <c:v>-0.59599999999999997</c:v>
                </c:pt>
                <c:pt idx="5274">
                  <c:v>0.63600000000000001</c:v>
                </c:pt>
                <c:pt idx="5275">
                  <c:v>-0.625999999999999</c:v>
                </c:pt>
                <c:pt idx="5276">
                  <c:v>0.41499999999999998</c:v>
                </c:pt>
                <c:pt idx="5277">
                  <c:v>-0.61199999999999999</c:v>
                </c:pt>
                <c:pt idx="5278">
                  <c:v>-0.749</c:v>
                </c:pt>
                <c:pt idx="5279">
                  <c:v>-1.179</c:v>
                </c:pt>
                <c:pt idx="5280">
                  <c:v>-0.501999999999999</c:v>
                </c:pt>
                <c:pt idx="5281">
                  <c:v>-0.69799999999999995</c:v>
                </c:pt>
                <c:pt idx="5282">
                  <c:v>-1.375</c:v>
                </c:pt>
                <c:pt idx="5283">
                  <c:v>-1.6220000000000001</c:v>
                </c:pt>
                <c:pt idx="5284">
                  <c:v>0.02</c:v>
                </c:pt>
                <c:pt idx="5285">
                  <c:v>-1.5009999999999999</c:v>
                </c:pt>
                <c:pt idx="5286">
                  <c:v>2.1840000000000002</c:v>
                </c:pt>
                <c:pt idx="5287">
                  <c:v>1.91899999999999</c:v>
                </c:pt>
                <c:pt idx="5288">
                  <c:v>1.448</c:v>
                </c:pt>
                <c:pt idx="5289">
                  <c:v>1.3739999999999899</c:v>
                </c:pt>
                <c:pt idx="5290">
                  <c:v>2.4509999999999899</c:v>
                </c:pt>
                <c:pt idx="5291">
                  <c:v>-1.3340000000000001</c:v>
                </c:pt>
                <c:pt idx="5292">
                  <c:v>-0.79099999999999904</c:v>
                </c:pt>
                <c:pt idx="5293">
                  <c:v>-0.129</c:v>
                </c:pt>
                <c:pt idx="5294">
                  <c:v>-0.748</c:v>
                </c:pt>
                <c:pt idx="5295">
                  <c:v>-0.754</c:v>
                </c:pt>
                <c:pt idx="5296">
                  <c:v>-0.83499999999999996</c:v>
                </c:pt>
                <c:pt idx="5297">
                  <c:v>1.58699999999999</c:v>
                </c:pt>
                <c:pt idx="5298">
                  <c:v>1.782</c:v>
                </c:pt>
                <c:pt idx="5299">
                  <c:v>-0.503</c:v>
                </c:pt>
                <c:pt idx="5300">
                  <c:v>3.5999999999999997E-2</c:v>
                </c:pt>
                <c:pt idx="5301">
                  <c:v>-0.48099999999999898</c:v>
                </c:pt>
                <c:pt idx="5302">
                  <c:v>0.378</c:v>
                </c:pt>
                <c:pt idx="5303">
                  <c:v>1.0349999999999999</c:v>
                </c:pt>
                <c:pt idx="5304">
                  <c:v>2.8999999999999901E-2</c:v>
                </c:pt>
                <c:pt idx="5305">
                  <c:v>-1.2749999999999999</c:v>
                </c:pt>
                <c:pt idx="5306">
                  <c:v>-0.84199999999999997</c:v>
                </c:pt>
                <c:pt idx="5307">
                  <c:v>-0.90399999999999903</c:v>
                </c:pt>
                <c:pt idx="5308">
                  <c:v>-0.20899999999999999</c:v>
                </c:pt>
                <c:pt idx="5309">
                  <c:v>0.68400000000000005</c:v>
                </c:pt>
                <c:pt idx="5310">
                  <c:v>-1.2290000000000001</c:v>
                </c:pt>
                <c:pt idx="5311">
                  <c:v>-0.30599999999999999</c:v>
                </c:pt>
                <c:pt idx="5312">
                  <c:v>-1.72</c:v>
                </c:pt>
                <c:pt idx="5313">
                  <c:v>-0.246999999999999</c:v>
                </c:pt>
                <c:pt idx="5314">
                  <c:v>0.42299999999999999</c:v>
                </c:pt>
                <c:pt idx="5315">
                  <c:v>-0.44799999999999901</c:v>
                </c:pt>
                <c:pt idx="5316">
                  <c:v>-0.56999999999999895</c:v>
                </c:pt>
                <c:pt idx="5317">
                  <c:v>-0.70799999999999996</c:v>
                </c:pt>
                <c:pt idx="5318">
                  <c:v>-0.36099999999999999</c:v>
                </c:pt>
                <c:pt idx="5319">
                  <c:v>-0.871</c:v>
                </c:pt>
                <c:pt idx="5320">
                  <c:v>-0.39100000000000001</c:v>
                </c:pt>
                <c:pt idx="5321">
                  <c:v>-0.625999999999999</c:v>
                </c:pt>
                <c:pt idx="5322">
                  <c:v>0.626999999999999</c:v>
                </c:pt>
                <c:pt idx="5323">
                  <c:v>-1.2749999999999999</c:v>
                </c:pt>
                <c:pt idx="5324">
                  <c:v>1.82</c:v>
                </c:pt>
                <c:pt idx="5325">
                  <c:v>-0.49099999999999999</c:v>
                </c:pt>
                <c:pt idx="5326">
                  <c:v>0.35999999999999899</c:v>
                </c:pt>
                <c:pt idx="5327">
                  <c:v>-1.1060000000000001</c:v>
                </c:pt>
                <c:pt idx="5328">
                  <c:v>1.51999999999999</c:v>
                </c:pt>
                <c:pt idx="5329">
                  <c:v>-0.27599999999999902</c:v>
                </c:pt>
                <c:pt idx="5330">
                  <c:v>-0.879</c:v>
                </c:pt>
                <c:pt idx="5331">
                  <c:v>-0.78799999999999903</c:v>
                </c:pt>
                <c:pt idx="5332">
                  <c:v>-1.651</c:v>
                </c:pt>
                <c:pt idx="5333">
                  <c:v>-1.4790000000000001</c:v>
                </c:pt>
                <c:pt idx="5334">
                  <c:v>-5.6999999999999898E-2</c:v>
                </c:pt>
                <c:pt idx="5335">
                  <c:v>-1.5649999999999999</c:v>
                </c:pt>
                <c:pt idx="5336">
                  <c:v>-0.70199999999999996</c:v>
                </c:pt>
                <c:pt idx="5337">
                  <c:v>1.98</c:v>
                </c:pt>
                <c:pt idx="5338">
                  <c:v>-1.0640000000000001</c:v>
                </c:pt>
                <c:pt idx="5339">
                  <c:v>-0.317</c:v>
                </c:pt>
                <c:pt idx="5340">
                  <c:v>1.8089999999999999</c:v>
                </c:pt>
                <c:pt idx="5341">
                  <c:v>-0.82299999999999995</c:v>
                </c:pt>
                <c:pt idx="5342">
                  <c:v>1.09499999999999</c:v>
                </c:pt>
                <c:pt idx="5343">
                  <c:v>-1.048</c:v>
                </c:pt>
                <c:pt idx="5344">
                  <c:v>-0.14299999999999899</c:v>
                </c:pt>
                <c:pt idx="5345">
                  <c:v>1.9249999999999901</c:v>
                </c:pt>
                <c:pt idx="5346">
                  <c:v>-6.4000000000000001E-2</c:v>
                </c:pt>
                <c:pt idx="5347">
                  <c:v>0.371999999999999</c:v>
                </c:pt>
                <c:pt idx="5348">
                  <c:v>-1.1539999999999999</c:v>
                </c:pt>
                <c:pt idx="5349">
                  <c:v>-1.5669999999999999</c:v>
                </c:pt>
                <c:pt idx="5350">
                  <c:v>-0.30299999999999899</c:v>
                </c:pt>
                <c:pt idx="5351">
                  <c:v>0.32600000000000001</c:v>
                </c:pt>
                <c:pt idx="5352">
                  <c:v>-0.57799999999999896</c:v>
                </c:pt>
                <c:pt idx="5353">
                  <c:v>1.61099999999999</c:v>
                </c:pt>
                <c:pt idx="5354">
                  <c:v>1.319</c:v>
                </c:pt>
                <c:pt idx="5355">
                  <c:v>-0.54300000000000004</c:v>
                </c:pt>
                <c:pt idx="5356">
                  <c:v>-0.39800000000000002</c:v>
                </c:pt>
                <c:pt idx="5357">
                  <c:v>-0.42799999999999899</c:v>
                </c:pt>
                <c:pt idx="5358">
                  <c:v>-1.3129999999999999</c:v>
                </c:pt>
                <c:pt idx="5359">
                  <c:v>-1.5089999999999999</c:v>
                </c:pt>
                <c:pt idx="5360">
                  <c:v>0.63399999999999901</c:v>
                </c:pt>
                <c:pt idx="5361">
                  <c:v>7.7999999999999806E-2</c:v>
                </c:pt>
                <c:pt idx="5362">
                  <c:v>-0.66999999999999904</c:v>
                </c:pt>
                <c:pt idx="5363">
                  <c:v>-0.56099999999999905</c:v>
                </c:pt>
                <c:pt idx="5364">
                  <c:v>1.99</c:v>
                </c:pt>
                <c:pt idx="5365">
                  <c:v>1.21999999999999</c:v>
                </c:pt>
                <c:pt idx="5366">
                  <c:v>0.43</c:v>
                </c:pt>
                <c:pt idx="5367">
                  <c:v>-1.26</c:v>
                </c:pt>
                <c:pt idx="5368">
                  <c:v>-0.54800000000000004</c:v>
                </c:pt>
                <c:pt idx="5369">
                  <c:v>-4.3000000000000101E-2</c:v>
                </c:pt>
                <c:pt idx="5370">
                  <c:v>-0.26699999999999902</c:v>
                </c:pt>
                <c:pt idx="5371">
                  <c:v>-4.3000000000000101E-2</c:v>
                </c:pt>
                <c:pt idx="5372">
                  <c:v>3.0000000000001098E-3</c:v>
                </c:pt>
                <c:pt idx="5373">
                  <c:v>0.32299999999999901</c:v>
                </c:pt>
                <c:pt idx="5374">
                  <c:v>-0.28799999999999898</c:v>
                </c:pt>
                <c:pt idx="5375">
                  <c:v>-0.26100000000000001</c:v>
                </c:pt>
                <c:pt idx="5376">
                  <c:v>-0.56799999999999995</c:v>
                </c:pt>
                <c:pt idx="5377">
                  <c:v>-1.141</c:v>
                </c:pt>
                <c:pt idx="5378">
                  <c:v>-1.2290000000000001</c:v>
                </c:pt>
                <c:pt idx="5379">
                  <c:v>-2.25</c:v>
                </c:pt>
                <c:pt idx="5380">
                  <c:v>-0.60399999999999998</c:v>
                </c:pt>
                <c:pt idx="5381">
                  <c:v>-0.83399999999999996</c:v>
                </c:pt>
                <c:pt idx="5382">
                  <c:v>0.49099999999999999</c:v>
                </c:pt>
                <c:pt idx="5383">
                  <c:v>1.29199999999999</c:v>
                </c:pt>
                <c:pt idx="5384">
                  <c:v>-0.29899999999999899</c:v>
                </c:pt>
                <c:pt idx="5385">
                  <c:v>-0.54099999999999904</c:v>
                </c:pt>
                <c:pt idx="5386">
                  <c:v>-1.268</c:v>
                </c:pt>
                <c:pt idx="5387">
                  <c:v>-1.048</c:v>
                </c:pt>
                <c:pt idx="5388">
                  <c:v>-0.57599999999999996</c:v>
                </c:pt>
                <c:pt idx="5389">
                  <c:v>-0.27</c:v>
                </c:pt>
                <c:pt idx="5390">
                  <c:v>-1.577</c:v>
                </c:pt>
                <c:pt idx="5391">
                  <c:v>-1.579</c:v>
                </c:pt>
                <c:pt idx="5392">
                  <c:v>-1.2250000000000001</c:v>
                </c:pt>
                <c:pt idx="5393">
                  <c:v>-1.1499999999999999</c:v>
                </c:pt>
                <c:pt idx="5394">
                  <c:v>-0.26399999999999901</c:v>
                </c:pt>
                <c:pt idx="5395">
                  <c:v>-0.307999999999999</c:v>
                </c:pt>
                <c:pt idx="5396">
                  <c:v>-1.5229999999999999</c:v>
                </c:pt>
                <c:pt idx="5397">
                  <c:v>-0.435</c:v>
                </c:pt>
                <c:pt idx="5398">
                  <c:v>-0.53200000000000003</c:v>
                </c:pt>
                <c:pt idx="5399">
                  <c:v>-0.30399999999999899</c:v>
                </c:pt>
                <c:pt idx="5400">
                  <c:v>0.12999999999999901</c:v>
                </c:pt>
                <c:pt idx="5401">
                  <c:v>0.39400000000000002</c:v>
                </c:pt>
                <c:pt idx="5402">
                  <c:v>-1.2929999999999999</c:v>
                </c:pt>
                <c:pt idx="5403">
                  <c:v>-0.30299999999999899</c:v>
                </c:pt>
                <c:pt idx="5404">
                  <c:v>-0.32500000000000001</c:v>
                </c:pt>
                <c:pt idx="5405">
                  <c:v>-1.6519999999999999</c:v>
                </c:pt>
                <c:pt idx="5406">
                  <c:v>-0.94699999999999995</c:v>
                </c:pt>
                <c:pt idx="5407">
                  <c:v>-0.83499999999999996</c:v>
                </c:pt>
                <c:pt idx="5408">
                  <c:v>-0.67700000000000005</c:v>
                </c:pt>
                <c:pt idx="5409">
                  <c:v>1.0860000000000001</c:v>
                </c:pt>
                <c:pt idx="5410">
                  <c:v>-0.82299999999999995</c:v>
                </c:pt>
                <c:pt idx="5411">
                  <c:v>0.40300000000000002</c:v>
                </c:pt>
                <c:pt idx="5412">
                  <c:v>-0.44600000000000001</c:v>
                </c:pt>
                <c:pt idx="5413">
                  <c:v>-0.90600000000000003</c:v>
                </c:pt>
                <c:pt idx="5414">
                  <c:v>-0.436999999999999</c:v>
                </c:pt>
                <c:pt idx="5415">
                  <c:v>-1.506</c:v>
                </c:pt>
                <c:pt idx="5416">
                  <c:v>-1.206</c:v>
                </c:pt>
                <c:pt idx="5417">
                  <c:v>0.500999999999999</c:v>
                </c:pt>
                <c:pt idx="5418">
                  <c:v>-0.70399999999999996</c:v>
                </c:pt>
                <c:pt idx="5419">
                  <c:v>0.34899999999999998</c:v>
                </c:pt>
                <c:pt idx="5420">
                  <c:v>-0.25499999999999901</c:v>
                </c:pt>
                <c:pt idx="5421">
                  <c:v>-0.65499999999999903</c:v>
                </c:pt>
                <c:pt idx="5422">
                  <c:v>-0.12999999999999901</c:v>
                </c:pt>
                <c:pt idx="5423">
                  <c:v>0.374</c:v>
                </c:pt>
                <c:pt idx="5424">
                  <c:v>-0.84599999999999997</c:v>
                </c:pt>
                <c:pt idx="5425">
                  <c:v>-0.17799999999999899</c:v>
                </c:pt>
                <c:pt idx="5426">
                  <c:v>-0.624</c:v>
                </c:pt>
                <c:pt idx="5427">
                  <c:v>-0.71299999999999997</c:v>
                </c:pt>
                <c:pt idx="5428">
                  <c:v>-0.94899999999999896</c:v>
                </c:pt>
                <c:pt idx="5429">
                  <c:v>0.97599999999999998</c:v>
                </c:pt>
                <c:pt idx="5430">
                  <c:v>2.0679999999999898</c:v>
                </c:pt>
                <c:pt idx="5431">
                  <c:v>2.4</c:v>
                </c:pt>
                <c:pt idx="5432">
                  <c:v>0.875999999999999</c:v>
                </c:pt>
                <c:pt idx="5433">
                  <c:v>-1.7769999999999999</c:v>
                </c:pt>
                <c:pt idx="5434">
                  <c:v>0.104</c:v>
                </c:pt>
                <c:pt idx="5435">
                  <c:v>0.32200000000000001</c:v>
                </c:pt>
                <c:pt idx="5436">
                  <c:v>-1.7749999999999999</c:v>
                </c:pt>
                <c:pt idx="5437">
                  <c:v>-0.34499999999999997</c:v>
                </c:pt>
                <c:pt idx="5438">
                  <c:v>-1.385</c:v>
                </c:pt>
                <c:pt idx="5439">
                  <c:v>-1.3069999999999999</c:v>
                </c:pt>
                <c:pt idx="5440">
                  <c:v>4.5999999999999798E-2</c:v>
                </c:pt>
                <c:pt idx="5441">
                  <c:v>-1.571</c:v>
                </c:pt>
                <c:pt idx="5442">
                  <c:v>-1.478</c:v>
                </c:pt>
                <c:pt idx="5443">
                  <c:v>0.85299999999999998</c:v>
                </c:pt>
                <c:pt idx="5444">
                  <c:v>-1.1919999999999999</c:v>
                </c:pt>
                <c:pt idx="5445">
                  <c:v>-0.65099999999999902</c:v>
                </c:pt>
                <c:pt idx="5446">
                  <c:v>1.1970000000000001</c:v>
                </c:pt>
                <c:pt idx="5447">
                  <c:v>-1.21</c:v>
                </c:pt>
                <c:pt idx="5448">
                  <c:v>-1.262</c:v>
                </c:pt>
                <c:pt idx="5449">
                  <c:v>-0.37</c:v>
                </c:pt>
                <c:pt idx="5450">
                  <c:v>-1.153</c:v>
                </c:pt>
                <c:pt idx="5451">
                  <c:v>-1.0860000000000001</c:v>
                </c:pt>
                <c:pt idx="5452">
                  <c:v>-1.014</c:v>
                </c:pt>
                <c:pt idx="5453">
                  <c:v>-1.333</c:v>
                </c:pt>
                <c:pt idx="5454">
                  <c:v>2.70000000000001E-2</c:v>
                </c:pt>
                <c:pt idx="5455">
                  <c:v>-1.3480000000000001</c:v>
                </c:pt>
                <c:pt idx="5456">
                  <c:v>-0.82499999999999996</c:v>
                </c:pt>
                <c:pt idx="5457">
                  <c:v>-1.4970000000000001</c:v>
                </c:pt>
                <c:pt idx="5458">
                  <c:v>-1.4670000000000001</c:v>
                </c:pt>
                <c:pt idx="5459">
                  <c:v>-0.38200000000000001</c:v>
                </c:pt>
                <c:pt idx="5460">
                  <c:v>-1.264</c:v>
                </c:pt>
                <c:pt idx="5461">
                  <c:v>-1.379</c:v>
                </c:pt>
                <c:pt idx="5462">
                  <c:v>-1.153</c:v>
                </c:pt>
                <c:pt idx="5463">
                  <c:v>-1.772</c:v>
                </c:pt>
                <c:pt idx="5464">
                  <c:v>0.95699999999999896</c:v>
                </c:pt>
                <c:pt idx="5465">
                  <c:v>1.8959999999999999</c:v>
                </c:pt>
                <c:pt idx="5466">
                  <c:v>-0.69799999999999995</c:v>
                </c:pt>
                <c:pt idx="5467">
                  <c:v>-0.74299999999999899</c:v>
                </c:pt>
                <c:pt idx="5468">
                  <c:v>0.51100000000000001</c:v>
                </c:pt>
                <c:pt idx="5469">
                  <c:v>-1.4890000000000001</c:v>
                </c:pt>
                <c:pt idx="5470">
                  <c:v>-1.3440000000000001</c:v>
                </c:pt>
                <c:pt idx="5471">
                  <c:v>-0.28399999999999898</c:v>
                </c:pt>
                <c:pt idx="5472">
                  <c:v>0.29399999999999998</c:v>
                </c:pt>
                <c:pt idx="5473">
                  <c:v>0.82099999999999995</c:v>
                </c:pt>
                <c:pt idx="5474">
                  <c:v>4.3999999999999997E-2</c:v>
                </c:pt>
                <c:pt idx="5475">
                  <c:v>-0.60299999999999998</c:v>
                </c:pt>
                <c:pt idx="5476">
                  <c:v>-0.50700000000000001</c:v>
                </c:pt>
                <c:pt idx="5477">
                  <c:v>-0.86499999999999999</c:v>
                </c:pt>
                <c:pt idx="5478">
                  <c:v>-0.86699999999999999</c:v>
                </c:pt>
                <c:pt idx="5479">
                  <c:v>0.23399999999999899</c:v>
                </c:pt>
                <c:pt idx="5480">
                  <c:v>-0.17299999999999999</c:v>
                </c:pt>
                <c:pt idx="5481">
                  <c:v>-0.66100000000000003</c:v>
                </c:pt>
                <c:pt idx="5482">
                  <c:v>-1.359</c:v>
                </c:pt>
                <c:pt idx="5483">
                  <c:v>-0.873</c:v>
                </c:pt>
                <c:pt idx="5484">
                  <c:v>-0.94899999999999896</c:v>
                </c:pt>
                <c:pt idx="5485">
                  <c:v>-1.651</c:v>
                </c:pt>
                <c:pt idx="5486">
                  <c:v>-0.48899999999999899</c:v>
                </c:pt>
                <c:pt idx="5487">
                  <c:v>1.07</c:v>
                </c:pt>
                <c:pt idx="5488">
                  <c:v>-0.73</c:v>
                </c:pt>
                <c:pt idx="5489">
                  <c:v>-0.26100000000000001</c:v>
                </c:pt>
                <c:pt idx="5490">
                  <c:v>-0.85799999999999998</c:v>
                </c:pt>
                <c:pt idx="5491">
                  <c:v>-0.86499999999999999</c:v>
                </c:pt>
                <c:pt idx="5492">
                  <c:v>0.38499999999999901</c:v>
                </c:pt>
                <c:pt idx="5493">
                  <c:v>-0.66299999999999903</c:v>
                </c:pt>
                <c:pt idx="5494">
                  <c:v>0.80600000000000005</c:v>
                </c:pt>
                <c:pt idx="5495">
                  <c:v>2.08</c:v>
                </c:pt>
                <c:pt idx="5496">
                  <c:v>-1.8120000000000001</c:v>
                </c:pt>
                <c:pt idx="5497">
                  <c:v>0.97799999999999998</c:v>
                </c:pt>
                <c:pt idx="5498">
                  <c:v>-0.503</c:v>
                </c:pt>
                <c:pt idx="5499">
                  <c:v>-0.371</c:v>
                </c:pt>
                <c:pt idx="5500">
                  <c:v>-0.42699999999999999</c:v>
                </c:pt>
                <c:pt idx="5501">
                  <c:v>0.47</c:v>
                </c:pt>
                <c:pt idx="5502">
                  <c:v>-1.3779999999999999</c:v>
                </c:pt>
                <c:pt idx="5503">
                  <c:v>-0.23300000000000001</c:v>
                </c:pt>
                <c:pt idx="5504">
                  <c:v>-0.48899999999999899</c:v>
                </c:pt>
                <c:pt idx="5505">
                  <c:v>-5.9000000000000101E-2</c:v>
                </c:pt>
                <c:pt idx="5506">
                  <c:v>-0.93799999999999994</c:v>
                </c:pt>
                <c:pt idx="5507">
                  <c:v>0.20100000000000001</c:v>
                </c:pt>
                <c:pt idx="5508">
                  <c:v>-1.2849999999999999</c:v>
                </c:pt>
                <c:pt idx="5509">
                  <c:v>0.83899999999999997</c:v>
                </c:pt>
                <c:pt idx="5510">
                  <c:v>-0.75999999999999901</c:v>
                </c:pt>
                <c:pt idx="5511">
                  <c:v>-0.46899999999999897</c:v>
                </c:pt>
                <c:pt idx="5512">
                  <c:v>-1.6679999999999999</c:v>
                </c:pt>
                <c:pt idx="5513">
                  <c:v>-1.2030000000000001</c:v>
                </c:pt>
                <c:pt idx="5514">
                  <c:v>0.35899999999999999</c:v>
                </c:pt>
                <c:pt idx="5515">
                  <c:v>-0.80200000000000005</c:v>
                </c:pt>
                <c:pt idx="5516">
                  <c:v>-0.69799999999999995</c:v>
                </c:pt>
                <c:pt idx="5517">
                  <c:v>-0.97599999999999998</c:v>
                </c:pt>
                <c:pt idx="5518">
                  <c:v>3.5999999999999997E-2</c:v>
                </c:pt>
                <c:pt idx="5519">
                  <c:v>-0.58699999999999997</c:v>
                </c:pt>
                <c:pt idx="5520">
                  <c:v>-0.94</c:v>
                </c:pt>
                <c:pt idx="5521">
                  <c:v>3.6999999999999901E-2</c:v>
                </c:pt>
                <c:pt idx="5522">
                  <c:v>-1.1839999999999999</c:v>
                </c:pt>
                <c:pt idx="5523">
                  <c:v>-2.07899999999999</c:v>
                </c:pt>
                <c:pt idx="5524">
                  <c:v>-0.875</c:v>
                </c:pt>
                <c:pt idx="5525">
                  <c:v>-1.79999999999997E-2</c:v>
                </c:pt>
                <c:pt idx="5526">
                  <c:v>-0.55600000000000005</c:v>
                </c:pt>
                <c:pt idx="5527">
                  <c:v>-0.46300000000000002</c:v>
                </c:pt>
                <c:pt idx="5528">
                  <c:v>-0.28599999999999998</c:v>
                </c:pt>
                <c:pt idx="5529">
                  <c:v>-0.40300000000000002</c:v>
                </c:pt>
                <c:pt idx="5530">
                  <c:v>-0.34200000000000003</c:v>
                </c:pt>
                <c:pt idx="5531">
                  <c:v>0.58899999999999997</c:v>
                </c:pt>
                <c:pt idx="5532">
                  <c:v>0.436999999999999</c:v>
                </c:pt>
                <c:pt idx="5533">
                  <c:v>-0.998</c:v>
                </c:pt>
                <c:pt idx="5534">
                  <c:v>-0.33999999999999903</c:v>
                </c:pt>
                <c:pt idx="5535">
                  <c:v>2.2389999999999999</c:v>
                </c:pt>
                <c:pt idx="5536">
                  <c:v>-1.071</c:v>
                </c:pt>
                <c:pt idx="5537">
                  <c:v>0.98399999999999999</c:v>
                </c:pt>
                <c:pt idx="5538">
                  <c:v>-0.254</c:v>
                </c:pt>
                <c:pt idx="5539">
                  <c:v>-1.3620000000000001</c:v>
                </c:pt>
                <c:pt idx="5540">
                  <c:v>-0.98699999999999999</c:v>
                </c:pt>
                <c:pt idx="5541">
                  <c:v>-0.95399999999999996</c:v>
                </c:pt>
                <c:pt idx="5542">
                  <c:v>0.48899999999999899</c:v>
                </c:pt>
                <c:pt idx="5543">
                  <c:v>-1.3089999999999999</c:v>
                </c:pt>
                <c:pt idx="5544">
                  <c:v>-0.181999999999999</c:v>
                </c:pt>
                <c:pt idx="5545">
                  <c:v>-1.0640000000000001</c:v>
                </c:pt>
                <c:pt idx="5546">
                  <c:v>0.34499999999999997</c:v>
                </c:pt>
                <c:pt idx="5547">
                  <c:v>-1.8340000000000001</c:v>
                </c:pt>
                <c:pt idx="5548">
                  <c:v>-0.90899999999999903</c:v>
                </c:pt>
                <c:pt idx="5549">
                  <c:v>0.60899999999999999</c:v>
                </c:pt>
                <c:pt idx="5550">
                  <c:v>-1.226</c:v>
                </c:pt>
                <c:pt idx="5551">
                  <c:v>-0.68699999999999894</c:v>
                </c:pt>
                <c:pt idx="5552">
                  <c:v>-1.006</c:v>
                </c:pt>
                <c:pt idx="5553">
                  <c:v>-0.60999999999999899</c:v>
                </c:pt>
                <c:pt idx="5554">
                  <c:v>0.71699999999999997</c:v>
                </c:pt>
                <c:pt idx="5555">
                  <c:v>-0.1</c:v>
                </c:pt>
                <c:pt idx="5556">
                  <c:v>-1.2190000000000001</c:v>
                </c:pt>
                <c:pt idx="5557">
                  <c:v>-0.85</c:v>
                </c:pt>
                <c:pt idx="5558">
                  <c:v>-0.66999999999999904</c:v>
                </c:pt>
                <c:pt idx="5559">
                  <c:v>-1.7889999999999999</c:v>
                </c:pt>
                <c:pt idx="5560">
                  <c:v>2.3339999999999899</c:v>
                </c:pt>
                <c:pt idx="5561">
                  <c:v>-1.145</c:v>
                </c:pt>
                <c:pt idx="5562">
                  <c:v>-0.871</c:v>
                </c:pt>
                <c:pt idx="5563">
                  <c:v>0.16999999999999901</c:v>
                </c:pt>
                <c:pt idx="5564">
                  <c:v>0.13300000000000001</c:v>
                </c:pt>
                <c:pt idx="5565">
                  <c:v>0.182999999999999</c:v>
                </c:pt>
                <c:pt idx="5566">
                  <c:v>0.19899999999999901</c:v>
                </c:pt>
                <c:pt idx="5567">
                  <c:v>-0.85699999999999998</c:v>
                </c:pt>
                <c:pt idx="5568">
                  <c:v>0.89</c:v>
                </c:pt>
                <c:pt idx="5569">
                  <c:v>-0.78100000000000003</c:v>
                </c:pt>
                <c:pt idx="5570">
                  <c:v>-1.228</c:v>
                </c:pt>
                <c:pt idx="5571">
                  <c:v>-1.073</c:v>
                </c:pt>
                <c:pt idx="5572">
                  <c:v>1.3360000000000001</c:v>
                </c:pt>
                <c:pt idx="5573">
                  <c:v>-1.18</c:v>
                </c:pt>
                <c:pt idx="5574">
                  <c:v>0.10299999999999999</c:v>
                </c:pt>
                <c:pt idx="5575">
                  <c:v>0.79400000000000004</c:v>
                </c:pt>
                <c:pt idx="5576">
                  <c:v>0.17099999999999899</c:v>
                </c:pt>
                <c:pt idx="5577">
                  <c:v>-0.54199999999999904</c:v>
                </c:pt>
                <c:pt idx="5578">
                  <c:v>-0.38200000000000001</c:v>
                </c:pt>
                <c:pt idx="5579">
                  <c:v>0.97699999999999898</c:v>
                </c:pt>
                <c:pt idx="5580">
                  <c:v>-0.121</c:v>
                </c:pt>
                <c:pt idx="5581">
                  <c:v>-1.07</c:v>
                </c:pt>
                <c:pt idx="5582">
                  <c:v>0.45900000000000002</c:v>
                </c:pt>
                <c:pt idx="5583">
                  <c:v>0.376999999999999</c:v>
                </c:pt>
                <c:pt idx="5584">
                  <c:v>-1.383</c:v>
                </c:pt>
                <c:pt idx="5585">
                  <c:v>-0.11899999999999999</c:v>
                </c:pt>
                <c:pt idx="5586">
                  <c:v>-0.41399999999999998</c:v>
                </c:pt>
                <c:pt idx="5587">
                  <c:v>-1.113</c:v>
                </c:pt>
                <c:pt idx="5588">
                  <c:v>1.2350000000000001</c:v>
                </c:pt>
                <c:pt idx="5589">
                  <c:v>-1.147</c:v>
                </c:pt>
                <c:pt idx="5590">
                  <c:v>-1.1020000000000001</c:v>
                </c:pt>
                <c:pt idx="5591">
                  <c:v>-0.11600000000000001</c:v>
                </c:pt>
                <c:pt idx="5592">
                  <c:v>-0.22699999999999901</c:v>
                </c:pt>
                <c:pt idx="5593">
                  <c:v>-7.7999999999999806E-2</c:v>
                </c:pt>
                <c:pt idx="5594">
                  <c:v>-1.3120000000000001</c:v>
                </c:pt>
                <c:pt idx="5595">
                  <c:v>-1.839</c:v>
                </c:pt>
                <c:pt idx="5596">
                  <c:v>-0.56000000000000005</c:v>
                </c:pt>
                <c:pt idx="5597">
                  <c:v>-0.89100000000000001</c:v>
                </c:pt>
                <c:pt idx="5598">
                  <c:v>1.214</c:v>
                </c:pt>
                <c:pt idx="5599">
                  <c:v>-0.50899999999999901</c:v>
                </c:pt>
                <c:pt idx="5600">
                  <c:v>-0.56299999999999994</c:v>
                </c:pt>
                <c:pt idx="5601">
                  <c:v>-0.77499999999999902</c:v>
                </c:pt>
                <c:pt idx="5602">
                  <c:v>-0.746999999999999</c:v>
                </c:pt>
                <c:pt idx="5603">
                  <c:v>-0.64400000000000002</c:v>
                </c:pt>
                <c:pt idx="5604">
                  <c:v>-0.751999999999999</c:v>
                </c:pt>
                <c:pt idx="5605">
                  <c:v>-1.1579999999999999</c:v>
                </c:pt>
                <c:pt idx="5606">
                  <c:v>-0.77700000000000002</c:v>
                </c:pt>
                <c:pt idx="5607">
                  <c:v>6.1999999999999798E-2</c:v>
                </c:pt>
                <c:pt idx="5608">
                  <c:v>-0.35</c:v>
                </c:pt>
                <c:pt idx="5609">
                  <c:v>-1.1399999999999999</c:v>
                </c:pt>
                <c:pt idx="5610">
                  <c:v>-1.5740000000000001</c:v>
                </c:pt>
                <c:pt idx="5611">
                  <c:v>0.65600000000000003</c:v>
                </c:pt>
                <c:pt idx="5612">
                  <c:v>-8.4000000000000005E-2</c:v>
                </c:pt>
                <c:pt idx="5613">
                  <c:v>-0.82899999999999996</c:v>
                </c:pt>
                <c:pt idx="5614">
                  <c:v>0.67899999999999905</c:v>
                </c:pt>
                <c:pt idx="5615">
                  <c:v>-1.6819999999999999</c:v>
                </c:pt>
                <c:pt idx="5616">
                  <c:v>-1.1319999999999999</c:v>
                </c:pt>
                <c:pt idx="5617">
                  <c:v>-0.20100000000000001</c:v>
                </c:pt>
                <c:pt idx="5618">
                  <c:v>-1.1930000000000001</c:v>
                </c:pt>
                <c:pt idx="5619">
                  <c:v>-0.84199999999999997</c:v>
                </c:pt>
                <c:pt idx="5620">
                  <c:v>-1.0389999999999999</c:v>
                </c:pt>
                <c:pt idx="5621">
                  <c:v>0.52700000000000002</c:v>
                </c:pt>
                <c:pt idx="5622">
                  <c:v>-1.0329999999999999</c:v>
                </c:pt>
                <c:pt idx="5623">
                  <c:v>-7.1999999999999995E-2</c:v>
                </c:pt>
                <c:pt idx="5624">
                  <c:v>-0.13899999999999901</c:v>
                </c:pt>
                <c:pt idx="5625">
                  <c:v>0.68100000000000005</c:v>
                </c:pt>
                <c:pt idx="5626">
                  <c:v>-0.25999999999999901</c:v>
                </c:pt>
                <c:pt idx="5627">
                  <c:v>-0.68500000000000005</c:v>
                </c:pt>
                <c:pt idx="5628">
                  <c:v>-0.13799999999999901</c:v>
                </c:pt>
                <c:pt idx="5629">
                  <c:v>0.67799999999999905</c:v>
                </c:pt>
                <c:pt idx="5630">
                  <c:v>-0.92700000000000005</c:v>
                </c:pt>
                <c:pt idx="5631">
                  <c:v>-0.89100000000000001</c:v>
                </c:pt>
                <c:pt idx="5632">
                  <c:v>0.98099999999999898</c:v>
                </c:pt>
                <c:pt idx="5633">
                  <c:v>-0.85299999999999998</c:v>
                </c:pt>
                <c:pt idx="5634">
                  <c:v>-0.68699999999999894</c:v>
                </c:pt>
                <c:pt idx="5635">
                  <c:v>-0.81599999999999895</c:v>
                </c:pt>
                <c:pt idx="5636">
                  <c:v>-1.139</c:v>
                </c:pt>
                <c:pt idx="5637">
                  <c:v>0.52499999999999902</c:v>
                </c:pt>
                <c:pt idx="5638">
                  <c:v>-1.093</c:v>
                </c:pt>
                <c:pt idx="5639">
                  <c:v>-1.4930000000000001</c:v>
                </c:pt>
                <c:pt idx="5640">
                  <c:v>2.0579999999999998</c:v>
                </c:pt>
                <c:pt idx="5641">
                  <c:v>-0.41</c:v>
                </c:pt>
                <c:pt idx="5642">
                  <c:v>-1.212</c:v>
                </c:pt>
                <c:pt idx="5643">
                  <c:v>0.39</c:v>
                </c:pt>
                <c:pt idx="5644">
                  <c:v>-0.06</c:v>
                </c:pt>
                <c:pt idx="5645">
                  <c:v>-0.26699999999999902</c:v>
                </c:pt>
                <c:pt idx="5646">
                  <c:v>0.44799999999999901</c:v>
                </c:pt>
                <c:pt idx="5647">
                  <c:v>-3.5999999999999997E-2</c:v>
                </c:pt>
                <c:pt idx="5648">
                  <c:v>0.22699999999999901</c:v>
                </c:pt>
                <c:pt idx="5649">
                  <c:v>-0.33800000000000002</c:v>
                </c:pt>
                <c:pt idx="5650">
                  <c:v>-0.626999999999999</c:v>
                </c:pt>
                <c:pt idx="5651">
                  <c:v>-0.43</c:v>
                </c:pt>
                <c:pt idx="5652">
                  <c:v>0.73199999999999998</c:v>
                </c:pt>
                <c:pt idx="5653">
                  <c:v>-0.66100000000000003</c:v>
                </c:pt>
                <c:pt idx="5654">
                  <c:v>-0.371999999999999</c:v>
                </c:pt>
                <c:pt idx="5655">
                  <c:v>-0.29299999999999998</c:v>
                </c:pt>
                <c:pt idx="5656">
                  <c:v>0.48399999999999999</c:v>
                </c:pt>
                <c:pt idx="5657">
                  <c:v>-0.80900000000000005</c:v>
                </c:pt>
                <c:pt idx="5658">
                  <c:v>-0.94899999999999896</c:v>
                </c:pt>
                <c:pt idx="5659">
                  <c:v>-1.004</c:v>
                </c:pt>
                <c:pt idx="5660">
                  <c:v>-2.4999999999999901E-2</c:v>
                </c:pt>
                <c:pt idx="5661">
                  <c:v>-0.94699999999999995</c:v>
                </c:pt>
                <c:pt idx="5662">
                  <c:v>-0.64299999999999902</c:v>
                </c:pt>
                <c:pt idx="5663">
                  <c:v>-0.75599999999999901</c:v>
                </c:pt>
                <c:pt idx="5664">
                  <c:v>-0.32200000000000001</c:v>
                </c:pt>
                <c:pt idx="5665">
                  <c:v>-0.498</c:v>
                </c:pt>
                <c:pt idx="5666">
                  <c:v>-0.36399999999999899</c:v>
                </c:pt>
                <c:pt idx="5667">
                  <c:v>0.11699999999999899</c:v>
                </c:pt>
                <c:pt idx="5668">
                  <c:v>-0.84899999999999998</c:v>
                </c:pt>
                <c:pt idx="5669">
                  <c:v>-0.99299999999999899</c:v>
                </c:pt>
                <c:pt idx="5670">
                  <c:v>-0.71599999999999997</c:v>
                </c:pt>
                <c:pt idx="5671">
                  <c:v>-0.14399999999999999</c:v>
                </c:pt>
                <c:pt idx="5672">
                  <c:v>-1.554</c:v>
                </c:pt>
                <c:pt idx="5673">
                  <c:v>-0.41199999999999898</c:v>
                </c:pt>
                <c:pt idx="5674">
                  <c:v>-1.238</c:v>
                </c:pt>
                <c:pt idx="5675">
                  <c:v>0.32399999999999901</c:v>
                </c:pt>
                <c:pt idx="5676">
                  <c:v>-0.78900000000000003</c:v>
                </c:pt>
                <c:pt idx="5677">
                  <c:v>-0.89999999999999902</c:v>
                </c:pt>
                <c:pt idx="5678">
                  <c:v>-0.93599999999999905</c:v>
                </c:pt>
                <c:pt idx="5679">
                  <c:v>1.349</c:v>
                </c:pt>
                <c:pt idx="5680">
                  <c:v>-0.99399999999999999</c:v>
                </c:pt>
                <c:pt idx="5681">
                  <c:v>0.40699999999999997</c:v>
                </c:pt>
                <c:pt idx="5682">
                  <c:v>-0.97699999999999898</c:v>
                </c:pt>
                <c:pt idx="5683">
                  <c:v>-0.85399999999999998</c:v>
                </c:pt>
                <c:pt idx="5684">
                  <c:v>-5.3999999999999798E-2</c:v>
                </c:pt>
                <c:pt idx="5685">
                  <c:v>-0.41399999999999998</c:v>
                </c:pt>
                <c:pt idx="5686">
                  <c:v>0.23200000000000001</c:v>
                </c:pt>
                <c:pt idx="5687">
                  <c:v>-1.4239999999999999</c:v>
                </c:pt>
                <c:pt idx="5688">
                  <c:v>-0.85499999999999998</c:v>
                </c:pt>
                <c:pt idx="5689">
                  <c:v>-1.1020000000000001</c:v>
                </c:pt>
                <c:pt idx="5690">
                  <c:v>-1.2070000000000001</c:v>
                </c:pt>
                <c:pt idx="5691">
                  <c:v>5.2999999999999901E-2</c:v>
                </c:pt>
                <c:pt idx="5692">
                  <c:v>-0.47599999999999998</c:v>
                </c:pt>
                <c:pt idx="5693">
                  <c:v>-0.59099999999999997</c:v>
                </c:pt>
                <c:pt idx="5694">
                  <c:v>0.79099999999999904</c:v>
                </c:pt>
                <c:pt idx="5695">
                  <c:v>-1.234</c:v>
                </c:pt>
                <c:pt idx="5696">
                  <c:v>-0.63200000000000001</c:v>
                </c:pt>
                <c:pt idx="5697">
                  <c:v>-0.73799999999999999</c:v>
                </c:pt>
                <c:pt idx="5698">
                  <c:v>-0.54300000000000004</c:v>
                </c:pt>
                <c:pt idx="5699">
                  <c:v>-0.72399999999999998</c:v>
                </c:pt>
                <c:pt idx="5700">
                  <c:v>-0.44399999999999901</c:v>
                </c:pt>
                <c:pt idx="5701">
                  <c:v>-1.5429999999999999</c:v>
                </c:pt>
                <c:pt idx="5702">
                  <c:v>1.1200000000000001</c:v>
                </c:pt>
                <c:pt idx="5703">
                  <c:v>0.48899999999999899</c:v>
                </c:pt>
                <c:pt idx="5704">
                  <c:v>1.3019999999999901</c:v>
                </c:pt>
                <c:pt idx="5705">
                  <c:v>1.0509999999999999</c:v>
                </c:pt>
                <c:pt idx="5706">
                  <c:v>-0.879</c:v>
                </c:pt>
                <c:pt idx="5707">
                  <c:v>1.202</c:v>
                </c:pt>
                <c:pt idx="5708">
                  <c:v>0.315999999999999</c:v>
                </c:pt>
                <c:pt idx="5709">
                  <c:v>0.184</c:v>
                </c:pt>
                <c:pt idx="5710">
                  <c:v>1.14299999999999</c:v>
                </c:pt>
                <c:pt idx="5711">
                  <c:v>-1.1120000000000001</c:v>
                </c:pt>
                <c:pt idx="5712">
                  <c:v>-0.92700000000000005</c:v>
                </c:pt>
                <c:pt idx="5713">
                  <c:v>-0.88899999999999901</c:v>
                </c:pt>
                <c:pt idx="5714">
                  <c:v>-0.93599999999999905</c:v>
                </c:pt>
                <c:pt idx="5715">
                  <c:v>-1.798</c:v>
                </c:pt>
                <c:pt idx="5716">
                  <c:v>-0.64100000000000001</c:v>
                </c:pt>
                <c:pt idx="5717">
                  <c:v>-1.0409999999999999</c:v>
                </c:pt>
                <c:pt idx="5718">
                  <c:v>-0.78699999999999903</c:v>
                </c:pt>
                <c:pt idx="5719">
                  <c:v>-0.70899999999999996</c:v>
                </c:pt>
                <c:pt idx="5720">
                  <c:v>0.63200000000000001</c:v>
                </c:pt>
                <c:pt idx="5721">
                  <c:v>-1.2130000000000001</c:v>
                </c:pt>
                <c:pt idx="5722">
                  <c:v>-1.385</c:v>
                </c:pt>
                <c:pt idx="5723">
                  <c:v>-7.1999999999999995E-2</c:v>
                </c:pt>
                <c:pt idx="5724">
                  <c:v>0.56799999999999995</c:v>
                </c:pt>
                <c:pt idx="5725">
                  <c:v>0.58899999999999997</c:v>
                </c:pt>
                <c:pt idx="5726">
                  <c:v>-0.73199999999999998</c:v>
                </c:pt>
                <c:pt idx="5727">
                  <c:v>1.913</c:v>
                </c:pt>
                <c:pt idx="5728">
                  <c:v>-0.76299999999999901</c:v>
                </c:pt>
                <c:pt idx="5729">
                  <c:v>-0.71199999999999997</c:v>
                </c:pt>
                <c:pt idx="5730">
                  <c:v>-1.3720000000000001</c:v>
                </c:pt>
                <c:pt idx="5731">
                  <c:v>-0.50800000000000001</c:v>
                </c:pt>
                <c:pt idx="5732">
                  <c:v>0.27300000000000002</c:v>
                </c:pt>
                <c:pt idx="5733">
                  <c:v>0.38700000000000001</c:v>
                </c:pt>
                <c:pt idx="5734">
                  <c:v>1.4219999999999899</c:v>
                </c:pt>
                <c:pt idx="5735">
                  <c:v>-1.57</c:v>
                </c:pt>
                <c:pt idx="5736">
                  <c:v>-0.47499999999999998</c:v>
                </c:pt>
                <c:pt idx="5737">
                  <c:v>-1.4139999999999999</c:v>
                </c:pt>
                <c:pt idx="5738">
                  <c:v>-0.66500000000000004</c:v>
                </c:pt>
                <c:pt idx="5739">
                  <c:v>2.4039999999999999</c:v>
                </c:pt>
                <c:pt idx="5740">
                  <c:v>0.96499999999999897</c:v>
                </c:pt>
                <c:pt idx="5741">
                  <c:v>-1.4319999999999999</c:v>
                </c:pt>
                <c:pt idx="5742">
                  <c:v>7.0000000000001103E-3</c:v>
                </c:pt>
                <c:pt idx="5743">
                  <c:v>-1.117</c:v>
                </c:pt>
                <c:pt idx="5744">
                  <c:v>-0.85999999999999899</c:v>
                </c:pt>
                <c:pt idx="5745">
                  <c:v>-0.32600000000000001</c:v>
                </c:pt>
                <c:pt idx="5746">
                  <c:v>-0.87</c:v>
                </c:pt>
                <c:pt idx="5747">
                  <c:v>2.105</c:v>
                </c:pt>
                <c:pt idx="5748">
                  <c:v>0.40300000000000002</c:v>
                </c:pt>
                <c:pt idx="5749">
                  <c:v>-0.306999999999999</c:v>
                </c:pt>
                <c:pt idx="5750">
                  <c:v>-0.96499999999999897</c:v>
                </c:pt>
                <c:pt idx="5751">
                  <c:v>-0.55900000000000005</c:v>
                </c:pt>
                <c:pt idx="5752">
                  <c:v>-0.72399999999999998</c:v>
                </c:pt>
                <c:pt idx="5753">
                  <c:v>0.18</c:v>
                </c:pt>
                <c:pt idx="5754">
                  <c:v>1.1120000000000001</c:v>
                </c:pt>
                <c:pt idx="5755">
                  <c:v>-0.85499999999999998</c:v>
                </c:pt>
                <c:pt idx="5756">
                  <c:v>2.0499999999999998</c:v>
                </c:pt>
                <c:pt idx="5757">
                  <c:v>0.43099999999999999</c:v>
                </c:pt>
                <c:pt idx="5758">
                  <c:v>-0.67300000000000004</c:v>
                </c:pt>
                <c:pt idx="5759">
                  <c:v>-1.0249999999999999</c:v>
                </c:pt>
                <c:pt idx="5760">
                  <c:v>-1.3660000000000001</c:v>
                </c:pt>
                <c:pt idx="5761">
                  <c:v>-0.59699999999999998</c:v>
                </c:pt>
                <c:pt idx="5762">
                  <c:v>-1.0680000000000001</c:v>
                </c:pt>
                <c:pt idx="5763">
                  <c:v>-0.879</c:v>
                </c:pt>
                <c:pt idx="5764">
                  <c:v>6.5999999999999795E-2</c:v>
                </c:pt>
                <c:pt idx="5765">
                  <c:v>0.26100000000000001</c:v>
                </c:pt>
                <c:pt idx="5766">
                  <c:v>-0.56299999999999994</c:v>
                </c:pt>
                <c:pt idx="5767">
                  <c:v>-0.38700000000000001</c:v>
                </c:pt>
                <c:pt idx="5768">
                  <c:v>-0.86599999999999999</c:v>
                </c:pt>
                <c:pt idx="5769">
                  <c:v>-1.4890000000000001</c:v>
                </c:pt>
                <c:pt idx="5770">
                  <c:v>-2.0910000000000002</c:v>
                </c:pt>
                <c:pt idx="5771">
                  <c:v>-0.94499999999999895</c:v>
                </c:pt>
                <c:pt idx="5772">
                  <c:v>0.21099999999999899</c:v>
                </c:pt>
                <c:pt idx="5773">
                  <c:v>5.7999999999999802E-2</c:v>
                </c:pt>
                <c:pt idx="5774">
                  <c:v>1.2050000000000001</c:v>
                </c:pt>
                <c:pt idx="5775">
                  <c:v>-1.29</c:v>
                </c:pt>
                <c:pt idx="5776">
                  <c:v>-0.33999999999999903</c:v>
                </c:pt>
                <c:pt idx="5777">
                  <c:v>1.2789999999999999</c:v>
                </c:pt>
                <c:pt idx="5778">
                  <c:v>7.3999999999999802E-2</c:v>
                </c:pt>
                <c:pt idx="5779">
                  <c:v>-0.67300000000000004</c:v>
                </c:pt>
                <c:pt idx="5780">
                  <c:v>0.61899999999999999</c:v>
                </c:pt>
                <c:pt idx="5781">
                  <c:v>0.55699999999999905</c:v>
                </c:pt>
                <c:pt idx="5782">
                  <c:v>-0.5</c:v>
                </c:pt>
                <c:pt idx="5783">
                  <c:v>-0.71599999999999997</c:v>
                </c:pt>
                <c:pt idx="5784">
                  <c:v>-2.0249999999999999</c:v>
                </c:pt>
                <c:pt idx="5785">
                  <c:v>-1.5840000000000001</c:v>
                </c:pt>
                <c:pt idx="5786">
                  <c:v>-0.28699999999999898</c:v>
                </c:pt>
                <c:pt idx="5787">
                  <c:v>-1.232</c:v>
                </c:pt>
                <c:pt idx="5788">
                  <c:v>-0.58499999999999996</c:v>
                </c:pt>
                <c:pt idx="5789">
                  <c:v>-0.60899999999999999</c:v>
                </c:pt>
                <c:pt idx="5790">
                  <c:v>-0.32200000000000001</c:v>
                </c:pt>
                <c:pt idx="5791">
                  <c:v>-0.73299999999999998</c:v>
                </c:pt>
                <c:pt idx="5792">
                  <c:v>-0.71499999999999897</c:v>
                </c:pt>
                <c:pt idx="5793">
                  <c:v>0.98199999999999998</c:v>
                </c:pt>
                <c:pt idx="5794">
                  <c:v>-0.10299999999999999</c:v>
                </c:pt>
                <c:pt idx="5795">
                  <c:v>-0.91100000000000003</c:v>
                </c:pt>
                <c:pt idx="5796">
                  <c:v>-0.97199999999999998</c:v>
                </c:pt>
                <c:pt idx="5797">
                  <c:v>-0.108</c:v>
                </c:pt>
                <c:pt idx="5798">
                  <c:v>-0.435</c:v>
                </c:pt>
                <c:pt idx="5799">
                  <c:v>0.79099999999999904</c:v>
                </c:pt>
                <c:pt idx="5800">
                  <c:v>0.42199999999999999</c:v>
                </c:pt>
                <c:pt idx="5801">
                  <c:v>-1.294</c:v>
                </c:pt>
                <c:pt idx="5802">
                  <c:v>-0.83899999999999997</c:v>
                </c:pt>
                <c:pt idx="5803">
                  <c:v>-3.10000000000001E-2</c:v>
                </c:pt>
                <c:pt idx="5804">
                  <c:v>-0.26200000000000001</c:v>
                </c:pt>
                <c:pt idx="5805">
                  <c:v>-0.63399999999999901</c:v>
                </c:pt>
                <c:pt idx="5806">
                  <c:v>-1.262</c:v>
                </c:pt>
                <c:pt idx="5807">
                  <c:v>-0.69899999999999896</c:v>
                </c:pt>
                <c:pt idx="5808">
                  <c:v>-0.499</c:v>
                </c:pt>
                <c:pt idx="5809">
                  <c:v>-0.20499999999999999</c:v>
                </c:pt>
                <c:pt idx="5810">
                  <c:v>-0.93400000000000005</c:v>
                </c:pt>
                <c:pt idx="5811">
                  <c:v>-0.66100000000000003</c:v>
                </c:pt>
                <c:pt idx="5812">
                  <c:v>-0.39400000000000002</c:v>
                </c:pt>
                <c:pt idx="5813">
                  <c:v>-1.587</c:v>
                </c:pt>
                <c:pt idx="5814">
                  <c:v>-0.97499999999999998</c:v>
                </c:pt>
                <c:pt idx="5815">
                  <c:v>-0.02</c:v>
                </c:pt>
                <c:pt idx="5816">
                  <c:v>-0.68299999999999905</c:v>
                </c:pt>
                <c:pt idx="5817">
                  <c:v>-1.776</c:v>
                </c:pt>
                <c:pt idx="5818">
                  <c:v>-0.65399999999999903</c:v>
                </c:pt>
                <c:pt idx="5819">
                  <c:v>-0.218999999999999</c:v>
                </c:pt>
                <c:pt idx="5820">
                  <c:v>-1.373</c:v>
                </c:pt>
                <c:pt idx="5821">
                  <c:v>-1.111</c:v>
                </c:pt>
                <c:pt idx="5822">
                  <c:v>-1.1930000000000001</c:v>
                </c:pt>
                <c:pt idx="5823">
                  <c:v>-6.3000000000000098E-2</c:v>
                </c:pt>
                <c:pt idx="5824">
                  <c:v>0.153999999999999</c:v>
                </c:pt>
                <c:pt idx="5825">
                  <c:v>-0.04</c:v>
                </c:pt>
                <c:pt idx="5826">
                  <c:v>-1.0660000000000001</c:v>
                </c:pt>
                <c:pt idx="5827">
                  <c:v>-1.377</c:v>
                </c:pt>
                <c:pt idx="5828">
                  <c:v>0.31</c:v>
                </c:pt>
                <c:pt idx="5829">
                  <c:v>-0.50999999999999901</c:v>
                </c:pt>
                <c:pt idx="5830">
                  <c:v>0.41699999999999898</c:v>
                </c:pt>
                <c:pt idx="5831">
                  <c:v>-0.88899999999999901</c:v>
                </c:pt>
                <c:pt idx="5832">
                  <c:v>-0.628</c:v>
                </c:pt>
                <c:pt idx="5833">
                  <c:v>-1.2999999999999901E-2</c:v>
                </c:pt>
                <c:pt idx="5834">
                  <c:v>-4.3999999999999997E-2</c:v>
                </c:pt>
                <c:pt idx="5835">
                  <c:v>-0.72699999999999898</c:v>
                </c:pt>
                <c:pt idx="5836">
                  <c:v>-0.57799999999999896</c:v>
                </c:pt>
                <c:pt idx="5837">
                  <c:v>1.29199999999999</c:v>
                </c:pt>
                <c:pt idx="5838">
                  <c:v>-1.2E-2</c:v>
                </c:pt>
                <c:pt idx="5839">
                  <c:v>-0.68100000000000005</c:v>
                </c:pt>
                <c:pt idx="5840">
                  <c:v>-0.51900000000000002</c:v>
                </c:pt>
                <c:pt idx="5841">
                  <c:v>-0.93699999999999894</c:v>
                </c:pt>
                <c:pt idx="5842">
                  <c:v>0.495</c:v>
                </c:pt>
                <c:pt idx="5843">
                  <c:v>2.0999999999999901E-2</c:v>
                </c:pt>
                <c:pt idx="5844">
                  <c:v>-0.96899999999999897</c:v>
                </c:pt>
                <c:pt idx="5845">
                  <c:v>-0.76100000000000001</c:v>
                </c:pt>
                <c:pt idx="5846">
                  <c:v>-0.97099999999999997</c:v>
                </c:pt>
                <c:pt idx="5847">
                  <c:v>-0.55500000000000005</c:v>
                </c:pt>
                <c:pt idx="5848">
                  <c:v>-1.222</c:v>
                </c:pt>
                <c:pt idx="5849">
                  <c:v>-0.16599999999999901</c:v>
                </c:pt>
                <c:pt idx="5850">
                  <c:v>0.23200000000000001</c:v>
                </c:pt>
                <c:pt idx="5851">
                  <c:v>0.495</c:v>
                </c:pt>
                <c:pt idx="5852">
                  <c:v>-0.89999999999999902</c:v>
                </c:pt>
                <c:pt idx="5853">
                  <c:v>-1.4219999999999999</c:v>
                </c:pt>
                <c:pt idx="5854">
                  <c:v>-9.9000000000000199E-2</c:v>
                </c:pt>
                <c:pt idx="5855">
                  <c:v>-0.14099999999999999</c:v>
                </c:pt>
                <c:pt idx="5856">
                  <c:v>-0.503</c:v>
                </c:pt>
                <c:pt idx="5857">
                  <c:v>-0.98199999999999998</c:v>
                </c:pt>
                <c:pt idx="5858">
                  <c:v>-0.75700000000000001</c:v>
                </c:pt>
                <c:pt idx="5859">
                  <c:v>-0.64699999999999902</c:v>
                </c:pt>
                <c:pt idx="5860">
                  <c:v>0.59199999999999997</c:v>
                </c:pt>
                <c:pt idx="5861">
                  <c:v>-1.28</c:v>
                </c:pt>
                <c:pt idx="5862">
                  <c:v>-1.04</c:v>
                </c:pt>
                <c:pt idx="5863">
                  <c:v>-1.012</c:v>
                </c:pt>
                <c:pt idx="5864">
                  <c:v>1.2689999999999999</c:v>
                </c:pt>
                <c:pt idx="5865">
                  <c:v>0.51299999999999901</c:v>
                </c:pt>
                <c:pt idx="5866">
                  <c:v>-0.71499999999999897</c:v>
                </c:pt>
                <c:pt idx="5867">
                  <c:v>-0.33</c:v>
                </c:pt>
                <c:pt idx="5868">
                  <c:v>-1.621</c:v>
                </c:pt>
                <c:pt idx="5869">
                  <c:v>-0.02</c:v>
                </c:pt>
                <c:pt idx="5870">
                  <c:v>-0.61799999999999899</c:v>
                </c:pt>
                <c:pt idx="5871">
                  <c:v>0.97699999999999898</c:v>
                </c:pt>
                <c:pt idx="5872">
                  <c:v>-0.53799999999999903</c:v>
                </c:pt>
                <c:pt idx="5873">
                  <c:v>-1.6999999999999901E-2</c:v>
                </c:pt>
                <c:pt idx="5874">
                  <c:v>1.0389999999999899</c:v>
                </c:pt>
                <c:pt idx="5875">
                  <c:v>0.85999999999999899</c:v>
                </c:pt>
                <c:pt idx="5876">
                  <c:v>1.50999999999999</c:v>
                </c:pt>
                <c:pt idx="5877">
                  <c:v>1.15899999999999</c:v>
                </c:pt>
                <c:pt idx="5878">
                  <c:v>1.5</c:v>
                </c:pt>
                <c:pt idx="5879">
                  <c:v>1.38</c:v>
                </c:pt>
                <c:pt idx="5880">
                  <c:v>2.5599999999999898</c:v>
                </c:pt>
                <c:pt idx="5881">
                  <c:v>1.66</c:v>
                </c:pt>
                <c:pt idx="5882">
                  <c:v>2.08</c:v>
                </c:pt>
                <c:pt idx="5883">
                  <c:v>0.64699999999999902</c:v>
                </c:pt>
                <c:pt idx="5884">
                  <c:v>2.0679999999999898</c:v>
                </c:pt>
                <c:pt idx="5885">
                  <c:v>1.67</c:v>
                </c:pt>
                <c:pt idx="5886">
                  <c:v>0.82799999999999896</c:v>
                </c:pt>
                <c:pt idx="5887">
                  <c:v>1.23</c:v>
                </c:pt>
                <c:pt idx="5888">
                  <c:v>-0.995</c:v>
                </c:pt>
                <c:pt idx="5889">
                  <c:v>0.83399999999999996</c:v>
                </c:pt>
                <c:pt idx="5890">
                  <c:v>0.11899999999999999</c:v>
                </c:pt>
                <c:pt idx="5891">
                  <c:v>-0.78699999999999903</c:v>
                </c:pt>
                <c:pt idx="5892">
                  <c:v>1.79999999999997E-2</c:v>
                </c:pt>
                <c:pt idx="5893">
                  <c:v>0.875999999999999</c:v>
                </c:pt>
                <c:pt idx="5894">
                  <c:v>-0.19399999999999901</c:v>
                </c:pt>
                <c:pt idx="5895">
                  <c:v>-1.034</c:v>
                </c:pt>
                <c:pt idx="5896">
                  <c:v>0.43099999999999999</c:v>
                </c:pt>
                <c:pt idx="5897">
                  <c:v>-1.1679999999999999</c:v>
                </c:pt>
                <c:pt idx="5898">
                  <c:v>0.30399999999999899</c:v>
                </c:pt>
                <c:pt idx="5899">
                  <c:v>0.34100000000000003</c:v>
                </c:pt>
                <c:pt idx="5900">
                  <c:v>-1.302</c:v>
                </c:pt>
                <c:pt idx="5901">
                  <c:v>-0.63799999999999901</c:v>
                </c:pt>
                <c:pt idx="5902">
                  <c:v>-0.97799999999999998</c:v>
                </c:pt>
                <c:pt idx="5903">
                  <c:v>-1.2350000000000001</c:v>
                </c:pt>
                <c:pt idx="5904">
                  <c:v>0.38300000000000001</c:v>
                </c:pt>
                <c:pt idx="5905">
                  <c:v>-0.185999999999999</c:v>
                </c:pt>
                <c:pt idx="5906">
                  <c:v>1.532</c:v>
                </c:pt>
                <c:pt idx="5907">
                  <c:v>2.5609999999999999</c:v>
                </c:pt>
                <c:pt idx="5908">
                  <c:v>-0.30199999999999999</c:v>
                </c:pt>
                <c:pt idx="5909">
                  <c:v>-0.95399999999999996</c:v>
                </c:pt>
                <c:pt idx="5910">
                  <c:v>-1.052</c:v>
                </c:pt>
                <c:pt idx="5911">
                  <c:v>-1.024</c:v>
                </c:pt>
                <c:pt idx="5912">
                  <c:v>-0.70299999999999896</c:v>
                </c:pt>
                <c:pt idx="5913">
                  <c:v>1.39999999999997E-2</c:v>
                </c:pt>
                <c:pt idx="5914">
                  <c:v>-0.78900000000000003</c:v>
                </c:pt>
                <c:pt idx="5915">
                  <c:v>-1.506</c:v>
                </c:pt>
                <c:pt idx="5916">
                  <c:v>-0.55100000000000005</c:v>
                </c:pt>
                <c:pt idx="5917">
                  <c:v>1.8109999999999999</c:v>
                </c:pt>
                <c:pt idx="5918">
                  <c:v>-0.54700000000000004</c:v>
                </c:pt>
                <c:pt idx="5919">
                  <c:v>-0.69699999999999995</c:v>
                </c:pt>
                <c:pt idx="5920">
                  <c:v>0.81699999999999995</c:v>
                </c:pt>
                <c:pt idx="5921">
                  <c:v>0.93899999999999995</c:v>
                </c:pt>
                <c:pt idx="5922">
                  <c:v>-1.054</c:v>
                </c:pt>
                <c:pt idx="5923">
                  <c:v>-0.90700000000000003</c:v>
                </c:pt>
                <c:pt idx="5924">
                  <c:v>-0.96299999999999997</c:v>
                </c:pt>
                <c:pt idx="5925">
                  <c:v>-1.2869999999999999</c:v>
                </c:pt>
                <c:pt idx="5926">
                  <c:v>-0.76799999999999902</c:v>
                </c:pt>
                <c:pt idx="5927">
                  <c:v>-0.41899999999999998</c:v>
                </c:pt>
                <c:pt idx="5928">
                  <c:v>0.156</c:v>
                </c:pt>
                <c:pt idx="5929">
                  <c:v>-0.77899999999999903</c:v>
                </c:pt>
                <c:pt idx="5930">
                  <c:v>-1.5620000000000001</c:v>
                </c:pt>
                <c:pt idx="5931">
                  <c:v>-1.5780000000000001</c:v>
                </c:pt>
                <c:pt idx="5932">
                  <c:v>0.47099999999999997</c:v>
                </c:pt>
                <c:pt idx="5933">
                  <c:v>-0.69899999999999896</c:v>
                </c:pt>
                <c:pt idx="5934">
                  <c:v>-9.7999999999999796E-2</c:v>
                </c:pt>
                <c:pt idx="5935">
                  <c:v>-0.38099999999999901</c:v>
                </c:pt>
                <c:pt idx="5936">
                  <c:v>-0.63700000000000001</c:v>
                </c:pt>
                <c:pt idx="5937">
                  <c:v>-1.2809999999999999</c:v>
                </c:pt>
                <c:pt idx="5938">
                  <c:v>-0.70799999999999996</c:v>
                </c:pt>
                <c:pt idx="5939">
                  <c:v>-0.27499999999999902</c:v>
                </c:pt>
                <c:pt idx="5940">
                  <c:v>0.218999999999999</c:v>
                </c:pt>
                <c:pt idx="5941">
                  <c:v>0.318</c:v>
                </c:pt>
                <c:pt idx="5942">
                  <c:v>1.64299999999999</c:v>
                </c:pt>
                <c:pt idx="5943">
                  <c:v>-0.123</c:v>
                </c:pt>
              </c:numCache>
            </c:numRef>
          </c:xVal>
          <c:yVal>
            <c:numRef>
              <c:f>echavniceatm!$H$2:$H$5945</c:f>
              <c:numCache>
                <c:formatCode>General</c:formatCode>
                <c:ptCount val="5944"/>
                <c:pt idx="0">
                  <c:v>-0.59099999999999997</c:v>
                </c:pt>
                <c:pt idx="1">
                  <c:v>0.42799999999999999</c:v>
                </c:pt>
                <c:pt idx="2">
                  <c:v>0.60699999999999998</c:v>
                </c:pt>
                <c:pt idx="3">
                  <c:v>0.1</c:v>
                </c:pt>
                <c:pt idx="4">
                  <c:v>0.35899999999999999</c:v>
                </c:pt>
                <c:pt idx="5">
                  <c:v>-0.36899999999999999</c:v>
                </c:pt>
                <c:pt idx="6">
                  <c:v>-3.4000000000000002E-2</c:v>
                </c:pt>
                <c:pt idx="7">
                  <c:v>4.0000000000000001E-3</c:v>
                </c:pt>
                <c:pt idx="8">
                  <c:v>-0.42899999999999999</c:v>
                </c:pt>
                <c:pt idx="9">
                  <c:v>0.34799999999999998</c:v>
                </c:pt>
                <c:pt idx="10">
                  <c:v>0.161</c:v>
                </c:pt>
                <c:pt idx="11">
                  <c:v>-0.66300000000000003</c:v>
                </c:pt>
                <c:pt idx="12">
                  <c:v>-1.907</c:v>
                </c:pt>
                <c:pt idx="13">
                  <c:v>-1.5649999999999999</c:v>
                </c:pt>
                <c:pt idx="14">
                  <c:v>-0.85</c:v>
                </c:pt>
                <c:pt idx="15">
                  <c:v>5.8999999999999997E-2</c:v>
                </c:pt>
                <c:pt idx="16">
                  <c:v>-2.1560000000000001</c:v>
                </c:pt>
                <c:pt idx="17">
                  <c:v>-1.131</c:v>
                </c:pt>
                <c:pt idx="18">
                  <c:v>-0.86699999999999999</c:v>
                </c:pt>
                <c:pt idx="19">
                  <c:v>-0.75600000000000001</c:v>
                </c:pt>
                <c:pt idx="20">
                  <c:v>-0.82699999999999996</c:v>
                </c:pt>
                <c:pt idx="21">
                  <c:v>1.196</c:v>
                </c:pt>
                <c:pt idx="22">
                  <c:v>0.78800000000000003</c:v>
                </c:pt>
                <c:pt idx="23">
                  <c:v>-0.81100000000000005</c:v>
                </c:pt>
                <c:pt idx="24">
                  <c:v>-0.23799999999999999</c:v>
                </c:pt>
                <c:pt idx="25">
                  <c:v>-0.82899999999999996</c:v>
                </c:pt>
                <c:pt idx="26">
                  <c:v>-1.3080000000000001</c:v>
                </c:pt>
                <c:pt idx="27">
                  <c:v>4.2999999999999997E-2</c:v>
                </c:pt>
                <c:pt idx="28">
                  <c:v>-0.32800000000000001</c:v>
                </c:pt>
                <c:pt idx="29">
                  <c:v>0.52500000000000002</c:v>
                </c:pt>
                <c:pt idx="30">
                  <c:v>-6.9000000000000006E-2</c:v>
                </c:pt>
                <c:pt idx="31">
                  <c:v>-1.341</c:v>
                </c:pt>
                <c:pt idx="32">
                  <c:v>0.219</c:v>
                </c:pt>
                <c:pt idx="33">
                  <c:v>1.0649999999999999</c:v>
                </c:pt>
                <c:pt idx="34">
                  <c:v>0.46700000000000003</c:v>
                </c:pt>
                <c:pt idx="35">
                  <c:v>-1.194</c:v>
                </c:pt>
                <c:pt idx="36">
                  <c:v>1.484</c:v>
                </c:pt>
                <c:pt idx="37">
                  <c:v>-0.36299999999999999</c:v>
                </c:pt>
                <c:pt idx="38">
                  <c:v>-0.157</c:v>
                </c:pt>
                <c:pt idx="39">
                  <c:v>-0.59399999999999997</c:v>
                </c:pt>
                <c:pt idx="40">
                  <c:v>-0.67600000000000005</c:v>
                </c:pt>
                <c:pt idx="41">
                  <c:v>0.20699999999999999</c:v>
                </c:pt>
                <c:pt idx="42">
                  <c:v>-0.309</c:v>
                </c:pt>
                <c:pt idx="43">
                  <c:v>-6.0000000000000001E-3</c:v>
                </c:pt>
                <c:pt idx="44">
                  <c:v>-0.33300000000000002</c:v>
                </c:pt>
                <c:pt idx="45">
                  <c:v>-1.609</c:v>
                </c:pt>
                <c:pt idx="46">
                  <c:v>-0.53500000000000003</c:v>
                </c:pt>
                <c:pt idx="47">
                  <c:v>0.189</c:v>
                </c:pt>
                <c:pt idx="48">
                  <c:v>-0.36899999999999999</c:v>
                </c:pt>
                <c:pt idx="49">
                  <c:v>0.33500000000000002</c:v>
                </c:pt>
                <c:pt idx="50">
                  <c:v>-0.72399999999999998</c:v>
                </c:pt>
                <c:pt idx="51">
                  <c:v>1.5660000000000001</c:v>
                </c:pt>
                <c:pt idx="52">
                  <c:v>-1.19</c:v>
                </c:pt>
                <c:pt idx="53">
                  <c:v>2.1419999999999999</c:v>
                </c:pt>
                <c:pt idx="54">
                  <c:v>1.4450000000000001</c:v>
                </c:pt>
                <c:pt idx="55">
                  <c:v>-0.89</c:v>
                </c:pt>
                <c:pt idx="56">
                  <c:v>-1.994</c:v>
                </c:pt>
                <c:pt idx="57">
                  <c:v>-1.7110000000000001</c:v>
                </c:pt>
                <c:pt idx="58">
                  <c:v>-5.3999999999999999E-2</c:v>
                </c:pt>
                <c:pt idx="59">
                  <c:v>-2.15</c:v>
                </c:pt>
                <c:pt idx="60">
                  <c:v>-0.42299999999999999</c:v>
                </c:pt>
                <c:pt idx="61">
                  <c:v>1.5289999999999999</c:v>
                </c:pt>
                <c:pt idx="62">
                  <c:v>-7.0000000000000007E-2</c:v>
                </c:pt>
                <c:pt idx="63">
                  <c:v>-0.54800000000000004</c:v>
                </c:pt>
                <c:pt idx="64">
                  <c:v>-4.3999999999999997E-2</c:v>
                </c:pt>
                <c:pt idx="65">
                  <c:v>1.786</c:v>
                </c:pt>
                <c:pt idx="66">
                  <c:v>-0.56100000000000005</c:v>
                </c:pt>
                <c:pt idx="67">
                  <c:v>-0.51100000000000001</c:v>
                </c:pt>
                <c:pt idx="68">
                  <c:v>-0.75</c:v>
                </c:pt>
                <c:pt idx="69">
                  <c:v>1.6E-2</c:v>
                </c:pt>
                <c:pt idx="70">
                  <c:v>-0.46300000000000002</c:v>
                </c:pt>
                <c:pt idx="71">
                  <c:v>5.2999999999999999E-2</c:v>
                </c:pt>
                <c:pt idx="72">
                  <c:v>-0.106</c:v>
                </c:pt>
                <c:pt idx="73">
                  <c:v>5.0000000000000001E-3</c:v>
                </c:pt>
                <c:pt idx="74">
                  <c:v>-9.0999999999999998E-2</c:v>
                </c:pt>
                <c:pt idx="75">
                  <c:v>-0.91800000000000004</c:v>
                </c:pt>
                <c:pt idx="76">
                  <c:v>-0.191</c:v>
                </c:pt>
                <c:pt idx="77">
                  <c:v>-0.68300000000000005</c:v>
                </c:pt>
                <c:pt idx="78">
                  <c:v>0.10299999999999999</c:v>
                </c:pt>
                <c:pt idx="79">
                  <c:v>-9.0999999999999998E-2</c:v>
                </c:pt>
                <c:pt idx="80">
                  <c:v>-0.52</c:v>
                </c:pt>
                <c:pt idx="81">
                  <c:v>-0.24199999999999999</c:v>
                </c:pt>
                <c:pt idx="82">
                  <c:v>0.23599999999999999</c:v>
                </c:pt>
                <c:pt idx="83">
                  <c:v>-0.311</c:v>
                </c:pt>
                <c:pt idx="84">
                  <c:v>0.215</c:v>
                </c:pt>
                <c:pt idx="85">
                  <c:v>-0.96699999999999997</c:v>
                </c:pt>
                <c:pt idx="86">
                  <c:v>0.52700000000000002</c:v>
                </c:pt>
                <c:pt idx="87">
                  <c:v>-1.4390000000000001</c:v>
                </c:pt>
                <c:pt idx="88">
                  <c:v>-0.503</c:v>
                </c:pt>
                <c:pt idx="89">
                  <c:v>-0.32100000000000001</c:v>
                </c:pt>
                <c:pt idx="90">
                  <c:v>-0.53600000000000003</c:v>
                </c:pt>
                <c:pt idx="91">
                  <c:v>-0.71499999999999997</c:v>
                </c:pt>
                <c:pt idx="92">
                  <c:v>-1.1100000000000001</c:v>
                </c:pt>
                <c:pt idx="93">
                  <c:v>-8.3000000000000004E-2</c:v>
                </c:pt>
                <c:pt idx="94">
                  <c:v>-0.38600000000000001</c:v>
                </c:pt>
                <c:pt idx="95">
                  <c:v>-0.95599999999999996</c:v>
                </c:pt>
                <c:pt idx="96">
                  <c:v>-0.91600000000000004</c:v>
                </c:pt>
                <c:pt idx="97">
                  <c:v>5.0999999999999997E-2</c:v>
                </c:pt>
                <c:pt idx="98">
                  <c:v>-0.495</c:v>
                </c:pt>
                <c:pt idx="99">
                  <c:v>-1.21</c:v>
                </c:pt>
                <c:pt idx="100">
                  <c:v>0.01</c:v>
                </c:pt>
                <c:pt idx="101">
                  <c:v>-2.0739999999999998</c:v>
                </c:pt>
                <c:pt idx="102">
                  <c:v>1.1970000000000001</c:v>
                </c:pt>
                <c:pt idx="103">
                  <c:v>-0.95699999999999996</c:v>
                </c:pt>
                <c:pt idx="104">
                  <c:v>-0.36599999999999999</c:v>
                </c:pt>
                <c:pt idx="105">
                  <c:v>-1.379</c:v>
                </c:pt>
                <c:pt idx="106">
                  <c:v>-0.624</c:v>
                </c:pt>
                <c:pt idx="107">
                  <c:v>-0.48699999999999999</c:v>
                </c:pt>
                <c:pt idx="108">
                  <c:v>-0.66800000000000004</c:v>
                </c:pt>
                <c:pt idx="109">
                  <c:v>-1.117</c:v>
                </c:pt>
                <c:pt idx="110">
                  <c:v>-1.069</c:v>
                </c:pt>
                <c:pt idx="111">
                  <c:v>-0.96399999999999997</c:v>
                </c:pt>
                <c:pt idx="112">
                  <c:v>-0.73899999999999999</c:v>
                </c:pt>
                <c:pt idx="113">
                  <c:v>-0.76800000000000002</c:v>
                </c:pt>
                <c:pt idx="114">
                  <c:v>-0.60299999999999998</c:v>
                </c:pt>
                <c:pt idx="115">
                  <c:v>0.57999999999999996</c:v>
                </c:pt>
                <c:pt idx="116">
                  <c:v>0.86499999999999999</c:v>
                </c:pt>
                <c:pt idx="117">
                  <c:v>0.30099999999999999</c:v>
                </c:pt>
                <c:pt idx="118">
                  <c:v>-5.8000000000000003E-2</c:v>
                </c:pt>
                <c:pt idx="119">
                  <c:v>-1.355</c:v>
                </c:pt>
                <c:pt idx="120">
                  <c:v>-1.2070000000000001</c:v>
                </c:pt>
                <c:pt idx="121">
                  <c:v>-2.1960000000000002</c:v>
                </c:pt>
                <c:pt idx="122">
                  <c:v>-1.734</c:v>
                </c:pt>
                <c:pt idx="123">
                  <c:v>-0.69899999999999995</c:v>
                </c:pt>
                <c:pt idx="124">
                  <c:v>-0.75700000000000001</c:v>
                </c:pt>
                <c:pt idx="125">
                  <c:v>-0.96499999999999997</c:v>
                </c:pt>
                <c:pt idx="126">
                  <c:v>-1.3740000000000001</c:v>
                </c:pt>
                <c:pt idx="127">
                  <c:v>-0.85399999999999998</c:v>
                </c:pt>
                <c:pt idx="128">
                  <c:v>-1.3740000000000001</c:v>
                </c:pt>
                <c:pt idx="129">
                  <c:v>-0.311</c:v>
                </c:pt>
                <c:pt idx="130">
                  <c:v>-0.63100000000000001</c:v>
                </c:pt>
                <c:pt idx="131">
                  <c:v>-0.40400000000000003</c:v>
                </c:pt>
                <c:pt idx="132">
                  <c:v>2.9569999999999999</c:v>
                </c:pt>
                <c:pt idx="133">
                  <c:v>-0.999</c:v>
                </c:pt>
                <c:pt idx="134">
                  <c:v>-1.016</c:v>
                </c:pt>
                <c:pt idx="135">
                  <c:v>-1.2969999999999999</c:v>
                </c:pt>
                <c:pt idx="136">
                  <c:v>-1.8939999999999999</c:v>
                </c:pt>
                <c:pt idx="137">
                  <c:v>-2</c:v>
                </c:pt>
                <c:pt idx="138">
                  <c:v>-0.83199999999999996</c:v>
                </c:pt>
                <c:pt idx="139">
                  <c:v>-2.2690000000000001</c:v>
                </c:pt>
                <c:pt idx="140">
                  <c:v>-1.28</c:v>
                </c:pt>
                <c:pt idx="141">
                  <c:v>0.29899999999999999</c:v>
                </c:pt>
                <c:pt idx="142">
                  <c:v>-1.613</c:v>
                </c:pt>
                <c:pt idx="143">
                  <c:v>-1.014</c:v>
                </c:pt>
                <c:pt idx="144">
                  <c:v>-0.35099999999999998</c:v>
                </c:pt>
                <c:pt idx="145">
                  <c:v>-1.234</c:v>
                </c:pt>
                <c:pt idx="146">
                  <c:v>0.21299999999999999</c:v>
                </c:pt>
                <c:pt idx="147">
                  <c:v>0.84599999999999997</c:v>
                </c:pt>
                <c:pt idx="148">
                  <c:v>-2.145</c:v>
                </c:pt>
                <c:pt idx="149">
                  <c:v>-1.65</c:v>
                </c:pt>
                <c:pt idx="150">
                  <c:v>-7.4999999999999997E-2</c:v>
                </c:pt>
                <c:pt idx="151">
                  <c:v>-1.4930000000000001</c:v>
                </c:pt>
                <c:pt idx="152">
                  <c:v>-1.028</c:v>
                </c:pt>
                <c:pt idx="153">
                  <c:v>-1.3979999999999999</c:v>
                </c:pt>
                <c:pt idx="154">
                  <c:v>-1.8620000000000001</c:v>
                </c:pt>
                <c:pt idx="155">
                  <c:v>1.508</c:v>
                </c:pt>
                <c:pt idx="156">
                  <c:v>1.996</c:v>
                </c:pt>
                <c:pt idx="157">
                  <c:v>-0.73199999999999998</c:v>
                </c:pt>
                <c:pt idx="158">
                  <c:v>0.13100000000000001</c:v>
                </c:pt>
                <c:pt idx="159">
                  <c:v>0.44900000000000001</c:v>
                </c:pt>
                <c:pt idx="160">
                  <c:v>-0.44500000000000001</c:v>
                </c:pt>
                <c:pt idx="161">
                  <c:v>-1.3340000000000001</c:v>
                </c:pt>
                <c:pt idx="162">
                  <c:v>-0.46400000000000002</c:v>
                </c:pt>
                <c:pt idx="163">
                  <c:v>-1.5569999999999999</c:v>
                </c:pt>
                <c:pt idx="164">
                  <c:v>-0.22600000000000001</c:v>
                </c:pt>
                <c:pt idx="165">
                  <c:v>-0.93799999999999994</c:v>
                </c:pt>
                <c:pt idx="166">
                  <c:v>-0.875</c:v>
                </c:pt>
                <c:pt idx="167">
                  <c:v>-0.96</c:v>
                </c:pt>
                <c:pt idx="168">
                  <c:v>-1.2809999999999999</c:v>
                </c:pt>
                <c:pt idx="169">
                  <c:v>-0.35799999999999998</c:v>
                </c:pt>
                <c:pt idx="170">
                  <c:v>0.27100000000000002</c:v>
                </c:pt>
                <c:pt idx="171">
                  <c:v>-1.4319999999999999</c:v>
                </c:pt>
                <c:pt idx="172">
                  <c:v>0.20200000000000001</c:v>
                </c:pt>
                <c:pt idx="173">
                  <c:v>-1.5920000000000001</c:v>
                </c:pt>
                <c:pt idx="174">
                  <c:v>-0.90700000000000003</c:v>
                </c:pt>
                <c:pt idx="175">
                  <c:v>-0.94799999999999995</c:v>
                </c:pt>
                <c:pt idx="176">
                  <c:v>-1.7829999999999999</c:v>
                </c:pt>
                <c:pt idx="177">
                  <c:v>-2.4449999999999998</c:v>
                </c:pt>
                <c:pt idx="178">
                  <c:v>-1.0409999999999999</c:v>
                </c:pt>
                <c:pt idx="179">
                  <c:v>-1.2529999999999999</c:v>
                </c:pt>
                <c:pt idx="180">
                  <c:v>-2.093</c:v>
                </c:pt>
                <c:pt idx="181">
                  <c:v>-1.726</c:v>
                </c:pt>
                <c:pt idx="182">
                  <c:v>-0.214</c:v>
                </c:pt>
                <c:pt idx="183">
                  <c:v>-0.57199999999999995</c:v>
                </c:pt>
                <c:pt idx="184">
                  <c:v>-0.753</c:v>
                </c:pt>
                <c:pt idx="185">
                  <c:v>-0.27400000000000002</c:v>
                </c:pt>
                <c:pt idx="186">
                  <c:v>-1.0669999999999999</c:v>
                </c:pt>
                <c:pt idx="187">
                  <c:v>4.4999999999999998E-2</c:v>
                </c:pt>
                <c:pt idx="188">
                  <c:v>-0.89100000000000001</c:v>
                </c:pt>
                <c:pt idx="189">
                  <c:v>-1.1879999999999999</c:v>
                </c:pt>
                <c:pt idx="190">
                  <c:v>0.47799999999999998</c:v>
                </c:pt>
                <c:pt idx="191">
                  <c:v>-0.81599999999999995</c:v>
                </c:pt>
                <c:pt idx="192">
                  <c:v>1.9E-2</c:v>
                </c:pt>
                <c:pt idx="193">
                  <c:v>-1.72</c:v>
                </c:pt>
                <c:pt idx="194">
                  <c:v>-1.5209999999999999</c:v>
                </c:pt>
                <c:pt idx="195">
                  <c:v>-0.66700000000000004</c:v>
                </c:pt>
                <c:pt idx="196">
                  <c:v>-0.73299999999999998</c:v>
                </c:pt>
                <c:pt idx="197">
                  <c:v>-1.0549999999999999</c:v>
                </c:pt>
                <c:pt idx="198">
                  <c:v>0.65900000000000003</c:v>
                </c:pt>
                <c:pt idx="199">
                  <c:v>-0.185</c:v>
                </c:pt>
                <c:pt idx="200">
                  <c:v>-0.61399999999999999</c:v>
                </c:pt>
                <c:pt idx="201">
                  <c:v>-7.4999999999999997E-2</c:v>
                </c:pt>
                <c:pt idx="202">
                  <c:v>-0.78500000000000003</c:v>
                </c:pt>
                <c:pt idx="203">
                  <c:v>-0.79100000000000004</c:v>
                </c:pt>
                <c:pt idx="204">
                  <c:v>-0.66300000000000003</c:v>
                </c:pt>
                <c:pt idx="205">
                  <c:v>-0.52300000000000002</c:v>
                </c:pt>
                <c:pt idx="206">
                  <c:v>0.63800000000000001</c:v>
                </c:pt>
                <c:pt idx="207">
                  <c:v>-2.3639999999999999</c:v>
                </c:pt>
                <c:pt idx="208">
                  <c:v>-0.26500000000000001</c:v>
                </c:pt>
                <c:pt idx="209">
                  <c:v>-1.2869999999999999</c:v>
                </c:pt>
                <c:pt idx="210">
                  <c:v>-1.3420000000000001</c:v>
                </c:pt>
                <c:pt idx="211">
                  <c:v>0.96599999999999997</c:v>
                </c:pt>
                <c:pt idx="212">
                  <c:v>6.8000000000000005E-2</c:v>
                </c:pt>
                <c:pt idx="213">
                  <c:v>-0.41299999999999998</c:v>
                </c:pt>
                <c:pt idx="214">
                  <c:v>0.72699999999999998</c:v>
                </c:pt>
                <c:pt idx="215">
                  <c:v>-1.26</c:v>
                </c:pt>
                <c:pt idx="216">
                  <c:v>-0.13400000000000001</c:v>
                </c:pt>
                <c:pt idx="217">
                  <c:v>-0.441</c:v>
                </c:pt>
                <c:pt idx="218">
                  <c:v>-0.38600000000000001</c:v>
                </c:pt>
                <c:pt idx="219">
                  <c:v>-6.7000000000000004E-2</c:v>
                </c:pt>
                <c:pt idx="220">
                  <c:v>-0.127</c:v>
                </c:pt>
                <c:pt idx="221">
                  <c:v>-1.111</c:v>
                </c:pt>
                <c:pt idx="222">
                  <c:v>-1.7849999999999999</c:v>
                </c:pt>
                <c:pt idx="223">
                  <c:v>-0.84199999999999997</c:v>
                </c:pt>
                <c:pt idx="224">
                  <c:v>0.56699999999999995</c:v>
                </c:pt>
                <c:pt idx="225">
                  <c:v>-0.21099999999999999</c:v>
                </c:pt>
                <c:pt idx="226">
                  <c:v>-1.3340000000000001</c:v>
                </c:pt>
                <c:pt idx="227">
                  <c:v>1.641</c:v>
                </c:pt>
                <c:pt idx="228">
                  <c:v>-1.4239999999999999</c:v>
                </c:pt>
                <c:pt idx="229">
                  <c:v>-1.6879999999999999</c:v>
                </c:pt>
                <c:pt idx="230">
                  <c:v>-1.3420000000000001</c:v>
                </c:pt>
                <c:pt idx="231">
                  <c:v>-0.91500000000000004</c:v>
                </c:pt>
                <c:pt idx="232">
                  <c:v>-2.0219999999999998</c:v>
                </c:pt>
                <c:pt idx="233">
                  <c:v>-1.863</c:v>
                </c:pt>
                <c:pt idx="234">
                  <c:v>-1.4790000000000001</c:v>
                </c:pt>
                <c:pt idx="235">
                  <c:v>-0.72</c:v>
                </c:pt>
                <c:pt idx="236">
                  <c:v>-0.498</c:v>
                </c:pt>
                <c:pt idx="237">
                  <c:v>1.3580000000000001</c:v>
                </c:pt>
                <c:pt idx="238">
                  <c:v>-1.5449999999999999</c:v>
                </c:pt>
                <c:pt idx="239">
                  <c:v>-1.147</c:v>
                </c:pt>
                <c:pt idx="240">
                  <c:v>-0.66100000000000003</c:v>
                </c:pt>
                <c:pt idx="241">
                  <c:v>-1.93</c:v>
                </c:pt>
                <c:pt idx="242">
                  <c:v>-0.70499999999999996</c:v>
                </c:pt>
                <c:pt idx="243">
                  <c:v>0.32100000000000001</c:v>
                </c:pt>
                <c:pt idx="244">
                  <c:v>-0.70099999999999996</c:v>
                </c:pt>
                <c:pt idx="245">
                  <c:v>2.3959999999999999</c:v>
                </c:pt>
                <c:pt idx="246">
                  <c:v>1.9319999999999999</c:v>
                </c:pt>
                <c:pt idx="247">
                  <c:v>-0.501</c:v>
                </c:pt>
                <c:pt idx="248">
                  <c:v>-1.036</c:v>
                </c:pt>
                <c:pt idx="249">
                  <c:v>-0.91500000000000004</c:v>
                </c:pt>
                <c:pt idx="250">
                  <c:v>-1.258</c:v>
                </c:pt>
                <c:pt idx="251">
                  <c:v>-0.56899999999999995</c:v>
                </c:pt>
                <c:pt idx="252">
                  <c:v>-0.48599999999999999</c:v>
                </c:pt>
                <c:pt idx="253">
                  <c:v>-1.5209999999999999</c:v>
                </c:pt>
                <c:pt idx="254">
                  <c:v>-1.125</c:v>
                </c:pt>
                <c:pt idx="255">
                  <c:v>-1.24</c:v>
                </c:pt>
                <c:pt idx="256">
                  <c:v>-0.36499999999999999</c:v>
                </c:pt>
                <c:pt idx="257">
                  <c:v>-1.4790000000000001</c:v>
                </c:pt>
                <c:pt idx="258">
                  <c:v>-1.4430000000000001</c:v>
                </c:pt>
                <c:pt idx="259">
                  <c:v>0.48199999999999998</c:v>
                </c:pt>
                <c:pt idx="260">
                  <c:v>-3.5999999999999997E-2</c:v>
                </c:pt>
                <c:pt idx="261">
                  <c:v>-1.359</c:v>
                </c:pt>
                <c:pt idx="262">
                  <c:v>0.52900000000000003</c:v>
                </c:pt>
                <c:pt idx="263">
                  <c:v>-1.2090000000000001</c:v>
                </c:pt>
                <c:pt idx="264">
                  <c:v>-1.764</c:v>
                </c:pt>
                <c:pt idx="265">
                  <c:v>-0.80200000000000005</c:v>
                </c:pt>
                <c:pt idx="266">
                  <c:v>-1.5780000000000001</c:v>
                </c:pt>
                <c:pt idx="267">
                  <c:v>-0.316</c:v>
                </c:pt>
                <c:pt idx="268">
                  <c:v>0.441</c:v>
                </c:pt>
                <c:pt idx="269">
                  <c:v>-0.19700000000000001</c:v>
                </c:pt>
                <c:pt idx="270">
                  <c:v>9.1999999999999998E-2</c:v>
                </c:pt>
                <c:pt idx="271">
                  <c:v>-1.7749999999999999</c:v>
                </c:pt>
                <c:pt idx="272">
                  <c:v>-1.835</c:v>
                </c:pt>
                <c:pt idx="273">
                  <c:v>0.28000000000000003</c:v>
                </c:pt>
                <c:pt idx="274">
                  <c:v>0.19500000000000001</c:v>
                </c:pt>
                <c:pt idx="275">
                  <c:v>-1.159</c:v>
                </c:pt>
                <c:pt idx="276">
                  <c:v>-0.54600000000000004</c:v>
                </c:pt>
                <c:pt idx="277">
                  <c:v>-0.48</c:v>
                </c:pt>
                <c:pt idx="278">
                  <c:v>-1.2889999999999999</c:v>
                </c:pt>
                <c:pt idx="279">
                  <c:v>-1.091</c:v>
                </c:pt>
                <c:pt idx="280">
                  <c:v>-0.97099999999999997</c:v>
                </c:pt>
                <c:pt idx="281">
                  <c:v>-0.90800000000000003</c:v>
                </c:pt>
                <c:pt idx="282">
                  <c:v>-0.112</c:v>
                </c:pt>
                <c:pt idx="283">
                  <c:v>-0.59</c:v>
                </c:pt>
                <c:pt idx="284">
                  <c:v>-1.31</c:v>
                </c:pt>
                <c:pt idx="285">
                  <c:v>-0.745</c:v>
                </c:pt>
                <c:pt idx="286">
                  <c:v>-0.96899999999999997</c:v>
                </c:pt>
                <c:pt idx="287">
                  <c:v>-0.27400000000000002</c:v>
                </c:pt>
                <c:pt idx="288">
                  <c:v>-0.60499999999999998</c:v>
                </c:pt>
                <c:pt idx="289">
                  <c:v>-1.054</c:v>
                </c:pt>
                <c:pt idx="290">
                  <c:v>-1.101</c:v>
                </c:pt>
                <c:pt idx="291">
                  <c:v>-0.4</c:v>
                </c:pt>
                <c:pt idx="292">
                  <c:v>-1.413</c:v>
                </c:pt>
                <c:pt idx="293">
                  <c:v>-0.82099999999999995</c:v>
                </c:pt>
                <c:pt idx="294">
                  <c:v>-1.121</c:v>
                </c:pt>
                <c:pt idx="295">
                  <c:v>-0.99</c:v>
                </c:pt>
                <c:pt idx="296">
                  <c:v>-0.70199999999999996</c:v>
                </c:pt>
                <c:pt idx="297">
                  <c:v>-0.32800000000000001</c:v>
                </c:pt>
                <c:pt idx="298">
                  <c:v>-1.181</c:v>
                </c:pt>
                <c:pt idx="299">
                  <c:v>-0.83299999999999996</c:v>
                </c:pt>
                <c:pt idx="300">
                  <c:v>-1.4339999999999999</c:v>
                </c:pt>
                <c:pt idx="301">
                  <c:v>-1.8919999999999999</c:v>
                </c:pt>
                <c:pt idx="302">
                  <c:v>-0.42</c:v>
                </c:pt>
                <c:pt idx="303">
                  <c:v>-0.34599999999999997</c:v>
                </c:pt>
                <c:pt idx="304">
                  <c:v>-2.0179999999999998</c:v>
                </c:pt>
                <c:pt idx="305">
                  <c:v>-0.107</c:v>
                </c:pt>
                <c:pt idx="306">
                  <c:v>-0.98399999999999999</c:v>
                </c:pt>
                <c:pt idx="307">
                  <c:v>-0.65600000000000003</c:v>
                </c:pt>
                <c:pt idx="308">
                  <c:v>-1.6859999999999999</c:v>
                </c:pt>
                <c:pt idx="309">
                  <c:v>0.57699999999999996</c:v>
                </c:pt>
                <c:pt idx="310">
                  <c:v>-1.36</c:v>
                </c:pt>
                <c:pt idx="311">
                  <c:v>-0.55800000000000005</c:v>
                </c:pt>
                <c:pt idx="312">
                  <c:v>-1.6120000000000001</c:v>
                </c:pt>
                <c:pt idx="313">
                  <c:v>-0.379</c:v>
                </c:pt>
                <c:pt idx="314">
                  <c:v>0.13400000000000001</c:v>
                </c:pt>
                <c:pt idx="315">
                  <c:v>-1.42</c:v>
                </c:pt>
                <c:pt idx="316">
                  <c:v>-0.48</c:v>
                </c:pt>
                <c:pt idx="317">
                  <c:v>-0.10199999999999999</c:v>
                </c:pt>
                <c:pt idx="318">
                  <c:v>-0.72199999999999998</c:v>
                </c:pt>
                <c:pt idx="319">
                  <c:v>1.198</c:v>
                </c:pt>
                <c:pt idx="320">
                  <c:v>-0.189</c:v>
                </c:pt>
                <c:pt idx="321">
                  <c:v>1.623</c:v>
                </c:pt>
                <c:pt idx="322">
                  <c:v>-0.91700000000000004</c:v>
                </c:pt>
                <c:pt idx="323">
                  <c:v>-1.073</c:v>
                </c:pt>
                <c:pt idx="324">
                  <c:v>-1.401</c:v>
                </c:pt>
                <c:pt idx="325">
                  <c:v>-1.573</c:v>
                </c:pt>
                <c:pt idx="326">
                  <c:v>-1.355</c:v>
                </c:pt>
                <c:pt idx="327">
                  <c:v>-1.9470000000000001</c:v>
                </c:pt>
                <c:pt idx="328">
                  <c:v>-0.443</c:v>
                </c:pt>
                <c:pt idx="329">
                  <c:v>-1.014</c:v>
                </c:pt>
                <c:pt idx="330">
                  <c:v>-1.3089999999999999</c:v>
                </c:pt>
                <c:pt idx="331">
                  <c:v>-1.319</c:v>
                </c:pt>
                <c:pt idx="332">
                  <c:v>-1.3120000000000001</c:v>
                </c:pt>
                <c:pt idx="333">
                  <c:v>-0.46400000000000002</c:v>
                </c:pt>
                <c:pt idx="334">
                  <c:v>-0.79100000000000004</c:v>
                </c:pt>
                <c:pt idx="335">
                  <c:v>-0.56899999999999995</c:v>
                </c:pt>
                <c:pt idx="336">
                  <c:v>-1.2909999999999999</c:v>
                </c:pt>
                <c:pt idx="337">
                  <c:v>-1.258</c:v>
                </c:pt>
                <c:pt idx="338">
                  <c:v>-0.86599999999999999</c:v>
                </c:pt>
                <c:pt idx="339">
                  <c:v>1.8380000000000001</c:v>
                </c:pt>
                <c:pt idx="340">
                  <c:v>8.5000000000000006E-2</c:v>
                </c:pt>
                <c:pt idx="341">
                  <c:v>-0.96099999999999997</c:v>
                </c:pt>
                <c:pt idx="342">
                  <c:v>-0.71599999999999997</c:v>
                </c:pt>
                <c:pt idx="343">
                  <c:v>-1.5980000000000001</c:v>
                </c:pt>
                <c:pt idx="344">
                  <c:v>-1.6819999999999999</c:v>
                </c:pt>
                <c:pt idx="345">
                  <c:v>3.6999999999999998E-2</c:v>
                </c:pt>
                <c:pt idx="346">
                  <c:v>-4.5999999999999999E-2</c:v>
                </c:pt>
                <c:pt idx="347">
                  <c:v>-0.63100000000000001</c:v>
                </c:pt>
                <c:pt idx="348">
                  <c:v>-0.5</c:v>
                </c:pt>
                <c:pt idx="349">
                  <c:v>-0.61</c:v>
                </c:pt>
                <c:pt idx="350">
                  <c:v>0.497</c:v>
                </c:pt>
                <c:pt idx="351">
                  <c:v>0.50600000000000001</c:v>
                </c:pt>
                <c:pt idx="352">
                  <c:v>-0.245</c:v>
                </c:pt>
                <c:pt idx="353">
                  <c:v>-1.629</c:v>
                </c:pt>
                <c:pt idx="354">
                  <c:v>-1.9670000000000001</c:v>
                </c:pt>
                <c:pt idx="355">
                  <c:v>-1.39</c:v>
                </c:pt>
                <c:pt idx="356">
                  <c:v>-0.71499999999999997</c:v>
                </c:pt>
                <c:pt idx="357">
                  <c:v>-0.622</c:v>
                </c:pt>
                <c:pt idx="358">
                  <c:v>-0.96399999999999997</c:v>
                </c:pt>
                <c:pt idx="359">
                  <c:v>-0.46700000000000003</c:v>
                </c:pt>
                <c:pt idx="360">
                  <c:v>-1.147</c:v>
                </c:pt>
                <c:pt idx="361">
                  <c:v>-3.0000000000000001E-3</c:v>
                </c:pt>
                <c:pt idx="362">
                  <c:v>-1.796</c:v>
                </c:pt>
                <c:pt idx="363">
                  <c:v>-1.746</c:v>
                </c:pt>
                <c:pt idx="364">
                  <c:v>-1.6559999999999999</c:v>
                </c:pt>
                <c:pt idx="365">
                  <c:v>-1.2669999999999999</c:v>
                </c:pt>
                <c:pt idx="366">
                  <c:v>-0.81299999999999994</c:v>
                </c:pt>
                <c:pt idx="367">
                  <c:v>-0.20399999999999999</c:v>
                </c:pt>
                <c:pt idx="368">
                  <c:v>-1.0640000000000001</c:v>
                </c:pt>
                <c:pt idx="369">
                  <c:v>-0.21099999999999999</c:v>
                </c:pt>
                <c:pt idx="370">
                  <c:v>0.88900000000000001</c:v>
                </c:pt>
                <c:pt idx="371">
                  <c:v>-1.1160000000000001</c:v>
                </c:pt>
                <c:pt idx="372">
                  <c:v>5.8999999999999997E-2</c:v>
                </c:pt>
                <c:pt idx="373">
                  <c:v>-1.0409999999999999</c:v>
                </c:pt>
                <c:pt idx="374">
                  <c:v>-1.014</c:v>
                </c:pt>
                <c:pt idx="375">
                  <c:v>-1.262</c:v>
                </c:pt>
                <c:pt idx="376">
                  <c:v>-1.208</c:v>
                </c:pt>
                <c:pt idx="377">
                  <c:v>-0.71899999999999997</c:v>
                </c:pt>
                <c:pt idx="378">
                  <c:v>-0.36699999999999999</c:v>
                </c:pt>
                <c:pt idx="379">
                  <c:v>-0.32900000000000001</c:v>
                </c:pt>
                <c:pt idx="380">
                  <c:v>-1.514</c:v>
                </c:pt>
                <c:pt idx="381">
                  <c:v>-1.2330000000000001</c:v>
                </c:pt>
                <c:pt idx="382">
                  <c:v>-0.51100000000000001</c:v>
                </c:pt>
                <c:pt idx="383">
                  <c:v>-1.2070000000000001</c:v>
                </c:pt>
                <c:pt idx="384">
                  <c:v>-0.81499999999999995</c:v>
                </c:pt>
                <c:pt idx="385">
                  <c:v>-1.1879999999999999</c:v>
                </c:pt>
                <c:pt idx="386">
                  <c:v>-0.61199999999999999</c:v>
                </c:pt>
                <c:pt idx="387">
                  <c:v>-0.622</c:v>
                </c:pt>
                <c:pt idx="388">
                  <c:v>-1.1120000000000001</c:v>
                </c:pt>
                <c:pt idx="389">
                  <c:v>-0.87</c:v>
                </c:pt>
                <c:pt idx="390">
                  <c:v>-1.141</c:v>
                </c:pt>
                <c:pt idx="391">
                  <c:v>-0.626</c:v>
                </c:pt>
                <c:pt idx="392">
                  <c:v>-0.65600000000000003</c:v>
                </c:pt>
                <c:pt idx="393">
                  <c:v>-1.4339999999999999</c:v>
                </c:pt>
                <c:pt idx="394">
                  <c:v>-0.55300000000000005</c:v>
                </c:pt>
                <c:pt idx="395">
                  <c:v>0.63</c:v>
                </c:pt>
                <c:pt idx="396">
                  <c:v>-1.48</c:v>
                </c:pt>
                <c:pt idx="397">
                  <c:v>-1.2350000000000001</c:v>
                </c:pt>
                <c:pt idx="398">
                  <c:v>-0.40899999999999997</c:v>
                </c:pt>
                <c:pt idx="399">
                  <c:v>-0.68400000000000005</c:v>
                </c:pt>
                <c:pt idx="400">
                  <c:v>-1.004</c:v>
                </c:pt>
                <c:pt idx="401">
                  <c:v>-1.06</c:v>
                </c:pt>
                <c:pt idx="402">
                  <c:v>-1.1080000000000001</c:v>
                </c:pt>
                <c:pt idx="403">
                  <c:v>-0.70599999999999996</c:v>
                </c:pt>
                <c:pt idx="404">
                  <c:v>-0.748</c:v>
                </c:pt>
                <c:pt idx="405">
                  <c:v>-0.93400000000000005</c:v>
                </c:pt>
                <c:pt idx="406">
                  <c:v>-0.29799999999999999</c:v>
                </c:pt>
                <c:pt idx="407">
                  <c:v>-0.255</c:v>
                </c:pt>
                <c:pt idx="408">
                  <c:v>-0.88400000000000001</c:v>
                </c:pt>
                <c:pt idx="409">
                  <c:v>-1.379</c:v>
                </c:pt>
                <c:pt idx="410">
                  <c:v>-1.018</c:v>
                </c:pt>
                <c:pt idx="411">
                  <c:v>-0.499</c:v>
                </c:pt>
                <c:pt idx="412">
                  <c:v>-0.88800000000000001</c:v>
                </c:pt>
                <c:pt idx="413">
                  <c:v>-0.77400000000000002</c:v>
                </c:pt>
                <c:pt idx="414">
                  <c:v>-9.0999999999999998E-2</c:v>
                </c:pt>
                <c:pt idx="415">
                  <c:v>-1.0209999999999999</c:v>
                </c:pt>
                <c:pt idx="416">
                  <c:v>-0.997</c:v>
                </c:pt>
                <c:pt idx="417">
                  <c:v>-0.75600000000000001</c:v>
                </c:pt>
                <c:pt idx="418">
                  <c:v>-0.112</c:v>
                </c:pt>
                <c:pt idx="419">
                  <c:v>-1.296</c:v>
                </c:pt>
                <c:pt idx="420">
                  <c:v>-0.47099999999999997</c:v>
                </c:pt>
                <c:pt idx="421">
                  <c:v>-0.63400000000000001</c:v>
                </c:pt>
                <c:pt idx="422">
                  <c:v>-0.22500000000000001</c:v>
                </c:pt>
                <c:pt idx="423">
                  <c:v>-1.4219999999999999</c:v>
                </c:pt>
                <c:pt idx="424">
                  <c:v>-1.0489999999999999</c:v>
                </c:pt>
                <c:pt idx="425">
                  <c:v>-1.4179999999999999</c:v>
                </c:pt>
                <c:pt idx="426">
                  <c:v>-0.88200000000000001</c:v>
                </c:pt>
                <c:pt idx="427">
                  <c:v>-1.2569999999999999</c:v>
                </c:pt>
                <c:pt idx="428">
                  <c:v>-0.74099999999999999</c:v>
                </c:pt>
                <c:pt idx="429">
                  <c:v>-1.345</c:v>
                </c:pt>
                <c:pt idx="430">
                  <c:v>-1.097</c:v>
                </c:pt>
                <c:pt idx="431">
                  <c:v>-0.72899999999999998</c:v>
                </c:pt>
                <c:pt idx="432">
                  <c:v>-1.32</c:v>
                </c:pt>
                <c:pt idx="433">
                  <c:v>-0.93700000000000006</c:v>
                </c:pt>
                <c:pt idx="434">
                  <c:v>-0.63800000000000001</c:v>
                </c:pt>
                <c:pt idx="435">
                  <c:v>-0.72899999999999998</c:v>
                </c:pt>
                <c:pt idx="436">
                  <c:v>-0.622</c:v>
                </c:pt>
                <c:pt idx="437">
                  <c:v>-1.282</c:v>
                </c:pt>
                <c:pt idx="438">
                  <c:v>-0.38500000000000001</c:v>
                </c:pt>
                <c:pt idx="439">
                  <c:v>-0.88200000000000001</c:v>
                </c:pt>
                <c:pt idx="440">
                  <c:v>-0.223</c:v>
                </c:pt>
                <c:pt idx="441">
                  <c:v>-1.2729999999999999</c:v>
                </c:pt>
                <c:pt idx="442">
                  <c:v>-1.637</c:v>
                </c:pt>
                <c:pt idx="443">
                  <c:v>-1.4019999999999999</c:v>
                </c:pt>
                <c:pt idx="444">
                  <c:v>-1.2649999999999999</c:v>
                </c:pt>
                <c:pt idx="445">
                  <c:v>-0.89100000000000001</c:v>
                </c:pt>
                <c:pt idx="446">
                  <c:v>-1.054</c:v>
                </c:pt>
                <c:pt idx="447">
                  <c:v>-1.5029999999999999</c:v>
                </c:pt>
                <c:pt idx="448">
                  <c:v>-1.518</c:v>
                </c:pt>
                <c:pt idx="449">
                  <c:v>-1.345</c:v>
                </c:pt>
                <c:pt idx="450">
                  <c:v>-1.4570000000000001</c:v>
                </c:pt>
                <c:pt idx="451">
                  <c:v>-1.139</c:v>
                </c:pt>
                <c:pt idx="452">
                  <c:v>-0.60199999999999998</c:v>
                </c:pt>
                <c:pt idx="453">
                  <c:v>-0.4</c:v>
                </c:pt>
                <c:pt idx="454">
                  <c:v>-0.33700000000000002</c:v>
                </c:pt>
                <c:pt idx="455">
                  <c:v>-0.48099999999999998</c:v>
                </c:pt>
                <c:pt idx="456">
                  <c:v>-0.45100000000000001</c:v>
                </c:pt>
                <c:pt idx="457">
                  <c:v>-0.46200000000000002</c:v>
                </c:pt>
                <c:pt idx="458">
                  <c:v>-0.58099999999999996</c:v>
                </c:pt>
                <c:pt idx="459">
                  <c:v>-1.2390000000000001</c:v>
                </c:pt>
                <c:pt idx="460">
                  <c:v>-0.623</c:v>
                </c:pt>
                <c:pt idx="461">
                  <c:v>-0.12</c:v>
                </c:pt>
                <c:pt idx="462">
                  <c:v>-1.0329999999999999</c:v>
                </c:pt>
                <c:pt idx="463">
                  <c:v>-0.65500000000000003</c:v>
                </c:pt>
                <c:pt idx="464">
                  <c:v>-0.76900000000000002</c:v>
                </c:pt>
                <c:pt idx="465">
                  <c:v>-1.2909999999999999</c:v>
                </c:pt>
                <c:pt idx="466">
                  <c:v>-1.3280000000000001</c:v>
                </c:pt>
                <c:pt idx="467">
                  <c:v>-0.96299999999999997</c:v>
                </c:pt>
                <c:pt idx="468">
                  <c:v>-1.4910000000000001</c:v>
                </c:pt>
                <c:pt idx="469">
                  <c:v>-0.53500000000000003</c:v>
                </c:pt>
                <c:pt idx="470">
                  <c:v>-0.67600000000000005</c:v>
                </c:pt>
                <c:pt idx="471">
                  <c:v>-0.67400000000000004</c:v>
                </c:pt>
                <c:pt idx="472">
                  <c:v>-0.94099999999999995</c:v>
                </c:pt>
                <c:pt idx="473">
                  <c:v>0.505</c:v>
                </c:pt>
                <c:pt idx="474">
                  <c:v>-1.4359999999999999</c:v>
                </c:pt>
                <c:pt idx="475">
                  <c:v>-0.82499999999999996</c:v>
                </c:pt>
                <c:pt idx="476">
                  <c:v>-0.77500000000000002</c:v>
                </c:pt>
                <c:pt idx="477">
                  <c:v>-0.85299999999999998</c:v>
                </c:pt>
                <c:pt idx="478">
                  <c:v>-0.875</c:v>
                </c:pt>
                <c:pt idx="479">
                  <c:v>8.6999999999999994E-2</c:v>
                </c:pt>
                <c:pt idx="480">
                  <c:v>-1.1759999999999999</c:v>
                </c:pt>
                <c:pt idx="481">
                  <c:v>-0.53100000000000003</c:v>
                </c:pt>
                <c:pt idx="482">
                  <c:v>-0.51800000000000002</c:v>
                </c:pt>
                <c:pt idx="483">
                  <c:v>-1.03</c:v>
                </c:pt>
                <c:pt idx="484">
                  <c:v>-0.51700000000000002</c:v>
                </c:pt>
                <c:pt idx="485">
                  <c:v>-0.68300000000000005</c:v>
                </c:pt>
                <c:pt idx="486">
                  <c:v>-0.56100000000000005</c:v>
                </c:pt>
                <c:pt idx="487">
                  <c:v>-0.40899999999999997</c:v>
                </c:pt>
                <c:pt idx="488">
                  <c:v>-1.7170000000000001</c:v>
                </c:pt>
                <c:pt idx="489">
                  <c:v>-0.84599999999999997</c:v>
                </c:pt>
                <c:pt idx="490">
                  <c:v>0.25600000000000001</c:v>
                </c:pt>
                <c:pt idx="491">
                  <c:v>-1.222</c:v>
                </c:pt>
                <c:pt idx="492">
                  <c:v>0.13800000000000001</c:v>
                </c:pt>
                <c:pt idx="493">
                  <c:v>-0.499</c:v>
                </c:pt>
                <c:pt idx="494">
                  <c:v>-1.871</c:v>
                </c:pt>
                <c:pt idx="495">
                  <c:v>-1.3959999999999999</c:v>
                </c:pt>
                <c:pt idx="496">
                  <c:v>6.6000000000000003E-2</c:v>
                </c:pt>
                <c:pt idx="497">
                  <c:v>-1.0289999999999999</c:v>
                </c:pt>
                <c:pt idx="498">
                  <c:v>-0.50800000000000001</c:v>
                </c:pt>
                <c:pt idx="499">
                  <c:v>-0.72799999999999998</c:v>
                </c:pt>
                <c:pt idx="500">
                  <c:v>-1.2529999999999999</c:v>
                </c:pt>
                <c:pt idx="501">
                  <c:v>-2.0550000000000002</c:v>
                </c:pt>
                <c:pt idx="502">
                  <c:v>-0.68100000000000005</c:v>
                </c:pt>
                <c:pt idx="503">
                  <c:v>2.6579999999999999</c:v>
                </c:pt>
                <c:pt idx="504">
                  <c:v>-1.248</c:v>
                </c:pt>
                <c:pt idx="505">
                  <c:v>-0.81599999999999995</c:v>
                </c:pt>
                <c:pt idx="506">
                  <c:v>-0.77300000000000002</c:v>
                </c:pt>
                <c:pt idx="507">
                  <c:v>-0.59799999999999998</c:v>
                </c:pt>
                <c:pt idx="508">
                  <c:v>-1.9239999999999999</c:v>
                </c:pt>
                <c:pt idx="509">
                  <c:v>-1.1950000000000001</c:v>
                </c:pt>
                <c:pt idx="510">
                  <c:v>-0.501</c:v>
                </c:pt>
                <c:pt idx="511">
                  <c:v>-0.192</c:v>
                </c:pt>
                <c:pt idx="512">
                  <c:v>-0.92900000000000005</c:v>
                </c:pt>
                <c:pt idx="513">
                  <c:v>-0.63300000000000001</c:v>
                </c:pt>
                <c:pt idx="514">
                  <c:v>-0.52</c:v>
                </c:pt>
                <c:pt idx="515">
                  <c:v>0.26100000000000001</c:v>
                </c:pt>
                <c:pt idx="516">
                  <c:v>-1.165</c:v>
                </c:pt>
                <c:pt idx="517">
                  <c:v>0.53</c:v>
                </c:pt>
                <c:pt idx="518">
                  <c:v>-0.77300000000000002</c:v>
                </c:pt>
                <c:pt idx="519">
                  <c:v>-1.07</c:v>
                </c:pt>
                <c:pt idx="520">
                  <c:v>-1.2450000000000001</c:v>
                </c:pt>
                <c:pt idx="521">
                  <c:v>-1.8420000000000001</c:v>
                </c:pt>
                <c:pt idx="522">
                  <c:v>-0.31</c:v>
                </c:pt>
                <c:pt idx="523">
                  <c:v>-0.71599999999999997</c:v>
                </c:pt>
                <c:pt idx="524">
                  <c:v>-1.9490000000000001</c:v>
                </c:pt>
                <c:pt idx="525">
                  <c:v>-2.052</c:v>
                </c:pt>
                <c:pt idx="526">
                  <c:v>-1.222</c:v>
                </c:pt>
                <c:pt idx="527">
                  <c:v>-1.599</c:v>
                </c:pt>
                <c:pt idx="528">
                  <c:v>-1.1950000000000001</c:v>
                </c:pt>
                <c:pt idx="529">
                  <c:v>-0.25700000000000001</c:v>
                </c:pt>
                <c:pt idx="530">
                  <c:v>-1.7999999999999999E-2</c:v>
                </c:pt>
                <c:pt idx="531">
                  <c:v>-0.91200000000000003</c:v>
                </c:pt>
                <c:pt idx="532">
                  <c:v>-1.3560000000000001</c:v>
                </c:pt>
                <c:pt idx="533">
                  <c:v>-1.0469999999999999</c:v>
                </c:pt>
                <c:pt idx="534">
                  <c:v>-0.8</c:v>
                </c:pt>
                <c:pt idx="535">
                  <c:v>-1.113</c:v>
                </c:pt>
                <c:pt idx="536">
                  <c:v>-1.056</c:v>
                </c:pt>
                <c:pt idx="537">
                  <c:v>-0.69099999999999995</c:v>
                </c:pt>
                <c:pt idx="538">
                  <c:v>-0.504</c:v>
                </c:pt>
                <c:pt idx="539">
                  <c:v>-1.0209999999999999</c:v>
                </c:pt>
                <c:pt idx="540">
                  <c:v>-1.43</c:v>
                </c:pt>
                <c:pt idx="541">
                  <c:v>-1.5109999999999999</c:v>
                </c:pt>
                <c:pt idx="542">
                  <c:v>-1.3819999999999999</c:v>
                </c:pt>
                <c:pt idx="543">
                  <c:v>-1.859</c:v>
                </c:pt>
                <c:pt idx="544">
                  <c:v>-0.32300000000000001</c:v>
                </c:pt>
                <c:pt idx="545">
                  <c:v>-0.42399999999999999</c:v>
                </c:pt>
                <c:pt idx="546">
                  <c:v>-1.6180000000000001</c:v>
                </c:pt>
                <c:pt idx="547">
                  <c:v>-0.51500000000000001</c:v>
                </c:pt>
                <c:pt idx="548">
                  <c:v>-0.85399999999999998</c:v>
                </c:pt>
                <c:pt idx="549">
                  <c:v>-1.3080000000000001</c:v>
                </c:pt>
                <c:pt idx="550">
                  <c:v>-1.4059999999999999</c:v>
                </c:pt>
                <c:pt idx="551">
                  <c:v>-0.437</c:v>
                </c:pt>
                <c:pt idx="552">
                  <c:v>-0.45300000000000001</c:v>
                </c:pt>
                <c:pt idx="553">
                  <c:v>-1.141</c:v>
                </c:pt>
                <c:pt idx="554">
                  <c:v>-0.89300000000000002</c:v>
                </c:pt>
                <c:pt idx="555">
                  <c:v>-0.58799999999999997</c:v>
                </c:pt>
                <c:pt idx="556">
                  <c:v>-7.0000000000000007E-2</c:v>
                </c:pt>
                <c:pt idx="557">
                  <c:v>-1.2949999999999999</c:v>
                </c:pt>
                <c:pt idx="558">
                  <c:v>-1.3380000000000001</c:v>
                </c:pt>
                <c:pt idx="559">
                  <c:v>-0.51500000000000001</c:v>
                </c:pt>
                <c:pt idx="560">
                  <c:v>-0.64800000000000002</c:v>
                </c:pt>
                <c:pt idx="561">
                  <c:v>-1.1930000000000001</c:v>
                </c:pt>
                <c:pt idx="562">
                  <c:v>-1.127</c:v>
                </c:pt>
                <c:pt idx="563">
                  <c:v>-1.659</c:v>
                </c:pt>
                <c:pt idx="564">
                  <c:v>-1.0369999999999999</c:v>
                </c:pt>
                <c:pt idx="565">
                  <c:v>-0.66700000000000004</c:v>
                </c:pt>
                <c:pt idx="566">
                  <c:v>-0.60899999999999999</c:v>
                </c:pt>
                <c:pt idx="567">
                  <c:v>-1.2130000000000001</c:v>
                </c:pt>
                <c:pt idx="568">
                  <c:v>-1.3740000000000001</c:v>
                </c:pt>
                <c:pt idx="569">
                  <c:v>-1.135</c:v>
                </c:pt>
                <c:pt idx="570">
                  <c:v>-0.70299999999999996</c:v>
                </c:pt>
                <c:pt idx="571">
                  <c:v>-0.91900000000000004</c:v>
                </c:pt>
                <c:pt idx="572">
                  <c:v>-1.6220000000000001</c:v>
                </c:pt>
                <c:pt idx="573">
                  <c:v>-1.4279999999999999</c:v>
                </c:pt>
                <c:pt idx="574">
                  <c:v>-1.5489999999999999</c:v>
                </c:pt>
                <c:pt idx="575">
                  <c:v>-0.45</c:v>
                </c:pt>
                <c:pt idx="576">
                  <c:v>0.44400000000000001</c:v>
                </c:pt>
                <c:pt idx="577">
                  <c:v>-1.175</c:v>
                </c:pt>
                <c:pt idx="578">
                  <c:v>-0.73499999999999999</c:v>
                </c:pt>
                <c:pt idx="579">
                  <c:v>-0.246</c:v>
                </c:pt>
                <c:pt idx="580">
                  <c:v>-1.024</c:v>
                </c:pt>
                <c:pt idx="581">
                  <c:v>-1.177</c:v>
                </c:pt>
                <c:pt idx="582">
                  <c:v>-1.093</c:v>
                </c:pt>
                <c:pt idx="583">
                  <c:v>-1.296</c:v>
                </c:pt>
                <c:pt idx="584">
                  <c:v>0.60599999999999998</c:v>
                </c:pt>
                <c:pt idx="585">
                  <c:v>-1.0449999999999999</c:v>
                </c:pt>
                <c:pt idx="586">
                  <c:v>-1.17</c:v>
                </c:pt>
                <c:pt idx="587">
                  <c:v>-1.518</c:v>
                </c:pt>
                <c:pt idx="588">
                  <c:v>-0.98299999999999998</c:v>
                </c:pt>
                <c:pt idx="589">
                  <c:v>2.1000000000000001E-2</c:v>
                </c:pt>
                <c:pt idx="590">
                  <c:v>-0.54300000000000004</c:v>
                </c:pt>
                <c:pt idx="591">
                  <c:v>-1.056</c:v>
                </c:pt>
                <c:pt idx="592">
                  <c:v>-0.59899999999999998</c:v>
                </c:pt>
                <c:pt idx="593">
                  <c:v>-0.54900000000000004</c:v>
                </c:pt>
                <c:pt idx="594">
                  <c:v>-1.5349999999999999</c:v>
                </c:pt>
                <c:pt idx="595">
                  <c:v>-0.85599999999999998</c:v>
                </c:pt>
                <c:pt idx="596">
                  <c:v>2.1000000000000001E-2</c:v>
                </c:pt>
                <c:pt idx="597">
                  <c:v>-1.5069999999999999</c:v>
                </c:pt>
                <c:pt idx="598">
                  <c:v>-1.643</c:v>
                </c:pt>
                <c:pt idx="599">
                  <c:v>0.13600000000000001</c:v>
                </c:pt>
                <c:pt idx="600">
                  <c:v>-1.724</c:v>
                </c:pt>
                <c:pt idx="601">
                  <c:v>-1.569</c:v>
                </c:pt>
                <c:pt idx="602">
                  <c:v>-0.156</c:v>
                </c:pt>
                <c:pt idx="603">
                  <c:v>-0.99399999999999999</c:v>
                </c:pt>
                <c:pt idx="604">
                  <c:v>-1.2370000000000001</c:v>
                </c:pt>
                <c:pt idx="605">
                  <c:v>-0.63200000000000001</c:v>
                </c:pt>
                <c:pt idx="606">
                  <c:v>-0.70299999999999996</c:v>
                </c:pt>
                <c:pt idx="607">
                  <c:v>-0.312</c:v>
                </c:pt>
                <c:pt idx="608">
                  <c:v>-0.374</c:v>
                </c:pt>
                <c:pt idx="609">
                  <c:v>-1.147</c:v>
                </c:pt>
                <c:pt idx="610">
                  <c:v>0.27200000000000002</c:v>
                </c:pt>
                <c:pt idx="611">
                  <c:v>-1.23</c:v>
                </c:pt>
                <c:pt idx="612">
                  <c:v>-1.591</c:v>
                </c:pt>
                <c:pt idx="613">
                  <c:v>-1.127</c:v>
                </c:pt>
                <c:pt idx="614">
                  <c:v>-1.6180000000000001</c:v>
                </c:pt>
                <c:pt idx="615">
                  <c:v>-0.40100000000000002</c:v>
                </c:pt>
                <c:pt idx="616">
                  <c:v>-0.503</c:v>
                </c:pt>
                <c:pt idx="617">
                  <c:v>-0.627</c:v>
                </c:pt>
                <c:pt idx="618">
                  <c:v>-0.55900000000000005</c:v>
                </c:pt>
                <c:pt idx="619">
                  <c:v>-1.127</c:v>
                </c:pt>
                <c:pt idx="620">
                  <c:v>-1.159</c:v>
                </c:pt>
                <c:pt idx="621">
                  <c:v>-1.292</c:v>
                </c:pt>
                <c:pt idx="622">
                  <c:v>0.17299999999999999</c:v>
                </c:pt>
                <c:pt idx="623">
                  <c:v>-1.3029999999999999</c:v>
                </c:pt>
                <c:pt idx="624">
                  <c:v>-1.141</c:v>
                </c:pt>
                <c:pt idx="625">
                  <c:v>0.29499999999999998</c:v>
                </c:pt>
                <c:pt idx="626">
                  <c:v>-0.84599999999999997</c:v>
                </c:pt>
                <c:pt idx="627">
                  <c:v>0.313</c:v>
                </c:pt>
                <c:pt idx="628">
                  <c:v>0.29599999999999999</c:v>
                </c:pt>
                <c:pt idx="629">
                  <c:v>-1.569</c:v>
                </c:pt>
                <c:pt idx="630">
                  <c:v>-1.139</c:v>
                </c:pt>
                <c:pt idx="631">
                  <c:v>0.21099999999999999</c:v>
                </c:pt>
                <c:pt idx="632">
                  <c:v>5.5E-2</c:v>
                </c:pt>
                <c:pt idx="633">
                  <c:v>-1.079</c:v>
                </c:pt>
                <c:pt idx="634">
                  <c:v>-1.127</c:v>
                </c:pt>
                <c:pt idx="635">
                  <c:v>-1.3720000000000001</c:v>
                </c:pt>
                <c:pt idx="636">
                  <c:v>-1.2410000000000001</c:v>
                </c:pt>
                <c:pt idx="637">
                  <c:v>-1.3819999999999999</c:v>
                </c:pt>
                <c:pt idx="638">
                  <c:v>-0.96099999999999997</c:v>
                </c:pt>
                <c:pt idx="639">
                  <c:v>-1.298</c:v>
                </c:pt>
                <c:pt idx="640">
                  <c:v>-1.2070000000000001</c:v>
                </c:pt>
                <c:pt idx="641">
                  <c:v>-1.204</c:v>
                </c:pt>
                <c:pt idx="642">
                  <c:v>-1.395</c:v>
                </c:pt>
                <c:pt idx="643">
                  <c:v>-0.74</c:v>
                </c:pt>
                <c:pt idx="644">
                  <c:v>-1.26</c:v>
                </c:pt>
                <c:pt idx="645">
                  <c:v>-1.117</c:v>
                </c:pt>
                <c:pt idx="646">
                  <c:v>-1.3540000000000001</c:v>
                </c:pt>
                <c:pt idx="647">
                  <c:v>-0.93700000000000006</c:v>
                </c:pt>
                <c:pt idx="648">
                  <c:v>-1.35</c:v>
                </c:pt>
                <c:pt idx="649">
                  <c:v>-1.4319999999999999</c:v>
                </c:pt>
                <c:pt idx="650">
                  <c:v>-1.101</c:v>
                </c:pt>
                <c:pt idx="651">
                  <c:v>-1.2969999999999999</c:v>
                </c:pt>
                <c:pt idx="652">
                  <c:v>-1.2729999999999999</c:v>
                </c:pt>
                <c:pt idx="653">
                  <c:v>-0.64400000000000002</c:v>
                </c:pt>
                <c:pt idx="654">
                  <c:v>-0.83699999999999997</c:v>
                </c:pt>
                <c:pt idx="655">
                  <c:v>-1.702</c:v>
                </c:pt>
                <c:pt idx="656">
                  <c:v>-1.494</c:v>
                </c:pt>
                <c:pt idx="657">
                  <c:v>-1.6819999999999999</c:v>
                </c:pt>
                <c:pt idx="658">
                  <c:v>-1.218</c:v>
                </c:pt>
                <c:pt idx="659">
                  <c:v>-0.29299999999999998</c:v>
                </c:pt>
                <c:pt idx="660">
                  <c:v>-0.77300000000000002</c:v>
                </c:pt>
                <c:pt idx="661">
                  <c:v>-1.1100000000000001</c:v>
                </c:pt>
                <c:pt idx="662">
                  <c:v>-1.302</c:v>
                </c:pt>
                <c:pt idx="663">
                  <c:v>-0.88100000000000001</c:v>
                </c:pt>
                <c:pt idx="664">
                  <c:v>-0.93600000000000005</c:v>
                </c:pt>
                <c:pt idx="665">
                  <c:v>-0.86699999999999999</c:v>
                </c:pt>
                <c:pt idx="666">
                  <c:v>-1.012</c:v>
                </c:pt>
                <c:pt idx="667">
                  <c:v>-1.6259999999999999</c:v>
                </c:pt>
                <c:pt idx="668">
                  <c:v>-1.3320000000000001</c:v>
                </c:pt>
                <c:pt idx="669">
                  <c:v>-1.397</c:v>
                </c:pt>
                <c:pt idx="670">
                  <c:v>-1.07</c:v>
                </c:pt>
                <c:pt idx="671">
                  <c:v>-0.54200000000000004</c:v>
                </c:pt>
                <c:pt idx="672">
                  <c:v>-1.1970000000000001</c:v>
                </c:pt>
                <c:pt idx="673">
                  <c:v>-0.498</c:v>
                </c:pt>
                <c:pt idx="674">
                  <c:v>-1.125</c:v>
                </c:pt>
                <c:pt idx="675">
                  <c:v>-1.0509999999999999</c:v>
                </c:pt>
                <c:pt idx="676">
                  <c:v>-0.628</c:v>
                </c:pt>
                <c:pt idx="677">
                  <c:v>-0.48299999999999998</c:v>
                </c:pt>
                <c:pt idx="678">
                  <c:v>-1.1970000000000001</c:v>
                </c:pt>
                <c:pt idx="679">
                  <c:v>-1.03</c:v>
                </c:pt>
                <c:pt idx="680">
                  <c:v>-0.998</c:v>
                </c:pt>
                <c:pt idx="681">
                  <c:v>-0.52700000000000002</c:v>
                </c:pt>
                <c:pt idx="682">
                  <c:v>-0.875</c:v>
                </c:pt>
                <c:pt idx="683">
                  <c:v>-1.4039999999999999</c:v>
                </c:pt>
                <c:pt idx="684">
                  <c:v>-1.012</c:v>
                </c:pt>
                <c:pt idx="685">
                  <c:v>-1.1399999999999999</c:v>
                </c:pt>
                <c:pt idx="686">
                  <c:v>-1.9319999999999999</c:v>
                </c:pt>
                <c:pt idx="687">
                  <c:v>-1.677</c:v>
                </c:pt>
                <c:pt idx="688">
                  <c:v>0.38700000000000001</c:v>
                </c:pt>
                <c:pt idx="689">
                  <c:v>-1.591</c:v>
                </c:pt>
                <c:pt idx="690">
                  <c:v>-1.026</c:v>
                </c:pt>
                <c:pt idx="691">
                  <c:v>-1.016</c:v>
                </c:pt>
                <c:pt idx="692">
                  <c:v>-2.0619999999999998</c:v>
                </c:pt>
                <c:pt idx="693">
                  <c:v>-1.2749999999999999</c:v>
                </c:pt>
                <c:pt idx="694">
                  <c:v>-1.659</c:v>
                </c:pt>
                <c:pt idx="695">
                  <c:v>-1.6990000000000001</c:v>
                </c:pt>
                <c:pt idx="696">
                  <c:v>-1.3440000000000001</c:v>
                </c:pt>
                <c:pt idx="697">
                  <c:v>-1.669</c:v>
                </c:pt>
                <c:pt idx="698">
                  <c:v>-1.7450000000000001</c:v>
                </c:pt>
                <c:pt idx="699">
                  <c:v>-2.1779999999999999</c:v>
                </c:pt>
                <c:pt idx="700">
                  <c:v>-1.3839999999999999</c:v>
                </c:pt>
                <c:pt idx="701">
                  <c:v>-1.9490000000000001</c:v>
                </c:pt>
                <c:pt idx="702">
                  <c:v>-0.42599999999999999</c:v>
                </c:pt>
                <c:pt idx="703">
                  <c:v>-1.5209999999999999</c:v>
                </c:pt>
                <c:pt idx="704">
                  <c:v>-1.222</c:v>
                </c:pt>
                <c:pt idx="705">
                  <c:v>-0.28199999999999997</c:v>
                </c:pt>
                <c:pt idx="706">
                  <c:v>-0.53500000000000003</c:v>
                </c:pt>
                <c:pt idx="707">
                  <c:v>-0.59199999999999997</c:v>
                </c:pt>
                <c:pt idx="708">
                  <c:v>-0.879</c:v>
                </c:pt>
                <c:pt idx="709">
                  <c:v>-2.1000000000000001E-2</c:v>
                </c:pt>
                <c:pt idx="710">
                  <c:v>-1.4419999999999999</c:v>
                </c:pt>
                <c:pt idx="711">
                  <c:v>-0.158</c:v>
                </c:pt>
                <c:pt idx="712">
                  <c:v>-0.871</c:v>
                </c:pt>
                <c:pt idx="713">
                  <c:v>-1.248</c:v>
                </c:pt>
                <c:pt idx="714">
                  <c:v>-0.84099999999999997</c:v>
                </c:pt>
                <c:pt idx="715">
                  <c:v>-6.9000000000000006E-2</c:v>
                </c:pt>
                <c:pt idx="716">
                  <c:v>-0.31</c:v>
                </c:pt>
                <c:pt idx="717">
                  <c:v>-1.147</c:v>
                </c:pt>
                <c:pt idx="718">
                  <c:v>0.29799999999999999</c:v>
                </c:pt>
                <c:pt idx="719">
                  <c:v>0</c:v>
                </c:pt>
                <c:pt idx="720">
                  <c:v>-2.0059999999999998</c:v>
                </c:pt>
                <c:pt idx="721">
                  <c:v>-1.357</c:v>
                </c:pt>
                <c:pt idx="722">
                  <c:v>0.34599999999999997</c:v>
                </c:pt>
                <c:pt idx="723">
                  <c:v>-0.57199999999999995</c:v>
                </c:pt>
                <c:pt idx="724">
                  <c:v>-0.83499999999999996</c:v>
                </c:pt>
                <c:pt idx="725">
                  <c:v>0.14000000000000001</c:v>
                </c:pt>
                <c:pt idx="726">
                  <c:v>-0.79700000000000004</c:v>
                </c:pt>
                <c:pt idx="727">
                  <c:v>0.15</c:v>
                </c:pt>
                <c:pt idx="728">
                  <c:v>-0.16800000000000001</c:v>
                </c:pt>
                <c:pt idx="729">
                  <c:v>-0.46700000000000003</c:v>
                </c:pt>
                <c:pt idx="730">
                  <c:v>-1.1459999999999999</c:v>
                </c:pt>
                <c:pt idx="731">
                  <c:v>-4.2000000000000003E-2</c:v>
                </c:pt>
                <c:pt idx="732">
                  <c:v>0.44700000000000001</c:v>
                </c:pt>
                <c:pt idx="733">
                  <c:v>-1.879</c:v>
                </c:pt>
                <c:pt idx="734">
                  <c:v>-1.9259999999999999</c:v>
                </c:pt>
                <c:pt idx="735">
                  <c:v>-0.89800000000000002</c:v>
                </c:pt>
                <c:pt idx="736">
                  <c:v>-1.496</c:v>
                </c:pt>
                <c:pt idx="737">
                  <c:v>-0.22700000000000001</c:v>
                </c:pt>
                <c:pt idx="738">
                  <c:v>2.7639999999999998</c:v>
                </c:pt>
                <c:pt idx="739">
                  <c:v>-1.204</c:v>
                </c:pt>
                <c:pt idx="740">
                  <c:v>-0.70799999999999996</c:v>
                </c:pt>
                <c:pt idx="741">
                  <c:v>-1.2689999999999999</c:v>
                </c:pt>
                <c:pt idx="742">
                  <c:v>-2.3149999999999999</c:v>
                </c:pt>
                <c:pt idx="743">
                  <c:v>-1.3939999999999999</c:v>
                </c:pt>
                <c:pt idx="744">
                  <c:v>-1.268</c:v>
                </c:pt>
                <c:pt idx="745">
                  <c:v>0.22600000000000001</c:v>
                </c:pt>
                <c:pt idx="746">
                  <c:v>-1.1100000000000001</c:v>
                </c:pt>
                <c:pt idx="747">
                  <c:v>-1.127</c:v>
                </c:pt>
                <c:pt idx="748">
                  <c:v>-0.70799999999999996</c:v>
                </c:pt>
                <c:pt idx="749">
                  <c:v>-1.528</c:v>
                </c:pt>
                <c:pt idx="750">
                  <c:v>-1.3180000000000001</c:v>
                </c:pt>
                <c:pt idx="751">
                  <c:v>-1.4039999999999999</c:v>
                </c:pt>
                <c:pt idx="752">
                  <c:v>-1.2270000000000001</c:v>
                </c:pt>
                <c:pt idx="753">
                  <c:v>-1.468</c:v>
                </c:pt>
                <c:pt idx="754">
                  <c:v>-1.4770000000000001</c:v>
                </c:pt>
                <c:pt idx="755">
                  <c:v>-0.58399999999999996</c:v>
                </c:pt>
                <c:pt idx="756">
                  <c:v>-1.242</c:v>
                </c:pt>
                <c:pt idx="757">
                  <c:v>-1.944</c:v>
                </c:pt>
                <c:pt idx="758">
                  <c:v>-1.179</c:v>
                </c:pt>
                <c:pt idx="759">
                  <c:v>1.319</c:v>
                </c:pt>
                <c:pt idx="760">
                  <c:v>-0.35</c:v>
                </c:pt>
                <c:pt idx="761">
                  <c:v>-0.30399999999999999</c:v>
                </c:pt>
                <c:pt idx="762">
                  <c:v>-0.64900000000000002</c:v>
                </c:pt>
                <c:pt idx="763">
                  <c:v>-0.624</c:v>
                </c:pt>
                <c:pt idx="764">
                  <c:v>-0.41299999999999998</c:v>
                </c:pt>
                <c:pt idx="765">
                  <c:v>-0.437</c:v>
                </c:pt>
                <c:pt idx="766">
                  <c:v>-0.27100000000000002</c:v>
                </c:pt>
                <c:pt idx="767">
                  <c:v>-0.57199999999999995</c:v>
                </c:pt>
                <c:pt idx="768">
                  <c:v>-0.91100000000000003</c:v>
                </c:pt>
                <c:pt idx="769">
                  <c:v>-0.67500000000000004</c:v>
                </c:pt>
                <c:pt idx="770">
                  <c:v>-1.6060000000000001</c:v>
                </c:pt>
                <c:pt idx="771">
                  <c:v>-0.15</c:v>
                </c:pt>
                <c:pt idx="772">
                  <c:v>-0.11</c:v>
                </c:pt>
                <c:pt idx="773">
                  <c:v>-1.591</c:v>
                </c:pt>
                <c:pt idx="774">
                  <c:v>-0.69699999999999995</c:v>
                </c:pt>
                <c:pt idx="775">
                  <c:v>-0.76600000000000001</c:v>
                </c:pt>
                <c:pt idx="776">
                  <c:v>-0.64800000000000002</c:v>
                </c:pt>
                <c:pt idx="777">
                  <c:v>-1.502</c:v>
                </c:pt>
                <c:pt idx="778">
                  <c:v>-0.51900000000000002</c:v>
                </c:pt>
                <c:pt idx="779">
                  <c:v>-1.399</c:v>
                </c:pt>
                <c:pt idx="780">
                  <c:v>-1.776</c:v>
                </c:pt>
                <c:pt idx="781">
                  <c:v>-1.393</c:v>
                </c:pt>
                <c:pt idx="782">
                  <c:v>-1.5680000000000001</c:v>
                </c:pt>
                <c:pt idx="783">
                  <c:v>-1.631</c:v>
                </c:pt>
                <c:pt idx="784">
                  <c:v>-1.1839999999999999</c:v>
                </c:pt>
                <c:pt idx="785">
                  <c:v>-0.83899999999999997</c:v>
                </c:pt>
                <c:pt idx="786">
                  <c:v>-0.67500000000000004</c:v>
                </c:pt>
                <c:pt idx="787">
                  <c:v>-0.996</c:v>
                </c:pt>
                <c:pt idx="788">
                  <c:v>-0.86099999999999999</c:v>
                </c:pt>
                <c:pt idx="789">
                  <c:v>-1.1459999999999999</c:v>
                </c:pt>
                <c:pt idx="790">
                  <c:v>-0.52800000000000002</c:v>
                </c:pt>
                <c:pt idx="791">
                  <c:v>0.379</c:v>
                </c:pt>
                <c:pt idx="792">
                  <c:v>-1.079</c:v>
                </c:pt>
                <c:pt idx="793">
                  <c:v>-0.92900000000000005</c:v>
                </c:pt>
                <c:pt idx="794">
                  <c:v>-1.3069999999999999</c:v>
                </c:pt>
                <c:pt idx="795">
                  <c:v>-1.282</c:v>
                </c:pt>
                <c:pt idx="796">
                  <c:v>-1.5780000000000001</c:v>
                </c:pt>
                <c:pt idx="797">
                  <c:v>-1.3180000000000001</c:v>
                </c:pt>
                <c:pt idx="798">
                  <c:v>-1.675</c:v>
                </c:pt>
                <c:pt idx="799">
                  <c:v>-0.27</c:v>
                </c:pt>
                <c:pt idx="800">
                  <c:v>-0.23599999999999999</c:v>
                </c:pt>
                <c:pt idx="801">
                  <c:v>-1.9630000000000001</c:v>
                </c:pt>
                <c:pt idx="802">
                  <c:v>-0.74399999999999999</c:v>
                </c:pt>
                <c:pt idx="803">
                  <c:v>-1.4630000000000001</c:v>
                </c:pt>
                <c:pt idx="804">
                  <c:v>-0.77600000000000002</c:v>
                </c:pt>
                <c:pt idx="805">
                  <c:v>-0.7</c:v>
                </c:pt>
                <c:pt idx="806">
                  <c:v>0.14000000000000001</c:v>
                </c:pt>
                <c:pt idx="807">
                  <c:v>-0.23400000000000001</c:v>
                </c:pt>
                <c:pt idx="808">
                  <c:v>0.67400000000000004</c:v>
                </c:pt>
                <c:pt idx="809">
                  <c:v>-1.6539999999999999</c:v>
                </c:pt>
                <c:pt idx="810">
                  <c:v>-1.222</c:v>
                </c:pt>
                <c:pt idx="811">
                  <c:v>-1.268</c:v>
                </c:pt>
                <c:pt idx="812">
                  <c:v>-1.472</c:v>
                </c:pt>
                <c:pt idx="813">
                  <c:v>-1.36</c:v>
                </c:pt>
                <c:pt idx="814">
                  <c:v>-1.298</c:v>
                </c:pt>
                <c:pt idx="815">
                  <c:v>-1.222</c:v>
                </c:pt>
                <c:pt idx="816">
                  <c:v>-1.26</c:v>
                </c:pt>
                <c:pt idx="817">
                  <c:v>-1.083</c:v>
                </c:pt>
                <c:pt idx="818">
                  <c:v>-1.5209999999999999</c:v>
                </c:pt>
                <c:pt idx="819">
                  <c:v>-0.36299999999999999</c:v>
                </c:pt>
                <c:pt idx="820">
                  <c:v>-2.0619999999999998</c:v>
                </c:pt>
                <c:pt idx="821">
                  <c:v>-0.40300000000000002</c:v>
                </c:pt>
                <c:pt idx="822">
                  <c:v>-1.028</c:v>
                </c:pt>
                <c:pt idx="823">
                  <c:v>-1.165</c:v>
                </c:pt>
                <c:pt idx="824">
                  <c:v>-1.9279999999999999</c:v>
                </c:pt>
                <c:pt idx="825">
                  <c:v>-1.53</c:v>
                </c:pt>
                <c:pt idx="826">
                  <c:v>-1.0249999999999999</c:v>
                </c:pt>
                <c:pt idx="827">
                  <c:v>-2.4630000000000001</c:v>
                </c:pt>
                <c:pt idx="828">
                  <c:v>-0.72099999999999997</c:v>
                </c:pt>
                <c:pt idx="829">
                  <c:v>-1.726</c:v>
                </c:pt>
                <c:pt idx="830">
                  <c:v>-1.1759999999999999</c:v>
                </c:pt>
                <c:pt idx="831">
                  <c:v>-8.2000000000000003E-2</c:v>
                </c:pt>
                <c:pt idx="832">
                  <c:v>-1.7130000000000001</c:v>
                </c:pt>
                <c:pt idx="833">
                  <c:v>-1.05</c:v>
                </c:pt>
                <c:pt idx="834">
                  <c:v>-1.655</c:v>
                </c:pt>
                <c:pt idx="835">
                  <c:v>-0.29699999999999999</c:v>
                </c:pt>
                <c:pt idx="836">
                  <c:v>-1.2270000000000001</c:v>
                </c:pt>
                <c:pt idx="837">
                  <c:v>-1.2210000000000001</c:v>
                </c:pt>
                <c:pt idx="838">
                  <c:v>-2.1789999999999998</c:v>
                </c:pt>
                <c:pt idx="839">
                  <c:v>-1.375</c:v>
                </c:pt>
                <c:pt idx="840">
                  <c:v>-1.601</c:v>
                </c:pt>
                <c:pt idx="841">
                  <c:v>-0.496</c:v>
                </c:pt>
                <c:pt idx="842">
                  <c:v>-1.081</c:v>
                </c:pt>
                <c:pt idx="843">
                  <c:v>-0.68100000000000005</c:v>
                </c:pt>
                <c:pt idx="844">
                  <c:v>-0.30099999999999999</c:v>
                </c:pt>
                <c:pt idx="845">
                  <c:v>-2.0430000000000001</c:v>
                </c:pt>
                <c:pt idx="846">
                  <c:v>-1.04</c:v>
                </c:pt>
                <c:pt idx="847">
                  <c:v>-1.518</c:v>
                </c:pt>
                <c:pt idx="848">
                  <c:v>-0.997</c:v>
                </c:pt>
                <c:pt idx="849">
                  <c:v>-1.7310000000000001</c:v>
                </c:pt>
                <c:pt idx="850">
                  <c:v>-1.3109999999999999</c:v>
                </c:pt>
                <c:pt idx="851">
                  <c:v>-1.641</c:v>
                </c:pt>
                <c:pt idx="852">
                  <c:v>-0.22500000000000001</c:v>
                </c:pt>
                <c:pt idx="853">
                  <c:v>-1.8240000000000001</c:v>
                </c:pt>
                <c:pt idx="854">
                  <c:v>-0.62</c:v>
                </c:pt>
                <c:pt idx="855">
                  <c:v>-0.82099999999999995</c:v>
                </c:pt>
                <c:pt idx="856">
                  <c:v>-1.4970000000000001</c:v>
                </c:pt>
                <c:pt idx="857">
                  <c:v>-2.0859999999999999</c:v>
                </c:pt>
                <c:pt idx="858">
                  <c:v>-0.127</c:v>
                </c:pt>
                <c:pt idx="859">
                  <c:v>-1.026</c:v>
                </c:pt>
                <c:pt idx="860">
                  <c:v>-2</c:v>
                </c:pt>
                <c:pt idx="861">
                  <c:v>-1.8280000000000001</c:v>
                </c:pt>
                <c:pt idx="862">
                  <c:v>-0.56000000000000005</c:v>
                </c:pt>
                <c:pt idx="863">
                  <c:v>-1.46</c:v>
                </c:pt>
                <c:pt idx="864">
                  <c:v>-0.30099999999999999</c:v>
                </c:pt>
                <c:pt idx="865">
                  <c:v>-1.4750000000000001</c:v>
                </c:pt>
                <c:pt idx="866">
                  <c:v>-2.0739999999999998</c:v>
                </c:pt>
                <c:pt idx="867">
                  <c:v>-1.734</c:v>
                </c:pt>
                <c:pt idx="868">
                  <c:v>0.68</c:v>
                </c:pt>
                <c:pt idx="869">
                  <c:v>-1.671</c:v>
                </c:pt>
                <c:pt idx="870">
                  <c:v>-0.157</c:v>
                </c:pt>
                <c:pt idx="871">
                  <c:v>-1.448</c:v>
                </c:pt>
                <c:pt idx="872">
                  <c:v>-1.53</c:v>
                </c:pt>
                <c:pt idx="873">
                  <c:v>-0.99199999999999999</c:v>
                </c:pt>
                <c:pt idx="874">
                  <c:v>-0.6</c:v>
                </c:pt>
                <c:pt idx="875">
                  <c:v>-1.661</c:v>
                </c:pt>
                <c:pt idx="876">
                  <c:v>-1.121</c:v>
                </c:pt>
                <c:pt idx="877">
                  <c:v>-1.6180000000000001</c:v>
                </c:pt>
                <c:pt idx="878">
                  <c:v>-0.16500000000000001</c:v>
                </c:pt>
                <c:pt idx="879">
                  <c:v>-1.341</c:v>
                </c:pt>
                <c:pt idx="880">
                  <c:v>-1.55</c:v>
                </c:pt>
                <c:pt idx="881">
                  <c:v>-1.07</c:v>
                </c:pt>
                <c:pt idx="882">
                  <c:v>-1.2410000000000001</c:v>
                </c:pt>
                <c:pt idx="883">
                  <c:v>-1.796</c:v>
                </c:pt>
                <c:pt idx="884">
                  <c:v>-2.0539999999999998</c:v>
                </c:pt>
                <c:pt idx="885">
                  <c:v>-1.4750000000000001</c:v>
                </c:pt>
                <c:pt idx="886">
                  <c:v>-1.6</c:v>
                </c:pt>
                <c:pt idx="887">
                  <c:v>-1.8380000000000001</c:v>
                </c:pt>
                <c:pt idx="888">
                  <c:v>-1.4870000000000001</c:v>
                </c:pt>
                <c:pt idx="889">
                  <c:v>-1.133</c:v>
                </c:pt>
                <c:pt idx="890">
                  <c:v>-1.2410000000000001</c:v>
                </c:pt>
                <c:pt idx="891">
                  <c:v>-1.2709999999999999</c:v>
                </c:pt>
                <c:pt idx="892">
                  <c:v>-1.639</c:v>
                </c:pt>
                <c:pt idx="893">
                  <c:v>-2.0960000000000001</c:v>
                </c:pt>
                <c:pt idx="894">
                  <c:v>0.35299999999999998</c:v>
                </c:pt>
                <c:pt idx="895">
                  <c:v>-1.0449999999999999</c:v>
                </c:pt>
                <c:pt idx="896">
                  <c:v>-2.2200000000000002</c:v>
                </c:pt>
                <c:pt idx="897">
                  <c:v>-1.101</c:v>
                </c:pt>
                <c:pt idx="898">
                  <c:v>-2.226</c:v>
                </c:pt>
                <c:pt idx="899">
                  <c:v>-1.9339999999999999</c:v>
                </c:pt>
                <c:pt idx="900">
                  <c:v>-1.252</c:v>
                </c:pt>
                <c:pt idx="901">
                  <c:v>-1.869</c:v>
                </c:pt>
                <c:pt idx="902">
                  <c:v>-0.187</c:v>
                </c:pt>
                <c:pt idx="903">
                  <c:v>-1.008</c:v>
                </c:pt>
                <c:pt idx="904">
                  <c:v>0.19700000000000001</c:v>
                </c:pt>
                <c:pt idx="905">
                  <c:v>-0.79700000000000004</c:v>
                </c:pt>
                <c:pt idx="906">
                  <c:v>-0.58799999999999997</c:v>
                </c:pt>
                <c:pt idx="907">
                  <c:v>0.44400000000000001</c:v>
                </c:pt>
                <c:pt idx="908">
                  <c:v>-1.228</c:v>
                </c:pt>
                <c:pt idx="909">
                  <c:v>-0.69399999999999995</c:v>
                </c:pt>
                <c:pt idx="910">
                  <c:v>-0.76300000000000001</c:v>
                </c:pt>
                <c:pt idx="911">
                  <c:v>-0.59699999999999998</c:v>
                </c:pt>
                <c:pt idx="912">
                  <c:v>-0.19400000000000001</c:v>
                </c:pt>
                <c:pt idx="913">
                  <c:v>-2.2090000000000001</c:v>
                </c:pt>
                <c:pt idx="914">
                  <c:v>-0.80800000000000005</c:v>
                </c:pt>
                <c:pt idx="915">
                  <c:v>-1.2430000000000001</c:v>
                </c:pt>
                <c:pt idx="916">
                  <c:v>2.2330000000000001</c:v>
                </c:pt>
                <c:pt idx="917">
                  <c:v>0.26900000000000002</c:v>
                </c:pt>
                <c:pt idx="918">
                  <c:v>-1.851</c:v>
                </c:pt>
                <c:pt idx="919">
                  <c:v>-0.63</c:v>
                </c:pt>
                <c:pt idx="920">
                  <c:v>-1.298</c:v>
                </c:pt>
                <c:pt idx="921">
                  <c:v>2.58</c:v>
                </c:pt>
                <c:pt idx="922">
                  <c:v>9.6000000000000002E-2</c:v>
                </c:pt>
                <c:pt idx="923">
                  <c:v>-0.20399999999999999</c:v>
                </c:pt>
                <c:pt idx="924">
                  <c:v>-1.26</c:v>
                </c:pt>
                <c:pt idx="925">
                  <c:v>-0.80700000000000005</c:v>
                </c:pt>
                <c:pt idx="926">
                  <c:v>1.4999999999999999E-2</c:v>
                </c:pt>
                <c:pt idx="927">
                  <c:v>3.2000000000000001E-2</c:v>
                </c:pt>
                <c:pt idx="928">
                  <c:v>-0.38500000000000001</c:v>
                </c:pt>
                <c:pt idx="929">
                  <c:v>-1.417</c:v>
                </c:pt>
                <c:pt idx="930">
                  <c:v>-2.2669999999999999</c:v>
                </c:pt>
                <c:pt idx="931">
                  <c:v>-1.2529999999999999</c:v>
                </c:pt>
                <c:pt idx="932">
                  <c:v>-1.8859999999999999</c:v>
                </c:pt>
                <c:pt idx="933">
                  <c:v>-1.36</c:v>
                </c:pt>
                <c:pt idx="934">
                  <c:v>-2.081</c:v>
                </c:pt>
                <c:pt idx="935">
                  <c:v>-1.5309999999999999</c:v>
                </c:pt>
                <c:pt idx="936">
                  <c:v>-1.653</c:v>
                </c:pt>
                <c:pt idx="937">
                  <c:v>-0.82</c:v>
                </c:pt>
                <c:pt idx="938">
                  <c:v>-0.442</c:v>
                </c:pt>
                <c:pt idx="939">
                  <c:v>-0.99</c:v>
                </c:pt>
                <c:pt idx="940">
                  <c:v>-1.0940000000000001</c:v>
                </c:pt>
                <c:pt idx="941">
                  <c:v>-1.2150000000000001</c:v>
                </c:pt>
                <c:pt idx="942">
                  <c:v>-0.65600000000000003</c:v>
                </c:pt>
                <c:pt idx="943">
                  <c:v>0.55500000000000005</c:v>
                </c:pt>
                <c:pt idx="944">
                  <c:v>-0.42699999999999999</c:v>
                </c:pt>
                <c:pt idx="945">
                  <c:v>-2.032</c:v>
                </c:pt>
                <c:pt idx="946">
                  <c:v>-9.6000000000000002E-2</c:v>
                </c:pt>
                <c:pt idx="947">
                  <c:v>-1.754</c:v>
                </c:pt>
                <c:pt idx="948">
                  <c:v>-1.3420000000000001</c:v>
                </c:pt>
                <c:pt idx="949">
                  <c:v>-0.93</c:v>
                </c:pt>
                <c:pt idx="950">
                  <c:v>1.2909999999999999</c:v>
                </c:pt>
                <c:pt idx="951">
                  <c:v>0.16900000000000001</c:v>
                </c:pt>
                <c:pt idx="952">
                  <c:v>-1.673</c:v>
                </c:pt>
                <c:pt idx="953">
                  <c:v>-1.6990000000000001</c:v>
                </c:pt>
                <c:pt idx="954">
                  <c:v>-1.55</c:v>
                </c:pt>
                <c:pt idx="955">
                  <c:v>-1.804</c:v>
                </c:pt>
                <c:pt idx="956">
                  <c:v>-1.2390000000000001</c:v>
                </c:pt>
                <c:pt idx="957">
                  <c:v>-0.89600000000000002</c:v>
                </c:pt>
                <c:pt idx="958">
                  <c:v>-0.73299999999999998</c:v>
                </c:pt>
                <c:pt idx="959">
                  <c:v>-0.151</c:v>
                </c:pt>
                <c:pt idx="960">
                  <c:v>-1.081</c:v>
                </c:pt>
                <c:pt idx="961">
                  <c:v>-1.6439999999999999</c:v>
                </c:pt>
                <c:pt idx="962">
                  <c:v>-1.5580000000000001</c:v>
                </c:pt>
                <c:pt idx="963">
                  <c:v>-0.47299999999999998</c:v>
                </c:pt>
                <c:pt idx="964">
                  <c:v>-0.89200000000000002</c:v>
                </c:pt>
                <c:pt idx="965">
                  <c:v>-0.28899999999999998</c:v>
                </c:pt>
                <c:pt idx="966">
                  <c:v>-0.97299999999999998</c:v>
                </c:pt>
                <c:pt idx="967">
                  <c:v>-1.498</c:v>
                </c:pt>
                <c:pt idx="968">
                  <c:v>-0.90400000000000003</c:v>
                </c:pt>
                <c:pt idx="969">
                  <c:v>-0.95499999999999996</c:v>
                </c:pt>
                <c:pt idx="970">
                  <c:v>-1.2549999999999999</c:v>
                </c:pt>
                <c:pt idx="971">
                  <c:v>-0.90400000000000003</c:v>
                </c:pt>
                <c:pt idx="972">
                  <c:v>-0.79</c:v>
                </c:pt>
                <c:pt idx="973">
                  <c:v>-0.83499999999999996</c:v>
                </c:pt>
                <c:pt idx="974">
                  <c:v>-1.024</c:v>
                </c:pt>
                <c:pt idx="975">
                  <c:v>-0.93200000000000005</c:v>
                </c:pt>
                <c:pt idx="976">
                  <c:v>-0.373</c:v>
                </c:pt>
                <c:pt idx="977">
                  <c:v>-0.623</c:v>
                </c:pt>
                <c:pt idx="978">
                  <c:v>0.53700000000000003</c:v>
                </c:pt>
                <c:pt idx="979">
                  <c:v>-0.14899999999999999</c:v>
                </c:pt>
                <c:pt idx="980">
                  <c:v>-1.52</c:v>
                </c:pt>
                <c:pt idx="981">
                  <c:v>-1.208</c:v>
                </c:pt>
                <c:pt idx="982">
                  <c:v>-1.502</c:v>
                </c:pt>
                <c:pt idx="983">
                  <c:v>-1.2330000000000001</c:v>
                </c:pt>
                <c:pt idx="984">
                  <c:v>-0.67900000000000005</c:v>
                </c:pt>
                <c:pt idx="985">
                  <c:v>-0.98099999999999998</c:v>
                </c:pt>
                <c:pt idx="986">
                  <c:v>-1.071</c:v>
                </c:pt>
                <c:pt idx="987">
                  <c:v>-1.0780000000000001</c:v>
                </c:pt>
                <c:pt idx="988">
                  <c:v>-0.65800000000000003</c:v>
                </c:pt>
                <c:pt idx="989">
                  <c:v>-1.111</c:v>
                </c:pt>
                <c:pt idx="990">
                  <c:v>-1.708</c:v>
                </c:pt>
                <c:pt idx="991">
                  <c:v>-0.89500000000000002</c:v>
                </c:pt>
                <c:pt idx="992">
                  <c:v>-0.28100000000000003</c:v>
                </c:pt>
                <c:pt idx="993">
                  <c:v>-0.55600000000000005</c:v>
                </c:pt>
                <c:pt idx="994">
                  <c:v>-0.996</c:v>
                </c:pt>
                <c:pt idx="995">
                  <c:v>-0.77300000000000002</c:v>
                </c:pt>
                <c:pt idx="996">
                  <c:v>0.34599999999999997</c:v>
                </c:pt>
                <c:pt idx="997">
                  <c:v>-1.573</c:v>
                </c:pt>
                <c:pt idx="998">
                  <c:v>-1.294</c:v>
                </c:pt>
                <c:pt idx="999">
                  <c:v>-1.7969999999999999</c:v>
                </c:pt>
                <c:pt idx="1000">
                  <c:v>-1.0189999999999999</c:v>
                </c:pt>
                <c:pt idx="1001">
                  <c:v>-0.97199999999999998</c:v>
                </c:pt>
                <c:pt idx="1002">
                  <c:v>-1.4810000000000001</c:v>
                </c:pt>
                <c:pt idx="1003">
                  <c:v>4.4999999999999998E-2</c:v>
                </c:pt>
                <c:pt idx="1004">
                  <c:v>-1.393</c:v>
                </c:pt>
                <c:pt idx="1005">
                  <c:v>-0.68400000000000005</c:v>
                </c:pt>
                <c:pt idx="1006">
                  <c:v>-1.2509999999999999</c:v>
                </c:pt>
                <c:pt idx="1007">
                  <c:v>-0.82099999999999995</c:v>
                </c:pt>
                <c:pt idx="1008">
                  <c:v>-0.747</c:v>
                </c:pt>
                <c:pt idx="1009">
                  <c:v>-1.1240000000000001</c:v>
                </c:pt>
                <c:pt idx="1010">
                  <c:v>-1.6779999999999999</c:v>
                </c:pt>
                <c:pt idx="1011">
                  <c:v>-1.0449999999999999</c:v>
                </c:pt>
                <c:pt idx="1012">
                  <c:v>-1.143</c:v>
                </c:pt>
                <c:pt idx="1013">
                  <c:v>-1.222</c:v>
                </c:pt>
                <c:pt idx="1014">
                  <c:v>-1.2010000000000001</c:v>
                </c:pt>
                <c:pt idx="1015">
                  <c:v>-1.111</c:v>
                </c:pt>
                <c:pt idx="1016">
                  <c:v>-1.222</c:v>
                </c:pt>
                <c:pt idx="1017">
                  <c:v>9.9000000000000005E-2</c:v>
                </c:pt>
                <c:pt idx="1018">
                  <c:v>-1.091</c:v>
                </c:pt>
                <c:pt idx="1019">
                  <c:v>-1.228</c:v>
                </c:pt>
                <c:pt idx="1020">
                  <c:v>-1.2110000000000001</c:v>
                </c:pt>
                <c:pt idx="1021">
                  <c:v>-0.997</c:v>
                </c:pt>
                <c:pt idx="1022">
                  <c:v>-1.393</c:v>
                </c:pt>
                <c:pt idx="1023">
                  <c:v>-1.6950000000000001</c:v>
                </c:pt>
                <c:pt idx="1024">
                  <c:v>-1.3069999999999999</c:v>
                </c:pt>
                <c:pt idx="1025">
                  <c:v>-1.266</c:v>
                </c:pt>
                <c:pt idx="1026">
                  <c:v>-0.40300000000000002</c:v>
                </c:pt>
                <c:pt idx="1027">
                  <c:v>-1.0449999999999999</c:v>
                </c:pt>
                <c:pt idx="1028">
                  <c:v>-1.96</c:v>
                </c:pt>
                <c:pt idx="1029">
                  <c:v>-1.514</c:v>
                </c:pt>
                <c:pt idx="1030">
                  <c:v>-1.69</c:v>
                </c:pt>
                <c:pt idx="1031">
                  <c:v>-0.53600000000000003</c:v>
                </c:pt>
                <c:pt idx="1032">
                  <c:v>-0.438</c:v>
                </c:pt>
                <c:pt idx="1033">
                  <c:v>-0.97499999999999998</c:v>
                </c:pt>
                <c:pt idx="1034">
                  <c:v>-1.8129999999999999</c:v>
                </c:pt>
                <c:pt idx="1035">
                  <c:v>-1.831</c:v>
                </c:pt>
                <c:pt idx="1036">
                  <c:v>-1.3540000000000001</c:v>
                </c:pt>
                <c:pt idx="1037">
                  <c:v>-1.169</c:v>
                </c:pt>
                <c:pt idx="1038">
                  <c:v>-0.75600000000000001</c:v>
                </c:pt>
                <c:pt idx="1039">
                  <c:v>-2.15</c:v>
                </c:pt>
                <c:pt idx="1040">
                  <c:v>-1.2589999999999999</c:v>
                </c:pt>
                <c:pt idx="1041">
                  <c:v>-1.0640000000000001</c:v>
                </c:pt>
                <c:pt idx="1042">
                  <c:v>-1.5389999999999999</c:v>
                </c:pt>
                <c:pt idx="1043">
                  <c:v>-0.625</c:v>
                </c:pt>
                <c:pt idx="1044">
                  <c:v>-1.2030000000000001</c:v>
                </c:pt>
                <c:pt idx="1045">
                  <c:v>-0.19600000000000001</c:v>
                </c:pt>
                <c:pt idx="1046">
                  <c:v>-1.9650000000000001</c:v>
                </c:pt>
                <c:pt idx="1047">
                  <c:v>-1.679</c:v>
                </c:pt>
                <c:pt idx="1048">
                  <c:v>-1.9730000000000001</c:v>
                </c:pt>
                <c:pt idx="1049">
                  <c:v>-0.95</c:v>
                </c:pt>
                <c:pt idx="1050">
                  <c:v>-0.81</c:v>
                </c:pt>
                <c:pt idx="1051">
                  <c:v>-1.5029999999999999</c:v>
                </c:pt>
                <c:pt idx="1052">
                  <c:v>-0.74099999999999999</c:v>
                </c:pt>
                <c:pt idx="1053">
                  <c:v>-0.56999999999999995</c:v>
                </c:pt>
                <c:pt idx="1054">
                  <c:v>-1.19</c:v>
                </c:pt>
                <c:pt idx="1055">
                  <c:v>-0.255</c:v>
                </c:pt>
                <c:pt idx="1056">
                  <c:v>0.35799999999999998</c:v>
                </c:pt>
                <c:pt idx="1057">
                  <c:v>-1.5129999999999999</c:v>
                </c:pt>
                <c:pt idx="1058">
                  <c:v>-1.552</c:v>
                </c:pt>
                <c:pt idx="1059">
                  <c:v>-1.6639999999999999</c:v>
                </c:pt>
                <c:pt idx="1060">
                  <c:v>0.54700000000000004</c:v>
                </c:pt>
                <c:pt idx="1061">
                  <c:v>-0.83699999999999997</c:v>
                </c:pt>
                <c:pt idx="1062">
                  <c:v>4.9000000000000002E-2</c:v>
                </c:pt>
                <c:pt idx="1063">
                  <c:v>-0.30599999999999999</c:v>
                </c:pt>
                <c:pt idx="1064">
                  <c:v>-1.1000000000000001</c:v>
                </c:pt>
                <c:pt idx="1065">
                  <c:v>-0.99099999999999999</c:v>
                </c:pt>
                <c:pt idx="1066">
                  <c:v>-0.36799999999999999</c:v>
                </c:pt>
                <c:pt idx="1067">
                  <c:v>-0.29699999999999999</c:v>
                </c:pt>
                <c:pt idx="1068">
                  <c:v>0.221</c:v>
                </c:pt>
                <c:pt idx="1069">
                  <c:v>-6.9000000000000006E-2</c:v>
                </c:pt>
                <c:pt idx="1070">
                  <c:v>-0.71899999999999997</c:v>
                </c:pt>
                <c:pt idx="1071">
                  <c:v>-0.90100000000000002</c:v>
                </c:pt>
                <c:pt idx="1072">
                  <c:v>-0.253</c:v>
                </c:pt>
                <c:pt idx="1073">
                  <c:v>-0.70899999999999996</c:v>
                </c:pt>
                <c:pt idx="1074">
                  <c:v>-1.879</c:v>
                </c:pt>
                <c:pt idx="1075">
                  <c:v>-1.2050000000000001</c:v>
                </c:pt>
                <c:pt idx="1076">
                  <c:v>0.51100000000000001</c:v>
                </c:pt>
                <c:pt idx="1077">
                  <c:v>0.55300000000000005</c:v>
                </c:pt>
                <c:pt idx="1078">
                  <c:v>-1.175</c:v>
                </c:pt>
                <c:pt idx="1079">
                  <c:v>-1.573</c:v>
                </c:pt>
                <c:pt idx="1080">
                  <c:v>-0.98699999999999999</c:v>
                </c:pt>
                <c:pt idx="1081">
                  <c:v>-1.538</c:v>
                </c:pt>
                <c:pt idx="1082">
                  <c:v>-1.04</c:v>
                </c:pt>
                <c:pt idx="1083">
                  <c:v>-0.60699999999999998</c:v>
                </c:pt>
                <c:pt idx="1084">
                  <c:v>-1.4670000000000001</c:v>
                </c:pt>
                <c:pt idx="1085">
                  <c:v>-0.72899999999999998</c:v>
                </c:pt>
                <c:pt idx="1086">
                  <c:v>0.69899999999999995</c:v>
                </c:pt>
                <c:pt idx="1087">
                  <c:v>-0.82799999999999996</c:v>
                </c:pt>
                <c:pt idx="1088">
                  <c:v>-0.85599999999999998</c:v>
                </c:pt>
                <c:pt idx="1089">
                  <c:v>-1.3859999999999999</c:v>
                </c:pt>
                <c:pt idx="1090">
                  <c:v>-1.3919999999999999</c:v>
                </c:pt>
                <c:pt idx="1091">
                  <c:v>-1.1259999999999999</c:v>
                </c:pt>
                <c:pt idx="1092">
                  <c:v>-1.2E-2</c:v>
                </c:pt>
                <c:pt idx="1093">
                  <c:v>-1.498</c:v>
                </c:pt>
                <c:pt idx="1094">
                  <c:v>-0.81699999999999995</c:v>
                </c:pt>
                <c:pt idx="1095">
                  <c:v>-0.08</c:v>
                </c:pt>
                <c:pt idx="1096">
                  <c:v>-1.1679999999999999</c:v>
                </c:pt>
                <c:pt idx="1097">
                  <c:v>-0.42599999999999999</c:v>
                </c:pt>
                <c:pt idx="1098">
                  <c:v>-1.575</c:v>
                </c:pt>
                <c:pt idx="1099">
                  <c:v>-1.6040000000000001</c:v>
                </c:pt>
                <c:pt idx="1100">
                  <c:v>-1.5109999999999999</c:v>
                </c:pt>
                <c:pt idx="1101">
                  <c:v>0.33800000000000002</c:v>
                </c:pt>
                <c:pt idx="1102">
                  <c:v>0.30599999999999999</c:v>
                </c:pt>
                <c:pt idx="1103">
                  <c:v>-1.66</c:v>
                </c:pt>
                <c:pt idx="1104">
                  <c:v>0.16400000000000001</c:v>
                </c:pt>
                <c:pt idx="1105">
                  <c:v>-0.78400000000000003</c:v>
                </c:pt>
                <c:pt idx="1106">
                  <c:v>-1.34</c:v>
                </c:pt>
                <c:pt idx="1107">
                  <c:v>-1.7450000000000001</c:v>
                </c:pt>
                <c:pt idx="1108">
                  <c:v>-1.6759999999999999</c:v>
                </c:pt>
                <c:pt idx="1109">
                  <c:v>-1.4790000000000001</c:v>
                </c:pt>
                <c:pt idx="1110">
                  <c:v>-1.6080000000000001</c:v>
                </c:pt>
                <c:pt idx="1111">
                  <c:v>-1.657</c:v>
                </c:pt>
                <c:pt idx="1112">
                  <c:v>-1.17</c:v>
                </c:pt>
                <c:pt idx="1113">
                  <c:v>-1.232</c:v>
                </c:pt>
                <c:pt idx="1114">
                  <c:v>-1.2849999999999999</c:v>
                </c:pt>
                <c:pt idx="1115">
                  <c:v>-0.17899999999999999</c:v>
                </c:pt>
                <c:pt idx="1116">
                  <c:v>-1.0089999999999999</c:v>
                </c:pt>
                <c:pt idx="1117">
                  <c:v>-1.6379999999999999</c:v>
                </c:pt>
                <c:pt idx="1118">
                  <c:v>-1.264</c:v>
                </c:pt>
                <c:pt idx="1119">
                  <c:v>-1.151</c:v>
                </c:pt>
                <c:pt idx="1120">
                  <c:v>-1.2230000000000001</c:v>
                </c:pt>
                <c:pt idx="1121">
                  <c:v>-0.439</c:v>
                </c:pt>
                <c:pt idx="1122">
                  <c:v>-0.57299999999999995</c:v>
                </c:pt>
                <c:pt idx="1123">
                  <c:v>-1.319</c:v>
                </c:pt>
                <c:pt idx="1124">
                  <c:v>-0.61599999999999999</c:v>
                </c:pt>
                <c:pt idx="1125">
                  <c:v>-1.163</c:v>
                </c:pt>
                <c:pt idx="1126">
                  <c:v>-0.63</c:v>
                </c:pt>
                <c:pt idx="1127">
                  <c:v>-1.08</c:v>
                </c:pt>
                <c:pt idx="1128">
                  <c:v>-1.159</c:v>
                </c:pt>
                <c:pt idx="1129">
                  <c:v>-0.36799999999999999</c:v>
                </c:pt>
                <c:pt idx="1130">
                  <c:v>-0.27800000000000002</c:v>
                </c:pt>
                <c:pt idx="1131">
                  <c:v>-1.538</c:v>
                </c:pt>
                <c:pt idx="1132">
                  <c:v>-0.85699999999999998</c:v>
                </c:pt>
                <c:pt idx="1133">
                  <c:v>-0.85899999999999999</c:v>
                </c:pt>
                <c:pt idx="1134">
                  <c:v>-0.62</c:v>
                </c:pt>
                <c:pt idx="1135">
                  <c:v>-0.998</c:v>
                </c:pt>
                <c:pt idx="1136">
                  <c:v>-1.22</c:v>
                </c:pt>
                <c:pt idx="1137">
                  <c:v>-1.48</c:v>
                </c:pt>
                <c:pt idx="1138">
                  <c:v>-1.36</c:v>
                </c:pt>
                <c:pt idx="1139">
                  <c:v>-0.36299999999999999</c:v>
                </c:pt>
                <c:pt idx="1140">
                  <c:v>-1.1020000000000001</c:v>
                </c:pt>
                <c:pt idx="1141">
                  <c:v>-1.008</c:v>
                </c:pt>
                <c:pt idx="1142">
                  <c:v>-1.0669999999999999</c:v>
                </c:pt>
                <c:pt idx="1143">
                  <c:v>-1.292</c:v>
                </c:pt>
                <c:pt idx="1144">
                  <c:v>-4.5999999999999999E-2</c:v>
                </c:pt>
                <c:pt idx="1145">
                  <c:v>-0.90300000000000002</c:v>
                </c:pt>
                <c:pt idx="1146">
                  <c:v>-1.5409999999999999</c:v>
                </c:pt>
                <c:pt idx="1147">
                  <c:v>-1.1399999999999999</c:v>
                </c:pt>
                <c:pt idx="1148">
                  <c:v>-1.45</c:v>
                </c:pt>
                <c:pt idx="1149">
                  <c:v>-1.8049999999999999</c:v>
                </c:pt>
                <c:pt idx="1150">
                  <c:v>-0.48599999999999999</c:v>
                </c:pt>
                <c:pt idx="1151">
                  <c:v>-1.1000000000000001</c:v>
                </c:pt>
                <c:pt idx="1152">
                  <c:v>-1.391</c:v>
                </c:pt>
                <c:pt idx="1153">
                  <c:v>-1.486</c:v>
                </c:pt>
                <c:pt idx="1154">
                  <c:v>-2.2850000000000001</c:v>
                </c:pt>
                <c:pt idx="1155">
                  <c:v>-0.108</c:v>
                </c:pt>
                <c:pt idx="1156">
                  <c:v>-0.106</c:v>
                </c:pt>
                <c:pt idx="1157">
                  <c:v>-1.4119999999999999</c:v>
                </c:pt>
                <c:pt idx="1158">
                  <c:v>-0.47199999999999998</c:v>
                </c:pt>
                <c:pt idx="1159">
                  <c:v>-1.7549999999999999</c:v>
                </c:pt>
                <c:pt idx="1160">
                  <c:v>-1.778</c:v>
                </c:pt>
                <c:pt idx="1161">
                  <c:v>-0.312</c:v>
                </c:pt>
                <c:pt idx="1162">
                  <c:v>-1.41</c:v>
                </c:pt>
                <c:pt idx="1163">
                  <c:v>-0.32</c:v>
                </c:pt>
                <c:pt idx="1164">
                  <c:v>-0.71499999999999997</c:v>
                </c:pt>
                <c:pt idx="1165">
                  <c:v>0.17599999999999999</c:v>
                </c:pt>
                <c:pt idx="1166">
                  <c:v>-1.921</c:v>
                </c:pt>
                <c:pt idx="1167">
                  <c:v>-1.113</c:v>
                </c:pt>
                <c:pt idx="1168">
                  <c:v>-1.577</c:v>
                </c:pt>
                <c:pt idx="1169">
                  <c:v>-5.5E-2</c:v>
                </c:pt>
                <c:pt idx="1170">
                  <c:v>-0.46800000000000003</c:v>
                </c:pt>
                <c:pt idx="1171">
                  <c:v>0.28000000000000003</c:v>
                </c:pt>
                <c:pt idx="1172">
                  <c:v>-1.0629999999999999</c:v>
                </c:pt>
                <c:pt idx="1173">
                  <c:v>-1.0029999999999999</c:v>
                </c:pt>
                <c:pt idx="1174">
                  <c:v>-0.42599999999999999</c:v>
                </c:pt>
                <c:pt idx="1175">
                  <c:v>-0.91800000000000004</c:v>
                </c:pt>
                <c:pt idx="1176">
                  <c:v>-1.2949999999999999</c:v>
                </c:pt>
                <c:pt idx="1177">
                  <c:v>-1.1879999999999999</c:v>
                </c:pt>
                <c:pt idx="1178">
                  <c:v>0.76700000000000002</c:v>
                </c:pt>
                <c:pt idx="1179">
                  <c:v>-1.444</c:v>
                </c:pt>
                <c:pt idx="1180">
                  <c:v>-0.39700000000000002</c:v>
                </c:pt>
                <c:pt idx="1181">
                  <c:v>0.74399999999999999</c:v>
                </c:pt>
                <c:pt idx="1182">
                  <c:v>-0.57699999999999996</c:v>
                </c:pt>
                <c:pt idx="1183">
                  <c:v>-1.1519999999999999</c:v>
                </c:pt>
                <c:pt idx="1184">
                  <c:v>-0.68200000000000005</c:v>
                </c:pt>
                <c:pt idx="1185">
                  <c:v>-0.48499999999999999</c:v>
                </c:pt>
                <c:pt idx="1186">
                  <c:v>-0.72599999999999998</c:v>
                </c:pt>
                <c:pt idx="1187">
                  <c:v>-1.0229999999999999</c:v>
                </c:pt>
                <c:pt idx="1188">
                  <c:v>-1.111</c:v>
                </c:pt>
                <c:pt idx="1189">
                  <c:v>-1.4159999999999999</c:v>
                </c:pt>
                <c:pt idx="1190">
                  <c:v>-1.5349999999999999</c:v>
                </c:pt>
                <c:pt idx="1191">
                  <c:v>-1.2350000000000001</c:v>
                </c:pt>
                <c:pt idx="1192">
                  <c:v>-0.63100000000000001</c:v>
                </c:pt>
                <c:pt idx="1193">
                  <c:v>0.45800000000000002</c:v>
                </c:pt>
                <c:pt idx="1194">
                  <c:v>-1.462</c:v>
                </c:pt>
                <c:pt idx="1195">
                  <c:v>1.758</c:v>
                </c:pt>
                <c:pt idx="1196">
                  <c:v>-0.55700000000000005</c:v>
                </c:pt>
                <c:pt idx="1197">
                  <c:v>1.0169999999999999</c:v>
                </c:pt>
                <c:pt idx="1198">
                  <c:v>-0.99</c:v>
                </c:pt>
                <c:pt idx="1199">
                  <c:v>-0.39100000000000001</c:v>
                </c:pt>
                <c:pt idx="1200">
                  <c:v>1.0269999999999999</c:v>
                </c:pt>
                <c:pt idx="1201">
                  <c:v>0.17499999999999999</c:v>
                </c:pt>
                <c:pt idx="1202">
                  <c:v>-0.98</c:v>
                </c:pt>
                <c:pt idx="1203">
                  <c:v>-1.0189999999999999</c:v>
                </c:pt>
                <c:pt idx="1204">
                  <c:v>-0.46</c:v>
                </c:pt>
                <c:pt idx="1205">
                  <c:v>-1.048</c:v>
                </c:pt>
                <c:pt idx="1206">
                  <c:v>-0.82099999999999995</c:v>
                </c:pt>
                <c:pt idx="1207">
                  <c:v>-0.67700000000000005</c:v>
                </c:pt>
                <c:pt idx="1208">
                  <c:v>-1.181</c:v>
                </c:pt>
                <c:pt idx="1209">
                  <c:v>-1.33</c:v>
                </c:pt>
                <c:pt idx="1210">
                  <c:v>-2.2109999999999999</c:v>
                </c:pt>
                <c:pt idx="1211">
                  <c:v>-1.1719999999999999</c:v>
                </c:pt>
                <c:pt idx="1212">
                  <c:v>-0.51</c:v>
                </c:pt>
                <c:pt idx="1213">
                  <c:v>-1.3779999999999999</c:v>
                </c:pt>
                <c:pt idx="1214">
                  <c:v>1.85</c:v>
                </c:pt>
                <c:pt idx="1215">
                  <c:v>2.1589999999999998</c:v>
                </c:pt>
                <c:pt idx="1216">
                  <c:v>-1.6279999999999999</c:v>
                </c:pt>
                <c:pt idx="1217">
                  <c:v>-1.1859999999999999</c:v>
                </c:pt>
                <c:pt idx="1218">
                  <c:v>-0.224</c:v>
                </c:pt>
                <c:pt idx="1219">
                  <c:v>-0.91900000000000004</c:v>
                </c:pt>
                <c:pt idx="1220">
                  <c:v>-0.56399999999999995</c:v>
                </c:pt>
                <c:pt idx="1221">
                  <c:v>1.349</c:v>
                </c:pt>
                <c:pt idx="1222">
                  <c:v>-0.29099999999999998</c:v>
                </c:pt>
                <c:pt idx="1223">
                  <c:v>-0.19900000000000001</c:v>
                </c:pt>
                <c:pt idx="1224">
                  <c:v>-1.671</c:v>
                </c:pt>
                <c:pt idx="1225">
                  <c:v>0.55100000000000005</c:v>
                </c:pt>
                <c:pt idx="1226">
                  <c:v>0.17899999999999999</c:v>
                </c:pt>
                <c:pt idx="1227">
                  <c:v>-0.24399999999999999</c:v>
                </c:pt>
                <c:pt idx="1228">
                  <c:v>0.71</c:v>
                </c:pt>
                <c:pt idx="1229">
                  <c:v>-1.171</c:v>
                </c:pt>
                <c:pt idx="1230">
                  <c:v>-0.46600000000000003</c:v>
                </c:pt>
                <c:pt idx="1231">
                  <c:v>-0.65</c:v>
                </c:pt>
                <c:pt idx="1232">
                  <c:v>-0.38600000000000001</c:v>
                </c:pt>
                <c:pt idx="1233">
                  <c:v>-1.5269999999999999</c:v>
                </c:pt>
                <c:pt idx="1234">
                  <c:v>0.161</c:v>
                </c:pt>
                <c:pt idx="1235">
                  <c:v>0.60099999999999998</c:v>
                </c:pt>
                <c:pt idx="1236">
                  <c:v>0.36199999999999999</c:v>
                </c:pt>
                <c:pt idx="1237">
                  <c:v>-0.78100000000000003</c:v>
                </c:pt>
                <c:pt idx="1238">
                  <c:v>1.1970000000000001</c:v>
                </c:pt>
                <c:pt idx="1239">
                  <c:v>0.96699999999999997</c:v>
                </c:pt>
                <c:pt idx="1240">
                  <c:v>2.1840000000000002</c:v>
                </c:pt>
                <c:pt idx="1241">
                  <c:v>0.82199999999999995</c:v>
                </c:pt>
                <c:pt idx="1242">
                  <c:v>0.26800000000000002</c:v>
                </c:pt>
                <c:pt idx="1243">
                  <c:v>-0.47099999999999997</c:v>
                </c:pt>
                <c:pt idx="1244">
                  <c:v>0.76600000000000001</c:v>
                </c:pt>
                <c:pt idx="1245">
                  <c:v>-0.442</c:v>
                </c:pt>
                <c:pt idx="1246">
                  <c:v>-1.002</c:v>
                </c:pt>
                <c:pt idx="1247">
                  <c:v>-0.16200000000000001</c:v>
                </c:pt>
                <c:pt idx="1248">
                  <c:v>1.5389999999999999</c:v>
                </c:pt>
                <c:pt idx="1249">
                  <c:v>-0.33700000000000002</c:v>
                </c:pt>
                <c:pt idx="1250">
                  <c:v>-1.034</c:v>
                </c:pt>
                <c:pt idx="1251">
                  <c:v>0.61099999999999999</c:v>
                </c:pt>
                <c:pt idx="1252">
                  <c:v>1.345</c:v>
                </c:pt>
                <c:pt idx="1253">
                  <c:v>1.004</c:v>
                </c:pt>
                <c:pt idx="1254">
                  <c:v>-0.73</c:v>
                </c:pt>
                <c:pt idx="1255">
                  <c:v>-0.71699999999999997</c:v>
                </c:pt>
                <c:pt idx="1256">
                  <c:v>0.33100000000000002</c:v>
                </c:pt>
                <c:pt idx="1257">
                  <c:v>-0.66500000000000004</c:v>
                </c:pt>
                <c:pt idx="1258">
                  <c:v>7.0000000000000007E-2</c:v>
                </c:pt>
                <c:pt idx="1259">
                  <c:v>1.2629999999999999</c:v>
                </c:pt>
                <c:pt idx="1260">
                  <c:v>-0.82599999999999996</c:v>
                </c:pt>
                <c:pt idx="1261">
                  <c:v>1.2869999999999999</c:v>
                </c:pt>
                <c:pt idx="1262">
                  <c:v>0.69499999999999995</c:v>
                </c:pt>
                <c:pt idx="1263">
                  <c:v>0.51900000000000002</c:v>
                </c:pt>
                <c:pt idx="1264">
                  <c:v>0.752</c:v>
                </c:pt>
                <c:pt idx="1265">
                  <c:v>0.95499999999999996</c:v>
                </c:pt>
                <c:pt idx="1266">
                  <c:v>1.1020000000000001</c:v>
                </c:pt>
                <c:pt idx="1267">
                  <c:v>-1.411</c:v>
                </c:pt>
                <c:pt idx="1268">
                  <c:v>0.90100000000000002</c:v>
                </c:pt>
                <c:pt idx="1269">
                  <c:v>-1.667</c:v>
                </c:pt>
                <c:pt idx="1270">
                  <c:v>-1.70965759664592</c:v>
                </c:pt>
                <c:pt idx="1271">
                  <c:v>-1.292</c:v>
                </c:pt>
                <c:pt idx="1272">
                  <c:v>1.548</c:v>
                </c:pt>
                <c:pt idx="1273">
                  <c:v>0.73699999999999999</c:v>
                </c:pt>
                <c:pt idx="1274">
                  <c:v>-1.8959999999999999</c:v>
                </c:pt>
                <c:pt idx="1275">
                  <c:v>-0.59</c:v>
                </c:pt>
                <c:pt idx="1276">
                  <c:v>-0.70299999999999996</c:v>
                </c:pt>
                <c:pt idx="1277">
                  <c:v>-1.0760000000000001</c:v>
                </c:pt>
                <c:pt idx="1278">
                  <c:v>-0.84799999999999998</c:v>
                </c:pt>
                <c:pt idx="1279">
                  <c:v>-0.63</c:v>
                </c:pt>
                <c:pt idx="1280">
                  <c:v>0.193</c:v>
                </c:pt>
                <c:pt idx="1281">
                  <c:v>-0.80300000000000005</c:v>
                </c:pt>
                <c:pt idx="1282">
                  <c:v>-0.28199999999999997</c:v>
                </c:pt>
                <c:pt idx="1283">
                  <c:v>-0.57499999999999996</c:v>
                </c:pt>
                <c:pt idx="1284">
                  <c:v>0.501</c:v>
                </c:pt>
                <c:pt idx="1285">
                  <c:v>-1.075</c:v>
                </c:pt>
                <c:pt idx="1286">
                  <c:v>-1.2589999999999999</c:v>
                </c:pt>
                <c:pt idx="1287">
                  <c:v>-0.42299999999999999</c:v>
                </c:pt>
                <c:pt idx="1288">
                  <c:v>-0.156</c:v>
                </c:pt>
                <c:pt idx="1289">
                  <c:v>-1.0640000000000001</c:v>
                </c:pt>
                <c:pt idx="1290">
                  <c:v>-0.85499999999999998</c:v>
                </c:pt>
                <c:pt idx="1291">
                  <c:v>-0.92400000000000004</c:v>
                </c:pt>
                <c:pt idx="1292">
                  <c:v>-0.69899999999999995</c:v>
                </c:pt>
                <c:pt idx="1293">
                  <c:v>-0.27800000000000002</c:v>
                </c:pt>
                <c:pt idx="1294">
                  <c:v>-1.0840000000000001</c:v>
                </c:pt>
                <c:pt idx="1295">
                  <c:v>-1.0760000000000001</c:v>
                </c:pt>
                <c:pt idx="1296">
                  <c:v>-0.57499999999999996</c:v>
                </c:pt>
                <c:pt idx="1297">
                  <c:v>-0.222</c:v>
                </c:pt>
                <c:pt idx="1298">
                  <c:v>-1.228</c:v>
                </c:pt>
                <c:pt idx="1299">
                  <c:v>-1.54</c:v>
                </c:pt>
                <c:pt idx="1300">
                  <c:v>-1.621</c:v>
                </c:pt>
                <c:pt idx="1301">
                  <c:v>-1.264</c:v>
                </c:pt>
                <c:pt idx="1302">
                  <c:v>-0.01</c:v>
                </c:pt>
                <c:pt idx="1303">
                  <c:v>5.7000000000000002E-2</c:v>
                </c:pt>
                <c:pt idx="1304">
                  <c:v>-0.65800000000000003</c:v>
                </c:pt>
                <c:pt idx="1305">
                  <c:v>-1.244</c:v>
                </c:pt>
                <c:pt idx="1306">
                  <c:v>-0.1</c:v>
                </c:pt>
                <c:pt idx="1307">
                  <c:v>-1.1990000000000001</c:v>
                </c:pt>
                <c:pt idx="1308">
                  <c:v>-1.258</c:v>
                </c:pt>
                <c:pt idx="1309">
                  <c:v>1.2849999999999999</c:v>
                </c:pt>
                <c:pt idx="1310">
                  <c:v>0.153</c:v>
                </c:pt>
                <c:pt idx="1311">
                  <c:v>-1.1910000000000001</c:v>
                </c:pt>
                <c:pt idx="1312">
                  <c:v>-1.1883257154726901</c:v>
                </c:pt>
                <c:pt idx="1313">
                  <c:v>-1.661</c:v>
                </c:pt>
                <c:pt idx="1314">
                  <c:v>-1.99292006911526</c:v>
                </c:pt>
                <c:pt idx="1315">
                  <c:v>-0.91100000000000003</c:v>
                </c:pt>
                <c:pt idx="1316">
                  <c:v>0.17199999999999999</c:v>
                </c:pt>
                <c:pt idx="1317">
                  <c:v>-0.29599999999999999</c:v>
                </c:pt>
                <c:pt idx="1318">
                  <c:v>0.26300000000000001</c:v>
                </c:pt>
                <c:pt idx="1319">
                  <c:v>0.49099999999999999</c:v>
                </c:pt>
                <c:pt idx="1320">
                  <c:v>-1.3029999999999999</c:v>
                </c:pt>
                <c:pt idx="1321">
                  <c:v>-0.155</c:v>
                </c:pt>
                <c:pt idx="1322">
                  <c:v>-0.82599999999999996</c:v>
                </c:pt>
                <c:pt idx="1323">
                  <c:v>5.2999999999999999E-2</c:v>
                </c:pt>
                <c:pt idx="1324">
                  <c:v>-0.495</c:v>
                </c:pt>
                <c:pt idx="1325">
                  <c:v>-0.33300000000000002</c:v>
                </c:pt>
                <c:pt idx="1326">
                  <c:v>-0.57299999999999995</c:v>
                </c:pt>
                <c:pt idx="1327">
                  <c:v>-1.153</c:v>
                </c:pt>
                <c:pt idx="1328">
                  <c:v>-0.51900000000000002</c:v>
                </c:pt>
                <c:pt idx="1329">
                  <c:v>-1.0760000000000001</c:v>
                </c:pt>
                <c:pt idx="1330">
                  <c:v>-1.024</c:v>
                </c:pt>
                <c:pt idx="1331">
                  <c:v>-1.002</c:v>
                </c:pt>
                <c:pt idx="1332">
                  <c:v>-1.484</c:v>
                </c:pt>
                <c:pt idx="1333">
                  <c:v>-1.679</c:v>
                </c:pt>
                <c:pt idx="1334">
                  <c:v>-0.69</c:v>
                </c:pt>
                <c:pt idx="1335">
                  <c:v>-0.89300000000000002</c:v>
                </c:pt>
                <c:pt idx="1336">
                  <c:v>-1.252</c:v>
                </c:pt>
                <c:pt idx="1337">
                  <c:v>-0.22800000000000001</c:v>
                </c:pt>
                <c:pt idx="1338">
                  <c:v>-0.99399999999999999</c:v>
                </c:pt>
                <c:pt idx="1339">
                  <c:v>-1.05</c:v>
                </c:pt>
                <c:pt idx="1340">
                  <c:v>-1E-3</c:v>
                </c:pt>
                <c:pt idx="1341">
                  <c:v>-1.2929999999999999</c:v>
                </c:pt>
                <c:pt idx="1342">
                  <c:v>-0.65400000000000003</c:v>
                </c:pt>
                <c:pt idx="1343">
                  <c:v>-1.518</c:v>
                </c:pt>
                <c:pt idx="1344">
                  <c:v>0.89900000000000002</c:v>
                </c:pt>
                <c:pt idx="1345">
                  <c:v>-2.008</c:v>
                </c:pt>
                <c:pt idx="1346">
                  <c:v>-0.40300000000000002</c:v>
                </c:pt>
                <c:pt idx="1347">
                  <c:v>-0.73199999999999998</c:v>
                </c:pt>
                <c:pt idx="1348">
                  <c:v>1.7999999999999999E-2</c:v>
                </c:pt>
                <c:pt idx="1349">
                  <c:v>-0.82099999999999995</c:v>
                </c:pt>
                <c:pt idx="1350">
                  <c:v>-1.2110000000000001</c:v>
                </c:pt>
                <c:pt idx="1351">
                  <c:v>-1.575</c:v>
                </c:pt>
                <c:pt idx="1352">
                  <c:v>-1.1859999999999999</c:v>
                </c:pt>
                <c:pt idx="1353">
                  <c:v>-0.29799999999999999</c:v>
                </c:pt>
                <c:pt idx="1354">
                  <c:v>-0.55900000000000005</c:v>
                </c:pt>
                <c:pt idx="1355">
                  <c:v>-0.83299999999999996</c:v>
                </c:pt>
                <c:pt idx="1356">
                  <c:v>0.61199999999999999</c:v>
                </c:pt>
                <c:pt idx="1357">
                  <c:v>-0.82299999999999995</c:v>
                </c:pt>
                <c:pt idx="1358">
                  <c:v>-1.0249999999999999</c:v>
                </c:pt>
                <c:pt idx="1359">
                  <c:v>-1.363</c:v>
                </c:pt>
                <c:pt idx="1360">
                  <c:v>-1.4510000000000001</c:v>
                </c:pt>
                <c:pt idx="1361">
                  <c:v>2.0379999999999998</c:v>
                </c:pt>
                <c:pt idx="1362">
                  <c:v>3.1589999999999998</c:v>
                </c:pt>
                <c:pt idx="1363">
                  <c:v>0.17799999999999999</c:v>
                </c:pt>
                <c:pt idx="1364">
                  <c:v>-0.33500000000000002</c:v>
                </c:pt>
                <c:pt idx="1365">
                  <c:v>-1.413</c:v>
                </c:pt>
                <c:pt idx="1366">
                  <c:v>-0.41099999999999998</c:v>
                </c:pt>
                <c:pt idx="1367">
                  <c:v>-1.901</c:v>
                </c:pt>
                <c:pt idx="1368">
                  <c:v>-1.351</c:v>
                </c:pt>
                <c:pt idx="1369">
                  <c:v>-0.38200000000000001</c:v>
                </c:pt>
                <c:pt idx="1370">
                  <c:v>-0.66100000000000003</c:v>
                </c:pt>
                <c:pt idx="1371">
                  <c:v>-0.501</c:v>
                </c:pt>
                <c:pt idx="1372">
                  <c:v>-0.55500000000000005</c:v>
                </c:pt>
                <c:pt idx="1373">
                  <c:v>-0.23799999999999999</c:v>
                </c:pt>
                <c:pt idx="1374">
                  <c:v>-0.33700000000000002</c:v>
                </c:pt>
                <c:pt idx="1375">
                  <c:v>-1.466</c:v>
                </c:pt>
                <c:pt idx="1376">
                  <c:v>-1.2010000000000001</c:v>
                </c:pt>
                <c:pt idx="1377">
                  <c:v>-0.75600000000000001</c:v>
                </c:pt>
                <c:pt idx="1378">
                  <c:v>-1.4370000000000001</c:v>
                </c:pt>
                <c:pt idx="1379">
                  <c:v>-1.0389999999999999</c:v>
                </c:pt>
                <c:pt idx="1380">
                  <c:v>5.2999999999999999E-2</c:v>
                </c:pt>
                <c:pt idx="1381">
                  <c:v>-1.3879999999999999</c:v>
                </c:pt>
                <c:pt idx="1382">
                  <c:v>-2.1999999999999999E-2</c:v>
                </c:pt>
                <c:pt idx="1383">
                  <c:v>-0.73799999999999999</c:v>
                </c:pt>
                <c:pt idx="1384">
                  <c:v>-1.1080000000000001</c:v>
                </c:pt>
                <c:pt idx="1385">
                  <c:v>-1.5149999999999999</c:v>
                </c:pt>
                <c:pt idx="1386">
                  <c:v>-0.66900000000000004</c:v>
                </c:pt>
                <c:pt idx="1387">
                  <c:v>-0.29599999999999999</c:v>
                </c:pt>
                <c:pt idx="1388">
                  <c:v>0.79900000000000004</c:v>
                </c:pt>
                <c:pt idx="1389">
                  <c:v>1.079</c:v>
                </c:pt>
                <c:pt idx="1390">
                  <c:v>-1.345</c:v>
                </c:pt>
                <c:pt idx="1391">
                  <c:v>-0.84599999999999997</c:v>
                </c:pt>
                <c:pt idx="1392">
                  <c:v>-0.40600000000000003</c:v>
                </c:pt>
                <c:pt idx="1393">
                  <c:v>-0.9</c:v>
                </c:pt>
                <c:pt idx="1394">
                  <c:v>-1.1399999999999999</c:v>
                </c:pt>
                <c:pt idx="1395">
                  <c:v>-0.42799999999999999</c:v>
                </c:pt>
                <c:pt idx="1396">
                  <c:v>-1.2549999999999999</c:v>
                </c:pt>
                <c:pt idx="1397">
                  <c:v>-1.8879999999999999</c:v>
                </c:pt>
                <c:pt idx="1398">
                  <c:v>-0.378</c:v>
                </c:pt>
                <c:pt idx="1399">
                  <c:v>-0.221</c:v>
                </c:pt>
                <c:pt idx="1400">
                  <c:v>-1.548</c:v>
                </c:pt>
                <c:pt idx="1401">
                  <c:v>-0.39800000000000002</c:v>
                </c:pt>
                <c:pt idx="1402">
                  <c:v>-1.5509999999999999</c:v>
                </c:pt>
                <c:pt idx="1403">
                  <c:v>1.431</c:v>
                </c:pt>
                <c:pt idx="1404">
                  <c:v>-1.4359999999999999</c:v>
                </c:pt>
                <c:pt idx="1405">
                  <c:v>-0.50700000000000001</c:v>
                </c:pt>
                <c:pt idx="1406">
                  <c:v>-0.6</c:v>
                </c:pt>
                <c:pt idx="1407">
                  <c:v>0.94899999999999995</c:v>
                </c:pt>
                <c:pt idx="1408">
                  <c:v>-0.94299999999999995</c:v>
                </c:pt>
                <c:pt idx="1409">
                  <c:v>-0.23300000000000001</c:v>
                </c:pt>
                <c:pt idx="1410">
                  <c:v>-1.347</c:v>
                </c:pt>
                <c:pt idx="1411">
                  <c:v>-0.62</c:v>
                </c:pt>
                <c:pt idx="1412">
                  <c:v>9.4E-2</c:v>
                </c:pt>
                <c:pt idx="1413">
                  <c:v>0.20799999999999999</c:v>
                </c:pt>
                <c:pt idx="1414">
                  <c:v>-0.24299999999999999</c:v>
                </c:pt>
                <c:pt idx="1415">
                  <c:v>0.67</c:v>
                </c:pt>
                <c:pt idx="1416">
                  <c:v>-0.35699999999999998</c:v>
                </c:pt>
                <c:pt idx="1417">
                  <c:v>-0.29599999999999999</c:v>
                </c:pt>
                <c:pt idx="1418">
                  <c:v>-0.89800000000000002</c:v>
                </c:pt>
                <c:pt idx="1419">
                  <c:v>-3.4000000000000002E-2</c:v>
                </c:pt>
                <c:pt idx="1420">
                  <c:v>-0.99299999999999999</c:v>
                </c:pt>
                <c:pt idx="1421">
                  <c:v>-4.2000000000000003E-2</c:v>
                </c:pt>
                <c:pt idx="1422">
                  <c:v>-4.2000000000000003E-2</c:v>
                </c:pt>
                <c:pt idx="1423">
                  <c:v>-0.54800000000000004</c:v>
                </c:pt>
                <c:pt idx="1424">
                  <c:v>-0.997</c:v>
                </c:pt>
                <c:pt idx="1425">
                  <c:v>-1.754</c:v>
                </c:pt>
                <c:pt idx="1426">
                  <c:v>-1.514</c:v>
                </c:pt>
                <c:pt idx="1427">
                  <c:v>-0.373</c:v>
                </c:pt>
                <c:pt idx="1428">
                  <c:v>-1.4930000000000001</c:v>
                </c:pt>
                <c:pt idx="1429">
                  <c:v>-1.4039999999999999</c:v>
                </c:pt>
                <c:pt idx="1430">
                  <c:v>-0.60399999999999998</c:v>
                </c:pt>
                <c:pt idx="1431">
                  <c:v>-0.23799999999999999</c:v>
                </c:pt>
                <c:pt idx="1432">
                  <c:v>1.609</c:v>
                </c:pt>
                <c:pt idx="1433">
                  <c:v>-1.335</c:v>
                </c:pt>
                <c:pt idx="1434">
                  <c:v>-0.03</c:v>
                </c:pt>
                <c:pt idx="1435">
                  <c:v>-0.754</c:v>
                </c:pt>
                <c:pt idx="1436">
                  <c:v>0.123</c:v>
                </c:pt>
                <c:pt idx="1437">
                  <c:v>-0.71599999999999997</c:v>
                </c:pt>
                <c:pt idx="1438">
                  <c:v>-1.9910000000000001</c:v>
                </c:pt>
                <c:pt idx="1439">
                  <c:v>-0.13100000000000001</c:v>
                </c:pt>
                <c:pt idx="1440">
                  <c:v>-1.534</c:v>
                </c:pt>
                <c:pt idx="1441">
                  <c:v>-0.51400000000000001</c:v>
                </c:pt>
                <c:pt idx="1442">
                  <c:v>-1.732</c:v>
                </c:pt>
                <c:pt idx="1443">
                  <c:v>-0.92600000000000005</c:v>
                </c:pt>
                <c:pt idx="1444">
                  <c:v>1.47</c:v>
                </c:pt>
                <c:pt idx="1445">
                  <c:v>-0.97399999999999998</c:v>
                </c:pt>
                <c:pt idx="1446">
                  <c:v>-0.23499999999999999</c:v>
                </c:pt>
                <c:pt idx="1447">
                  <c:v>-0.309</c:v>
                </c:pt>
                <c:pt idx="1448">
                  <c:v>-0.63100000000000001</c:v>
                </c:pt>
                <c:pt idx="1449">
                  <c:v>-1.4910000000000001</c:v>
                </c:pt>
                <c:pt idx="1450">
                  <c:v>-1.151</c:v>
                </c:pt>
                <c:pt idx="1451">
                  <c:v>-0.65200000000000002</c:v>
                </c:pt>
                <c:pt idx="1452">
                  <c:v>-0.501</c:v>
                </c:pt>
                <c:pt idx="1453">
                  <c:v>-0.98699999999999999</c:v>
                </c:pt>
                <c:pt idx="1454">
                  <c:v>-0.34799999999999998</c:v>
                </c:pt>
                <c:pt idx="1455">
                  <c:v>-1.0169999999999999</c:v>
                </c:pt>
                <c:pt idx="1456">
                  <c:v>-0.51900000000000002</c:v>
                </c:pt>
                <c:pt idx="1457">
                  <c:v>-0.14599999999999999</c:v>
                </c:pt>
                <c:pt idx="1458">
                  <c:v>-1.52</c:v>
                </c:pt>
                <c:pt idx="1459">
                  <c:v>-0.30099999999999999</c:v>
                </c:pt>
                <c:pt idx="1460">
                  <c:v>-0.55400000000000005</c:v>
                </c:pt>
                <c:pt idx="1461">
                  <c:v>-1.365</c:v>
                </c:pt>
                <c:pt idx="1462">
                  <c:v>-1.327</c:v>
                </c:pt>
                <c:pt idx="1463">
                  <c:v>-2.25</c:v>
                </c:pt>
                <c:pt idx="1464">
                  <c:v>-2.0390000000000001</c:v>
                </c:pt>
                <c:pt idx="1465">
                  <c:v>-0.35499999999999998</c:v>
                </c:pt>
                <c:pt idx="1466">
                  <c:v>-1.5229999999999999</c:v>
                </c:pt>
                <c:pt idx="1467">
                  <c:v>-1.2030000000000001</c:v>
                </c:pt>
                <c:pt idx="1468">
                  <c:v>-1.2490000000000001</c:v>
                </c:pt>
                <c:pt idx="1469">
                  <c:v>-1.504</c:v>
                </c:pt>
                <c:pt idx="1470">
                  <c:v>-0.11</c:v>
                </c:pt>
                <c:pt idx="1471">
                  <c:v>-1.2070000000000001</c:v>
                </c:pt>
                <c:pt idx="1472">
                  <c:v>-0.873</c:v>
                </c:pt>
                <c:pt idx="1473">
                  <c:v>-1.585</c:v>
                </c:pt>
                <c:pt idx="1474">
                  <c:v>-1.409</c:v>
                </c:pt>
                <c:pt idx="1475">
                  <c:v>-1.8129999999999999</c:v>
                </c:pt>
                <c:pt idx="1476">
                  <c:v>-1.6</c:v>
                </c:pt>
                <c:pt idx="1477">
                  <c:v>-1.0289999999999999</c:v>
                </c:pt>
                <c:pt idx="1478">
                  <c:v>-1.853</c:v>
                </c:pt>
                <c:pt idx="1479">
                  <c:v>-1.413</c:v>
                </c:pt>
                <c:pt idx="1480">
                  <c:v>-0.67200000000000004</c:v>
                </c:pt>
                <c:pt idx="1481">
                  <c:v>-0.114</c:v>
                </c:pt>
                <c:pt idx="1482">
                  <c:v>-0.67400000000000004</c:v>
                </c:pt>
                <c:pt idx="1483">
                  <c:v>-1.4810000000000001</c:v>
                </c:pt>
                <c:pt idx="1484">
                  <c:v>1.2110000000000001</c:v>
                </c:pt>
                <c:pt idx="1485">
                  <c:v>0.255</c:v>
                </c:pt>
                <c:pt idx="1486">
                  <c:v>-0.92600000000000005</c:v>
                </c:pt>
                <c:pt idx="1487">
                  <c:v>-0.87</c:v>
                </c:pt>
                <c:pt idx="1488">
                  <c:v>0.40200000000000002</c:v>
                </c:pt>
                <c:pt idx="1489">
                  <c:v>-1.593</c:v>
                </c:pt>
                <c:pt idx="1490">
                  <c:v>-1.4770000000000001</c:v>
                </c:pt>
                <c:pt idx="1491">
                  <c:v>-0.69899999999999995</c:v>
                </c:pt>
                <c:pt idx="1492">
                  <c:v>-0.28599999999999998</c:v>
                </c:pt>
                <c:pt idx="1493">
                  <c:v>-1.1160000000000001</c:v>
                </c:pt>
                <c:pt idx="1494">
                  <c:v>-0.42699999999999999</c:v>
                </c:pt>
                <c:pt idx="1495">
                  <c:v>-1.4890000000000001</c:v>
                </c:pt>
                <c:pt idx="1496">
                  <c:v>1.2E-2</c:v>
                </c:pt>
                <c:pt idx="1497">
                  <c:v>-1.36</c:v>
                </c:pt>
                <c:pt idx="1498">
                  <c:v>-0.36799999999999999</c:v>
                </c:pt>
                <c:pt idx="1499">
                  <c:v>-0.75600000000000001</c:v>
                </c:pt>
                <c:pt idx="1500">
                  <c:v>-1.3460000000000001</c:v>
                </c:pt>
                <c:pt idx="1501">
                  <c:v>-0.20699999999999999</c:v>
                </c:pt>
                <c:pt idx="1502">
                  <c:v>-0.57899999999999996</c:v>
                </c:pt>
                <c:pt idx="1503">
                  <c:v>-0.6</c:v>
                </c:pt>
                <c:pt idx="1504">
                  <c:v>-0.90700000000000003</c:v>
                </c:pt>
                <c:pt idx="1505">
                  <c:v>-0.64700000000000002</c:v>
                </c:pt>
                <c:pt idx="1506">
                  <c:v>-0.377</c:v>
                </c:pt>
                <c:pt idx="1507">
                  <c:v>-1.373</c:v>
                </c:pt>
                <c:pt idx="1508">
                  <c:v>-1.1140000000000001</c:v>
                </c:pt>
                <c:pt idx="1509">
                  <c:v>-1.254</c:v>
                </c:pt>
                <c:pt idx="1510">
                  <c:v>-0.52300000000000002</c:v>
                </c:pt>
                <c:pt idx="1511">
                  <c:v>-0.13500000000000001</c:v>
                </c:pt>
                <c:pt idx="1512">
                  <c:v>0.69899999999999995</c:v>
                </c:pt>
                <c:pt idx="1513">
                  <c:v>-1.3660000000000001</c:v>
                </c:pt>
                <c:pt idx="1514">
                  <c:v>-1.9159999999999999</c:v>
                </c:pt>
                <c:pt idx="1515">
                  <c:v>-1.2649999999999999</c:v>
                </c:pt>
                <c:pt idx="1516">
                  <c:v>-0.56699999999999995</c:v>
                </c:pt>
                <c:pt idx="1517">
                  <c:v>-0.98</c:v>
                </c:pt>
                <c:pt idx="1518">
                  <c:v>-7.3999999999999996E-2</c:v>
                </c:pt>
                <c:pt idx="1519">
                  <c:v>-0.71599999999999997</c:v>
                </c:pt>
                <c:pt idx="1520">
                  <c:v>-0.45300000000000001</c:v>
                </c:pt>
                <c:pt idx="1521">
                  <c:v>0.69299999999999995</c:v>
                </c:pt>
                <c:pt idx="1522">
                  <c:v>-1.3009999999999999</c:v>
                </c:pt>
                <c:pt idx="1523">
                  <c:v>-1.409</c:v>
                </c:pt>
                <c:pt idx="1524">
                  <c:v>-1.393</c:v>
                </c:pt>
                <c:pt idx="1525">
                  <c:v>-0.89300000000000002</c:v>
                </c:pt>
                <c:pt idx="1526">
                  <c:v>-1.228</c:v>
                </c:pt>
                <c:pt idx="1527">
                  <c:v>-0.76400000000000001</c:v>
                </c:pt>
                <c:pt idx="1528">
                  <c:v>-0.77400000000000002</c:v>
                </c:pt>
                <c:pt idx="1529">
                  <c:v>-0.89300000000000002</c:v>
                </c:pt>
                <c:pt idx="1530">
                  <c:v>-0.98699999999999999</c:v>
                </c:pt>
                <c:pt idx="1531">
                  <c:v>-1.623</c:v>
                </c:pt>
                <c:pt idx="1532">
                  <c:v>-1.675</c:v>
                </c:pt>
                <c:pt idx="1533">
                  <c:v>-1.6060000000000001</c:v>
                </c:pt>
                <c:pt idx="1534">
                  <c:v>-1.2809999999999999</c:v>
                </c:pt>
                <c:pt idx="1535">
                  <c:v>-0.17100000000000001</c:v>
                </c:pt>
                <c:pt idx="1536">
                  <c:v>-1.927</c:v>
                </c:pt>
                <c:pt idx="1537">
                  <c:v>-0.76700000000000002</c:v>
                </c:pt>
                <c:pt idx="1538">
                  <c:v>-0.39300000000000002</c:v>
                </c:pt>
                <c:pt idx="1539">
                  <c:v>-1.103</c:v>
                </c:pt>
                <c:pt idx="1540">
                  <c:v>0.53600000000000003</c:v>
                </c:pt>
                <c:pt idx="1541">
                  <c:v>4.3999999999999997E-2</c:v>
                </c:pt>
                <c:pt idx="1542">
                  <c:v>-1.581</c:v>
                </c:pt>
                <c:pt idx="1543">
                  <c:v>-1.819</c:v>
                </c:pt>
                <c:pt idx="1544">
                  <c:v>0.20699999999999999</c:v>
                </c:pt>
                <c:pt idx="1545">
                  <c:v>-0.155</c:v>
                </c:pt>
                <c:pt idx="1546">
                  <c:v>-1.0229999999999999</c:v>
                </c:pt>
                <c:pt idx="1547">
                  <c:v>-0.40699999999999997</c:v>
                </c:pt>
                <c:pt idx="1548">
                  <c:v>-1.26</c:v>
                </c:pt>
                <c:pt idx="1549">
                  <c:v>-0.29599999999999999</c:v>
                </c:pt>
                <c:pt idx="1550">
                  <c:v>-0.57699999999999996</c:v>
                </c:pt>
                <c:pt idx="1551">
                  <c:v>-1.4730000000000001</c:v>
                </c:pt>
                <c:pt idx="1552">
                  <c:v>-1.405</c:v>
                </c:pt>
                <c:pt idx="1553">
                  <c:v>-1.57</c:v>
                </c:pt>
                <c:pt idx="1554">
                  <c:v>-1.8680000000000001</c:v>
                </c:pt>
                <c:pt idx="1555">
                  <c:v>-0.24299999999999999</c:v>
                </c:pt>
                <c:pt idx="1556">
                  <c:v>-0.60599999999999998</c:v>
                </c:pt>
                <c:pt idx="1557">
                  <c:v>-1.131</c:v>
                </c:pt>
                <c:pt idx="1558">
                  <c:v>-0.9</c:v>
                </c:pt>
                <c:pt idx="1559">
                  <c:v>-1.113</c:v>
                </c:pt>
                <c:pt idx="1560">
                  <c:v>-0.73699999999999999</c:v>
                </c:pt>
                <c:pt idx="1561">
                  <c:v>-0.90700000000000003</c:v>
                </c:pt>
                <c:pt idx="1562">
                  <c:v>-1.0900000000000001</c:v>
                </c:pt>
                <c:pt idx="1563">
                  <c:v>-0.80600000000000005</c:v>
                </c:pt>
                <c:pt idx="1564">
                  <c:v>-0.58899999999999997</c:v>
                </c:pt>
                <c:pt idx="1565">
                  <c:v>-1.484</c:v>
                </c:pt>
                <c:pt idx="1566">
                  <c:v>-1.242</c:v>
                </c:pt>
                <c:pt idx="1567">
                  <c:v>0.14899999999999999</c:v>
                </c:pt>
                <c:pt idx="1568">
                  <c:v>-8.5999999999999993E-2</c:v>
                </c:pt>
                <c:pt idx="1569">
                  <c:v>-1.9570000000000001</c:v>
                </c:pt>
                <c:pt idx="1570">
                  <c:v>-1.48</c:v>
                </c:pt>
                <c:pt idx="1571">
                  <c:v>0.107</c:v>
                </c:pt>
                <c:pt idx="1572">
                  <c:v>0.78900000000000003</c:v>
                </c:pt>
                <c:pt idx="1573">
                  <c:v>-0.437</c:v>
                </c:pt>
                <c:pt idx="1574">
                  <c:v>-0.94099999999999995</c:v>
                </c:pt>
                <c:pt idx="1575">
                  <c:v>-0.56499999999999995</c:v>
                </c:pt>
                <c:pt idx="1576">
                  <c:v>0.98199999999999998</c:v>
                </c:pt>
                <c:pt idx="1577">
                  <c:v>-0.222</c:v>
                </c:pt>
                <c:pt idx="1578">
                  <c:v>-0.56499999999999995</c:v>
                </c:pt>
                <c:pt idx="1579">
                  <c:v>-1.6080000000000001</c:v>
                </c:pt>
                <c:pt idx="1580">
                  <c:v>-1.097</c:v>
                </c:pt>
                <c:pt idx="1581">
                  <c:v>-0.57799999999999996</c:v>
                </c:pt>
                <c:pt idx="1582">
                  <c:v>-4.0000000000000001E-3</c:v>
                </c:pt>
                <c:pt idx="1583">
                  <c:v>0.85099999999999998</c:v>
                </c:pt>
                <c:pt idx="1584">
                  <c:v>-0.1</c:v>
                </c:pt>
                <c:pt idx="1585">
                  <c:v>-0.434</c:v>
                </c:pt>
                <c:pt idx="1586">
                  <c:v>-0.79200000000000004</c:v>
                </c:pt>
                <c:pt idx="1587">
                  <c:v>1.897</c:v>
                </c:pt>
                <c:pt idx="1588">
                  <c:v>0.79700000000000004</c:v>
                </c:pt>
                <c:pt idx="1589">
                  <c:v>-1.452</c:v>
                </c:pt>
                <c:pt idx="1590">
                  <c:v>0.13700000000000001</c:v>
                </c:pt>
                <c:pt idx="1591">
                  <c:v>-5.8999999999999997E-2</c:v>
                </c:pt>
                <c:pt idx="1592">
                  <c:v>-0.22</c:v>
                </c:pt>
                <c:pt idx="1593">
                  <c:v>-0.40699999999999997</c:v>
                </c:pt>
                <c:pt idx="1594">
                  <c:v>-0.73599999999999999</c:v>
                </c:pt>
                <c:pt idx="1595">
                  <c:v>-1.593</c:v>
                </c:pt>
                <c:pt idx="1596">
                  <c:v>-0.308</c:v>
                </c:pt>
                <c:pt idx="1597">
                  <c:v>-0.58399999999999996</c:v>
                </c:pt>
                <c:pt idx="1598">
                  <c:v>-1.0109999999999999</c:v>
                </c:pt>
                <c:pt idx="1599">
                  <c:v>-0.26700000000000002</c:v>
                </c:pt>
                <c:pt idx="1600">
                  <c:v>-0.38700000000000001</c:v>
                </c:pt>
                <c:pt idx="1601">
                  <c:v>-1.323</c:v>
                </c:pt>
                <c:pt idx="1602">
                  <c:v>-1.119</c:v>
                </c:pt>
                <c:pt idx="1603">
                  <c:v>-1.21</c:v>
                </c:pt>
                <c:pt idx="1604">
                  <c:v>-0.06</c:v>
                </c:pt>
                <c:pt idx="1605">
                  <c:v>-1.2110000000000001</c:v>
                </c:pt>
                <c:pt idx="1606">
                  <c:v>-0.78800000000000003</c:v>
                </c:pt>
                <c:pt idx="1607">
                  <c:v>-0.22800000000000001</c:v>
                </c:pt>
                <c:pt idx="1608">
                  <c:v>-0.81299999999999994</c:v>
                </c:pt>
                <c:pt idx="1609">
                  <c:v>-1.1870000000000001</c:v>
                </c:pt>
                <c:pt idx="1610">
                  <c:v>-0.25800000000000001</c:v>
                </c:pt>
                <c:pt idx="1611">
                  <c:v>-0.82199999999999995</c:v>
                </c:pt>
                <c:pt idx="1612">
                  <c:v>-1.389</c:v>
                </c:pt>
                <c:pt idx="1613">
                  <c:v>-0.77200000000000002</c:v>
                </c:pt>
                <c:pt idx="1614">
                  <c:v>-1.079</c:v>
                </c:pt>
                <c:pt idx="1615">
                  <c:v>-1.542</c:v>
                </c:pt>
                <c:pt idx="1616">
                  <c:v>1.0860000000000001</c:v>
                </c:pt>
                <c:pt idx="1617">
                  <c:v>-0.77</c:v>
                </c:pt>
                <c:pt idx="1618">
                  <c:v>0.27300000000000002</c:v>
                </c:pt>
                <c:pt idx="1619">
                  <c:v>0.16700000000000001</c:v>
                </c:pt>
                <c:pt idx="1620">
                  <c:v>-0.42099999999999999</c:v>
                </c:pt>
                <c:pt idx="1621">
                  <c:v>0.191</c:v>
                </c:pt>
                <c:pt idx="1622">
                  <c:v>0.46600000000000003</c:v>
                </c:pt>
                <c:pt idx="1623">
                  <c:v>0.45900000000000002</c:v>
                </c:pt>
                <c:pt idx="1624">
                  <c:v>-1.821</c:v>
                </c:pt>
                <c:pt idx="1625">
                  <c:v>-1.329</c:v>
                </c:pt>
                <c:pt idx="1626">
                  <c:v>-0.68500000000000005</c:v>
                </c:pt>
                <c:pt idx="1627">
                  <c:v>-1.534</c:v>
                </c:pt>
                <c:pt idx="1628">
                  <c:v>0.28999999999999998</c:v>
                </c:pt>
                <c:pt idx="1629">
                  <c:v>-1.647</c:v>
                </c:pt>
                <c:pt idx="1630">
                  <c:v>-1.373</c:v>
                </c:pt>
                <c:pt idx="1631">
                  <c:v>-1.33</c:v>
                </c:pt>
                <c:pt idx="1632">
                  <c:v>-0.74099999999999999</c:v>
                </c:pt>
                <c:pt idx="1633">
                  <c:v>-0.89200000000000002</c:v>
                </c:pt>
                <c:pt idx="1634">
                  <c:v>-0.61799999999999999</c:v>
                </c:pt>
                <c:pt idx="1635">
                  <c:v>-0.75</c:v>
                </c:pt>
                <c:pt idx="1636">
                  <c:v>-1.341</c:v>
                </c:pt>
                <c:pt idx="1637">
                  <c:v>-1.27</c:v>
                </c:pt>
                <c:pt idx="1638">
                  <c:v>-1.387</c:v>
                </c:pt>
                <c:pt idx="1639">
                  <c:v>1.7010000000000001</c:v>
                </c:pt>
                <c:pt idx="1640">
                  <c:v>-0.9</c:v>
                </c:pt>
                <c:pt idx="1641">
                  <c:v>0.70899999999999996</c:v>
                </c:pt>
                <c:pt idx="1642">
                  <c:v>-0.74199999999999999</c:v>
                </c:pt>
                <c:pt idx="1643">
                  <c:v>-0.156</c:v>
                </c:pt>
                <c:pt idx="1644">
                  <c:v>1.4259999999999999</c:v>
                </c:pt>
                <c:pt idx="1645">
                  <c:v>1.194</c:v>
                </c:pt>
                <c:pt idx="1646">
                  <c:v>-0.33100000000000002</c:v>
                </c:pt>
                <c:pt idx="1647">
                  <c:v>-0.56399999999999995</c:v>
                </c:pt>
                <c:pt idx="1648">
                  <c:v>-0.67400000000000004</c:v>
                </c:pt>
                <c:pt idx="1649">
                  <c:v>0.49</c:v>
                </c:pt>
                <c:pt idx="1650">
                  <c:v>-1.3520000000000001</c:v>
                </c:pt>
                <c:pt idx="1651">
                  <c:v>-1.04</c:v>
                </c:pt>
                <c:pt idx="1652">
                  <c:v>-0.64300000000000002</c:v>
                </c:pt>
                <c:pt idx="1653">
                  <c:v>-0.97</c:v>
                </c:pt>
                <c:pt idx="1654">
                  <c:v>-0.47899999999999998</c:v>
                </c:pt>
                <c:pt idx="1655">
                  <c:v>-1.0049999999999999</c:v>
                </c:pt>
                <c:pt idx="1656">
                  <c:v>-1.0449999999999999</c:v>
                </c:pt>
                <c:pt idx="1657">
                  <c:v>-0.66900000000000004</c:v>
                </c:pt>
                <c:pt idx="1658">
                  <c:v>0.65</c:v>
                </c:pt>
                <c:pt idx="1659">
                  <c:v>-0.622</c:v>
                </c:pt>
                <c:pt idx="1660">
                  <c:v>-0.29699999999999999</c:v>
                </c:pt>
                <c:pt idx="1661">
                  <c:v>-0.66700000000000004</c:v>
                </c:pt>
                <c:pt idx="1662">
                  <c:v>-1.1479999999999999</c:v>
                </c:pt>
                <c:pt idx="1663">
                  <c:v>-0.82399999999999995</c:v>
                </c:pt>
                <c:pt idx="1664">
                  <c:v>-0.193</c:v>
                </c:pt>
                <c:pt idx="1665">
                  <c:v>-1.712</c:v>
                </c:pt>
                <c:pt idx="1666">
                  <c:v>-0.34899999999999998</c:v>
                </c:pt>
                <c:pt idx="1667">
                  <c:v>0.48699999999999999</c:v>
                </c:pt>
                <c:pt idx="1668">
                  <c:v>-1.613</c:v>
                </c:pt>
                <c:pt idx="1669">
                  <c:v>-0.44</c:v>
                </c:pt>
                <c:pt idx="1670">
                  <c:v>0.65500000000000003</c:v>
                </c:pt>
                <c:pt idx="1671">
                  <c:v>-1.7030000000000001</c:v>
                </c:pt>
                <c:pt idx="1672">
                  <c:v>-0.82199999999999995</c:v>
                </c:pt>
                <c:pt idx="1673">
                  <c:v>-0.38</c:v>
                </c:pt>
                <c:pt idx="1674">
                  <c:v>-1.012</c:v>
                </c:pt>
                <c:pt idx="1675">
                  <c:v>-0.97499999999999998</c:v>
                </c:pt>
                <c:pt idx="1676">
                  <c:v>-0.622</c:v>
                </c:pt>
                <c:pt idx="1677">
                  <c:v>-1.022</c:v>
                </c:pt>
                <c:pt idx="1678">
                  <c:v>-0.92800000000000005</c:v>
                </c:pt>
                <c:pt idx="1679">
                  <c:v>-0.88600000000000001</c:v>
                </c:pt>
                <c:pt idx="1680">
                  <c:v>-0.84499999999999997</c:v>
                </c:pt>
                <c:pt idx="1681">
                  <c:v>-0.85099999999999998</c:v>
                </c:pt>
                <c:pt idx="1682">
                  <c:v>-1.4119999999999999</c:v>
                </c:pt>
                <c:pt idx="1683">
                  <c:v>-0.58799999999999997</c:v>
                </c:pt>
                <c:pt idx="1684">
                  <c:v>-0.60699999999999998</c:v>
                </c:pt>
                <c:pt idx="1685">
                  <c:v>-0.187</c:v>
                </c:pt>
                <c:pt idx="1686">
                  <c:v>0.88500000000000001</c:v>
                </c:pt>
                <c:pt idx="1687">
                  <c:v>0.54200000000000004</c:v>
                </c:pt>
                <c:pt idx="1688">
                  <c:v>-0.34599999999999997</c:v>
                </c:pt>
                <c:pt idx="1689">
                  <c:v>-0.87</c:v>
                </c:pt>
                <c:pt idx="1690">
                  <c:v>-0.67100000000000004</c:v>
                </c:pt>
                <c:pt idx="1691">
                  <c:v>-1.036</c:v>
                </c:pt>
                <c:pt idx="1692">
                  <c:v>0.22600000000000001</c:v>
                </c:pt>
                <c:pt idx="1693">
                  <c:v>-0.66100000000000003</c:v>
                </c:pt>
                <c:pt idx="1694">
                  <c:v>-1.393</c:v>
                </c:pt>
                <c:pt idx="1695">
                  <c:v>-1.544</c:v>
                </c:pt>
                <c:pt idx="1696">
                  <c:v>-1.456</c:v>
                </c:pt>
                <c:pt idx="1697">
                  <c:v>-1.7929999999999999</c:v>
                </c:pt>
                <c:pt idx="1698">
                  <c:v>-0.47899999999999998</c:v>
                </c:pt>
                <c:pt idx="1699">
                  <c:v>-0.95399999999999996</c:v>
                </c:pt>
                <c:pt idx="1700">
                  <c:v>-0.36</c:v>
                </c:pt>
                <c:pt idx="1701">
                  <c:v>-0.42499999999999999</c:v>
                </c:pt>
                <c:pt idx="1702">
                  <c:v>-0.125</c:v>
                </c:pt>
                <c:pt idx="1703">
                  <c:v>-1.125</c:v>
                </c:pt>
                <c:pt idx="1704">
                  <c:v>-1.357</c:v>
                </c:pt>
                <c:pt idx="1705">
                  <c:v>-0.98499999999999999</c:v>
                </c:pt>
                <c:pt idx="1706">
                  <c:v>0.13100000000000001</c:v>
                </c:pt>
                <c:pt idx="1707">
                  <c:v>-0.96199999999999997</c:v>
                </c:pt>
                <c:pt idx="1708">
                  <c:v>-1.19</c:v>
                </c:pt>
                <c:pt idx="1709">
                  <c:v>1.9219999999999999</c:v>
                </c:pt>
                <c:pt idx="1710">
                  <c:v>1.4570000000000001</c:v>
                </c:pt>
                <c:pt idx="1711">
                  <c:v>-1.3759999999999999</c:v>
                </c:pt>
                <c:pt idx="1712">
                  <c:v>-1.133</c:v>
                </c:pt>
                <c:pt idx="1713">
                  <c:v>1.8779999999999999</c:v>
                </c:pt>
                <c:pt idx="1714">
                  <c:v>1.179</c:v>
                </c:pt>
                <c:pt idx="1715">
                  <c:v>0.81599999999999995</c:v>
                </c:pt>
                <c:pt idx="1716">
                  <c:v>-5.8999999999999997E-2</c:v>
                </c:pt>
                <c:pt idx="1717">
                  <c:v>-0.45700000000000002</c:v>
                </c:pt>
                <c:pt idx="1718">
                  <c:v>0.93400000000000005</c:v>
                </c:pt>
                <c:pt idx="1719">
                  <c:v>0.64500000000000002</c:v>
                </c:pt>
                <c:pt idx="1720">
                  <c:v>-0.57499999999999996</c:v>
                </c:pt>
                <c:pt idx="1721">
                  <c:v>-1.629</c:v>
                </c:pt>
                <c:pt idx="1722">
                  <c:v>-0.222</c:v>
                </c:pt>
                <c:pt idx="1723">
                  <c:v>0.74299999999999999</c:v>
                </c:pt>
                <c:pt idx="1724">
                  <c:v>-1.413</c:v>
                </c:pt>
                <c:pt idx="1725">
                  <c:v>-1.196</c:v>
                </c:pt>
                <c:pt idx="1726">
                  <c:v>2.0760000000000001</c:v>
                </c:pt>
                <c:pt idx="1727">
                  <c:v>0.28799999999999998</c:v>
                </c:pt>
                <c:pt idx="1728">
                  <c:v>-0.56899999999999995</c:v>
                </c:pt>
                <c:pt idx="1729">
                  <c:v>-0.113</c:v>
                </c:pt>
                <c:pt idx="1730">
                  <c:v>-0.185</c:v>
                </c:pt>
                <c:pt idx="1731">
                  <c:v>1.9419999999999999</c:v>
                </c:pt>
                <c:pt idx="1732">
                  <c:v>-0.28399999999999997</c:v>
                </c:pt>
                <c:pt idx="1733">
                  <c:v>-0.96799999999999997</c:v>
                </c:pt>
                <c:pt idx="1734">
                  <c:v>0.49099999999999999</c:v>
                </c:pt>
                <c:pt idx="1735">
                  <c:v>-0.373</c:v>
                </c:pt>
                <c:pt idx="1736">
                  <c:v>1.762</c:v>
                </c:pt>
                <c:pt idx="1737">
                  <c:v>-1.36</c:v>
                </c:pt>
                <c:pt idx="1738">
                  <c:v>-0.35799999999999998</c:v>
                </c:pt>
                <c:pt idx="1739">
                  <c:v>-0.52600000000000002</c:v>
                </c:pt>
                <c:pt idx="1740">
                  <c:v>-0.54600000000000004</c:v>
                </c:pt>
                <c:pt idx="1741">
                  <c:v>0.81299999999999994</c:v>
                </c:pt>
                <c:pt idx="1742">
                  <c:v>0.80100000000000005</c:v>
                </c:pt>
                <c:pt idx="1743">
                  <c:v>-0.89600000000000002</c:v>
                </c:pt>
                <c:pt idx="1744">
                  <c:v>0.46600000000000003</c:v>
                </c:pt>
                <c:pt idx="1745">
                  <c:v>-0.69199999999999995</c:v>
                </c:pt>
                <c:pt idx="1746">
                  <c:v>1.41</c:v>
                </c:pt>
                <c:pt idx="1747">
                  <c:v>-0.45300000000000001</c:v>
                </c:pt>
                <c:pt idx="1748">
                  <c:v>1.3680000000000001</c:v>
                </c:pt>
                <c:pt idx="1749">
                  <c:v>1.1679999999999999</c:v>
                </c:pt>
                <c:pt idx="1750">
                  <c:v>-0.84199999999999997</c:v>
                </c:pt>
                <c:pt idx="1751">
                  <c:v>-0.64300000000000002</c:v>
                </c:pt>
                <c:pt idx="1752">
                  <c:v>-0.23200000000000001</c:v>
                </c:pt>
                <c:pt idx="1753">
                  <c:v>-0.32400000000000001</c:v>
                </c:pt>
                <c:pt idx="1754">
                  <c:v>-1.3280000000000001</c:v>
                </c:pt>
                <c:pt idx="1755">
                  <c:v>-1.024</c:v>
                </c:pt>
                <c:pt idx="1756">
                  <c:v>-1.2150000000000001</c:v>
                </c:pt>
                <c:pt idx="1757">
                  <c:v>-0.47199999999999998</c:v>
                </c:pt>
                <c:pt idx="1758">
                  <c:v>-0.435</c:v>
                </c:pt>
                <c:pt idx="1759">
                  <c:v>-1.03</c:v>
                </c:pt>
                <c:pt idx="1760">
                  <c:v>-1.149</c:v>
                </c:pt>
                <c:pt idx="1761">
                  <c:v>-1.7969999999999999</c:v>
                </c:pt>
                <c:pt idx="1762">
                  <c:v>-1.659</c:v>
                </c:pt>
                <c:pt idx="1763">
                  <c:v>-0.76400000000000001</c:v>
                </c:pt>
                <c:pt idx="1764">
                  <c:v>-0.53500000000000003</c:v>
                </c:pt>
                <c:pt idx="1765">
                  <c:v>7.0999999999999994E-2</c:v>
                </c:pt>
                <c:pt idx="1766">
                  <c:v>-1.4239999999999999</c:v>
                </c:pt>
                <c:pt idx="1767">
                  <c:v>1.0329999999999999</c:v>
                </c:pt>
                <c:pt idx="1768">
                  <c:v>-1.4970000000000001</c:v>
                </c:pt>
                <c:pt idx="1769">
                  <c:v>1.962</c:v>
                </c:pt>
                <c:pt idx="1770">
                  <c:v>-0.64900000000000002</c:v>
                </c:pt>
                <c:pt idx="1771">
                  <c:v>-0.80900000000000005</c:v>
                </c:pt>
                <c:pt idx="1772">
                  <c:v>-1.018</c:v>
                </c:pt>
                <c:pt idx="1773">
                  <c:v>-1.0329999999999999</c:v>
                </c:pt>
                <c:pt idx="1774">
                  <c:v>-1.0640000000000001</c:v>
                </c:pt>
                <c:pt idx="1775">
                  <c:v>7.9000000000000001E-2</c:v>
                </c:pt>
                <c:pt idx="1776">
                  <c:v>-0.65600000000000003</c:v>
                </c:pt>
                <c:pt idx="1777">
                  <c:v>-1.748</c:v>
                </c:pt>
                <c:pt idx="1778">
                  <c:v>-1.5069999999999999</c:v>
                </c:pt>
                <c:pt idx="1779">
                  <c:v>8.5999999999999993E-2</c:v>
                </c:pt>
                <c:pt idx="1780">
                  <c:v>-0.15</c:v>
                </c:pt>
                <c:pt idx="1781">
                  <c:v>-1.2749999999999999</c:v>
                </c:pt>
                <c:pt idx="1782">
                  <c:v>-1.228</c:v>
                </c:pt>
                <c:pt idx="1783">
                  <c:v>-1.147</c:v>
                </c:pt>
                <c:pt idx="1784">
                  <c:v>0.11700000000000001</c:v>
                </c:pt>
                <c:pt idx="1785">
                  <c:v>-1.1870000000000001</c:v>
                </c:pt>
                <c:pt idx="1786">
                  <c:v>-0.84799999999999998</c:v>
                </c:pt>
                <c:pt idx="1787">
                  <c:v>-0.90400000000000003</c:v>
                </c:pt>
                <c:pt idx="1788">
                  <c:v>-1.036</c:v>
                </c:pt>
                <c:pt idx="1789">
                  <c:v>-1.177</c:v>
                </c:pt>
                <c:pt idx="1790">
                  <c:v>-1.1599999999999999</c:v>
                </c:pt>
                <c:pt idx="1791">
                  <c:v>-0.745</c:v>
                </c:pt>
                <c:pt idx="1792">
                  <c:v>-0.89200000000000002</c:v>
                </c:pt>
                <c:pt idx="1793">
                  <c:v>-1.087</c:v>
                </c:pt>
                <c:pt idx="1794">
                  <c:v>0.16700000000000001</c:v>
                </c:pt>
                <c:pt idx="1795">
                  <c:v>-1.7849999999999999</c:v>
                </c:pt>
                <c:pt idx="1796">
                  <c:v>-5.3999999999999999E-2</c:v>
                </c:pt>
                <c:pt idx="1797">
                  <c:v>-1.153</c:v>
                </c:pt>
                <c:pt idx="1798">
                  <c:v>0.157</c:v>
                </c:pt>
                <c:pt idx="1799">
                  <c:v>-0.86099999999999999</c:v>
                </c:pt>
                <c:pt idx="1800">
                  <c:v>1.8129999999999999</c:v>
                </c:pt>
                <c:pt idx="1801">
                  <c:v>1.0780000000000001</c:v>
                </c:pt>
                <c:pt idx="1802">
                  <c:v>-1.17</c:v>
                </c:pt>
                <c:pt idx="1803">
                  <c:v>0.86499999999999999</c:v>
                </c:pt>
                <c:pt idx="1804">
                  <c:v>-0.748</c:v>
                </c:pt>
                <c:pt idx="1805">
                  <c:v>-0.55500000000000005</c:v>
                </c:pt>
                <c:pt idx="1806">
                  <c:v>-0.69699999999999995</c:v>
                </c:pt>
                <c:pt idx="1807">
                  <c:v>-1.355</c:v>
                </c:pt>
                <c:pt idx="1808">
                  <c:v>-1.544</c:v>
                </c:pt>
                <c:pt idx="1809">
                  <c:v>-1.2</c:v>
                </c:pt>
                <c:pt idx="1810">
                  <c:v>0.221</c:v>
                </c:pt>
                <c:pt idx="1811">
                  <c:v>0.41399999999999998</c:v>
                </c:pt>
                <c:pt idx="1812">
                  <c:v>-1.129</c:v>
                </c:pt>
                <c:pt idx="1813">
                  <c:v>-0.76200000000000001</c:v>
                </c:pt>
                <c:pt idx="1814">
                  <c:v>-1.7849999999999999</c:v>
                </c:pt>
                <c:pt idx="1815">
                  <c:v>-1.298</c:v>
                </c:pt>
                <c:pt idx="1816">
                  <c:v>-1.135</c:v>
                </c:pt>
                <c:pt idx="1817">
                  <c:v>-0.56399999999999995</c:v>
                </c:pt>
                <c:pt idx="1818">
                  <c:v>-0.92500000000000004</c:v>
                </c:pt>
                <c:pt idx="1819">
                  <c:v>-1.6020000000000001</c:v>
                </c:pt>
                <c:pt idx="1820">
                  <c:v>-1.1579999999999999</c:v>
                </c:pt>
                <c:pt idx="1821">
                  <c:v>-1.752</c:v>
                </c:pt>
                <c:pt idx="1822">
                  <c:v>-1.038</c:v>
                </c:pt>
                <c:pt idx="1823">
                  <c:v>-1.9870000000000001</c:v>
                </c:pt>
                <c:pt idx="1824">
                  <c:v>-1.8580000000000001</c:v>
                </c:pt>
                <c:pt idx="1825">
                  <c:v>-1.141</c:v>
                </c:pt>
                <c:pt idx="1826">
                  <c:v>0.59799999999999998</c:v>
                </c:pt>
                <c:pt idx="1827">
                  <c:v>0.96499999999999997</c:v>
                </c:pt>
                <c:pt idx="1828">
                  <c:v>-1.222</c:v>
                </c:pt>
                <c:pt idx="1829">
                  <c:v>-0.151</c:v>
                </c:pt>
                <c:pt idx="1830">
                  <c:v>-0.76200000000000001</c:v>
                </c:pt>
                <c:pt idx="1831">
                  <c:v>-0.66100000000000003</c:v>
                </c:pt>
                <c:pt idx="1832">
                  <c:v>-0.93700000000000006</c:v>
                </c:pt>
                <c:pt idx="1833">
                  <c:v>-1.58</c:v>
                </c:pt>
                <c:pt idx="1834">
                  <c:v>-0.80800000000000005</c:v>
                </c:pt>
                <c:pt idx="1835">
                  <c:v>-0.31900000000000001</c:v>
                </c:pt>
                <c:pt idx="1836">
                  <c:v>-0.05</c:v>
                </c:pt>
                <c:pt idx="1837">
                  <c:v>0.30099999999999999</c:v>
                </c:pt>
                <c:pt idx="1838">
                  <c:v>-0.39500000000000002</c:v>
                </c:pt>
                <c:pt idx="1839">
                  <c:v>-1.385</c:v>
                </c:pt>
                <c:pt idx="1840">
                  <c:v>-0.43</c:v>
                </c:pt>
                <c:pt idx="1841">
                  <c:v>1.88</c:v>
                </c:pt>
                <c:pt idx="1842">
                  <c:v>-1.0049999999999999</c:v>
                </c:pt>
                <c:pt idx="1843">
                  <c:v>0.69799999999999995</c:v>
                </c:pt>
                <c:pt idx="1844">
                  <c:v>2.5459999999999998</c:v>
                </c:pt>
                <c:pt idx="1845">
                  <c:v>-0.90300000000000002</c:v>
                </c:pt>
                <c:pt idx="1846">
                  <c:v>0.44400000000000001</c:v>
                </c:pt>
                <c:pt idx="1847">
                  <c:v>-0.13300000000000001</c:v>
                </c:pt>
                <c:pt idx="1848">
                  <c:v>-0.70399999999999996</c:v>
                </c:pt>
                <c:pt idx="1849">
                  <c:v>-0.64200000000000002</c:v>
                </c:pt>
                <c:pt idx="1850">
                  <c:v>-0.53800000000000003</c:v>
                </c:pt>
                <c:pt idx="1851">
                  <c:v>-0.48299999999999998</c:v>
                </c:pt>
                <c:pt idx="1852">
                  <c:v>-0.48599999999999999</c:v>
                </c:pt>
                <c:pt idx="1853">
                  <c:v>-0.93799999999999994</c:v>
                </c:pt>
                <c:pt idx="1854">
                  <c:v>-0.878</c:v>
                </c:pt>
                <c:pt idx="1855">
                  <c:v>-1.095</c:v>
                </c:pt>
                <c:pt idx="1856">
                  <c:v>-0.752</c:v>
                </c:pt>
                <c:pt idx="1857">
                  <c:v>-0.755</c:v>
                </c:pt>
                <c:pt idx="1858">
                  <c:v>-0.93100000000000005</c:v>
                </c:pt>
                <c:pt idx="1859">
                  <c:v>-0.434</c:v>
                </c:pt>
                <c:pt idx="1860">
                  <c:v>-0.99099999999999999</c:v>
                </c:pt>
                <c:pt idx="1861">
                  <c:v>-0.61899999999999999</c:v>
                </c:pt>
                <c:pt idx="1862">
                  <c:v>0.14000000000000001</c:v>
                </c:pt>
                <c:pt idx="1863">
                  <c:v>-1.0780000000000001</c:v>
                </c:pt>
                <c:pt idx="1864">
                  <c:v>-0.81200000000000006</c:v>
                </c:pt>
                <c:pt idx="1865">
                  <c:v>-1.248</c:v>
                </c:pt>
                <c:pt idx="1866">
                  <c:v>-0.14699999999999999</c:v>
                </c:pt>
                <c:pt idx="1867">
                  <c:v>-0.97</c:v>
                </c:pt>
                <c:pt idx="1868">
                  <c:v>-1.3240000000000001</c:v>
                </c:pt>
                <c:pt idx="1869">
                  <c:v>-1.6259999999999999</c:v>
                </c:pt>
                <c:pt idx="1870">
                  <c:v>-0.64200000000000002</c:v>
                </c:pt>
                <c:pt idx="1871">
                  <c:v>-0.182</c:v>
                </c:pt>
                <c:pt idx="1872">
                  <c:v>-0.76</c:v>
                </c:pt>
                <c:pt idx="1873">
                  <c:v>-1.802</c:v>
                </c:pt>
                <c:pt idx="1874">
                  <c:v>1.0760000000000001</c:v>
                </c:pt>
                <c:pt idx="1875">
                  <c:v>-0.96099999999999997</c:v>
                </c:pt>
                <c:pt idx="1876">
                  <c:v>-0.99299999999999999</c:v>
                </c:pt>
                <c:pt idx="1877">
                  <c:v>-1.72</c:v>
                </c:pt>
                <c:pt idx="1878">
                  <c:v>3.4000000000000002E-2</c:v>
                </c:pt>
                <c:pt idx="1879">
                  <c:v>-0.26700000000000002</c:v>
                </c:pt>
                <c:pt idx="1880">
                  <c:v>-0.69299999999999995</c:v>
                </c:pt>
                <c:pt idx="1881">
                  <c:v>-2.3E-2</c:v>
                </c:pt>
                <c:pt idx="1882">
                  <c:v>-0.72</c:v>
                </c:pt>
                <c:pt idx="1883">
                  <c:v>-0.34899999999999998</c:v>
                </c:pt>
                <c:pt idx="1884">
                  <c:v>0.17899999999999999</c:v>
                </c:pt>
                <c:pt idx="1885">
                  <c:v>-0.17100000000000001</c:v>
                </c:pt>
                <c:pt idx="1886">
                  <c:v>-0.122</c:v>
                </c:pt>
                <c:pt idx="1887">
                  <c:v>-1.1040000000000001</c:v>
                </c:pt>
                <c:pt idx="1888">
                  <c:v>-0.57899999999999996</c:v>
                </c:pt>
                <c:pt idx="1889">
                  <c:v>-0.32700000000000001</c:v>
                </c:pt>
                <c:pt idx="1890">
                  <c:v>1.806</c:v>
                </c:pt>
                <c:pt idx="1891">
                  <c:v>-0.56499999999999995</c:v>
                </c:pt>
                <c:pt idx="1892">
                  <c:v>0.29799999999999999</c:v>
                </c:pt>
                <c:pt idx="1893">
                  <c:v>-0.746</c:v>
                </c:pt>
                <c:pt idx="1894">
                  <c:v>1.0649999999999999</c:v>
                </c:pt>
                <c:pt idx="1895">
                  <c:v>2.6240000000000001</c:v>
                </c:pt>
                <c:pt idx="1896">
                  <c:v>1.0449999999999999</c:v>
                </c:pt>
                <c:pt idx="1897">
                  <c:v>-1.5820000000000001</c:v>
                </c:pt>
                <c:pt idx="1898">
                  <c:v>-0.54500000000000004</c:v>
                </c:pt>
                <c:pt idx="1899">
                  <c:v>0.27900000000000003</c:v>
                </c:pt>
                <c:pt idx="1900">
                  <c:v>-0.28699999999999998</c:v>
                </c:pt>
                <c:pt idx="1901">
                  <c:v>-0.81799999999999995</c:v>
                </c:pt>
                <c:pt idx="1902">
                  <c:v>0.28799999999999998</c:v>
                </c:pt>
                <c:pt idx="1903">
                  <c:v>0.23499999999999999</c:v>
                </c:pt>
                <c:pt idx="1904">
                  <c:v>0.22700000000000001</c:v>
                </c:pt>
                <c:pt idx="1905">
                  <c:v>-0.52300000000000002</c:v>
                </c:pt>
                <c:pt idx="1906">
                  <c:v>-1.0529999999999999</c:v>
                </c:pt>
                <c:pt idx="1907">
                  <c:v>-1.0209999999999999</c:v>
                </c:pt>
                <c:pt idx="1908">
                  <c:v>-1.353</c:v>
                </c:pt>
                <c:pt idx="1909">
                  <c:v>-0.54600000000000004</c:v>
                </c:pt>
                <c:pt idx="1910">
                  <c:v>-0.86599999999999999</c:v>
                </c:pt>
                <c:pt idx="1911">
                  <c:v>-1.2430000000000001</c:v>
                </c:pt>
                <c:pt idx="1912">
                  <c:v>-0.621</c:v>
                </c:pt>
                <c:pt idx="1913">
                  <c:v>-1.349</c:v>
                </c:pt>
                <c:pt idx="1914">
                  <c:v>-3.5999999999999997E-2</c:v>
                </c:pt>
                <c:pt idx="1915">
                  <c:v>1.0820000000000001</c:v>
                </c:pt>
                <c:pt idx="1916">
                  <c:v>0.59399999999999997</c:v>
                </c:pt>
                <c:pt idx="1917">
                  <c:v>0.88300000000000001</c:v>
                </c:pt>
                <c:pt idx="1918">
                  <c:v>-1.506</c:v>
                </c:pt>
                <c:pt idx="1919">
                  <c:v>1.34</c:v>
                </c:pt>
                <c:pt idx="1920">
                  <c:v>0.89400000000000002</c:v>
                </c:pt>
                <c:pt idx="1921">
                  <c:v>-1.423</c:v>
                </c:pt>
                <c:pt idx="1922">
                  <c:v>-0.43</c:v>
                </c:pt>
                <c:pt idx="1923">
                  <c:v>-0.75600000000000001</c:v>
                </c:pt>
                <c:pt idx="1924">
                  <c:v>0.39300000000000002</c:v>
                </c:pt>
                <c:pt idx="1925">
                  <c:v>0.71599999999999997</c:v>
                </c:pt>
                <c:pt idx="1926">
                  <c:v>0.20499999999999999</c:v>
                </c:pt>
                <c:pt idx="1927">
                  <c:v>-0.92500000000000004</c:v>
                </c:pt>
                <c:pt idx="1928">
                  <c:v>-0.76500000000000001</c:v>
                </c:pt>
                <c:pt idx="1929">
                  <c:v>-1.3109999999999999</c:v>
                </c:pt>
                <c:pt idx="1930">
                  <c:v>-0.93100000000000005</c:v>
                </c:pt>
                <c:pt idx="1931">
                  <c:v>2.3E-2</c:v>
                </c:pt>
                <c:pt idx="1932">
                  <c:v>5.7000000000000002E-2</c:v>
                </c:pt>
                <c:pt idx="1933">
                  <c:v>-1.1439999999999999</c:v>
                </c:pt>
                <c:pt idx="1934">
                  <c:v>-0.97599999999999998</c:v>
                </c:pt>
                <c:pt idx="1935">
                  <c:v>-1.5169999999999999</c:v>
                </c:pt>
                <c:pt idx="1936">
                  <c:v>0.44400000000000001</c:v>
                </c:pt>
                <c:pt idx="1937">
                  <c:v>-0.56699999999999995</c:v>
                </c:pt>
                <c:pt idx="1938">
                  <c:v>0.46700000000000003</c:v>
                </c:pt>
                <c:pt idx="1939">
                  <c:v>-1.2170000000000001</c:v>
                </c:pt>
                <c:pt idx="1940">
                  <c:v>-1.01</c:v>
                </c:pt>
                <c:pt idx="1941">
                  <c:v>-0.79200000000000004</c:v>
                </c:pt>
                <c:pt idx="1942">
                  <c:v>-1.196</c:v>
                </c:pt>
                <c:pt idx="1943">
                  <c:v>3.4000000000000002E-2</c:v>
                </c:pt>
                <c:pt idx="1944">
                  <c:v>-1.135</c:v>
                </c:pt>
                <c:pt idx="1945">
                  <c:v>-0.77700000000000002</c:v>
                </c:pt>
                <c:pt idx="1946">
                  <c:v>-0.93100000000000005</c:v>
                </c:pt>
                <c:pt idx="1947">
                  <c:v>-0.159</c:v>
                </c:pt>
                <c:pt idx="1948">
                  <c:v>-1.429</c:v>
                </c:pt>
                <c:pt idx="1949">
                  <c:v>4.5999999999999999E-2</c:v>
                </c:pt>
                <c:pt idx="1950">
                  <c:v>6.7000000000000004E-2</c:v>
                </c:pt>
                <c:pt idx="1951">
                  <c:v>-0.81699999999999995</c:v>
                </c:pt>
                <c:pt idx="1952">
                  <c:v>-0.95899999999999996</c:v>
                </c:pt>
                <c:pt idx="1953">
                  <c:v>-1.4750000000000001</c:v>
                </c:pt>
                <c:pt idx="1954">
                  <c:v>-0.90700000000000003</c:v>
                </c:pt>
                <c:pt idx="1955">
                  <c:v>-8.3000000000000004E-2</c:v>
                </c:pt>
                <c:pt idx="1956">
                  <c:v>-1.44</c:v>
                </c:pt>
                <c:pt idx="1957">
                  <c:v>-1.5269999999999999</c:v>
                </c:pt>
                <c:pt idx="1958">
                  <c:v>2.1779999999999999</c:v>
                </c:pt>
                <c:pt idx="1959">
                  <c:v>2.0790000000000002</c:v>
                </c:pt>
                <c:pt idx="1960">
                  <c:v>0.25800000000000001</c:v>
                </c:pt>
                <c:pt idx="1961">
                  <c:v>-0.113</c:v>
                </c:pt>
                <c:pt idx="1962">
                  <c:v>-0.05</c:v>
                </c:pt>
                <c:pt idx="1963">
                  <c:v>-0.47499999999999998</c:v>
                </c:pt>
                <c:pt idx="1964">
                  <c:v>3.7999999999999999E-2</c:v>
                </c:pt>
                <c:pt idx="1965">
                  <c:v>-0.84499999999999997</c:v>
                </c:pt>
                <c:pt idx="1966">
                  <c:v>-0.41399999999999998</c:v>
                </c:pt>
                <c:pt idx="1967">
                  <c:v>-1.077</c:v>
                </c:pt>
                <c:pt idx="1968">
                  <c:v>-1.107</c:v>
                </c:pt>
                <c:pt idx="1969">
                  <c:v>-0.56699999999999995</c:v>
                </c:pt>
                <c:pt idx="1970">
                  <c:v>-1.2450000000000001</c:v>
                </c:pt>
                <c:pt idx="1971">
                  <c:v>-0.41499999999999998</c:v>
                </c:pt>
                <c:pt idx="1972">
                  <c:v>-0.17499999999999999</c:v>
                </c:pt>
                <c:pt idx="1973">
                  <c:v>-0.13500000000000001</c:v>
                </c:pt>
                <c:pt idx="1974">
                  <c:v>-0.41399999999999998</c:v>
                </c:pt>
                <c:pt idx="1975">
                  <c:v>-0.61299999999999999</c:v>
                </c:pt>
                <c:pt idx="1976">
                  <c:v>-1.113</c:v>
                </c:pt>
                <c:pt idx="1977">
                  <c:v>-0.79100000000000004</c:v>
                </c:pt>
                <c:pt idx="1978">
                  <c:v>-0.39300000000000002</c:v>
                </c:pt>
                <c:pt idx="1979">
                  <c:v>-0.71799999999999997</c:v>
                </c:pt>
                <c:pt idx="1980">
                  <c:v>-0.75</c:v>
                </c:pt>
                <c:pt idx="1981">
                  <c:v>0.498</c:v>
                </c:pt>
                <c:pt idx="1982">
                  <c:v>-0.55300000000000005</c:v>
                </c:pt>
                <c:pt idx="1983">
                  <c:v>-1</c:v>
                </c:pt>
                <c:pt idx="1984">
                  <c:v>-0.625</c:v>
                </c:pt>
                <c:pt idx="1985">
                  <c:v>-1.7829999999999999</c:v>
                </c:pt>
                <c:pt idx="1986">
                  <c:v>-0.90200000000000002</c:v>
                </c:pt>
                <c:pt idx="1987">
                  <c:v>-0.93</c:v>
                </c:pt>
                <c:pt idx="1988">
                  <c:v>-1.167</c:v>
                </c:pt>
                <c:pt idx="1989">
                  <c:v>-1.498</c:v>
                </c:pt>
                <c:pt idx="1990">
                  <c:v>-0.90400000000000003</c:v>
                </c:pt>
                <c:pt idx="1991">
                  <c:v>-1.028</c:v>
                </c:pt>
                <c:pt idx="1992">
                  <c:v>0.39100000000000001</c:v>
                </c:pt>
                <c:pt idx="1993">
                  <c:v>-0.32600000000000001</c:v>
                </c:pt>
                <c:pt idx="1994">
                  <c:v>-0.35499999999999998</c:v>
                </c:pt>
                <c:pt idx="1995">
                  <c:v>0.14699999999999999</c:v>
                </c:pt>
                <c:pt idx="1996">
                  <c:v>-0.73899999999999999</c:v>
                </c:pt>
                <c:pt idx="1997">
                  <c:v>-1.0149999999999999</c:v>
                </c:pt>
                <c:pt idx="1998">
                  <c:v>-1.333</c:v>
                </c:pt>
                <c:pt idx="1999">
                  <c:v>-0.83299999999999996</c:v>
                </c:pt>
                <c:pt idx="2000">
                  <c:v>-1.0369999999999999</c:v>
                </c:pt>
                <c:pt idx="2001">
                  <c:v>-0.61599999999999999</c:v>
                </c:pt>
                <c:pt idx="2002">
                  <c:v>-1.2649999999999999</c:v>
                </c:pt>
                <c:pt idx="2003">
                  <c:v>-0.51700000000000002</c:v>
                </c:pt>
                <c:pt idx="2004">
                  <c:v>-1.78</c:v>
                </c:pt>
                <c:pt idx="2005">
                  <c:v>0.94799999999999995</c:v>
                </c:pt>
                <c:pt idx="2006">
                  <c:v>-1.363</c:v>
                </c:pt>
                <c:pt idx="2007">
                  <c:v>-0.23499999999999999</c:v>
                </c:pt>
                <c:pt idx="2008">
                  <c:v>-0.28999999999999998</c:v>
                </c:pt>
                <c:pt idx="2009">
                  <c:v>-0.94199999999999995</c:v>
                </c:pt>
                <c:pt idx="2010">
                  <c:v>-0.86099999999999999</c:v>
                </c:pt>
                <c:pt idx="2011">
                  <c:v>8.7999999999999995E-2</c:v>
                </c:pt>
                <c:pt idx="2012">
                  <c:v>-0.377</c:v>
                </c:pt>
                <c:pt idx="2013">
                  <c:v>-0.44800000000000001</c:v>
                </c:pt>
                <c:pt idx="2014">
                  <c:v>-0.22700000000000001</c:v>
                </c:pt>
                <c:pt idx="2015">
                  <c:v>-0.86799999999999999</c:v>
                </c:pt>
                <c:pt idx="2016">
                  <c:v>1.6639999999999999</c:v>
                </c:pt>
                <c:pt idx="2017">
                  <c:v>-0.64300000000000002</c:v>
                </c:pt>
                <c:pt idx="2018">
                  <c:v>-1.0269999999999999</c:v>
                </c:pt>
                <c:pt idx="2019">
                  <c:v>-1.2230000000000001</c:v>
                </c:pt>
                <c:pt idx="2020">
                  <c:v>-0.79600000000000004</c:v>
                </c:pt>
                <c:pt idx="2021">
                  <c:v>-1.262</c:v>
                </c:pt>
                <c:pt idx="2022">
                  <c:v>-1.0720000000000001</c:v>
                </c:pt>
                <c:pt idx="2023">
                  <c:v>-6.4000000000000001E-2</c:v>
                </c:pt>
                <c:pt idx="2024">
                  <c:v>-0.74299999999999999</c:v>
                </c:pt>
                <c:pt idx="2025">
                  <c:v>-1.484</c:v>
                </c:pt>
                <c:pt idx="2026">
                  <c:v>-1.0900000000000001</c:v>
                </c:pt>
                <c:pt idx="2027">
                  <c:v>-1.35</c:v>
                </c:pt>
                <c:pt idx="2028">
                  <c:v>0.25800000000000001</c:v>
                </c:pt>
                <c:pt idx="2029">
                  <c:v>-0.879</c:v>
                </c:pt>
                <c:pt idx="2030">
                  <c:v>-0.79600000000000004</c:v>
                </c:pt>
                <c:pt idx="2031">
                  <c:v>-1.51</c:v>
                </c:pt>
                <c:pt idx="2032">
                  <c:v>-1.472</c:v>
                </c:pt>
                <c:pt idx="2033">
                  <c:v>-0.24299999999999999</c:v>
                </c:pt>
                <c:pt idx="2034">
                  <c:v>-0.251</c:v>
                </c:pt>
                <c:pt idx="2035">
                  <c:v>-0.128</c:v>
                </c:pt>
                <c:pt idx="2036">
                  <c:v>-0.57899999999999996</c:v>
                </c:pt>
                <c:pt idx="2037">
                  <c:v>-0.52100000000000002</c:v>
                </c:pt>
                <c:pt idx="2038">
                  <c:v>-0.877</c:v>
                </c:pt>
                <c:pt idx="2039">
                  <c:v>-1.216</c:v>
                </c:pt>
                <c:pt idx="2040">
                  <c:v>-0.29499999999999998</c:v>
                </c:pt>
                <c:pt idx="2041">
                  <c:v>7.0000000000000001E-3</c:v>
                </c:pt>
                <c:pt idx="2042">
                  <c:v>-1.484</c:v>
                </c:pt>
                <c:pt idx="2043">
                  <c:v>-1.0900000000000001</c:v>
                </c:pt>
                <c:pt idx="2044">
                  <c:v>-0.40699999999999997</c:v>
                </c:pt>
                <c:pt idx="2045">
                  <c:v>0.69099999999999995</c:v>
                </c:pt>
                <c:pt idx="2046">
                  <c:v>-0.41899999999999998</c:v>
                </c:pt>
                <c:pt idx="2047">
                  <c:v>-0.94099999999999995</c:v>
                </c:pt>
                <c:pt idx="2048">
                  <c:v>0.34899999999999998</c:v>
                </c:pt>
                <c:pt idx="2049">
                  <c:v>1.4490000000000001</c:v>
                </c:pt>
                <c:pt idx="2050">
                  <c:v>1.036</c:v>
                </c:pt>
                <c:pt idx="2051">
                  <c:v>-0.85</c:v>
                </c:pt>
                <c:pt idx="2052">
                  <c:v>-0.85499999999999998</c:v>
                </c:pt>
                <c:pt idx="2053">
                  <c:v>-0.247</c:v>
                </c:pt>
                <c:pt idx="2054">
                  <c:v>-1.0580000000000001</c:v>
                </c:pt>
                <c:pt idx="2055">
                  <c:v>-1.1479999999999999</c:v>
                </c:pt>
                <c:pt idx="2056">
                  <c:v>0.93200000000000005</c:v>
                </c:pt>
                <c:pt idx="2057">
                  <c:v>1.552</c:v>
                </c:pt>
                <c:pt idx="2058">
                  <c:v>0.65200000000000002</c:v>
                </c:pt>
                <c:pt idx="2059">
                  <c:v>-0.39900000000000002</c:v>
                </c:pt>
                <c:pt idx="2060">
                  <c:v>0.64600000000000002</c:v>
                </c:pt>
                <c:pt idx="2061">
                  <c:v>-1.573</c:v>
                </c:pt>
                <c:pt idx="2062">
                  <c:v>-1.1160000000000001</c:v>
                </c:pt>
                <c:pt idx="2063">
                  <c:v>0.18</c:v>
                </c:pt>
                <c:pt idx="2064">
                  <c:v>-7.1999999999999995E-2</c:v>
                </c:pt>
                <c:pt idx="2065">
                  <c:v>-1.329</c:v>
                </c:pt>
                <c:pt idx="2066">
                  <c:v>-0.72499999999999998</c:v>
                </c:pt>
                <c:pt idx="2067">
                  <c:v>-0.60399999999999998</c:v>
                </c:pt>
                <c:pt idx="2068">
                  <c:v>-0.755</c:v>
                </c:pt>
                <c:pt idx="2069">
                  <c:v>-0.52600000000000002</c:v>
                </c:pt>
                <c:pt idx="2070">
                  <c:v>-0.29099999999999998</c:v>
                </c:pt>
                <c:pt idx="2071">
                  <c:v>1.26</c:v>
                </c:pt>
                <c:pt idx="2072">
                  <c:v>1.508</c:v>
                </c:pt>
                <c:pt idx="2073">
                  <c:v>2.278</c:v>
                </c:pt>
                <c:pt idx="2074">
                  <c:v>3.1190000000000002</c:v>
                </c:pt>
                <c:pt idx="2075">
                  <c:v>1.9970000000000001</c:v>
                </c:pt>
                <c:pt idx="2076">
                  <c:v>1.0589999999999999</c:v>
                </c:pt>
                <c:pt idx="2077">
                  <c:v>1.266</c:v>
                </c:pt>
                <c:pt idx="2078">
                  <c:v>-1.3560000000000001</c:v>
                </c:pt>
                <c:pt idx="2079">
                  <c:v>0.30099999999999999</c:v>
                </c:pt>
                <c:pt idx="2080">
                  <c:v>-0.22700000000000001</c:v>
                </c:pt>
                <c:pt idx="2081">
                  <c:v>1.889</c:v>
                </c:pt>
                <c:pt idx="2082">
                  <c:v>0.10100000000000001</c:v>
                </c:pt>
                <c:pt idx="2083">
                  <c:v>-1.228</c:v>
                </c:pt>
                <c:pt idx="2084">
                  <c:v>-0.65300000000000002</c:v>
                </c:pt>
                <c:pt idx="2085">
                  <c:v>-1.9E-2</c:v>
                </c:pt>
                <c:pt idx="2086">
                  <c:v>0.42699999999999999</c:v>
                </c:pt>
                <c:pt idx="2087">
                  <c:v>0.36099999999999999</c:v>
                </c:pt>
                <c:pt idx="2088">
                  <c:v>-1.2509999999999999</c:v>
                </c:pt>
                <c:pt idx="2089">
                  <c:v>-1.3979999999999999</c:v>
                </c:pt>
                <c:pt idx="2090">
                  <c:v>0.59199999999999997</c:v>
                </c:pt>
                <c:pt idx="2091">
                  <c:v>0.184</c:v>
                </c:pt>
                <c:pt idx="2092">
                  <c:v>-0.34499999999999997</c:v>
                </c:pt>
                <c:pt idx="2093">
                  <c:v>-1.1830000000000001</c:v>
                </c:pt>
                <c:pt idx="2094">
                  <c:v>-1.3420000000000001</c:v>
                </c:pt>
                <c:pt idx="2095">
                  <c:v>-0.89200000000000002</c:v>
                </c:pt>
                <c:pt idx="2096">
                  <c:v>-1.089</c:v>
                </c:pt>
                <c:pt idx="2097">
                  <c:v>-0.48899999999999999</c:v>
                </c:pt>
                <c:pt idx="2098">
                  <c:v>-0.85799999999999998</c:v>
                </c:pt>
                <c:pt idx="2099">
                  <c:v>-0.20899999999999999</c:v>
                </c:pt>
                <c:pt idx="2100">
                  <c:v>1.484</c:v>
                </c:pt>
                <c:pt idx="2101">
                  <c:v>0.36599999999999999</c:v>
                </c:pt>
                <c:pt idx="2102">
                  <c:v>0.755</c:v>
                </c:pt>
                <c:pt idx="2103">
                  <c:v>-0.20499999999999999</c:v>
                </c:pt>
                <c:pt idx="2104">
                  <c:v>-1.1060000000000001</c:v>
                </c:pt>
                <c:pt idx="2105">
                  <c:v>-0.65300000000000002</c:v>
                </c:pt>
                <c:pt idx="2106">
                  <c:v>-1.181</c:v>
                </c:pt>
                <c:pt idx="2107">
                  <c:v>-1.3149999999999999</c:v>
                </c:pt>
                <c:pt idx="2108">
                  <c:v>-0.79400000000000004</c:v>
                </c:pt>
                <c:pt idx="2109">
                  <c:v>-0.33400000000000002</c:v>
                </c:pt>
                <c:pt idx="2110">
                  <c:v>-0.63500000000000001</c:v>
                </c:pt>
                <c:pt idx="2111">
                  <c:v>-0.86399999999999999</c:v>
                </c:pt>
                <c:pt idx="2112">
                  <c:v>0.309</c:v>
                </c:pt>
                <c:pt idx="2113">
                  <c:v>4.5999999999999999E-2</c:v>
                </c:pt>
                <c:pt idx="2114">
                  <c:v>-0.67200000000000004</c:v>
                </c:pt>
                <c:pt idx="2115">
                  <c:v>-1.1739999999999999</c:v>
                </c:pt>
                <c:pt idx="2116">
                  <c:v>-0.45</c:v>
                </c:pt>
                <c:pt idx="2117">
                  <c:v>0.128</c:v>
                </c:pt>
                <c:pt idx="2118">
                  <c:v>-1.927</c:v>
                </c:pt>
                <c:pt idx="2119">
                  <c:v>-1.3540000000000001</c:v>
                </c:pt>
                <c:pt idx="2120">
                  <c:v>0.23</c:v>
                </c:pt>
                <c:pt idx="2121">
                  <c:v>-1.5529999999999999</c:v>
                </c:pt>
                <c:pt idx="2122">
                  <c:v>2.9000000000000001E-2</c:v>
                </c:pt>
                <c:pt idx="2123">
                  <c:v>0.84799999999999998</c:v>
                </c:pt>
                <c:pt idx="2124">
                  <c:v>-1.883</c:v>
                </c:pt>
                <c:pt idx="2125">
                  <c:v>-0.42799999999999999</c:v>
                </c:pt>
                <c:pt idx="2126">
                  <c:v>2.137</c:v>
                </c:pt>
                <c:pt idx="2127">
                  <c:v>1.611</c:v>
                </c:pt>
                <c:pt idx="2128">
                  <c:v>-1.4219999999999999</c:v>
                </c:pt>
                <c:pt idx="2129">
                  <c:v>1.5629999999999999</c:v>
                </c:pt>
                <c:pt idx="2130">
                  <c:v>1.591</c:v>
                </c:pt>
                <c:pt idx="2131">
                  <c:v>0.20599999999999999</c:v>
                </c:pt>
                <c:pt idx="2132">
                  <c:v>-1.3009999999999999</c:v>
                </c:pt>
                <c:pt idx="2133">
                  <c:v>-0.79900000000000004</c:v>
                </c:pt>
                <c:pt idx="2134">
                  <c:v>-0.11799999999999999</c:v>
                </c:pt>
                <c:pt idx="2135">
                  <c:v>-0.52800000000000002</c:v>
                </c:pt>
                <c:pt idx="2136">
                  <c:v>-0.85299999999999998</c:v>
                </c:pt>
                <c:pt idx="2137">
                  <c:v>0.42699999999999999</c:v>
                </c:pt>
                <c:pt idx="2138">
                  <c:v>-0.874</c:v>
                </c:pt>
                <c:pt idx="2139">
                  <c:v>-1.88</c:v>
                </c:pt>
                <c:pt idx="2140">
                  <c:v>-1.976</c:v>
                </c:pt>
                <c:pt idx="2141">
                  <c:v>4.8000000000000001E-2</c:v>
                </c:pt>
                <c:pt idx="2142">
                  <c:v>-1.054</c:v>
                </c:pt>
                <c:pt idx="2143">
                  <c:v>-0.81299999999999994</c:v>
                </c:pt>
                <c:pt idx="2144">
                  <c:v>7.0999999999999994E-2</c:v>
                </c:pt>
                <c:pt idx="2145">
                  <c:v>-0.15</c:v>
                </c:pt>
                <c:pt idx="2146">
                  <c:v>-0.57199999999999995</c:v>
                </c:pt>
                <c:pt idx="2147">
                  <c:v>0.29399999999999998</c:v>
                </c:pt>
                <c:pt idx="2148">
                  <c:v>-1.262</c:v>
                </c:pt>
                <c:pt idx="2149">
                  <c:v>-0.46300000000000002</c:v>
                </c:pt>
                <c:pt idx="2150">
                  <c:v>0.60799999999999998</c:v>
                </c:pt>
                <c:pt idx="2151">
                  <c:v>-0.89400000000000002</c:v>
                </c:pt>
                <c:pt idx="2152">
                  <c:v>1.0329999999999999</c:v>
                </c:pt>
                <c:pt idx="2153">
                  <c:v>2.14</c:v>
                </c:pt>
                <c:pt idx="2154">
                  <c:v>2.3860000000000001</c:v>
                </c:pt>
                <c:pt idx="2155">
                  <c:v>2.415</c:v>
                </c:pt>
                <c:pt idx="2156">
                  <c:v>2.742</c:v>
                </c:pt>
                <c:pt idx="2157">
                  <c:v>-0.752</c:v>
                </c:pt>
                <c:pt idx="2158">
                  <c:v>-0.73099999999999998</c:v>
                </c:pt>
                <c:pt idx="2159">
                  <c:v>1.988</c:v>
                </c:pt>
                <c:pt idx="2160">
                  <c:v>-0.36099999999999999</c:v>
                </c:pt>
                <c:pt idx="2161">
                  <c:v>0.505</c:v>
                </c:pt>
                <c:pt idx="2162">
                  <c:v>-0.621</c:v>
                </c:pt>
                <c:pt idx="2163">
                  <c:v>1.026</c:v>
                </c:pt>
                <c:pt idx="2164">
                  <c:v>0.65400000000000003</c:v>
                </c:pt>
                <c:pt idx="2165">
                  <c:v>2.99</c:v>
                </c:pt>
                <c:pt idx="2166">
                  <c:v>0.747</c:v>
                </c:pt>
                <c:pt idx="2167">
                  <c:v>-2.0550000000000002</c:v>
                </c:pt>
                <c:pt idx="2168">
                  <c:v>-0.68500000000000005</c:v>
                </c:pt>
                <c:pt idx="2169">
                  <c:v>-1.3049999999999999</c:v>
                </c:pt>
                <c:pt idx="2170">
                  <c:v>-3.4000000000000002E-2</c:v>
                </c:pt>
                <c:pt idx="2171">
                  <c:v>-0.96699999999999997</c:v>
                </c:pt>
                <c:pt idx="2172">
                  <c:v>0.38800000000000001</c:v>
                </c:pt>
                <c:pt idx="2173">
                  <c:v>0.77200000000000002</c:v>
                </c:pt>
                <c:pt idx="2174">
                  <c:v>-0.36699999999999999</c:v>
                </c:pt>
                <c:pt idx="2175">
                  <c:v>2.7E-2</c:v>
                </c:pt>
                <c:pt idx="2176">
                  <c:v>-0.83</c:v>
                </c:pt>
                <c:pt idx="2177">
                  <c:v>0.75900000000000001</c:v>
                </c:pt>
                <c:pt idx="2178">
                  <c:v>0.14799999999999999</c:v>
                </c:pt>
                <c:pt idx="2179">
                  <c:v>-0.378</c:v>
                </c:pt>
                <c:pt idx="2180">
                  <c:v>1.6930000000000001</c:v>
                </c:pt>
                <c:pt idx="2181">
                  <c:v>-0.59799999999999998</c:v>
                </c:pt>
                <c:pt idx="2182">
                  <c:v>0.80200000000000005</c:v>
                </c:pt>
                <c:pt idx="2183">
                  <c:v>-0.13600000000000001</c:v>
                </c:pt>
                <c:pt idx="2184">
                  <c:v>-1.1879999999999999</c:v>
                </c:pt>
                <c:pt idx="2185">
                  <c:v>1.3009999999999999</c:v>
                </c:pt>
                <c:pt idx="2186">
                  <c:v>1.292</c:v>
                </c:pt>
                <c:pt idx="2187">
                  <c:v>0.23</c:v>
                </c:pt>
                <c:pt idx="2188">
                  <c:v>-0.13700000000000001</c:v>
                </c:pt>
                <c:pt idx="2189">
                  <c:v>7.1999999999999995E-2</c:v>
                </c:pt>
                <c:pt idx="2190">
                  <c:v>0.46600000000000003</c:v>
                </c:pt>
                <c:pt idx="2191">
                  <c:v>-1.0469999999999999</c:v>
                </c:pt>
                <c:pt idx="2192">
                  <c:v>-0.33300000000000002</c:v>
                </c:pt>
                <c:pt idx="2193">
                  <c:v>-1.077</c:v>
                </c:pt>
                <c:pt idx="2194">
                  <c:v>-1.0169999999999999</c:v>
                </c:pt>
                <c:pt idx="2195">
                  <c:v>-1.2689999999999999</c:v>
                </c:pt>
                <c:pt idx="2196">
                  <c:v>-0.86199999999999999</c:v>
                </c:pt>
                <c:pt idx="2197">
                  <c:v>2.4E-2</c:v>
                </c:pt>
                <c:pt idx="2198">
                  <c:v>0.41799999999999998</c:v>
                </c:pt>
                <c:pt idx="2199">
                  <c:v>-0.47499999999999998</c:v>
                </c:pt>
                <c:pt idx="2200">
                  <c:v>0.71199999999999997</c:v>
                </c:pt>
                <c:pt idx="2201">
                  <c:v>0.65500000000000003</c:v>
                </c:pt>
                <c:pt idx="2202">
                  <c:v>-0.80100000000000005</c:v>
                </c:pt>
                <c:pt idx="2203">
                  <c:v>-1.08</c:v>
                </c:pt>
                <c:pt idx="2204">
                  <c:v>-0.96</c:v>
                </c:pt>
                <c:pt idx="2205">
                  <c:v>-8.2000000000000003E-2</c:v>
                </c:pt>
                <c:pt idx="2206">
                  <c:v>-1.9319999999999999</c:v>
                </c:pt>
                <c:pt idx="2207">
                  <c:v>-0.157</c:v>
                </c:pt>
                <c:pt idx="2208">
                  <c:v>1.085</c:v>
                </c:pt>
                <c:pt idx="2209">
                  <c:v>0.19900000000000001</c:v>
                </c:pt>
                <c:pt idx="2210">
                  <c:v>-1.4630000000000001</c:v>
                </c:pt>
                <c:pt idx="2211">
                  <c:v>-0.81799999999999995</c:v>
                </c:pt>
                <c:pt idx="2212">
                  <c:v>-1.1950000000000001</c:v>
                </c:pt>
                <c:pt idx="2213">
                  <c:v>-1.3029999999999999</c:v>
                </c:pt>
                <c:pt idx="2214">
                  <c:v>5.7000000000000002E-2</c:v>
                </c:pt>
                <c:pt idx="2215">
                  <c:v>-1.472</c:v>
                </c:pt>
                <c:pt idx="2216">
                  <c:v>0.67200000000000004</c:v>
                </c:pt>
                <c:pt idx="2217">
                  <c:v>-0.503</c:v>
                </c:pt>
                <c:pt idx="2218">
                  <c:v>4.2999999999999997E-2</c:v>
                </c:pt>
                <c:pt idx="2219">
                  <c:v>-1.466</c:v>
                </c:pt>
                <c:pt idx="2220">
                  <c:v>-1.054</c:v>
                </c:pt>
                <c:pt idx="2221">
                  <c:v>-2.427</c:v>
                </c:pt>
                <c:pt idx="2222">
                  <c:v>-0.64</c:v>
                </c:pt>
                <c:pt idx="2223">
                  <c:v>-0.82899999999999996</c:v>
                </c:pt>
                <c:pt idx="2224">
                  <c:v>-0.46200000000000002</c:v>
                </c:pt>
                <c:pt idx="2225">
                  <c:v>-0.52200000000000002</c:v>
                </c:pt>
                <c:pt idx="2226">
                  <c:v>-5.6000000000000001E-2</c:v>
                </c:pt>
                <c:pt idx="2227">
                  <c:v>-0.77200000000000002</c:v>
                </c:pt>
                <c:pt idx="2228">
                  <c:v>-0.97799999999999998</c:v>
                </c:pt>
                <c:pt idx="2229">
                  <c:v>3.3319999999999999</c:v>
                </c:pt>
                <c:pt idx="2230">
                  <c:v>-1.34</c:v>
                </c:pt>
                <c:pt idx="2231">
                  <c:v>-0.81799999999999995</c:v>
                </c:pt>
                <c:pt idx="2232">
                  <c:v>-0.52300000000000002</c:v>
                </c:pt>
                <c:pt idx="2233">
                  <c:v>-6.3E-2</c:v>
                </c:pt>
                <c:pt idx="2234">
                  <c:v>-1.5529999999999999</c:v>
                </c:pt>
                <c:pt idx="2235">
                  <c:v>-0.58199999999999996</c:v>
                </c:pt>
                <c:pt idx="2236">
                  <c:v>1.1080000000000001</c:v>
                </c:pt>
                <c:pt idx="2237">
                  <c:v>0.30099999999999999</c:v>
                </c:pt>
                <c:pt idx="2238">
                  <c:v>0.50900000000000001</c:v>
                </c:pt>
                <c:pt idx="2239">
                  <c:v>-0.39500000000000002</c:v>
                </c:pt>
                <c:pt idx="2240">
                  <c:v>-1.619</c:v>
                </c:pt>
                <c:pt idx="2241">
                  <c:v>-0.94199999999999995</c:v>
                </c:pt>
                <c:pt idx="2242">
                  <c:v>1.0589999999999999</c:v>
                </c:pt>
                <c:pt idx="2243">
                  <c:v>0.505</c:v>
                </c:pt>
                <c:pt idx="2244">
                  <c:v>-1.5229999999999999</c:v>
                </c:pt>
                <c:pt idx="2245">
                  <c:v>-1.974</c:v>
                </c:pt>
                <c:pt idx="2246">
                  <c:v>-1.248</c:v>
                </c:pt>
                <c:pt idx="2247">
                  <c:v>-0.747</c:v>
                </c:pt>
                <c:pt idx="2248">
                  <c:v>1.9379999999999999</c:v>
                </c:pt>
                <c:pt idx="2249">
                  <c:v>0.20399999999999999</c:v>
                </c:pt>
                <c:pt idx="2250">
                  <c:v>0.16200000000000001</c:v>
                </c:pt>
                <c:pt idx="2251">
                  <c:v>0.41099999999999998</c:v>
                </c:pt>
                <c:pt idx="2252">
                  <c:v>0.56499999999999995</c:v>
                </c:pt>
                <c:pt idx="2253">
                  <c:v>-0.20399999999999999</c:v>
                </c:pt>
                <c:pt idx="2254">
                  <c:v>-0.40899999999999997</c:v>
                </c:pt>
                <c:pt idx="2255">
                  <c:v>-0.56799999999999995</c:v>
                </c:pt>
                <c:pt idx="2256">
                  <c:v>-0.155</c:v>
                </c:pt>
                <c:pt idx="2257">
                  <c:v>-0.48099999999999998</c:v>
                </c:pt>
                <c:pt idx="2258">
                  <c:v>-0.69</c:v>
                </c:pt>
                <c:pt idx="2259">
                  <c:v>-0.60499999999999998</c:v>
                </c:pt>
                <c:pt idx="2260">
                  <c:v>-0.56399999999999995</c:v>
                </c:pt>
                <c:pt idx="2261">
                  <c:v>-0.72499999999999998</c:v>
                </c:pt>
                <c:pt idx="2262">
                  <c:v>-1.085</c:v>
                </c:pt>
                <c:pt idx="2263">
                  <c:v>-1.5009999999999999</c:v>
                </c:pt>
                <c:pt idx="2264">
                  <c:v>-1.0649999999999999</c:v>
                </c:pt>
                <c:pt idx="2265">
                  <c:v>-1.64</c:v>
                </c:pt>
                <c:pt idx="2266">
                  <c:v>-1.252</c:v>
                </c:pt>
                <c:pt idx="2267">
                  <c:v>-0.89</c:v>
                </c:pt>
                <c:pt idx="2268">
                  <c:v>4.4999999999999998E-2</c:v>
                </c:pt>
                <c:pt idx="2269">
                  <c:v>1.4219999999999999</c:v>
                </c:pt>
                <c:pt idx="2270">
                  <c:v>0.81299999999999994</c:v>
                </c:pt>
                <c:pt idx="2271">
                  <c:v>-0.93600000000000005</c:v>
                </c:pt>
                <c:pt idx="2272">
                  <c:v>-0.13300000000000001</c:v>
                </c:pt>
                <c:pt idx="2273">
                  <c:v>-1.139</c:v>
                </c:pt>
                <c:pt idx="2274">
                  <c:v>0.78200000000000003</c:v>
                </c:pt>
                <c:pt idx="2275">
                  <c:v>-1.024</c:v>
                </c:pt>
                <c:pt idx="2276">
                  <c:v>-0.44</c:v>
                </c:pt>
                <c:pt idx="2277">
                  <c:v>-0.97399999999999998</c:v>
                </c:pt>
                <c:pt idx="2278">
                  <c:v>-1.3440000000000001</c:v>
                </c:pt>
                <c:pt idx="2279">
                  <c:v>-0.49199999999999999</c:v>
                </c:pt>
                <c:pt idx="2280">
                  <c:v>-0.78700000000000003</c:v>
                </c:pt>
                <c:pt idx="2281">
                  <c:v>-1.173</c:v>
                </c:pt>
                <c:pt idx="2282">
                  <c:v>-0.71499999999999997</c:v>
                </c:pt>
                <c:pt idx="2283">
                  <c:v>-1.323</c:v>
                </c:pt>
                <c:pt idx="2284">
                  <c:v>-2.2839999999999998</c:v>
                </c:pt>
                <c:pt idx="2285">
                  <c:v>-0.89300000000000002</c:v>
                </c:pt>
                <c:pt idx="2286">
                  <c:v>-8.0000000000000002E-3</c:v>
                </c:pt>
                <c:pt idx="2287">
                  <c:v>-1.3149999999999999</c:v>
                </c:pt>
                <c:pt idx="2288">
                  <c:v>-0.626</c:v>
                </c:pt>
                <c:pt idx="2289">
                  <c:v>-0.4</c:v>
                </c:pt>
                <c:pt idx="2290">
                  <c:v>0.65800000000000003</c:v>
                </c:pt>
                <c:pt idx="2291">
                  <c:v>0.42699999999999999</c:v>
                </c:pt>
                <c:pt idx="2292">
                  <c:v>-0.19700000000000001</c:v>
                </c:pt>
                <c:pt idx="2293">
                  <c:v>0.43099999999999999</c:v>
                </c:pt>
                <c:pt idx="2294">
                  <c:v>-0.86299999999999999</c:v>
                </c:pt>
                <c:pt idx="2295">
                  <c:v>7.2999999999999995E-2</c:v>
                </c:pt>
                <c:pt idx="2296">
                  <c:v>-7.5999999999999998E-2</c:v>
                </c:pt>
                <c:pt idx="2297">
                  <c:v>1.825</c:v>
                </c:pt>
                <c:pt idx="2298">
                  <c:v>-9.5000000000000001E-2</c:v>
                </c:pt>
                <c:pt idx="2299">
                  <c:v>0.82699999999999996</c:v>
                </c:pt>
                <c:pt idx="2300">
                  <c:v>1.5489999999999999</c:v>
                </c:pt>
                <c:pt idx="2301">
                  <c:v>1.431</c:v>
                </c:pt>
                <c:pt idx="2302">
                  <c:v>-9.2999999999999999E-2</c:v>
                </c:pt>
                <c:pt idx="2303">
                  <c:v>-0.67300000000000004</c:v>
                </c:pt>
                <c:pt idx="2304">
                  <c:v>2.6589999999999998</c:v>
                </c:pt>
                <c:pt idx="2305">
                  <c:v>-0.89700000000000002</c:v>
                </c:pt>
                <c:pt idx="2306">
                  <c:v>-1.1459999999999999</c:v>
                </c:pt>
                <c:pt idx="2307">
                  <c:v>0.53400000000000003</c:v>
                </c:pt>
                <c:pt idx="2308">
                  <c:v>0.47399999999999998</c:v>
                </c:pt>
                <c:pt idx="2309">
                  <c:v>6.9000000000000006E-2</c:v>
                </c:pt>
                <c:pt idx="2310">
                  <c:v>-1.4039999999999999</c:v>
                </c:pt>
                <c:pt idx="2311">
                  <c:v>-0.85899999999999999</c:v>
                </c:pt>
                <c:pt idx="2312">
                  <c:v>0.69899999999999995</c:v>
                </c:pt>
                <c:pt idx="2313">
                  <c:v>1.9910000000000001</c:v>
                </c:pt>
                <c:pt idx="2314">
                  <c:v>1.0629999999999999</c:v>
                </c:pt>
                <c:pt idx="2315">
                  <c:v>0.40100000000000002</c:v>
                </c:pt>
                <c:pt idx="2316">
                  <c:v>-0.88100000000000001</c:v>
                </c:pt>
                <c:pt idx="2317">
                  <c:v>-4.2999999999999997E-2</c:v>
                </c:pt>
                <c:pt idx="2318">
                  <c:v>0.70199999999999996</c:v>
                </c:pt>
                <c:pt idx="2319">
                  <c:v>-0.93899999999999995</c:v>
                </c:pt>
                <c:pt idx="2320">
                  <c:v>0.46500000000000002</c:v>
                </c:pt>
                <c:pt idx="2321">
                  <c:v>-5.6000000000000001E-2</c:v>
                </c:pt>
                <c:pt idx="2322">
                  <c:v>-0.33400000000000002</c:v>
                </c:pt>
                <c:pt idx="2323">
                  <c:v>-1.1819999999999999</c:v>
                </c:pt>
                <c:pt idx="2324">
                  <c:v>1.6180000000000001</c:v>
                </c:pt>
                <c:pt idx="2325">
                  <c:v>-0.437</c:v>
                </c:pt>
                <c:pt idx="2326">
                  <c:v>-0.85799999999999998</c:v>
                </c:pt>
                <c:pt idx="2327">
                  <c:v>2.1000000000000001E-2</c:v>
                </c:pt>
                <c:pt idx="2328">
                  <c:v>-0.53400000000000003</c:v>
                </c:pt>
                <c:pt idx="2329">
                  <c:v>-1.329</c:v>
                </c:pt>
                <c:pt idx="2330">
                  <c:v>-1.9510000000000001</c:v>
                </c:pt>
                <c:pt idx="2331">
                  <c:v>-0.42399999999999999</c:v>
                </c:pt>
                <c:pt idx="2332">
                  <c:v>-0.98399999999999999</c:v>
                </c:pt>
                <c:pt idx="2333">
                  <c:v>-0.86099999999999999</c:v>
                </c:pt>
                <c:pt idx="2334">
                  <c:v>-1.0900000000000001</c:v>
                </c:pt>
                <c:pt idx="2335">
                  <c:v>-0.879</c:v>
                </c:pt>
                <c:pt idx="2336">
                  <c:v>-1.022</c:v>
                </c:pt>
                <c:pt idx="2337">
                  <c:v>-0.44500000000000001</c:v>
                </c:pt>
                <c:pt idx="2338">
                  <c:v>-0.66700000000000004</c:v>
                </c:pt>
                <c:pt idx="2339">
                  <c:v>-0.54500000000000004</c:v>
                </c:pt>
                <c:pt idx="2340">
                  <c:v>-2.048</c:v>
                </c:pt>
                <c:pt idx="2341">
                  <c:v>-1.802</c:v>
                </c:pt>
                <c:pt idx="2342">
                  <c:v>1.746</c:v>
                </c:pt>
                <c:pt idx="2343">
                  <c:v>0.31900000000000001</c:v>
                </c:pt>
                <c:pt idx="2344">
                  <c:v>-1.0589999999999999</c:v>
                </c:pt>
                <c:pt idx="2345">
                  <c:v>-0.26300000000000001</c:v>
                </c:pt>
                <c:pt idx="2346">
                  <c:v>-1.167</c:v>
                </c:pt>
                <c:pt idx="2347">
                  <c:v>-0.77200000000000002</c:v>
                </c:pt>
                <c:pt idx="2348">
                  <c:v>-1.381</c:v>
                </c:pt>
                <c:pt idx="2349">
                  <c:v>-0.625</c:v>
                </c:pt>
                <c:pt idx="2350">
                  <c:v>-0.40100000000000002</c:v>
                </c:pt>
                <c:pt idx="2351">
                  <c:v>-0.35599999999999998</c:v>
                </c:pt>
                <c:pt idx="2352">
                  <c:v>-1.294</c:v>
                </c:pt>
                <c:pt idx="2353">
                  <c:v>-0.60199999999999998</c:v>
                </c:pt>
                <c:pt idx="2354">
                  <c:v>0.23100000000000001</c:v>
                </c:pt>
                <c:pt idx="2355">
                  <c:v>-0.84399999999999997</c:v>
                </c:pt>
                <c:pt idx="2356">
                  <c:v>1.1279999999999999</c:v>
                </c:pt>
                <c:pt idx="2357">
                  <c:v>0.625</c:v>
                </c:pt>
                <c:pt idx="2358">
                  <c:v>0.81200000000000006</c:v>
                </c:pt>
                <c:pt idx="2359">
                  <c:v>-0.21299999999999999</c:v>
                </c:pt>
                <c:pt idx="2360">
                  <c:v>-0.54600000000000004</c:v>
                </c:pt>
                <c:pt idx="2361">
                  <c:v>-0.93799999999999994</c:v>
                </c:pt>
                <c:pt idx="2362">
                  <c:v>-0.16700000000000001</c:v>
                </c:pt>
                <c:pt idx="2363">
                  <c:v>1.7509999999999999</c:v>
                </c:pt>
                <c:pt idx="2364">
                  <c:v>-1.3759999999999999</c:v>
                </c:pt>
                <c:pt idx="2365">
                  <c:v>-0.92700000000000005</c:v>
                </c:pt>
                <c:pt idx="2366">
                  <c:v>-0.11799999999999999</c:v>
                </c:pt>
                <c:pt idx="2367">
                  <c:v>0.16</c:v>
                </c:pt>
                <c:pt idx="2368">
                  <c:v>-1.169</c:v>
                </c:pt>
                <c:pt idx="2369">
                  <c:v>-0.88700000000000001</c:v>
                </c:pt>
                <c:pt idx="2370">
                  <c:v>1.3859999999999999</c:v>
                </c:pt>
                <c:pt idx="2371">
                  <c:v>-0.997</c:v>
                </c:pt>
                <c:pt idx="2372">
                  <c:v>-0.92900000000000005</c:v>
                </c:pt>
                <c:pt idx="2373">
                  <c:v>-1.2190000000000001</c:v>
                </c:pt>
                <c:pt idx="2374">
                  <c:v>-1.885</c:v>
                </c:pt>
                <c:pt idx="2375">
                  <c:v>-1.7270000000000001</c:v>
                </c:pt>
                <c:pt idx="2376">
                  <c:v>1.288</c:v>
                </c:pt>
                <c:pt idx="2377">
                  <c:v>-1.4319999999999999</c:v>
                </c:pt>
                <c:pt idx="2378">
                  <c:v>-0.98299999999999998</c:v>
                </c:pt>
                <c:pt idx="2379">
                  <c:v>0.20699999999999999</c:v>
                </c:pt>
                <c:pt idx="2380">
                  <c:v>-1.2310000000000001</c:v>
                </c:pt>
                <c:pt idx="2381">
                  <c:v>-1.347</c:v>
                </c:pt>
                <c:pt idx="2382">
                  <c:v>-1.321</c:v>
                </c:pt>
                <c:pt idx="2383">
                  <c:v>-0.68600000000000005</c:v>
                </c:pt>
                <c:pt idx="2384">
                  <c:v>-1.589</c:v>
                </c:pt>
                <c:pt idx="2385">
                  <c:v>-0.56899999999999995</c:v>
                </c:pt>
                <c:pt idx="2386">
                  <c:v>-1.1180000000000001</c:v>
                </c:pt>
                <c:pt idx="2387">
                  <c:v>-0.315</c:v>
                </c:pt>
                <c:pt idx="2388">
                  <c:v>1.0900000000000001</c:v>
                </c:pt>
                <c:pt idx="2389">
                  <c:v>0.47699999999999998</c:v>
                </c:pt>
                <c:pt idx="2390">
                  <c:v>0.84</c:v>
                </c:pt>
                <c:pt idx="2391">
                  <c:v>3.1E-2</c:v>
                </c:pt>
                <c:pt idx="2392">
                  <c:v>-0.73099999999999998</c:v>
                </c:pt>
                <c:pt idx="2393">
                  <c:v>-1.6990000000000001</c:v>
                </c:pt>
                <c:pt idx="2394">
                  <c:v>0.34300000000000003</c:v>
                </c:pt>
                <c:pt idx="2395">
                  <c:v>-0.38800000000000001</c:v>
                </c:pt>
                <c:pt idx="2396">
                  <c:v>-0.13700000000000001</c:v>
                </c:pt>
                <c:pt idx="2397">
                  <c:v>-0.70599999999999996</c:v>
                </c:pt>
                <c:pt idx="2398">
                  <c:v>-0.72799999999999998</c:v>
                </c:pt>
                <c:pt idx="2399">
                  <c:v>0.68400000000000005</c:v>
                </c:pt>
                <c:pt idx="2400">
                  <c:v>0.112</c:v>
                </c:pt>
                <c:pt idx="2401">
                  <c:v>-0.63400000000000001</c:v>
                </c:pt>
                <c:pt idx="2402">
                  <c:v>0.13600000000000001</c:v>
                </c:pt>
                <c:pt idx="2403">
                  <c:v>-0.52900000000000003</c:v>
                </c:pt>
                <c:pt idx="2404">
                  <c:v>-1.224</c:v>
                </c:pt>
                <c:pt idx="2405">
                  <c:v>0.45500000000000002</c:v>
                </c:pt>
                <c:pt idx="2406">
                  <c:v>-2.1999999999999999E-2</c:v>
                </c:pt>
                <c:pt idx="2407">
                  <c:v>-1.0649999999999999</c:v>
                </c:pt>
                <c:pt idx="2408">
                  <c:v>-0.39300000000000002</c:v>
                </c:pt>
                <c:pt idx="2409">
                  <c:v>0.11899999999999999</c:v>
                </c:pt>
                <c:pt idx="2410">
                  <c:v>-0.01</c:v>
                </c:pt>
                <c:pt idx="2411">
                  <c:v>1.476</c:v>
                </c:pt>
                <c:pt idx="2412">
                  <c:v>-0.23599999999999999</c:v>
                </c:pt>
                <c:pt idx="2413">
                  <c:v>0.19900000000000001</c:v>
                </c:pt>
                <c:pt idx="2414">
                  <c:v>0.78</c:v>
                </c:pt>
                <c:pt idx="2415">
                  <c:v>-5.1999999999999998E-2</c:v>
                </c:pt>
                <c:pt idx="2416">
                  <c:v>0.33800000000000002</c:v>
                </c:pt>
                <c:pt idx="2417">
                  <c:v>0.53300000000000003</c:v>
                </c:pt>
                <c:pt idx="2418">
                  <c:v>-0.252</c:v>
                </c:pt>
                <c:pt idx="2419">
                  <c:v>-1.319</c:v>
                </c:pt>
                <c:pt idx="2420">
                  <c:v>0.46800000000000003</c:v>
                </c:pt>
                <c:pt idx="2421">
                  <c:v>-1.093</c:v>
                </c:pt>
                <c:pt idx="2422">
                  <c:v>0.39400000000000002</c:v>
                </c:pt>
                <c:pt idx="2423">
                  <c:v>-0.98</c:v>
                </c:pt>
                <c:pt idx="2424">
                  <c:v>0.51200000000000001</c:v>
                </c:pt>
                <c:pt idx="2425">
                  <c:v>-0.88</c:v>
                </c:pt>
                <c:pt idx="2426">
                  <c:v>-0.22800000000000001</c:v>
                </c:pt>
                <c:pt idx="2427">
                  <c:v>-0.46300000000000002</c:v>
                </c:pt>
                <c:pt idx="2428">
                  <c:v>-1.3580000000000001</c:v>
                </c:pt>
                <c:pt idx="2429">
                  <c:v>1.246</c:v>
                </c:pt>
                <c:pt idx="2430">
                  <c:v>1.704</c:v>
                </c:pt>
                <c:pt idx="2431">
                  <c:v>0.26</c:v>
                </c:pt>
                <c:pt idx="2432">
                  <c:v>-1.256</c:v>
                </c:pt>
                <c:pt idx="2433">
                  <c:v>-1.0920000000000001</c:v>
                </c:pt>
                <c:pt idx="2434">
                  <c:v>-1.014</c:v>
                </c:pt>
                <c:pt idx="2435">
                  <c:v>0.83799999999999997</c:v>
                </c:pt>
                <c:pt idx="2436">
                  <c:v>1.2909999999999999</c:v>
                </c:pt>
                <c:pt idx="2437">
                  <c:v>2.1999999999999999E-2</c:v>
                </c:pt>
                <c:pt idx="2438">
                  <c:v>-0.78400000000000003</c:v>
                </c:pt>
                <c:pt idx="2439">
                  <c:v>0.78800000000000003</c:v>
                </c:pt>
                <c:pt idx="2440">
                  <c:v>-0.79100000000000004</c:v>
                </c:pt>
                <c:pt idx="2441">
                  <c:v>-1.1619999999999999</c:v>
                </c:pt>
                <c:pt idx="2442">
                  <c:v>0.82</c:v>
                </c:pt>
                <c:pt idx="2443">
                  <c:v>-0.46700000000000003</c:v>
                </c:pt>
                <c:pt idx="2444">
                  <c:v>0.41799999999999998</c:v>
                </c:pt>
                <c:pt idx="2445">
                  <c:v>-0.67700000000000005</c:v>
                </c:pt>
                <c:pt idx="2446">
                  <c:v>-0.69451870658550696</c:v>
                </c:pt>
                <c:pt idx="2447">
                  <c:v>-0.42099999999999999</c:v>
                </c:pt>
                <c:pt idx="2448">
                  <c:v>0.52800000000000002</c:v>
                </c:pt>
                <c:pt idx="2449">
                  <c:v>-0.434</c:v>
                </c:pt>
                <c:pt idx="2450">
                  <c:v>-0.76</c:v>
                </c:pt>
                <c:pt idx="2451">
                  <c:v>-1.8440000000000001</c:v>
                </c:pt>
                <c:pt idx="2452">
                  <c:v>-1.5109999999999999</c:v>
                </c:pt>
                <c:pt idx="2453">
                  <c:v>-0.81599999999999995</c:v>
                </c:pt>
                <c:pt idx="2454">
                  <c:v>-0.98899999999999999</c:v>
                </c:pt>
                <c:pt idx="2455">
                  <c:v>0.112</c:v>
                </c:pt>
                <c:pt idx="2456">
                  <c:v>-0.38300000000000001</c:v>
                </c:pt>
                <c:pt idx="2457">
                  <c:v>-1.619</c:v>
                </c:pt>
                <c:pt idx="2458">
                  <c:v>0.69499999999999995</c:v>
                </c:pt>
                <c:pt idx="2459">
                  <c:v>0.54700000000000004</c:v>
                </c:pt>
                <c:pt idx="2460">
                  <c:v>-0.217</c:v>
                </c:pt>
                <c:pt idx="2461">
                  <c:v>-1.3120000000000001</c:v>
                </c:pt>
                <c:pt idx="2462">
                  <c:v>7.1999999999999995E-2</c:v>
                </c:pt>
                <c:pt idx="2463">
                  <c:v>-1.5580000000000001</c:v>
                </c:pt>
                <c:pt idx="2464">
                  <c:v>-0.85699999999999998</c:v>
                </c:pt>
                <c:pt idx="2465">
                  <c:v>-1.617</c:v>
                </c:pt>
                <c:pt idx="2466">
                  <c:v>-0.874</c:v>
                </c:pt>
                <c:pt idx="2467">
                  <c:v>-1.1739999999999999</c:v>
                </c:pt>
                <c:pt idx="2468">
                  <c:v>-1.381</c:v>
                </c:pt>
                <c:pt idx="2469">
                  <c:v>1.4999999999999999E-2</c:v>
                </c:pt>
                <c:pt idx="2470">
                  <c:v>-1.0589999999999999</c:v>
                </c:pt>
                <c:pt idx="2471">
                  <c:v>-0.126</c:v>
                </c:pt>
                <c:pt idx="2472">
                  <c:v>-0.83799999999999997</c:v>
                </c:pt>
                <c:pt idx="2473">
                  <c:v>-6.7000000000000004E-2</c:v>
                </c:pt>
                <c:pt idx="2474">
                  <c:v>-1.0549999999999999</c:v>
                </c:pt>
                <c:pt idx="2475">
                  <c:v>-1.1839999999999999</c:v>
                </c:pt>
                <c:pt idx="2476">
                  <c:v>-0.72099999999999997</c:v>
                </c:pt>
                <c:pt idx="2477">
                  <c:v>-0.20100000000000001</c:v>
                </c:pt>
                <c:pt idx="2478">
                  <c:v>-0.22600000000000001</c:v>
                </c:pt>
                <c:pt idx="2479">
                  <c:v>-0.65300000000000002</c:v>
                </c:pt>
                <c:pt idx="2480">
                  <c:v>1.526</c:v>
                </c:pt>
                <c:pt idx="2481">
                  <c:v>1.1830000000000001</c:v>
                </c:pt>
                <c:pt idx="2482">
                  <c:v>2.0049999999999999</c:v>
                </c:pt>
                <c:pt idx="2483">
                  <c:v>0.70099999999999996</c:v>
                </c:pt>
                <c:pt idx="2484">
                  <c:v>-7.9000000000000001E-2</c:v>
                </c:pt>
                <c:pt idx="2485">
                  <c:v>-1.0740000000000001</c:v>
                </c:pt>
                <c:pt idx="2486">
                  <c:v>-1.266</c:v>
                </c:pt>
                <c:pt idx="2487">
                  <c:v>-1.1839999999999999</c:v>
                </c:pt>
                <c:pt idx="2488">
                  <c:v>1.7000000000000001E-2</c:v>
                </c:pt>
                <c:pt idx="2489">
                  <c:v>-1.085</c:v>
                </c:pt>
                <c:pt idx="2490">
                  <c:v>-1.27</c:v>
                </c:pt>
                <c:pt idx="2491">
                  <c:v>-0.372</c:v>
                </c:pt>
                <c:pt idx="2492">
                  <c:v>-0.72499999999999998</c:v>
                </c:pt>
                <c:pt idx="2493">
                  <c:v>1.345</c:v>
                </c:pt>
                <c:pt idx="2494">
                  <c:v>-0.53</c:v>
                </c:pt>
                <c:pt idx="2495">
                  <c:v>-0.32200000000000001</c:v>
                </c:pt>
                <c:pt idx="2496">
                  <c:v>-1.6E-2</c:v>
                </c:pt>
                <c:pt idx="2497">
                  <c:v>0.375</c:v>
                </c:pt>
                <c:pt idx="2498">
                  <c:v>1.236</c:v>
                </c:pt>
                <c:pt idx="2499">
                  <c:v>1.3560000000000001</c:v>
                </c:pt>
                <c:pt idx="2500">
                  <c:v>-1.157</c:v>
                </c:pt>
                <c:pt idx="2501">
                  <c:v>-1.333</c:v>
                </c:pt>
                <c:pt idx="2502">
                  <c:v>-1.3120000000000001</c:v>
                </c:pt>
                <c:pt idx="2503">
                  <c:v>1.8879999999999999</c:v>
                </c:pt>
                <c:pt idx="2504">
                  <c:v>1.429</c:v>
                </c:pt>
                <c:pt idx="2505">
                  <c:v>1.948</c:v>
                </c:pt>
                <c:pt idx="2506">
                  <c:v>1.2769999999999999</c:v>
                </c:pt>
                <c:pt idx="2507">
                  <c:v>-0.49099999999999999</c:v>
                </c:pt>
                <c:pt idx="2508">
                  <c:v>0.41899999999999998</c:v>
                </c:pt>
                <c:pt idx="2509">
                  <c:v>-1.1120000000000001</c:v>
                </c:pt>
                <c:pt idx="2510">
                  <c:v>-0.84799999999999998</c:v>
                </c:pt>
                <c:pt idx="2511">
                  <c:v>-0.57899999999999996</c:v>
                </c:pt>
                <c:pt idx="2512">
                  <c:v>-1.3879999999999999</c:v>
                </c:pt>
                <c:pt idx="2513">
                  <c:v>-0.78800000000000003</c:v>
                </c:pt>
                <c:pt idx="2514">
                  <c:v>-1.0569999999999999</c:v>
                </c:pt>
                <c:pt idx="2515">
                  <c:v>-0.65400000000000003</c:v>
                </c:pt>
                <c:pt idx="2516">
                  <c:v>-1.5069999999999999</c:v>
                </c:pt>
                <c:pt idx="2517">
                  <c:v>0.11600000000000001</c:v>
                </c:pt>
                <c:pt idx="2518">
                  <c:v>-0.624</c:v>
                </c:pt>
                <c:pt idx="2519">
                  <c:v>-1.3180000000000001</c:v>
                </c:pt>
                <c:pt idx="2520">
                  <c:v>-0.68300000000000005</c:v>
                </c:pt>
                <c:pt idx="2521">
                  <c:v>5.1999999999999998E-2</c:v>
                </c:pt>
                <c:pt idx="2522">
                  <c:v>0.43099999999999999</c:v>
                </c:pt>
                <c:pt idx="2523">
                  <c:v>-0.79900000000000004</c:v>
                </c:pt>
                <c:pt idx="2524">
                  <c:v>-1.2869999999999999</c:v>
                </c:pt>
                <c:pt idx="2525">
                  <c:v>-0.11</c:v>
                </c:pt>
                <c:pt idx="2526">
                  <c:v>-0.83899999999999997</c:v>
                </c:pt>
                <c:pt idx="2527">
                  <c:v>-0.90400000000000003</c:v>
                </c:pt>
                <c:pt idx="2528">
                  <c:v>-1.403</c:v>
                </c:pt>
                <c:pt idx="2529">
                  <c:v>-1.46</c:v>
                </c:pt>
                <c:pt idx="2530">
                  <c:v>-7.1999999999999995E-2</c:v>
                </c:pt>
                <c:pt idx="2531">
                  <c:v>-0.53</c:v>
                </c:pt>
                <c:pt idx="2532">
                  <c:v>-0.86599999999999999</c:v>
                </c:pt>
                <c:pt idx="2533">
                  <c:v>-1.0920000000000001</c:v>
                </c:pt>
                <c:pt idx="2534">
                  <c:v>-1.1160000000000001</c:v>
                </c:pt>
                <c:pt idx="2535">
                  <c:v>-1.633</c:v>
                </c:pt>
                <c:pt idx="2536">
                  <c:v>0.122</c:v>
                </c:pt>
                <c:pt idx="2537">
                  <c:v>-1.1499999999999999</c:v>
                </c:pt>
                <c:pt idx="2538">
                  <c:v>-1.556</c:v>
                </c:pt>
                <c:pt idx="2539">
                  <c:v>-0.191</c:v>
                </c:pt>
                <c:pt idx="2540">
                  <c:v>-1.7869999999999999</c:v>
                </c:pt>
                <c:pt idx="2541">
                  <c:v>0.128</c:v>
                </c:pt>
                <c:pt idx="2542">
                  <c:v>-1.143</c:v>
                </c:pt>
                <c:pt idx="2543">
                  <c:v>-1.722</c:v>
                </c:pt>
                <c:pt idx="2544">
                  <c:v>-0.53100000000000003</c:v>
                </c:pt>
                <c:pt idx="2545">
                  <c:v>-0.46500000000000002</c:v>
                </c:pt>
                <c:pt idx="2546">
                  <c:v>-1.77</c:v>
                </c:pt>
                <c:pt idx="2547">
                  <c:v>-0.29799999999999999</c:v>
                </c:pt>
                <c:pt idx="2548">
                  <c:v>-0.65100000000000002</c:v>
                </c:pt>
                <c:pt idx="2549">
                  <c:v>-1.032</c:v>
                </c:pt>
                <c:pt idx="2550">
                  <c:v>-1.2869999999999999</c:v>
                </c:pt>
                <c:pt idx="2551">
                  <c:v>-1.4359999999999999</c:v>
                </c:pt>
                <c:pt idx="2552">
                  <c:v>1.865</c:v>
                </c:pt>
                <c:pt idx="2553">
                  <c:v>-1.143</c:v>
                </c:pt>
                <c:pt idx="2554">
                  <c:v>-0.45400000000000001</c:v>
                </c:pt>
                <c:pt idx="2555">
                  <c:v>-1.607</c:v>
                </c:pt>
                <c:pt idx="2556">
                  <c:v>0.59</c:v>
                </c:pt>
                <c:pt idx="2557">
                  <c:v>-0.54200000000000004</c:v>
                </c:pt>
                <c:pt idx="2558">
                  <c:v>-1.5640000000000001</c:v>
                </c:pt>
                <c:pt idx="2559">
                  <c:v>-0.69399999999999995</c:v>
                </c:pt>
                <c:pt idx="2560">
                  <c:v>-0.78400000000000003</c:v>
                </c:pt>
                <c:pt idx="2561">
                  <c:v>-0.77700000000000002</c:v>
                </c:pt>
                <c:pt idx="2562">
                  <c:v>-1.5289999999999999</c:v>
                </c:pt>
                <c:pt idx="2563">
                  <c:v>-0.94699999999999995</c:v>
                </c:pt>
                <c:pt idx="2564">
                  <c:v>-0.82399999999999995</c:v>
                </c:pt>
                <c:pt idx="2565">
                  <c:v>1.2E-2</c:v>
                </c:pt>
                <c:pt idx="2566">
                  <c:v>1.508</c:v>
                </c:pt>
                <c:pt idx="2567">
                  <c:v>0.877</c:v>
                </c:pt>
                <c:pt idx="2568">
                  <c:v>-1.0309999999999999</c:v>
                </c:pt>
                <c:pt idx="2569">
                  <c:v>-0.55700000000000005</c:v>
                </c:pt>
                <c:pt idx="2570">
                  <c:v>0.50800000000000001</c:v>
                </c:pt>
                <c:pt idx="2571">
                  <c:v>0.215</c:v>
                </c:pt>
                <c:pt idx="2572">
                  <c:v>-0.8</c:v>
                </c:pt>
                <c:pt idx="2573">
                  <c:v>-0.52100000000000002</c:v>
                </c:pt>
                <c:pt idx="2574">
                  <c:v>1.383</c:v>
                </c:pt>
                <c:pt idx="2575">
                  <c:v>-0.48699999999999999</c:v>
                </c:pt>
                <c:pt idx="2576">
                  <c:v>0.872</c:v>
                </c:pt>
                <c:pt idx="2577">
                  <c:v>-1.1240000000000001</c:v>
                </c:pt>
                <c:pt idx="2578">
                  <c:v>-0.13500000000000001</c:v>
                </c:pt>
                <c:pt idx="2579">
                  <c:v>-1.147</c:v>
                </c:pt>
                <c:pt idx="2580">
                  <c:v>-1.2509999999999999</c:v>
                </c:pt>
                <c:pt idx="2581">
                  <c:v>-0.94299999999999995</c:v>
                </c:pt>
                <c:pt idx="2582">
                  <c:v>-0.57599999999999996</c:v>
                </c:pt>
                <c:pt idx="2583">
                  <c:v>-0.443</c:v>
                </c:pt>
                <c:pt idx="2584">
                  <c:v>1.4930000000000001</c:v>
                </c:pt>
                <c:pt idx="2585">
                  <c:v>-0.14000000000000001</c:v>
                </c:pt>
                <c:pt idx="2586">
                  <c:v>-0.502</c:v>
                </c:pt>
                <c:pt idx="2587">
                  <c:v>-0.52500000000000002</c:v>
                </c:pt>
                <c:pt idx="2588">
                  <c:v>-1.486</c:v>
                </c:pt>
                <c:pt idx="2589">
                  <c:v>0.31900000000000001</c:v>
                </c:pt>
                <c:pt idx="2590">
                  <c:v>0.159</c:v>
                </c:pt>
                <c:pt idx="2591">
                  <c:v>0.23400000000000001</c:v>
                </c:pt>
                <c:pt idx="2592">
                  <c:v>-1.2170000000000001</c:v>
                </c:pt>
                <c:pt idx="2593">
                  <c:v>-1.468</c:v>
                </c:pt>
                <c:pt idx="2594">
                  <c:v>0.46300000000000002</c:v>
                </c:pt>
                <c:pt idx="2595">
                  <c:v>-1.625</c:v>
                </c:pt>
                <c:pt idx="2596">
                  <c:v>-1.393</c:v>
                </c:pt>
                <c:pt idx="2597">
                  <c:v>-0.40600000000000003</c:v>
                </c:pt>
                <c:pt idx="2598">
                  <c:v>-0.51600000000000001</c:v>
                </c:pt>
                <c:pt idx="2599">
                  <c:v>0.38800000000000001</c:v>
                </c:pt>
                <c:pt idx="2600">
                  <c:v>-1.4530000000000001</c:v>
                </c:pt>
                <c:pt idx="2601">
                  <c:v>-0.26200000000000001</c:v>
                </c:pt>
                <c:pt idx="2602">
                  <c:v>-1.103</c:v>
                </c:pt>
                <c:pt idx="2603">
                  <c:v>-0.40799999999999997</c:v>
                </c:pt>
                <c:pt idx="2604">
                  <c:v>-0.78600000000000003</c:v>
                </c:pt>
                <c:pt idx="2605">
                  <c:v>-0.89600000000000002</c:v>
                </c:pt>
                <c:pt idx="2606">
                  <c:v>1.1020000000000001</c:v>
                </c:pt>
                <c:pt idx="2607">
                  <c:v>-0.73899999999999999</c:v>
                </c:pt>
                <c:pt idx="2608">
                  <c:v>-0.80900000000000005</c:v>
                </c:pt>
                <c:pt idx="2609">
                  <c:v>-1.1559999999999999</c:v>
                </c:pt>
                <c:pt idx="2610">
                  <c:v>-0.53800000000000003</c:v>
                </c:pt>
                <c:pt idx="2611">
                  <c:v>0.438</c:v>
                </c:pt>
                <c:pt idx="2612">
                  <c:v>-1.07</c:v>
                </c:pt>
                <c:pt idx="2613">
                  <c:v>-1.2769999999999999</c:v>
                </c:pt>
                <c:pt idx="2614">
                  <c:v>-0.10100000000000001</c:v>
                </c:pt>
                <c:pt idx="2615">
                  <c:v>-0.6</c:v>
                </c:pt>
                <c:pt idx="2616">
                  <c:v>-1.373</c:v>
                </c:pt>
                <c:pt idx="2617">
                  <c:v>-1.454</c:v>
                </c:pt>
                <c:pt idx="2618">
                  <c:v>-0.54400000000000004</c:v>
                </c:pt>
                <c:pt idx="2619">
                  <c:v>-6.8000000000000005E-2</c:v>
                </c:pt>
                <c:pt idx="2620">
                  <c:v>-0.33300000000000002</c:v>
                </c:pt>
                <c:pt idx="2621">
                  <c:v>-0.48499999999999999</c:v>
                </c:pt>
                <c:pt idx="2622">
                  <c:v>0.19600000000000001</c:v>
                </c:pt>
                <c:pt idx="2623">
                  <c:v>-0.23300000000000001</c:v>
                </c:pt>
                <c:pt idx="2624">
                  <c:v>-0.96599999999999997</c:v>
                </c:pt>
                <c:pt idx="2625">
                  <c:v>-0.107</c:v>
                </c:pt>
                <c:pt idx="2626">
                  <c:v>-1.0169999999999999</c:v>
                </c:pt>
                <c:pt idx="2627">
                  <c:v>0.67600000000000005</c:v>
                </c:pt>
                <c:pt idx="2628">
                  <c:v>-0.52700000000000002</c:v>
                </c:pt>
                <c:pt idx="2629">
                  <c:v>-1.3580000000000001</c:v>
                </c:pt>
                <c:pt idx="2630">
                  <c:v>-1.6719999999999999</c:v>
                </c:pt>
                <c:pt idx="2631">
                  <c:v>-0.91400000000000003</c:v>
                </c:pt>
                <c:pt idx="2632">
                  <c:v>-0.83899999999999997</c:v>
                </c:pt>
                <c:pt idx="2633">
                  <c:v>-1.3640000000000001</c:v>
                </c:pt>
                <c:pt idx="2634">
                  <c:v>-1.472</c:v>
                </c:pt>
                <c:pt idx="2635">
                  <c:v>-0.222</c:v>
                </c:pt>
                <c:pt idx="2636">
                  <c:v>-0.70499999999999996</c:v>
                </c:pt>
                <c:pt idx="2637">
                  <c:v>-0.66600000000000004</c:v>
                </c:pt>
                <c:pt idx="2638">
                  <c:v>-0.90600000000000003</c:v>
                </c:pt>
                <c:pt idx="2639">
                  <c:v>-0.501</c:v>
                </c:pt>
                <c:pt idx="2640">
                  <c:v>-9.0999999999999998E-2</c:v>
                </c:pt>
                <c:pt idx="2641">
                  <c:v>-0.47</c:v>
                </c:pt>
                <c:pt idx="2642">
                  <c:v>-0.222</c:v>
                </c:pt>
                <c:pt idx="2643">
                  <c:v>-0.67</c:v>
                </c:pt>
                <c:pt idx="2644">
                  <c:v>-0.45500000000000002</c:v>
                </c:pt>
                <c:pt idx="2645">
                  <c:v>-1.208</c:v>
                </c:pt>
                <c:pt idx="2646">
                  <c:v>-0.23300000000000001</c:v>
                </c:pt>
                <c:pt idx="2647">
                  <c:v>-1.3129999999999999</c:v>
                </c:pt>
                <c:pt idx="2648">
                  <c:v>-0.63300000000000001</c:v>
                </c:pt>
                <c:pt idx="2649">
                  <c:v>-0.13600000000000001</c:v>
                </c:pt>
                <c:pt idx="2650">
                  <c:v>-1.36</c:v>
                </c:pt>
                <c:pt idx="2651">
                  <c:v>0.112</c:v>
                </c:pt>
                <c:pt idx="2652">
                  <c:v>-0.82599999999999996</c:v>
                </c:pt>
                <c:pt idx="2653">
                  <c:v>0.5</c:v>
                </c:pt>
                <c:pt idx="2654">
                  <c:v>-0.38</c:v>
                </c:pt>
                <c:pt idx="2655">
                  <c:v>-0.51900000000000002</c:v>
                </c:pt>
                <c:pt idx="2656">
                  <c:v>-0.13</c:v>
                </c:pt>
                <c:pt idx="2657">
                  <c:v>0.114</c:v>
                </c:pt>
                <c:pt idx="2658">
                  <c:v>-0.46100000000000002</c:v>
                </c:pt>
                <c:pt idx="2659">
                  <c:v>0.106</c:v>
                </c:pt>
                <c:pt idx="2660">
                  <c:v>-0.22700000000000001</c:v>
                </c:pt>
                <c:pt idx="2661">
                  <c:v>0.47899999999999998</c:v>
                </c:pt>
                <c:pt idx="2662">
                  <c:v>-0.59199999999999997</c:v>
                </c:pt>
                <c:pt idx="2663">
                  <c:v>-1.2789999999999999</c:v>
                </c:pt>
                <c:pt idx="2664">
                  <c:v>-0.22600000000000001</c:v>
                </c:pt>
                <c:pt idx="2665">
                  <c:v>1.284</c:v>
                </c:pt>
                <c:pt idx="2666">
                  <c:v>-0.68</c:v>
                </c:pt>
                <c:pt idx="2667">
                  <c:v>0.72799999999999998</c:v>
                </c:pt>
                <c:pt idx="2668">
                  <c:v>-1.17</c:v>
                </c:pt>
                <c:pt idx="2669">
                  <c:v>-1.3149999999999999</c:v>
                </c:pt>
                <c:pt idx="2670">
                  <c:v>-1.4039999999999999</c:v>
                </c:pt>
                <c:pt idx="2671">
                  <c:v>-1.3540000000000001</c:v>
                </c:pt>
                <c:pt idx="2672">
                  <c:v>-1.371</c:v>
                </c:pt>
                <c:pt idx="2673">
                  <c:v>0.51100000000000001</c:v>
                </c:pt>
                <c:pt idx="2674">
                  <c:v>-0.754</c:v>
                </c:pt>
                <c:pt idx="2675">
                  <c:v>-0.81699999999999995</c:v>
                </c:pt>
                <c:pt idx="2676">
                  <c:v>-0.46800000000000003</c:v>
                </c:pt>
                <c:pt idx="2677">
                  <c:v>-1.5029999999999999</c:v>
                </c:pt>
                <c:pt idx="2678">
                  <c:v>-0.36099999999999999</c:v>
                </c:pt>
                <c:pt idx="2679">
                  <c:v>-0.34699999999999998</c:v>
                </c:pt>
                <c:pt idx="2680">
                  <c:v>0.56299999999999994</c:v>
                </c:pt>
                <c:pt idx="2681">
                  <c:v>-0.36899999999999999</c:v>
                </c:pt>
                <c:pt idx="2682">
                  <c:v>0.312</c:v>
                </c:pt>
                <c:pt idx="2683">
                  <c:v>-1.1850000000000001</c:v>
                </c:pt>
                <c:pt idx="2684">
                  <c:v>1.512</c:v>
                </c:pt>
                <c:pt idx="2685">
                  <c:v>-1.282</c:v>
                </c:pt>
                <c:pt idx="2686">
                  <c:v>-0.11700000000000001</c:v>
                </c:pt>
                <c:pt idx="2687">
                  <c:v>-0.65900000000000003</c:v>
                </c:pt>
                <c:pt idx="2688">
                  <c:v>-0.26900000000000002</c:v>
                </c:pt>
                <c:pt idx="2689">
                  <c:v>-1.1100000000000001</c:v>
                </c:pt>
                <c:pt idx="2690">
                  <c:v>1.4E-2</c:v>
                </c:pt>
                <c:pt idx="2691">
                  <c:v>-1.042</c:v>
                </c:pt>
                <c:pt idx="2692">
                  <c:v>0.90400000000000003</c:v>
                </c:pt>
                <c:pt idx="2693">
                  <c:v>1.7889999999999999</c:v>
                </c:pt>
                <c:pt idx="2694">
                  <c:v>-1.028</c:v>
                </c:pt>
                <c:pt idx="2695">
                  <c:v>-0.49399999999999999</c:v>
                </c:pt>
                <c:pt idx="2696">
                  <c:v>8.0000000000000002E-3</c:v>
                </c:pt>
                <c:pt idx="2697">
                  <c:v>-0.88400000000000001</c:v>
                </c:pt>
                <c:pt idx="2698">
                  <c:v>-1.494</c:v>
                </c:pt>
                <c:pt idx="2699">
                  <c:v>-1.3109999999999999</c:v>
                </c:pt>
                <c:pt idx="2700">
                  <c:v>-0.90600000000000003</c:v>
                </c:pt>
                <c:pt idx="2701">
                  <c:v>-0.40100000000000002</c:v>
                </c:pt>
                <c:pt idx="2702">
                  <c:v>-0.83499999999999996</c:v>
                </c:pt>
                <c:pt idx="2703">
                  <c:v>-0.68200000000000005</c:v>
                </c:pt>
                <c:pt idx="2704">
                  <c:v>-1.069</c:v>
                </c:pt>
                <c:pt idx="2705">
                  <c:v>-1.4470000000000001</c:v>
                </c:pt>
                <c:pt idx="2706">
                  <c:v>-1.0329999999999999</c:v>
                </c:pt>
                <c:pt idx="2707">
                  <c:v>-0.51600000000000001</c:v>
                </c:pt>
                <c:pt idx="2708">
                  <c:v>-0.64800000000000002</c:v>
                </c:pt>
                <c:pt idx="2709">
                  <c:v>-1.397</c:v>
                </c:pt>
                <c:pt idx="2710">
                  <c:v>-0.64800000000000002</c:v>
                </c:pt>
                <c:pt idx="2711">
                  <c:v>0.14199999999999999</c:v>
                </c:pt>
                <c:pt idx="2712">
                  <c:v>-2.1219999999999999</c:v>
                </c:pt>
                <c:pt idx="2713">
                  <c:v>1.091</c:v>
                </c:pt>
                <c:pt idx="2714">
                  <c:v>0.48899999999999999</c:v>
                </c:pt>
                <c:pt idx="2715">
                  <c:v>-0.93</c:v>
                </c:pt>
                <c:pt idx="2716">
                  <c:v>-1.042</c:v>
                </c:pt>
                <c:pt idx="2717">
                  <c:v>-1.286</c:v>
                </c:pt>
                <c:pt idx="2718">
                  <c:v>-2.1999999999999999E-2</c:v>
                </c:pt>
                <c:pt idx="2719">
                  <c:v>-0.52900000000000003</c:v>
                </c:pt>
                <c:pt idx="2720">
                  <c:v>0.36399999999999999</c:v>
                </c:pt>
                <c:pt idx="2721">
                  <c:v>-1.0269999999999999</c:v>
                </c:pt>
                <c:pt idx="2722">
                  <c:v>1.032</c:v>
                </c:pt>
                <c:pt idx="2723">
                  <c:v>-0.47599999999999998</c:v>
                </c:pt>
                <c:pt idx="2724">
                  <c:v>9.9000000000000005E-2</c:v>
                </c:pt>
                <c:pt idx="2725">
                  <c:v>-1.6120000000000001</c:v>
                </c:pt>
                <c:pt idx="2726">
                  <c:v>-1.101</c:v>
                </c:pt>
                <c:pt idx="2727">
                  <c:v>-0.83299999999999996</c:v>
                </c:pt>
                <c:pt idx="2728">
                  <c:v>-0.82699999999999996</c:v>
                </c:pt>
                <c:pt idx="2729">
                  <c:v>-1.117</c:v>
                </c:pt>
                <c:pt idx="2730">
                  <c:v>-1.2050000000000001</c:v>
                </c:pt>
                <c:pt idx="2731">
                  <c:v>0.17899999999999999</c:v>
                </c:pt>
                <c:pt idx="2732">
                  <c:v>1.9670000000000001</c:v>
                </c:pt>
                <c:pt idx="2733">
                  <c:v>1.1339999999999999</c:v>
                </c:pt>
                <c:pt idx="2734">
                  <c:v>-1.2470000000000001</c:v>
                </c:pt>
                <c:pt idx="2735">
                  <c:v>1.329</c:v>
                </c:pt>
                <c:pt idx="2736">
                  <c:v>1.38</c:v>
                </c:pt>
                <c:pt idx="2737">
                  <c:v>1.429</c:v>
                </c:pt>
                <c:pt idx="2738">
                  <c:v>0.51700000000000002</c:v>
                </c:pt>
                <c:pt idx="2739">
                  <c:v>0.73499999999999999</c:v>
                </c:pt>
                <c:pt idx="2740">
                  <c:v>0.91900000000000004</c:v>
                </c:pt>
                <c:pt idx="2741">
                  <c:v>1.7569999999999999</c:v>
                </c:pt>
                <c:pt idx="2742">
                  <c:v>-1.1359999999999999</c:v>
                </c:pt>
                <c:pt idx="2743">
                  <c:v>-7.3999999999999996E-2</c:v>
                </c:pt>
                <c:pt idx="2744">
                  <c:v>-0.8</c:v>
                </c:pt>
                <c:pt idx="2745">
                  <c:v>-0.58699999999999997</c:v>
                </c:pt>
                <c:pt idx="2746">
                  <c:v>-1.1140000000000001</c:v>
                </c:pt>
                <c:pt idx="2747">
                  <c:v>-1.08</c:v>
                </c:pt>
                <c:pt idx="2748">
                  <c:v>0.16600000000000001</c:v>
                </c:pt>
                <c:pt idx="2749">
                  <c:v>-0.90100000000000002</c:v>
                </c:pt>
                <c:pt idx="2750">
                  <c:v>-1.631</c:v>
                </c:pt>
                <c:pt idx="2751">
                  <c:v>6.0000000000000001E-3</c:v>
                </c:pt>
                <c:pt idx="2752">
                  <c:v>-1.202</c:v>
                </c:pt>
                <c:pt idx="2753">
                  <c:v>-1.6020000000000001</c:v>
                </c:pt>
                <c:pt idx="2754">
                  <c:v>-0.33700000000000002</c:v>
                </c:pt>
                <c:pt idx="2755">
                  <c:v>0.63</c:v>
                </c:pt>
                <c:pt idx="2756">
                  <c:v>-0.24399999999999999</c:v>
                </c:pt>
                <c:pt idx="2757">
                  <c:v>-1.7689999999999999</c:v>
                </c:pt>
                <c:pt idx="2758">
                  <c:v>0.78200000000000003</c:v>
                </c:pt>
                <c:pt idx="2759">
                  <c:v>0.14799999999999999</c:v>
                </c:pt>
                <c:pt idx="2760">
                  <c:v>-0.75800000000000001</c:v>
                </c:pt>
                <c:pt idx="2761">
                  <c:v>-1.444</c:v>
                </c:pt>
                <c:pt idx="2762">
                  <c:v>-1.218</c:v>
                </c:pt>
                <c:pt idx="2763">
                  <c:v>-1.7689999999999999</c:v>
                </c:pt>
                <c:pt idx="2764">
                  <c:v>-0.68700000000000006</c:v>
                </c:pt>
                <c:pt idx="2765">
                  <c:v>-0.70499999999999996</c:v>
                </c:pt>
                <c:pt idx="2766">
                  <c:v>0.33400000000000002</c:v>
                </c:pt>
                <c:pt idx="2767">
                  <c:v>0.95099999999999996</c:v>
                </c:pt>
                <c:pt idx="2768">
                  <c:v>0.42799999999999999</c:v>
                </c:pt>
                <c:pt idx="2769">
                  <c:v>-1.454</c:v>
                </c:pt>
                <c:pt idx="2770">
                  <c:v>-4.9000000000000002E-2</c:v>
                </c:pt>
                <c:pt idx="2771">
                  <c:v>0.223</c:v>
                </c:pt>
                <c:pt idx="2772">
                  <c:v>0.45200000000000001</c:v>
                </c:pt>
                <c:pt idx="2773">
                  <c:v>0.45</c:v>
                </c:pt>
                <c:pt idx="2774">
                  <c:v>-0.95499999999999996</c:v>
                </c:pt>
                <c:pt idx="2775">
                  <c:v>0.14499999999999999</c:v>
                </c:pt>
                <c:pt idx="2776">
                  <c:v>-0.44800000000000001</c:v>
                </c:pt>
                <c:pt idx="2777">
                  <c:v>-1.4710000000000001</c:v>
                </c:pt>
                <c:pt idx="2778">
                  <c:v>-0.76300000000000001</c:v>
                </c:pt>
                <c:pt idx="2779">
                  <c:v>-1.0049999999999999</c:v>
                </c:pt>
                <c:pt idx="2780">
                  <c:v>-0.38400000000000001</c:v>
                </c:pt>
                <c:pt idx="2781">
                  <c:v>-0.29599999999999999</c:v>
                </c:pt>
                <c:pt idx="2782">
                  <c:v>-0.219</c:v>
                </c:pt>
                <c:pt idx="2783">
                  <c:v>-0.188</c:v>
                </c:pt>
                <c:pt idx="2784">
                  <c:v>-1.0940000000000001</c:v>
                </c:pt>
                <c:pt idx="2785">
                  <c:v>-0.318</c:v>
                </c:pt>
                <c:pt idx="2786">
                  <c:v>-0.93300000000000005</c:v>
                </c:pt>
                <c:pt idx="2787">
                  <c:v>-0.27</c:v>
                </c:pt>
                <c:pt idx="2788">
                  <c:v>-1.319</c:v>
                </c:pt>
                <c:pt idx="2789">
                  <c:v>-0.90500000000000003</c:v>
                </c:pt>
                <c:pt idx="2790">
                  <c:v>-1.036</c:v>
                </c:pt>
                <c:pt idx="2791">
                  <c:v>0.69799999999999995</c:v>
                </c:pt>
                <c:pt idx="2792">
                  <c:v>-1.228</c:v>
                </c:pt>
                <c:pt idx="2793">
                  <c:v>-1.1850000000000001</c:v>
                </c:pt>
                <c:pt idx="2794">
                  <c:v>-1.4019999999999999</c:v>
                </c:pt>
                <c:pt idx="2795">
                  <c:v>0.36399999999999999</c:v>
                </c:pt>
                <c:pt idx="2796">
                  <c:v>4.5999999999999999E-2</c:v>
                </c:pt>
                <c:pt idx="2797">
                  <c:v>-0.59199999999999997</c:v>
                </c:pt>
                <c:pt idx="2798">
                  <c:v>-1.026</c:v>
                </c:pt>
                <c:pt idx="2799">
                  <c:v>0.22900000000000001</c:v>
                </c:pt>
                <c:pt idx="2800">
                  <c:v>-1.8280000000000001</c:v>
                </c:pt>
                <c:pt idx="2801">
                  <c:v>-1.2999999999999999E-2</c:v>
                </c:pt>
                <c:pt idx="2802">
                  <c:v>0.70799999999999996</c:v>
                </c:pt>
                <c:pt idx="2803">
                  <c:v>-1.5509999999999999</c:v>
                </c:pt>
                <c:pt idx="2804">
                  <c:v>-2.0230000000000001</c:v>
                </c:pt>
                <c:pt idx="2805">
                  <c:v>0.25700000000000001</c:v>
                </c:pt>
                <c:pt idx="2806">
                  <c:v>-1.33</c:v>
                </c:pt>
                <c:pt idx="2807">
                  <c:v>-1.026</c:v>
                </c:pt>
                <c:pt idx="2808">
                  <c:v>-0.74399999999999999</c:v>
                </c:pt>
                <c:pt idx="2809">
                  <c:v>-0.59199999999999997</c:v>
                </c:pt>
                <c:pt idx="2810">
                  <c:v>0.75900000000000001</c:v>
                </c:pt>
                <c:pt idx="2811">
                  <c:v>0.497</c:v>
                </c:pt>
                <c:pt idx="2812">
                  <c:v>0.125</c:v>
                </c:pt>
                <c:pt idx="2813">
                  <c:v>-1.546</c:v>
                </c:pt>
                <c:pt idx="2814">
                  <c:v>-1.234</c:v>
                </c:pt>
                <c:pt idx="2815">
                  <c:v>-0.81299999999999994</c:v>
                </c:pt>
                <c:pt idx="2816">
                  <c:v>-0.35899999999999999</c:v>
                </c:pt>
                <c:pt idx="2817">
                  <c:v>-1.2190000000000001</c:v>
                </c:pt>
                <c:pt idx="2818">
                  <c:v>0.25800000000000001</c:v>
                </c:pt>
                <c:pt idx="2819">
                  <c:v>-0.33500000000000002</c:v>
                </c:pt>
                <c:pt idx="2820">
                  <c:v>-0.70199999999999996</c:v>
                </c:pt>
                <c:pt idx="2821">
                  <c:v>-0.44900000000000001</c:v>
                </c:pt>
                <c:pt idx="2822">
                  <c:v>-0.17199999999999999</c:v>
                </c:pt>
                <c:pt idx="2823">
                  <c:v>-1.1870000000000001</c:v>
                </c:pt>
                <c:pt idx="2824">
                  <c:v>-1.23</c:v>
                </c:pt>
                <c:pt idx="2825">
                  <c:v>1.7669999999999999</c:v>
                </c:pt>
                <c:pt idx="2826">
                  <c:v>1.1890000000000001</c:v>
                </c:pt>
                <c:pt idx="2827">
                  <c:v>-0.22600000000000001</c:v>
                </c:pt>
                <c:pt idx="2828">
                  <c:v>0.35699999999999998</c:v>
                </c:pt>
                <c:pt idx="2829">
                  <c:v>-1.157</c:v>
                </c:pt>
                <c:pt idx="2830">
                  <c:v>-0.98299999999999998</c:v>
                </c:pt>
                <c:pt idx="2831">
                  <c:v>1.2E-2</c:v>
                </c:pt>
                <c:pt idx="2832">
                  <c:v>-0.59099999999999997</c:v>
                </c:pt>
                <c:pt idx="2833">
                  <c:v>-0.26600000000000001</c:v>
                </c:pt>
                <c:pt idx="2834">
                  <c:v>-1.837</c:v>
                </c:pt>
                <c:pt idx="2835">
                  <c:v>-1.7090000000000001</c:v>
                </c:pt>
                <c:pt idx="2836">
                  <c:v>-0.95799999999999996</c:v>
                </c:pt>
                <c:pt idx="2837">
                  <c:v>-0.90700000000000003</c:v>
                </c:pt>
                <c:pt idx="2838">
                  <c:v>0.25</c:v>
                </c:pt>
                <c:pt idx="2839">
                  <c:v>-1.512</c:v>
                </c:pt>
                <c:pt idx="2840">
                  <c:v>-1.252</c:v>
                </c:pt>
                <c:pt idx="2841">
                  <c:v>-1.409</c:v>
                </c:pt>
                <c:pt idx="2842">
                  <c:v>-0.63</c:v>
                </c:pt>
                <c:pt idx="2843">
                  <c:v>-0.67800000000000005</c:v>
                </c:pt>
                <c:pt idx="2844">
                  <c:v>-1.1459999999999999</c:v>
                </c:pt>
                <c:pt idx="2845">
                  <c:v>-1.248</c:v>
                </c:pt>
                <c:pt idx="2846">
                  <c:v>-1.7270000000000001</c:v>
                </c:pt>
                <c:pt idx="2847">
                  <c:v>0.43099999999999999</c:v>
                </c:pt>
                <c:pt idx="2848">
                  <c:v>-1.0580000000000001</c:v>
                </c:pt>
                <c:pt idx="2849">
                  <c:v>-0.378</c:v>
                </c:pt>
                <c:pt idx="2850">
                  <c:v>1.41</c:v>
                </c:pt>
                <c:pt idx="2851">
                  <c:v>-1.4590000000000001</c:v>
                </c:pt>
                <c:pt idx="2852">
                  <c:v>-2.0099999999999998</c:v>
                </c:pt>
                <c:pt idx="2853">
                  <c:v>-1.1419999999999999</c:v>
                </c:pt>
                <c:pt idx="2854">
                  <c:v>-0.32800000000000001</c:v>
                </c:pt>
                <c:pt idx="2855">
                  <c:v>-1.121</c:v>
                </c:pt>
                <c:pt idx="2856">
                  <c:v>-1.07</c:v>
                </c:pt>
                <c:pt idx="2857">
                  <c:v>-1.6839999999999999</c:v>
                </c:pt>
                <c:pt idx="2858">
                  <c:v>-0.86099999999999999</c:v>
                </c:pt>
                <c:pt idx="2859">
                  <c:v>-1.264</c:v>
                </c:pt>
                <c:pt idx="2860">
                  <c:v>-1.6779999999999999</c:v>
                </c:pt>
                <c:pt idx="2861">
                  <c:v>0.45100000000000001</c:v>
                </c:pt>
                <c:pt idx="2862">
                  <c:v>-1.62</c:v>
                </c:pt>
                <c:pt idx="2863">
                  <c:v>0.14599999999999999</c:v>
                </c:pt>
                <c:pt idx="2864">
                  <c:v>-1.1579999999999999</c:v>
                </c:pt>
                <c:pt idx="2865">
                  <c:v>-1</c:v>
                </c:pt>
                <c:pt idx="2866">
                  <c:v>-0.14699999999999999</c:v>
                </c:pt>
                <c:pt idx="2867">
                  <c:v>-0.78</c:v>
                </c:pt>
                <c:pt idx="2868">
                  <c:v>-0.104</c:v>
                </c:pt>
                <c:pt idx="2869">
                  <c:v>-0.315</c:v>
                </c:pt>
                <c:pt idx="2870">
                  <c:v>-9.2999999999999999E-2</c:v>
                </c:pt>
                <c:pt idx="2871">
                  <c:v>-0.58899999999999997</c:v>
                </c:pt>
                <c:pt idx="2872">
                  <c:v>-0.79800000000000004</c:v>
                </c:pt>
                <c:pt idx="2873">
                  <c:v>-1.272</c:v>
                </c:pt>
                <c:pt idx="2874">
                  <c:v>-0.76</c:v>
                </c:pt>
                <c:pt idx="2875">
                  <c:v>-1.0629999999999999</c:v>
                </c:pt>
                <c:pt idx="2876">
                  <c:v>-1.8540000000000001</c:v>
                </c:pt>
                <c:pt idx="2877">
                  <c:v>-1.925</c:v>
                </c:pt>
                <c:pt idx="2878">
                  <c:v>-2.1469999999999998</c:v>
                </c:pt>
                <c:pt idx="2879">
                  <c:v>-1.2629999999999999</c:v>
                </c:pt>
                <c:pt idx="2880">
                  <c:v>-1.6319999999999999</c:v>
                </c:pt>
                <c:pt idx="2881">
                  <c:v>-0.23100000000000001</c:v>
                </c:pt>
                <c:pt idx="2882">
                  <c:v>-1.331</c:v>
                </c:pt>
                <c:pt idx="2883">
                  <c:v>-1.429</c:v>
                </c:pt>
                <c:pt idx="2884">
                  <c:v>-0.52800000000000002</c:v>
                </c:pt>
                <c:pt idx="2885">
                  <c:v>-1.2</c:v>
                </c:pt>
                <c:pt idx="2886">
                  <c:v>-0.38100000000000001</c:v>
                </c:pt>
                <c:pt idx="2887">
                  <c:v>-0.437</c:v>
                </c:pt>
                <c:pt idx="2888">
                  <c:v>-1.478</c:v>
                </c:pt>
                <c:pt idx="2889">
                  <c:v>-0.438</c:v>
                </c:pt>
                <c:pt idx="2890">
                  <c:v>1.1830000000000001</c:v>
                </c:pt>
                <c:pt idx="2891">
                  <c:v>1.4910000000000001</c:v>
                </c:pt>
                <c:pt idx="2892">
                  <c:v>-1.746</c:v>
                </c:pt>
                <c:pt idx="2893">
                  <c:v>0.33700000000000002</c:v>
                </c:pt>
                <c:pt idx="2894">
                  <c:v>1.385</c:v>
                </c:pt>
                <c:pt idx="2895">
                  <c:v>-1.498</c:v>
                </c:pt>
                <c:pt idx="2896">
                  <c:v>-0.91600000000000004</c:v>
                </c:pt>
                <c:pt idx="2897">
                  <c:v>-1.383</c:v>
                </c:pt>
                <c:pt idx="2898">
                  <c:v>-1.2190000000000001</c:v>
                </c:pt>
                <c:pt idx="2899">
                  <c:v>-0.88400000000000001</c:v>
                </c:pt>
                <c:pt idx="2900">
                  <c:v>-0.29399999999999998</c:v>
                </c:pt>
                <c:pt idx="2901">
                  <c:v>-1.1719999999999999</c:v>
                </c:pt>
                <c:pt idx="2902">
                  <c:v>6.7000000000000004E-2</c:v>
                </c:pt>
                <c:pt idx="2903">
                  <c:v>-0.498</c:v>
                </c:pt>
                <c:pt idx="2904">
                  <c:v>-1.0389999999999999</c:v>
                </c:pt>
                <c:pt idx="2905">
                  <c:v>-0.41699999999999998</c:v>
                </c:pt>
                <c:pt idx="2906">
                  <c:v>-0.83799999999999997</c:v>
                </c:pt>
                <c:pt idx="2907">
                  <c:v>-0.54700000000000004</c:v>
                </c:pt>
                <c:pt idx="2908">
                  <c:v>-8.9999999999999993E-3</c:v>
                </c:pt>
                <c:pt idx="2909">
                  <c:v>-1.5940000000000001</c:v>
                </c:pt>
                <c:pt idx="2910">
                  <c:v>-0.47399999999999998</c:v>
                </c:pt>
                <c:pt idx="2911">
                  <c:v>-1.2450000000000001</c:v>
                </c:pt>
                <c:pt idx="2912">
                  <c:v>0.52200000000000002</c:v>
                </c:pt>
                <c:pt idx="2913">
                  <c:v>-1.0820000000000001</c:v>
                </c:pt>
                <c:pt idx="2914">
                  <c:v>-0.55400000000000005</c:v>
                </c:pt>
                <c:pt idx="2915">
                  <c:v>-2.4E-2</c:v>
                </c:pt>
                <c:pt idx="2916">
                  <c:v>-0.439</c:v>
                </c:pt>
                <c:pt idx="2917">
                  <c:v>-1.0609999999999999</c:v>
                </c:pt>
                <c:pt idx="2918">
                  <c:v>-0.46800000000000003</c:v>
                </c:pt>
                <c:pt idx="2919">
                  <c:v>0.122</c:v>
                </c:pt>
                <c:pt idx="2920">
                  <c:v>1.2999999999999999E-2</c:v>
                </c:pt>
                <c:pt idx="2921">
                  <c:v>-0.747</c:v>
                </c:pt>
                <c:pt idx="2922">
                  <c:v>1.0269999999999999</c:v>
                </c:pt>
                <c:pt idx="2923">
                  <c:v>2.2549999999999999</c:v>
                </c:pt>
                <c:pt idx="2924">
                  <c:v>-0.30599999999999999</c:v>
                </c:pt>
                <c:pt idx="2925">
                  <c:v>0.124</c:v>
                </c:pt>
                <c:pt idx="2926">
                  <c:v>-1.544</c:v>
                </c:pt>
                <c:pt idx="2927">
                  <c:v>-0.63900000000000001</c:v>
                </c:pt>
                <c:pt idx="2928">
                  <c:v>0.86499999999999999</c:v>
                </c:pt>
                <c:pt idx="2929">
                  <c:v>-9.7000000000000003E-2</c:v>
                </c:pt>
                <c:pt idx="2930">
                  <c:v>-1.6919999999999999</c:v>
                </c:pt>
                <c:pt idx="2931">
                  <c:v>-1.6659999999999999</c:v>
                </c:pt>
                <c:pt idx="2932">
                  <c:v>-1.6739999999999999</c:v>
                </c:pt>
                <c:pt idx="2933">
                  <c:v>-0.97299999999999998</c:v>
                </c:pt>
                <c:pt idx="2934">
                  <c:v>3.5000000000000003E-2</c:v>
                </c:pt>
                <c:pt idx="2935">
                  <c:v>0.53400000000000003</c:v>
                </c:pt>
                <c:pt idx="2936">
                  <c:v>6.8000000000000005E-2</c:v>
                </c:pt>
                <c:pt idx="2937">
                  <c:v>5.6000000000000001E-2</c:v>
                </c:pt>
                <c:pt idx="2938">
                  <c:v>-1.36</c:v>
                </c:pt>
                <c:pt idx="2939">
                  <c:v>-0.625</c:v>
                </c:pt>
                <c:pt idx="2940">
                  <c:v>0.61599999999999999</c:v>
                </c:pt>
                <c:pt idx="2941">
                  <c:v>-0.379</c:v>
                </c:pt>
                <c:pt idx="2942">
                  <c:v>-1.4139999999999999</c:v>
                </c:pt>
                <c:pt idx="2943">
                  <c:v>-0.40400000000000003</c:v>
                </c:pt>
                <c:pt idx="2944">
                  <c:v>0.109</c:v>
                </c:pt>
                <c:pt idx="2945">
                  <c:v>0.50700000000000001</c:v>
                </c:pt>
                <c:pt idx="2946">
                  <c:v>-1.6220000000000001</c:v>
                </c:pt>
                <c:pt idx="2947">
                  <c:v>-0.45500000000000002</c:v>
                </c:pt>
                <c:pt idx="2948">
                  <c:v>-1.1499999999999999</c:v>
                </c:pt>
                <c:pt idx="2949">
                  <c:v>-0.61099999999999999</c:v>
                </c:pt>
                <c:pt idx="2950">
                  <c:v>-1.4379999999999999</c:v>
                </c:pt>
                <c:pt idx="2951">
                  <c:v>-0.48699999999999999</c:v>
                </c:pt>
                <c:pt idx="2952">
                  <c:v>-1.506</c:v>
                </c:pt>
                <c:pt idx="2953">
                  <c:v>-0.107</c:v>
                </c:pt>
                <c:pt idx="2954">
                  <c:v>-1.581</c:v>
                </c:pt>
                <c:pt idx="2955">
                  <c:v>0.69499999999999995</c:v>
                </c:pt>
                <c:pt idx="2956">
                  <c:v>-0.66700000000000004</c:v>
                </c:pt>
                <c:pt idx="2957">
                  <c:v>-0.89900000000000002</c:v>
                </c:pt>
                <c:pt idx="2958">
                  <c:v>-1.02</c:v>
                </c:pt>
                <c:pt idx="2959">
                  <c:v>-1.5469999999999999</c:v>
                </c:pt>
                <c:pt idx="2960">
                  <c:v>-0.23899999999999999</c:v>
                </c:pt>
                <c:pt idx="2961">
                  <c:v>-1.325</c:v>
                </c:pt>
                <c:pt idx="2962">
                  <c:v>-1.008</c:v>
                </c:pt>
                <c:pt idx="2963">
                  <c:v>7.3999999999999996E-2</c:v>
                </c:pt>
                <c:pt idx="2964">
                  <c:v>-2.5000000000000001E-2</c:v>
                </c:pt>
                <c:pt idx="2965">
                  <c:v>-0.77800000000000002</c:v>
                </c:pt>
                <c:pt idx="2966">
                  <c:v>-0.61299999999999999</c:v>
                </c:pt>
                <c:pt idx="2967">
                  <c:v>-1.0249999999999999</c:v>
                </c:pt>
                <c:pt idx="2968">
                  <c:v>-1.4339999999999999</c:v>
                </c:pt>
                <c:pt idx="2969">
                  <c:v>-1.587</c:v>
                </c:pt>
                <c:pt idx="2970">
                  <c:v>-1.1459999999999999</c:v>
                </c:pt>
                <c:pt idx="2971">
                  <c:v>0.91900000000000004</c:v>
                </c:pt>
                <c:pt idx="2972">
                  <c:v>1.0589999999999999</c:v>
                </c:pt>
                <c:pt idx="2973">
                  <c:v>-0.52300000000000002</c:v>
                </c:pt>
                <c:pt idx="2974">
                  <c:v>0.99399999999999999</c:v>
                </c:pt>
                <c:pt idx="2975">
                  <c:v>-0.85299999999999998</c:v>
                </c:pt>
                <c:pt idx="2976">
                  <c:v>-0.63600000000000001</c:v>
                </c:pt>
                <c:pt idx="2977">
                  <c:v>-1.5049999999999999</c:v>
                </c:pt>
                <c:pt idx="2978">
                  <c:v>-1.125</c:v>
                </c:pt>
                <c:pt idx="2979">
                  <c:v>6.5000000000000002E-2</c:v>
                </c:pt>
                <c:pt idx="2980">
                  <c:v>-0.98199999999999998</c:v>
                </c:pt>
                <c:pt idx="2981">
                  <c:v>-0.76400000000000001</c:v>
                </c:pt>
                <c:pt idx="2982">
                  <c:v>-0.72799999999999998</c:v>
                </c:pt>
                <c:pt idx="2983">
                  <c:v>-0.52100000000000002</c:v>
                </c:pt>
                <c:pt idx="2984">
                  <c:v>-0.48299999999999998</c:v>
                </c:pt>
                <c:pt idx="2985">
                  <c:v>0.22</c:v>
                </c:pt>
                <c:pt idx="2986">
                  <c:v>-0.42899999999999999</c:v>
                </c:pt>
                <c:pt idx="2987">
                  <c:v>-0.221</c:v>
                </c:pt>
                <c:pt idx="2988">
                  <c:v>-1.429</c:v>
                </c:pt>
                <c:pt idx="2989">
                  <c:v>-0.61899999999999999</c:v>
                </c:pt>
                <c:pt idx="2990">
                  <c:v>-1.5</c:v>
                </c:pt>
                <c:pt idx="2991">
                  <c:v>-0.68600000000000005</c:v>
                </c:pt>
                <c:pt idx="2992">
                  <c:v>-0.70599999999999996</c:v>
                </c:pt>
                <c:pt idx="2993">
                  <c:v>-0.70599999999999996</c:v>
                </c:pt>
                <c:pt idx="2994">
                  <c:v>-0.72699999999999998</c:v>
                </c:pt>
                <c:pt idx="2995">
                  <c:v>-0.72699999999999998</c:v>
                </c:pt>
                <c:pt idx="2996">
                  <c:v>-0.73</c:v>
                </c:pt>
                <c:pt idx="2997">
                  <c:v>-0.91300000000000003</c:v>
                </c:pt>
                <c:pt idx="2998">
                  <c:v>-0.69699999999999995</c:v>
                </c:pt>
                <c:pt idx="2999">
                  <c:v>-0.52500000000000002</c:v>
                </c:pt>
                <c:pt idx="3000">
                  <c:v>0.23599999999999999</c:v>
                </c:pt>
                <c:pt idx="3001">
                  <c:v>-0.16</c:v>
                </c:pt>
                <c:pt idx="3002">
                  <c:v>1.7649999999999999</c:v>
                </c:pt>
                <c:pt idx="3003">
                  <c:v>3.6999999999999998E-2</c:v>
                </c:pt>
                <c:pt idx="3004">
                  <c:v>-0.34100000000000003</c:v>
                </c:pt>
                <c:pt idx="3005">
                  <c:v>-1.2829999999999999</c:v>
                </c:pt>
                <c:pt idx="3006">
                  <c:v>-3.5999999999999997E-2</c:v>
                </c:pt>
                <c:pt idx="3007">
                  <c:v>-0.67100000000000004</c:v>
                </c:pt>
                <c:pt idx="3008">
                  <c:v>0</c:v>
                </c:pt>
                <c:pt idx="3009">
                  <c:v>-1.1970000000000001</c:v>
                </c:pt>
                <c:pt idx="3010">
                  <c:v>-0.20499999999999999</c:v>
                </c:pt>
                <c:pt idx="3011">
                  <c:v>0.99099999999999999</c:v>
                </c:pt>
                <c:pt idx="3012">
                  <c:v>1.5980000000000001</c:v>
                </c:pt>
                <c:pt idx="3013">
                  <c:v>-1.3140000000000001</c:v>
                </c:pt>
                <c:pt idx="3014">
                  <c:v>0.65600000000000003</c:v>
                </c:pt>
                <c:pt idx="3015">
                  <c:v>0.26600000000000001</c:v>
                </c:pt>
                <c:pt idx="3016">
                  <c:v>-1.129</c:v>
                </c:pt>
                <c:pt idx="3017">
                  <c:v>0.21199999999999999</c:v>
                </c:pt>
                <c:pt idx="3018">
                  <c:v>-0.54300000000000004</c:v>
                </c:pt>
                <c:pt idx="3019">
                  <c:v>-1.629</c:v>
                </c:pt>
                <c:pt idx="3020">
                  <c:v>0.193</c:v>
                </c:pt>
                <c:pt idx="3021">
                  <c:v>-0.58199999999999996</c:v>
                </c:pt>
                <c:pt idx="3022">
                  <c:v>-1.5760000000000001</c:v>
                </c:pt>
                <c:pt idx="3023">
                  <c:v>-0.66600000000000004</c:v>
                </c:pt>
                <c:pt idx="3024">
                  <c:v>-0.33200000000000002</c:v>
                </c:pt>
                <c:pt idx="3025">
                  <c:v>-0.23200000000000001</c:v>
                </c:pt>
                <c:pt idx="3026">
                  <c:v>0.373</c:v>
                </c:pt>
                <c:pt idx="3027">
                  <c:v>-1.052</c:v>
                </c:pt>
                <c:pt idx="3028">
                  <c:v>-0.51300000000000001</c:v>
                </c:pt>
                <c:pt idx="3029">
                  <c:v>0.39300000000000002</c:v>
                </c:pt>
                <c:pt idx="3030">
                  <c:v>-1.22</c:v>
                </c:pt>
                <c:pt idx="3031">
                  <c:v>-0.64400000000000002</c:v>
                </c:pt>
                <c:pt idx="3032">
                  <c:v>0.18099999999999999</c:v>
                </c:pt>
                <c:pt idx="3033">
                  <c:v>-1.2430000000000001</c:v>
                </c:pt>
                <c:pt idx="3034">
                  <c:v>0.255</c:v>
                </c:pt>
                <c:pt idx="3035">
                  <c:v>-1.46</c:v>
                </c:pt>
                <c:pt idx="3036">
                  <c:v>0.67</c:v>
                </c:pt>
                <c:pt idx="3037">
                  <c:v>1.0509999999999999</c:v>
                </c:pt>
                <c:pt idx="3038">
                  <c:v>0.33100000000000002</c:v>
                </c:pt>
                <c:pt idx="3039">
                  <c:v>0.98199999999999998</c:v>
                </c:pt>
                <c:pt idx="3040">
                  <c:v>-0.82</c:v>
                </c:pt>
                <c:pt idx="3041">
                  <c:v>-0.29499999999999998</c:v>
                </c:pt>
                <c:pt idx="3042">
                  <c:v>1.34</c:v>
                </c:pt>
                <c:pt idx="3043">
                  <c:v>1.1639999999999999</c:v>
                </c:pt>
                <c:pt idx="3044">
                  <c:v>1.3580000000000001</c:v>
                </c:pt>
                <c:pt idx="3045">
                  <c:v>2.077</c:v>
                </c:pt>
                <c:pt idx="3046">
                  <c:v>1.7370000000000001</c:v>
                </c:pt>
                <c:pt idx="3047">
                  <c:v>-0.222</c:v>
                </c:pt>
                <c:pt idx="3048">
                  <c:v>-0.30299999999999999</c:v>
                </c:pt>
                <c:pt idx="3049">
                  <c:v>-0.63400000000000001</c:v>
                </c:pt>
                <c:pt idx="3050">
                  <c:v>-0.69299999999999995</c:v>
                </c:pt>
                <c:pt idx="3051">
                  <c:v>-0.90500000000000003</c:v>
                </c:pt>
                <c:pt idx="3052">
                  <c:v>-1.264</c:v>
                </c:pt>
                <c:pt idx="3053">
                  <c:v>-1.1919999999999999</c:v>
                </c:pt>
                <c:pt idx="3054">
                  <c:v>0.61599999999999999</c:v>
                </c:pt>
                <c:pt idx="3055">
                  <c:v>-0.69</c:v>
                </c:pt>
                <c:pt idx="3056">
                  <c:v>-0.497</c:v>
                </c:pt>
                <c:pt idx="3057">
                  <c:v>-1.5269999999999999</c:v>
                </c:pt>
                <c:pt idx="3058">
                  <c:v>-1.7629999999999999</c:v>
                </c:pt>
                <c:pt idx="3059">
                  <c:v>-1.1930000000000001</c:v>
                </c:pt>
                <c:pt idx="3060">
                  <c:v>-1.774</c:v>
                </c:pt>
                <c:pt idx="3061">
                  <c:v>-0.61099999999999999</c:v>
                </c:pt>
                <c:pt idx="3062">
                  <c:v>-5.2999999999999999E-2</c:v>
                </c:pt>
                <c:pt idx="3063">
                  <c:v>-0.437</c:v>
                </c:pt>
                <c:pt idx="3064">
                  <c:v>6.2E-2</c:v>
                </c:pt>
                <c:pt idx="3065">
                  <c:v>-0.437</c:v>
                </c:pt>
                <c:pt idx="3066">
                  <c:v>-0.56699999999999995</c:v>
                </c:pt>
                <c:pt idx="3067">
                  <c:v>-1.274</c:v>
                </c:pt>
                <c:pt idx="3068">
                  <c:v>-1.194</c:v>
                </c:pt>
                <c:pt idx="3069">
                  <c:v>-1.6339999999999999</c:v>
                </c:pt>
                <c:pt idx="3070">
                  <c:v>-2.3E-2</c:v>
                </c:pt>
                <c:pt idx="3071">
                  <c:v>-1.054</c:v>
                </c:pt>
                <c:pt idx="3072">
                  <c:v>0.99299999999999999</c:v>
                </c:pt>
                <c:pt idx="3073">
                  <c:v>0.96099999999999997</c:v>
                </c:pt>
                <c:pt idx="3074">
                  <c:v>0.54300000000000004</c:v>
                </c:pt>
                <c:pt idx="3075">
                  <c:v>0.70799999999999996</c:v>
                </c:pt>
                <c:pt idx="3076">
                  <c:v>-1.2969999999999999</c:v>
                </c:pt>
                <c:pt idx="3077">
                  <c:v>7.0000000000000001E-3</c:v>
                </c:pt>
                <c:pt idx="3078">
                  <c:v>-1.365</c:v>
                </c:pt>
                <c:pt idx="3079">
                  <c:v>-0.57799999999999996</c:v>
                </c:pt>
                <c:pt idx="3080">
                  <c:v>-1.4379999999999999</c:v>
                </c:pt>
                <c:pt idx="3081">
                  <c:v>-0.80200000000000005</c:v>
                </c:pt>
                <c:pt idx="3082">
                  <c:v>-0.84599999999999997</c:v>
                </c:pt>
                <c:pt idx="3083">
                  <c:v>-1.353</c:v>
                </c:pt>
                <c:pt idx="3084">
                  <c:v>2.2130000000000001</c:v>
                </c:pt>
                <c:pt idx="3085">
                  <c:v>-1.4370000000000001</c:v>
                </c:pt>
                <c:pt idx="3086">
                  <c:v>-0.14299999999999999</c:v>
                </c:pt>
                <c:pt idx="3087">
                  <c:v>-1.0449999999999999</c:v>
                </c:pt>
                <c:pt idx="3088">
                  <c:v>-0.182</c:v>
                </c:pt>
                <c:pt idx="3089">
                  <c:v>-1.2589999999999999</c:v>
                </c:pt>
                <c:pt idx="3090">
                  <c:v>8.4000000000000005E-2</c:v>
                </c:pt>
                <c:pt idx="3091">
                  <c:v>-0.69899999999999995</c:v>
                </c:pt>
                <c:pt idx="3092">
                  <c:v>-0.48899999999999999</c:v>
                </c:pt>
                <c:pt idx="3093">
                  <c:v>-0.69099999999999995</c:v>
                </c:pt>
                <c:pt idx="3094">
                  <c:v>0.23899999999999999</c:v>
                </c:pt>
                <c:pt idx="3095">
                  <c:v>-0.63500000000000001</c:v>
                </c:pt>
                <c:pt idx="3096">
                  <c:v>0.996</c:v>
                </c:pt>
                <c:pt idx="3097">
                  <c:v>-0.71299999999999997</c:v>
                </c:pt>
                <c:pt idx="3098">
                  <c:v>-0.51</c:v>
                </c:pt>
                <c:pt idx="3099">
                  <c:v>-0.114</c:v>
                </c:pt>
                <c:pt idx="3100">
                  <c:v>-0.70499999999999996</c:v>
                </c:pt>
                <c:pt idx="3101">
                  <c:v>-0.61799999999999999</c:v>
                </c:pt>
                <c:pt idx="3102">
                  <c:v>-0.49</c:v>
                </c:pt>
                <c:pt idx="3103">
                  <c:v>0.53200000000000003</c:v>
                </c:pt>
                <c:pt idx="3104">
                  <c:v>-0.46800000000000003</c:v>
                </c:pt>
                <c:pt idx="3105">
                  <c:v>-1.4350000000000001</c:v>
                </c:pt>
                <c:pt idx="3106">
                  <c:v>-0.72699999999999998</c:v>
                </c:pt>
                <c:pt idx="3107">
                  <c:v>-0.73599999999999999</c:v>
                </c:pt>
                <c:pt idx="3108">
                  <c:v>-0.77600000000000002</c:v>
                </c:pt>
                <c:pt idx="3109">
                  <c:v>-0.76400000000000001</c:v>
                </c:pt>
                <c:pt idx="3110">
                  <c:v>-1.0629999999999999</c:v>
                </c:pt>
                <c:pt idx="3111">
                  <c:v>-1.022</c:v>
                </c:pt>
                <c:pt idx="3112">
                  <c:v>-1.2170000000000001</c:v>
                </c:pt>
                <c:pt idx="3113">
                  <c:v>0.32500000000000001</c:v>
                </c:pt>
                <c:pt idx="3114">
                  <c:v>1.8939999999999999</c:v>
                </c:pt>
                <c:pt idx="3115">
                  <c:v>0.39400000000000002</c:v>
                </c:pt>
                <c:pt idx="3116">
                  <c:v>-0.16400000000000001</c:v>
                </c:pt>
                <c:pt idx="3117">
                  <c:v>0.39800000000000002</c:v>
                </c:pt>
                <c:pt idx="3118">
                  <c:v>3.4000000000000002E-2</c:v>
                </c:pt>
                <c:pt idx="3119">
                  <c:v>1.395</c:v>
                </c:pt>
                <c:pt idx="3120">
                  <c:v>1.7999999999999999E-2</c:v>
                </c:pt>
                <c:pt idx="3121">
                  <c:v>0.111</c:v>
                </c:pt>
                <c:pt idx="3122">
                  <c:v>0.74399999999999999</c:v>
                </c:pt>
                <c:pt idx="3123">
                  <c:v>-0.11899999999999999</c:v>
                </c:pt>
                <c:pt idx="3124">
                  <c:v>-1.123</c:v>
                </c:pt>
                <c:pt idx="3125">
                  <c:v>-9.1999999999999998E-2</c:v>
                </c:pt>
                <c:pt idx="3126">
                  <c:v>-1.446</c:v>
                </c:pt>
                <c:pt idx="3127">
                  <c:v>-1.585</c:v>
                </c:pt>
                <c:pt idx="3128">
                  <c:v>0.61199999999999999</c:v>
                </c:pt>
                <c:pt idx="3129">
                  <c:v>-0.36499999999999999</c:v>
                </c:pt>
                <c:pt idx="3130">
                  <c:v>1.5349999999999999</c:v>
                </c:pt>
                <c:pt idx="3131">
                  <c:v>0.67800000000000005</c:v>
                </c:pt>
                <c:pt idx="3132">
                  <c:v>-0.505</c:v>
                </c:pt>
                <c:pt idx="3133">
                  <c:v>-1.446</c:v>
                </c:pt>
                <c:pt idx="3134">
                  <c:v>-1.2450000000000001</c:v>
                </c:pt>
                <c:pt idx="3135">
                  <c:v>-1.109</c:v>
                </c:pt>
                <c:pt idx="3136">
                  <c:v>2.8000000000000001E-2</c:v>
                </c:pt>
                <c:pt idx="3137">
                  <c:v>1.1200000000000001</c:v>
                </c:pt>
                <c:pt idx="3138">
                  <c:v>0.39</c:v>
                </c:pt>
                <c:pt idx="3139">
                  <c:v>0.33400000000000002</c:v>
                </c:pt>
                <c:pt idx="3140">
                  <c:v>-1.329</c:v>
                </c:pt>
                <c:pt idx="3141">
                  <c:v>-1.2889999999999999</c:v>
                </c:pt>
                <c:pt idx="3142">
                  <c:v>-9.9000000000000005E-2</c:v>
                </c:pt>
                <c:pt idx="3143">
                  <c:v>-0.70199999999999996</c:v>
                </c:pt>
                <c:pt idx="3144">
                  <c:v>-0.58299999999999996</c:v>
                </c:pt>
                <c:pt idx="3145">
                  <c:v>0.24299999999999999</c:v>
                </c:pt>
                <c:pt idx="3146">
                  <c:v>-1.0429999999999999</c:v>
                </c:pt>
                <c:pt idx="3147">
                  <c:v>-0.91</c:v>
                </c:pt>
                <c:pt idx="3148">
                  <c:v>-7.9000000000000001E-2</c:v>
                </c:pt>
                <c:pt idx="3149">
                  <c:v>-1.2290000000000001</c:v>
                </c:pt>
                <c:pt idx="3150">
                  <c:v>-0.41399999999999998</c:v>
                </c:pt>
                <c:pt idx="3151">
                  <c:v>0.90800000000000003</c:v>
                </c:pt>
                <c:pt idx="3152">
                  <c:v>1.0169999999999999</c:v>
                </c:pt>
                <c:pt idx="3153">
                  <c:v>0.49099999999999999</c:v>
                </c:pt>
                <c:pt idx="3154">
                  <c:v>-0.628</c:v>
                </c:pt>
                <c:pt idx="3155">
                  <c:v>-0.41599999999999998</c:v>
                </c:pt>
                <c:pt idx="3156">
                  <c:v>-1.0489999999999999</c:v>
                </c:pt>
                <c:pt idx="3157">
                  <c:v>-0.89300000000000002</c:v>
                </c:pt>
                <c:pt idx="3158">
                  <c:v>-1.0780000000000001</c:v>
                </c:pt>
                <c:pt idx="3159">
                  <c:v>-1.1299999999999999</c:v>
                </c:pt>
                <c:pt idx="3160">
                  <c:v>-0.255</c:v>
                </c:pt>
                <c:pt idx="3161">
                  <c:v>-0.58699999999999997</c:v>
                </c:pt>
                <c:pt idx="3162">
                  <c:v>1.02</c:v>
                </c:pt>
                <c:pt idx="3163">
                  <c:v>-1.377</c:v>
                </c:pt>
                <c:pt idx="3164">
                  <c:v>-0.57499999999999996</c:v>
                </c:pt>
                <c:pt idx="3165">
                  <c:v>-0.29799999999999999</c:v>
                </c:pt>
                <c:pt idx="3166">
                  <c:v>0.78800000000000003</c:v>
                </c:pt>
                <c:pt idx="3167">
                  <c:v>-0.55900000000000005</c:v>
                </c:pt>
                <c:pt idx="3168">
                  <c:v>0.52500000000000002</c:v>
                </c:pt>
                <c:pt idx="3169">
                  <c:v>-1.3180000000000001</c:v>
                </c:pt>
                <c:pt idx="3170">
                  <c:v>-1.6319999999999999</c:v>
                </c:pt>
                <c:pt idx="3171">
                  <c:v>-1.6E-2</c:v>
                </c:pt>
                <c:pt idx="3172">
                  <c:v>-6.9000000000000006E-2</c:v>
                </c:pt>
                <c:pt idx="3173">
                  <c:v>-0.374</c:v>
                </c:pt>
                <c:pt idx="3174">
                  <c:v>0.82299999999999995</c:v>
                </c:pt>
                <c:pt idx="3175">
                  <c:v>-0.40899999999999997</c:v>
                </c:pt>
                <c:pt idx="3176">
                  <c:v>-0.52800000000000002</c:v>
                </c:pt>
                <c:pt idx="3177">
                  <c:v>-0.57899999999999996</c:v>
                </c:pt>
                <c:pt idx="3178">
                  <c:v>1.3320000000000001</c:v>
                </c:pt>
                <c:pt idx="3179">
                  <c:v>0.65300000000000002</c:v>
                </c:pt>
                <c:pt idx="3180">
                  <c:v>-0.107</c:v>
                </c:pt>
                <c:pt idx="3181">
                  <c:v>-0.874</c:v>
                </c:pt>
                <c:pt idx="3182">
                  <c:v>-1.069</c:v>
                </c:pt>
                <c:pt idx="3183">
                  <c:v>-0.44800000000000001</c:v>
                </c:pt>
                <c:pt idx="3184">
                  <c:v>-1.1819999999999999</c:v>
                </c:pt>
                <c:pt idx="3185">
                  <c:v>-0.65300000000000002</c:v>
                </c:pt>
                <c:pt idx="3186">
                  <c:v>-1.5369999999999999</c:v>
                </c:pt>
                <c:pt idx="3187">
                  <c:v>-0.43</c:v>
                </c:pt>
                <c:pt idx="3188">
                  <c:v>0.247</c:v>
                </c:pt>
                <c:pt idx="3189">
                  <c:v>-1.1120000000000001</c:v>
                </c:pt>
                <c:pt idx="3190">
                  <c:v>-1.3979999999999999</c:v>
                </c:pt>
                <c:pt idx="3191">
                  <c:v>-0.66700000000000004</c:v>
                </c:pt>
                <c:pt idx="3192">
                  <c:v>-0.52600000000000002</c:v>
                </c:pt>
                <c:pt idx="3193">
                  <c:v>0.82</c:v>
                </c:pt>
                <c:pt idx="3194">
                  <c:v>-1.1140000000000001</c:v>
                </c:pt>
                <c:pt idx="3195">
                  <c:v>-9.4E-2</c:v>
                </c:pt>
                <c:pt idx="3196">
                  <c:v>-0.83499999999999996</c:v>
                </c:pt>
                <c:pt idx="3197">
                  <c:v>-1.1519999999999999</c:v>
                </c:pt>
                <c:pt idx="3198">
                  <c:v>-0.753</c:v>
                </c:pt>
                <c:pt idx="3199">
                  <c:v>-1.07</c:v>
                </c:pt>
                <c:pt idx="3200">
                  <c:v>0.371</c:v>
                </c:pt>
                <c:pt idx="3201">
                  <c:v>2.1080000000000001</c:v>
                </c:pt>
                <c:pt idx="3202">
                  <c:v>-1.6060000000000001</c:v>
                </c:pt>
                <c:pt idx="3203">
                  <c:v>1.3280000000000001</c:v>
                </c:pt>
                <c:pt idx="3204">
                  <c:v>1.9770000000000001</c:v>
                </c:pt>
                <c:pt idx="3205">
                  <c:v>0.29699999999999999</c:v>
                </c:pt>
                <c:pt idx="3206">
                  <c:v>-0.21</c:v>
                </c:pt>
                <c:pt idx="3207">
                  <c:v>-1.571</c:v>
                </c:pt>
                <c:pt idx="3208">
                  <c:v>4.5999999999999999E-2</c:v>
                </c:pt>
                <c:pt idx="3209">
                  <c:v>-0.42799999999999999</c:v>
                </c:pt>
                <c:pt idx="3210">
                  <c:v>4.5999999999999999E-2</c:v>
                </c:pt>
                <c:pt idx="3211">
                  <c:v>0.35799999999999998</c:v>
                </c:pt>
                <c:pt idx="3212">
                  <c:v>-0.80100000000000005</c:v>
                </c:pt>
                <c:pt idx="3213">
                  <c:v>3.2000000000000001E-2</c:v>
                </c:pt>
                <c:pt idx="3214">
                  <c:v>-0.441</c:v>
                </c:pt>
                <c:pt idx="3215">
                  <c:v>0.65600000000000003</c:v>
                </c:pt>
                <c:pt idx="3216">
                  <c:v>-1.369</c:v>
                </c:pt>
                <c:pt idx="3217">
                  <c:v>-0.27900000000000003</c:v>
                </c:pt>
                <c:pt idx="3218">
                  <c:v>-1.885</c:v>
                </c:pt>
                <c:pt idx="3219">
                  <c:v>1.2430000000000001</c:v>
                </c:pt>
                <c:pt idx="3220">
                  <c:v>-2.2120000000000002</c:v>
                </c:pt>
                <c:pt idx="3221">
                  <c:v>-0.59499999999999997</c:v>
                </c:pt>
                <c:pt idx="3222">
                  <c:v>-1.4550000000000001</c:v>
                </c:pt>
                <c:pt idx="3223">
                  <c:v>-0.68500000000000005</c:v>
                </c:pt>
                <c:pt idx="3224">
                  <c:v>0.44600000000000001</c:v>
                </c:pt>
                <c:pt idx="3225">
                  <c:v>-5.1999999999999998E-2</c:v>
                </c:pt>
                <c:pt idx="3226">
                  <c:v>-0.25600000000000001</c:v>
                </c:pt>
                <c:pt idx="3227">
                  <c:v>-0.97499999999999998</c:v>
                </c:pt>
                <c:pt idx="3228">
                  <c:v>-0.47899999999999998</c:v>
                </c:pt>
                <c:pt idx="3229">
                  <c:v>-0.79600000000000004</c:v>
                </c:pt>
                <c:pt idx="3230">
                  <c:v>0.58299999999999996</c:v>
                </c:pt>
                <c:pt idx="3231">
                  <c:v>-1.675</c:v>
                </c:pt>
                <c:pt idx="3232">
                  <c:v>-0.46300000000000002</c:v>
                </c:pt>
                <c:pt idx="3233">
                  <c:v>0.58399999999999996</c:v>
                </c:pt>
                <c:pt idx="3234">
                  <c:v>2.16</c:v>
                </c:pt>
                <c:pt idx="3235">
                  <c:v>6.2E-2</c:v>
                </c:pt>
                <c:pt idx="3236">
                  <c:v>-9.9000000000000005E-2</c:v>
                </c:pt>
                <c:pt idx="3237">
                  <c:v>-0.04</c:v>
                </c:pt>
                <c:pt idx="3238">
                  <c:v>-0.79700000000000004</c:v>
                </c:pt>
                <c:pt idx="3239">
                  <c:v>-0.47799999999999998</c:v>
                </c:pt>
                <c:pt idx="3240">
                  <c:v>-0.97</c:v>
                </c:pt>
                <c:pt idx="3241">
                  <c:v>-0.64500000000000002</c:v>
                </c:pt>
                <c:pt idx="3242">
                  <c:v>-1.04</c:v>
                </c:pt>
                <c:pt idx="3243">
                  <c:v>-0.79200000000000004</c:v>
                </c:pt>
                <c:pt idx="3244">
                  <c:v>-1.4610000000000001</c:v>
                </c:pt>
                <c:pt idx="3245">
                  <c:v>-0.97099999999999997</c:v>
                </c:pt>
                <c:pt idx="3246">
                  <c:v>-0.56100000000000005</c:v>
                </c:pt>
                <c:pt idx="3247">
                  <c:v>-0.52900000000000003</c:v>
                </c:pt>
                <c:pt idx="3248">
                  <c:v>1.2999999999999999E-2</c:v>
                </c:pt>
                <c:pt idx="3249">
                  <c:v>-0.26900000000000002</c:v>
                </c:pt>
                <c:pt idx="3250">
                  <c:v>-0.86299999999999999</c:v>
                </c:pt>
                <c:pt idx="3251">
                  <c:v>-0.84599999999999997</c:v>
                </c:pt>
                <c:pt idx="3252">
                  <c:v>-5.0000000000000001E-3</c:v>
                </c:pt>
                <c:pt idx="3253">
                  <c:v>-2.8000000000000001E-2</c:v>
                </c:pt>
                <c:pt idx="3254">
                  <c:v>-0.998</c:v>
                </c:pt>
                <c:pt idx="3255">
                  <c:v>-1.1919999999999999</c:v>
                </c:pt>
                <c:pt idx="3256">
                  <c:v>-0.41099999999999998</c:v>
                </c:pt>
                <c:pt idx="3257">
                  <c:v>-0.38700000000000001</c:v>
                </c:pt>
                <c:pt idx="3258">
                  <c:v>0.41099999999999998</c:v>
                </c:pt>
                <c:pt idx="3259">
                  <c:v>-0.629</c:v>
                </c:pt>
                <c:pt idx="3260">
                  <c:v>-0.432</c:v>
                </c:pt>
                <c:pt idx="3261">
                  <c:v>-1.2709999999999999</c:v>
                </c:pt>
                <c:pt idx="3262">
                  <c:v>-0.33200000000000002</c:v>
                </c:pt>
                <c:pt idx="3263">
                  <c:v>-0.26500000000000001</c:v>
                </c:pt>
                <c:pt idx="3264">
                  <c:v>-0.47499999999999998</c:v>
                </c:pt>
                <c:pt idx="3265">
                  <c:v>1.7909999999999999</c:v>
                </c:pt>
                <c:pt idx="3266">
                  <c:v>-1.661</c:v>
                </c:pt>
                <c:pt idx="3267">
                  <c:v>0.52</c:v>
                </c:pt>
                <c:pt idx="3268">
                  <c:v>1.0349999999999999</c:v>
                </c:pt>
                <c:pt idx="3269">
                  <c:v>1.7310000000000001</c:v>
                </c:pt>
                <c:pt idx="3270">
                  <c:v>1.002</c:v>
                </c:pt>
                <c:pt idx="3271">
                  <c:v>-0.58599999999999997</c:v>
                </c:pt>
                <c:pt idx="3272">
                  <c:v>0.16700000000000001</c:v>
                </c:pt>
                <c:pt idx="3273">
                  <c:v>-0.79800000000000004</c:v>
                </c:pt>
                <c:pt idx="3274">
                  <c:v>-1.2390000000000001</c:v>
                </c:pt>
                <c:pt idx="3275">
                  <c:v>-0.18099999999999999</c:v>
                </c:pt>
                <c:pt idx="3276">
                  <c:v>-0.183</c:v>
                </c:pt>
                <c:pt idx="3277">
                  <c:v>-1.8109999999999999</c:v>
                </c:pt>
                <c:pt idx="3278">
                  <c:v>7.1999999999999995E-2</c:v>
                </c:pt>
                <c:pt idx="3279">
                  <c:v>3.238</c:v>
                </c:pt>
                <c:pt idx="3280">
                  <c:v>1.4410000000000001</c:v>
                </c:pt>
                <c:pt idx="3281">
                  <c:v>0.22600000000000001</c:v>
                </c:pt>
                <c:pt idx="3282">
                  <c:v>-0.29899999999999999</c:v>
                </c:pt>
                <c:pt idx="3283">
                  <c:v>-0.55900000000000005</c:v>
                </c:pt>
                <c:pt idx="3284">
                  <c:v>-0.67700000000000005</c:v>
                </c:pt>
                <c:pt idx="3285">
                  <c:v>5.2999999999999999E-2</c:v>
                </c:pt>
                <c:pt idx="3286">
                  <c:v>-0.13400000000000001</c:v>
                </c:pt>
                <c:pt idx="3287">
                  <c:v>-0.17699999999999999</c:v>
                </c:pt>
                <c:pt idx="3288">
                  <c:v>-0.40699999999999997</c:v>
                </c:pt>
                <c:pt idx="3289">
                  <c:v>0.95799999999999996</c:v>
                </c:pt>
                <c:pt idx="3290">
                  <c:v>-0.55200000000000005</c:v>
                </c:pt>
                <c:pt idx="3291">
                  <c:v>-1.1619999999999999</c:v>
                </c:pt>
                <c:pt idx="3292">
                  <c:v>-0.96799999999999997</c:v>
                </c:pt>
                <c:pt idx="3293">
                  <c:v>-1.1830000000000001</c:v>
                </c:pt>
                <c:pt idx="3294">
                  <c:v>-0.72399999999999998</c:v>
                </c:pt>
                <c:pt idx="3295">
                  <c:v>0.01</c:v>
                </c:pt>
                <c:pt idx="3296">
                  <c:v>0.01</c:v>
                </c:pt>
                <c:pt idx="3297">
                  <c:v>9.6000000000000002E-2</c:v>
                </c:pt>
                <c:pt idx="3298">
                  <c:v>6.4000000000000001E-2</c:v>
                </c:pt>
                <c:pt idx="3299">
                  <c:v>0.14099999999999999</c:v>
                </c:pt>
                <c:pt idx="3300">
                  <c:v>0.182</c:v>
                </c:pt>
                <c:pt idx="3301">
                  <c:v>9.6000000000000002E-2</c:v>
                </c:pt>
                <c:pt idx="3302">
                  <c:v>0.215</c:v>
                </c:pt>
                <c:pt idx="3303">
                  <c:v>0.2</c:v>
                </c:pt>
                <c:pt idx="3304">
                  <c:v>0.16800000000000001</c:v>
                </c:pt>
                <c:pt idx="3305">
                  <c:v>0.113</c:v>
                </c:pt>
                <c:pt idx="3306">
                  <c:v>0.182</c:v>
                </c:pt>
                <c:pt idx="3307">
                  <c:v>0.14899999999999999</c:v>
                </c:pt>
                <c:pt idx="3308">
                  <c:v>0.16600000000000001</c:v>
                </c:pt>
                <c:pt idx="3309">
                  <c:v>0.19800000000000001</c:v>
                </c:pt>
                <c:pt idx="3310">
                  <c:v>0.19800000000000001</c:v>
                </c:pt>
                <c:pt idx="3311">
                  <c:v>-1.454</c:v>
                </c:pt>
                <c:pt idx="3312">
                  <c:v>1.5149999999999999</c:v>
                </c:pt>
                <c:pt idx="3313">
                  <c:v>-1.671</c:v>
                </c:pt>
                <c:pt idx="3314">
                  <c:v>-0.67200000000000004</c:v>
                </c:pt>
                <c:pt idx="3315">
                  <c:v>6.4000000000000001E-2</c:v>
                </c:pt>
                <c:pt idx="3316">
                  <c:v>2.5099999999999998</c:v>
                </c:pt>
                <c:pt idx="3317">
                  <c:v>1.6879999999999999</c:v>
                </c:pt>
                <c:pt idx="3318">
                  <c:v>-0.63700000000000001</c:v>
                </c:pt>
                <c:pt idx="3319">
                  <c:v>0.60899999999999999</c:v>
                </c:pt>
                <c:pt idx="3320">
                  <c:v>0.124</c:v>
                </c:pt>
                <c:pt idx="3321">
                  <c:v>-1.054</c:v>
                </c:pt>
                <c:pt idx="3322">
                  <c:v>1.71</c:v>
                </c:pt>
                <c:pt idx="3323">
                  <c:v>-0.45500000000000002</c:v>
                </c:pt>
                <c:pt idx="3324">
                  <c:v>0.20599999999999999</c:v>
                </c:pt>
                <c:pt idx="3325">
                  <c:v>-0.22800000000000001</c:v>
                </c:pt>
                <c:pt idx="3326">
                  <c:v>-0.56999999999999995</c:v>
                </c:pt>
                <c:pt idx="3327">
                  <c:v>-0.26300000000000001</c:v>
                </c:pt>
                <c:pt idx="3328">
                  <c:v>-1.587</c:v>
                </c:pt>
                <c:pt idx="3329">
                  <c:v>-7.1999999999999995E-2</c:v>
                </c:pt>
                <c:pt idx="3330">
                  <c:v>-1.321</c:v>
                </c:pt>
                <c:pt idx="3331">
                  <c:v>1.226</c:v>
                </c:pt>
                <c:pt idx="3332">
                  <c:v>-0.69899999999999995</c:v>
                </c:pt>
                <c:pt idx="3333">
                  <c:v>-1.288</c:v>
                </c:pt>
                <c:pt idx="3334">
                  <c:v>-1.274</c:v>
                </c:pt>
                <c:pt idx="3335">
                  <c:v>0.20699999999999999</c:v>
                </c:pt>
                <c:pt idx="3336">
                  <c:v>-1.2929999999999999</c:v>
                </c:pt>
                <c:pt idx="3337">
                  <c:v>0.96899999999999997</c:v>
                </c:pt>
                <c:pt idx="3338">
                  <c:v>-0.41799999999999998</c:v>
                </c:pt>
                <c:pt idx="3339">
                  <c:v>-1.476</c:v>
                </c:pt>
                <c:pt idx="3340">
                  <c:v>-0.161</c:v>
                </c:pt>
                <c:pt idx="3341">
                  <c:v>-0.52300000000000002</c:v>
                </c:pt>
                <c:pt idx="3342">
                  <c:v>-7.4999999999999997E-2</c:v>
                </c:pt>
                <c:pt idx="3343">
                  <c:v>-1.1180000000000001</c:v>
                </c:pt>
                <c:pt idx="3344">
                  <c:v>-0.95</c:v>
                </c:pt>
                <c:pt idx="3345">
                  <c:v>0.26300000000000001</c:v>
                </c:pt>
                <c:pt idx="3346">
                  <c:v>0.20300000000000001</c:v>
                </c:pt>
                <c:pt idx="3347">
                  <c:v>-0.33400000000000002</c:v>
                </c:pt>
                <c:pt idx="3348">
                  <c:v>-0.66700000000000004</c:v>
                </c:pt>
                <c:pt idx="3349">
                  <c:v>-3.3000000000000002E-2</c:v>
                </c:pt>
                <c:pt idx="3350">
                  <c:v>-0.628</c:v>
                </c:pt>
                <c:pt idx="3351">
                  <c:v>0.30599999999999999</c:v>
                </c:pt>
                <c:pt idx="3352">
                  <c:v>2.0499999999999998</c:v>
                </c:pt>
                <c:pt idx="3353">
                  <c:v>0.89400000000000002</c:v>
                </c:pt>
                <c:pt idx="3354">
                  <c:v>1.7</c:v>
                </c:pt>
                <c:pt idx="3355">
                  <c:v>-1.3009999999999999</c:v>
                </c:pt>
                <c:pt idx="3356">
                  <c:v>5.8000000000000003E-2</c:v>
                </c:pt>
                <c:pt idx="3357">
                  <c:v>-1.2649999999999999</c:v>
                </c:pt>
                <c:pt idx="3358">
                  <c:v>-0.33400000000000002</c:v>
                </c:pt>
                <c:pt idx="3359">
                  <c:v>0.76200000000000001</c:v>
                </c:pt>
                <c:pt idx="3360">
                  <c:v>1.778</c:v>
                </c:pt>
                <c:pt idx="3361">
                  <c:v>-1.4239999999999999</c:v>
                </c:pt>
                <c:pt idx="3362">
                  <c:v>-0.19500000000000001</c:v>
                </c:pt>
                <c:pt idx="3363">
                  <c:v>-0.88900000000000001</c:v>
                </c:pt>
                <c:pt idx="3364">
                  <c:v>0.82</c:v>
                </c:pt>
                <c:pt idx="3365">
                  <c:v>-0.47699999999999998</c:v>
                </c:pt>
                <c:pt idx="3366">
                  <c:v>2.0449999999999999</c:v>
                </c:pt>
                <c:pt idx="3367">
                  <c:v>-3.0000000000000001E-3</c:v>
                </c:pt>
                <c:pt idx="3368">
                  <c:v>-1.1140000000000001</c:v>
                </c:pt>
                <c:pt idx="3369">
                  <c:v>-0.376</c:v>
                </c:pt>
                <c:pt idx="3370">
                  <c:v>-1.1839999999999999</c:v>
                </c:pt>
                <c:pt idx="3371">
                  <c:v>1.4410000000000001</c:v>
                </c:pt>
                <c:pt idx="3372">
                  <c:v>-0.436</c:v>
                </c:pt>
                <c:pt idx="3373">
                  <c:v>0.746</c:v>
                </c:pt>
                <c:pt idx="3374">
                  <c:v>1.929</c:v>
                </c:pt>
                <c:pt idx="3375">
                  <c:v>2.2519999999999998</c:v>
                </c:pt>
                <c:pt idx="3376">
                  <c:v>1.421</c:v>
                </c:pt>
                <c:pt idx="3377">
                  <c:v>-0.84</c:v>
                </c:pt>
                <c:pt idx="3378">
                  <c:v>0.56599999999999995</c:v>
                </c:pt>
                <c:pt idx="3379">
                  <c:v>-0.73299999999999998</c:v>
                </c:pt>
                <c:pt idx="3380">
                  <c:v>-0.35599999999999998</c:v>
                </c:pt>
                <c:pt idx="3381">
                  <c:v>-0.185</c:v>
                </c:pt>
                <c:pt idx="3382">
                  <c:v>-1.5429999999999999</c:v>
                </c:pt>
                <c:pt idx="3383">
                  <c:v>-0.93400000000000005</c:v>
                </c:pt>
                <c:pt idx="3384">
                  <c:v>-0.58199999999999996</c:v>
                </c:pt>
                <c:pt idx="3385">
                  <c:v>-0.61599999999999999</c:v>
                </c:pt>
                <c:pt idx="3386">
                  <c:v>0.377</c:v>
                </c:pt>
                <c:pt idx="3387">
                  <c:v>1.9430000000000001</c:v>
                </c:pt>
                <c:pt idx="3388">
                  <c:v>-0.29499999999999998</c:v>
                </c:pt>
                <c:pt idx="3389">
                  <c:v>-0.748</c:v>
                </c:pt>
                <c:pt idx="3390">
                  <c:v>-0.86499999999999999</c:v>
                </c:pt>
                <c:pt idx="3391">
                  <c:v>0.23200000000000001</c:v>
                </c:pt>
                <c:pt idx="3392">
                  <c:v>-0.152</c:v>
                </c:pt>
                <c:pt idx="3393">
                  <c:v>-0.81399999999999995</c:v>
                </c:pt>
                <c:pt idx="3394">
                  <c:v>-0.95199999999999996</c:v>
                </c:pt>
                <c:pt idx="3395">
                  <c:v>-1.419</c:v>
                </c:pt>
                <c:pt idx="3396">
                  <c:v>-1.3640000000000001</c:v>
                </c:pt>
                <c:pt idx="3397">
                  <c:v>-1.522</c:v>
                </c:pt>
                <c:pt idx="3398">
                  <c:v>-1.464</c:v>
                </c:pt>
                <c:pt idx="3399">
                  <c:v>-1.512</c:v>
                </c:pt>
                <c:pt idx="3400">
                  <c:v>-0.32</c:v>
                </c:pt>
                <c:pt idx="3401">
                  <c:v>-0.28999999999999998</c:v>
                </c:pt>
                <c:pt idx="3402">
                  <c:v>-1.355</c:v>
                </c:pt>
                <c:pt idx="3403">
                  <c:v>0.56100000000000005</c:v>
                </c:pt>
                <c:pt idx="3404">
                  <c:v>-0.86099999999999999</c:v>
                </c:pt>
                <c:pt idx="3405">
                  <c:v>0.41599999999999998</c:v>
                </c:pt>
                <c:pt idx="3406">
                  <c:v>-1.288</c:v>
                </c:pt>
                <c:pt idx="3407">
                  <c:v>-0.313</c:v>
                </c:pt>
                <c:pt idx="3408">
                  <c:v>-0.46300000000000002</c:v>
                </c:pt>
                <c:pt idx="3409">
                  <c:v>-0.19800000000000001</c:v>
                </c:pt>
                <c:pt idx="3410">
                  <c:v>-0.81499999999999995</c:v>
                </c:pt>
                <c:pt idx="3411">
                  <c:v>0.40500000000000003</c:v>
                </c:pt>
                <c:pt idx="3412">
                  <c:v>-4.4999999999999998E-2</c:v>
                </c:pt>
                <c:pt idx="3413">
                  <c:v>-0.628</c:v>
                </c:pt>
                <c:pt idx="3414">
                  <c:v>4.9000000000000002E-2</c:v>
                </c:pt>
                <c:pt idx="3415">
                  <c:v>-1.1180000000000001</c:v>
                </c:pt>
                <c:pt idx="3416">
                  <c:v>0.96699999999999997</c:v>
                </c:pt>
                <c:pt idx="3417">
                  <c:v>1.647</c:v>
                </c:pt>
                <c:pt idx="3418">
                  <c:v>1.371</c:v>
                </c:pt>
                <c:pt idx="3419">
                  <c:v>0.74</c:v>
                </c:pt>
                <c:pt idx="3420">
                  <c:v>-0.26</c:v>
                </c:pt>
                <c:pt idx="3421">
                  <c:v>-4.4999999999999998E-2</c:v>
                </c:pt>
                <c:pt idx="3422">
                  <c:v>-0.56399999999999995</c:v>
                </c:pt>
                <c:pt idx="3423">
                  <c:v>3.6999999999999998E-2</c:v>
                </c:pt>
                <c:pt idx="3424">
                  <c:v>-0.70899999999999996</c:v>
                </c:pt>
                <c:pt idx="3425">
                  <c:v>-1.0409999999999999</c:v>
                </c:pt>
                <c:pt idx="3426">
                  <c:v>-1.3759999999999999</c:v>
                </c:pt>
                <c:pt idx="3427">
                  <c:v>-0.50900000000000001</c:v>
                </c:pt>
                <c:pt idx="3428">
                  <c:v>-1.069</c:v>
                </c:pt>
                <c:pt idx="3429">
                  <c:v>1.071</c:v>
                </c:pt>
                <c:pt idx="3430">
                  <c:v>-0.81</c:v>
                </c:pt>
                <c:pt idx="3431">
                  <c:v>0.29599999999999999</c:v>
                </c:pt>
                <c:pt idx="3432">
                  <c:v>-0.224</c:v>
                </c:pt>
                <c:pt idx="3433">
                  <c:v>-0.79700000000000004</c:v>
                </c:pt>
                <c:pt idx="3434">
                  <c:v>0.76200000000000001</c:v>
                </c:pt>
                <c:pt idx="3435">
                  <c:v>-0.60599999999999998</c:v>
                </c:pt>
                <c:pt idx="3436">
                  <c:v>1.1919999999999999</c:v>
                </c:pt>
                <c:pt idx="3437">
                  <c:v>-1.0880000000000001</c:v>
                </c:pt>
                <c:pt idx="3438">
                  <c:v>-1.45</c:v>
                </c:pt>
                <c:pt idx="3439">
                  <c:v>-0.16500000000000001</c:v>
                </c:pt>
                <c:pt idx="3440">
                  <c:v>-1.2569999999999999</c:v>
                </c:pt>
                <c:pt idx="3441">
                  <c:v>-0.81599999999999995</c:v>
                </c:pt>
                <c:pt idx="3442">
                  <c:v>0.25900000000000001</c:v>
                </c:pt>
                <c:pt idx="3443">
                  <c:v>-1.8069999999999999</c:v>
                </c:pt>
                <c:pt idx="3444">
                  <c:v>-1.119</c:v>
                </c:pt>
                <c:pt idx="3445">
                  <c:v>-0.97099999999999997</c:v>
                </c:pt>
                <c:pt idx="3446">
                  <c:v>-0.19800000000000001</c:v>
                </c:pt>
                <c:pt idx="3447">
                  <c:v>0.72499999999999998</c:v>
                </c:pt>
                <c:pt idx="3448">
                  <c:v>-1.526</c:v>
                </c:pt>
                <c:pt idx="3449">
                  <c:v>1.524</c:v>
                </c:pt>
                <c:pt idx="3450">
                  <c:v>0.629</c:v>
                </c:pt>
                <c:pt idx="3451">
                  <c:v>0.66800000000000004</c:v>
                </c:pt>
                <c:pt idx="3452">
                  <c:v>0.52300000000000002</c:v>
                </c:pt>
                <c:pt idx="3453">
                  <c:v>-0.63100000000000001</c:v>
                </c:pt>
                <c:pt idx="3454">
                  <c:v>-0.66100000000000003</c:v>
                </c:pt>
                <c:pt idx="3455">
                  <c:v>-0.23200000000000001</c:v>
                </c:pt>
                <c:pt idx="3456">
                  <c:v>-1.3420000000000001</c:v>
                </c:pt>
                <c:pt idx="3457">
                  <c:v>0.13500000000000001</c:v>
                </c:pt>
                <c:pt idx="3458">
                  <c:v>-0.63500000000000001</c:v>
                </c:pt>
                <c:pt idx="3459">
                  <c:v>-0.184</c:v>
                </c:pt>
                <c:pt idx="3460">
                  <c:v>-1.17</c:v>
                </c:pt>
                <c:pt idx="3461">
                  <c:v>0.14099999999999999</c:v>
                </c:pt>
                <c:pt idx="3462">
                  <c:v>-0.105</c:v>
                </c:pt>
                <c:pt idx="3463">
                  <c:v>-1.607</c:v>
                </c:pt>
                <c:pt idx="3464">
                  <c:v>-1.54</c:v>
                </c:pt>
                <c:pt idx="3465">
                  <c:v>-6.4000000000000001E-2</c:v>
                </c:pt>
                <c:pt idx="3466">
                  <c:v>8.8999999999999996E-2</c:v>
                </c:pt>
                <c:pt idx="3467">
                  <c:v>-0.38700000000000001</c:v>
                </c:pt>
                <c:pt idx="3468">
                  <c:v>-0.28100000000000003</c:v>
                </c:pt>
                <c:pt idx="3469">
                  <c:v>-0.53900000000000003</c:v>
                </c:pt>
                <c:pt idx="3470">
                  <c:v>-0.61799999999999999</c:v>
                </c:pt>
                <c:pt idx="3471">
                  <c:v>-0.51800000000000002</c:v>
                </c:pt>
                <c:pt idx="3472">
                  <c:v>0.76400000000000001</c:v>
                </c:pt>
                <c:pt idx="3473">
                  <c:v>-1.1599999999999999</c:v>
                </c:pt>
                <c:pt idx="3474">
                  <c:v>1.069</c:v>
                </c:pt>
                <c:pt idx="3475">
                  <c:v>0.496</c:v>
                </c:pt>
                <c:pt idx="3476">
                  <c:v>-1.298</c:v>
                </c:pt>
                <c:pt idx="3477">
                  <c:v>-0.36899999999999999</c:v>
                </c:pt>
                <c:pt idx="3478">
                  <c:v>-0.94499999999999995</c:v>
                </c:pt>
                <c:pt idx="3479">
                  <c:v>-0.21</c:v>
                </c:pt>
                <c:pt idx="3480">
                  <c:v>-1.0449999999999999</c:v>
                </c:pt>
                <c:pt idx="3481">
                  <c:v>-1.919</c:v>
                </c:pt>
                <c:pt idx="3482">
                  <c:v>-1.871</c:v>
                </c:pt>
                <c:pt idx="3483">
                  <c:v>-2.0310000000000001</c:v>
                </c:pt>
                <c:pt idx="3484">
                  <c:v>-1.536</c:v>
                </c:pt>
                <c:pt idx="3485">
                  <c:v>1.73</c:v>
                </c:pt>
                <c:pt idx="3486">
                  <c:v>-1.468</c:v>
                </c:pt>
                <c:pt idx="3487">
                  <c:v>0.68500000000000005</c:v>
                </c:pt>
                <c:pt idx="3488">
                  <c:v>-0.28100000000000003</c:v>
                </c:pt>
                <c:pt idx="3489">
                  <c:v>-0.61399999999999999</c:v>
                </c:pt>
                <c:pt idx="3490">
                  <c:v>-0.89500000000000002</c:v>
                </c:pt>
                <c:pt idx="3491">
                  <c:v>-0.55100000000000005</c:v>
                </c:pt>
                <c:pt idx="3492">
                  <c:v>-0.59699999999999998</c:v>
                </c:pt>
                <c:pt idx="3493">
                  <c:v>-0.64800000000000002</c:v>
                </c:pt>
                <c:pt idx="3494">
                  <c:v>-2.3820000000000001</c:v>
                </c:pt>
                <c:pt idx="3495">
                  <c:v>-0.71699999999999997</c:v>
                </c:pt>
                <c:pt idx="3496">
                  <c:v>2.3690000000000002</c:v>
                </c:pt>
                <c:pt idx="3497">
                  <c:v>-0.64300000000000002</c:v>
                </c:pt>
                <c:pt idx="3498">
                  <c:v>-0.81899999999999995</c:v>
                </c:pt>
                <c:pt idx="3499">
                  <c:v>-0.41199999999999998</c:v>
                </c:pt>
                <c:pt idx="3500">
                  <c:v>-1.0109999999999999</c:v>
                </c:pt>
                <c:pt idx="3501">
                  <c:v>-0.876</c:v>
                </c:pt>
                <c:pt idx="3502">
                  <c:v>3.4000000000000002E-2</c:v>
                </c:pt>
                <c:pt idx="3503">
                  <c:v>1.895</c:v>
                </c:pt>
                <c:pt idx="3504">
                  <c:v>-0.35699999999999998</c:v>
                </c:pt>
                <c:pt idx="3505">
                  <c:v>-0.88100000000000001</c:v>
                </c:pt>
                <c:pt idx="3506">
                  <c:v>-0.96499999999999997</c:v>
                </c:pt>
                <c:pt idx="3507">
                  <c:v>-0.71499999999999997</c:v>
                </c:pt>
                <c:pt idx="3508">
                  <c:v>-0.84399999999999997</c:v>
                </c:pt>
                <c:pt idx="3509">
                  <c:v>0.127</c:v>
                </c:pt>
                <c:pt idx="3510">
                  <c:v>0.51500000000000001</c:v>
                </c:pt>
                <c:pt idx="3511">
                  <c:v>-1.6919999999999999</c:v>
                </c:pt>
                <c:pt idx="3512">
                  <c:v>-1.018</c:v>
                </c:pt>
                <c:pt idx="3513">
                  <c:v>-0.44500000000000001</c:v>
                </c:pt>
                <c:pt idx="3514">
                  <c:v>0.152</c:v>
                </c:pt>
                <c:pt idx="3515">
                  <c:v>0.82599999999999996</c:v>
                </c:pt>
                <c:pt idx="3516">
                  <c:v>6.2E-2</c:v>
                </c:pt>
                <c:pt idx="3517">
                  <c:v>-1.3560000000000001</c:v>
                </c:pt>
                <c:pt idx="3518">
                  <c:v>-1.669</c:v>
                </c:pt>
                <c:pt idx="3519">
                  <c:v>-1.772</c:v>
                </c:pt>
                <c:pt idx="3520">
                  <c:v>-1.2270000000000001</c:v>
                </c:pt>
                <c:pt idx="3521">
                  <c:v>-1.554</c:v>
                </c:pt>
                <c:pt idx="3522">
                  <c:v>-3.6999999999999998E-2</c:v>
                </c:pt>
                <c:pt idx="3523">
                  <c:v>-1.3109999999999999</c:v>
                </c:pt>
                <c:pt idx="3524">
                  <c:v>-0.96399999999999997</c:v>
                </c:pt>
                <c:pt idx="3525">
                  <c:v>-1.87</c:v>
                </c:pt>
                <c:pt idx="3526">
                  <c:v>-0.377</c:v>
                </c:pt>
                <c:pt idx="3527">
                  <c:v>-0.314</c:v>
                </c:pt>
                <c:pt idx="3528">
                  <c:v>-0.58899999999999997</c:v>
                </c:pt>
                <c:pt idx="3529">
                  <c:v>-1.7509999999999999</c:v>
                </c:pt>
                <c:pt idx="3530">
                  <c:v>-0.83699999999999997</c:v>
                </c:pt>
                <c:pt idx="3531">
                  <c:v>-0.95899999999999996</c:v>
                </c:pt>
                <c:pt idx="3532">
                  <c:v>0.23</c:v>
                </c:pt>
                <c:pt idx="3533">
                  <c:v>-7.3999999999999996E-2</c:v>
                </c:pt>
                <c:pt idx="3534">
                  <c:v>-0.34899999999999998</c:v>
                </c:pt>
                <c:pt idx="3535">
                  <c:v>0.52400000000000002</c:v>
                </c:pt>
                <c:pt idx="3536">
                  <c:v>1.113</c:v>
                </c:pt>
                <c:pt idx="3537">
                  <c:v>-0.22700000000000001</c:v>
                </c:pt>
                <c:pt idx="3538">
                  <c:v>-8.4000000000000005E-2</c:v>
                </c:pt>
                <c:pt idx="3539">
                  <c:v>-0.27600000000000002</c:v>
                </c:pt>
                <c:pt idx="3540">
                  <c:v>-0.39700000000000002</c:v>
                </c:pt>
                <c:pt idx="3541">
                  <c:v>-0.52800000000000002</c:v>
                </c:pt>
                <c:pt idx="3542">
                  <c:v>-1.891</c:v>
                </c:pt>
                <c:pt idx="3543">
                  <c:v>-0.39300000000000002</c:v>
                </c:pt>
                <c:pt idx="3544">
                  <c:v>8.5999999999999993E-2</c:v>
                </c:pt>
                <c:pt idx="3545">
                  <c:v>-0.65500000000000003</c:v>
                </c:pt>
                <c:pt idx="3546">
                  <c:v>-1.052</c:v>
                </c:pt>
                <c:pt idx="3547">
                  <c:v>-0.55400000000000005</c:v>
                </c:pt>
                <c:pt idx="3548">
                  <c:v>-0.56599999999999995</c:v>
                </c:pt>
                <c:pt idx="3549">
                  <c:v>-1.732</c:v>
                </c:pt>
                <c:pt idx="3550">
                  <c:v>-1.056</c:v>
                </c:pt>
                <c:pt idx="3551">
                  <c:v>-0.88100000000000001</c:v>
                </c:pt>
                <c:pt idx="3552">
                  <c:v>-0.69899999999999995</c:v>
                </c:pt>
                <c:pt idx="3553">
                  <c:v>-1.252</c:v>
                </c:pt>
                <c:pt idx="3554">
                  <c:v>1.3660000000000001</c:v>
                </c:pt>
                <c:pt idx="3555">
                  <c:v>-1.139</c:v>
                </c:pt>
                <c:pt idx="3556">
                  <c:v>-0.80700000000000005</c:v>
                </c:pt>
                <c:pt idx="3557">
                  <c:v>0.45400000000000001</c:v>
                </c:pt>
                <c:pt idx="3558">
                  <c:v>-0.84899999999999998</c:v>
                </c:pt>
                <c:pt idx="3559">
                  <c:v>-2.5000000000000001E-2</c:v>
                </c:pt>
                <c:pt idx="3560">
                  <c:v>0.83099999999999996</c:v>
                </c:pt>
                <c:pt idx="3561">
                  <c:v>-0.59799999999999998</c:v>
                </c:pt>
                <c:pt idx="3562">
                  <c:v>-0.23799999999999999</c:v>
                </c:pt>
                <c:pt idx="3563">
                  <c:v>-0.109</c:v>
                </c:pt>
                <c:pt idx="3564">
                  <c:v>-0.61299999999999999</c:v>
                </c:pt>
                <c:pt idx="3565">
                  <c:v>-0.745</c:v>
                </c:pt>
                <c:pt idx="3566">
                  <c:v>-0.83799999999999997</c:v>
                </c:pt>
                <c:pt idx="3567">
                  <c:v>8.5000000000000006E-2</c:v>
                </c:pt>
                <c:pt idx="3568">
                  <c:v>-0.96899999999999997</c:v>
                </c:pt>
                <c:pt idx="3569">
                  <c:v>-1.643</c:v>
                </c:pt>
                <c:pt idx="3570">
                  <c:v>6.0999999999999999E-2</c:v>
                </c:pt>
                <c:pt idx="3571">
                  <c:v>-1.6950000000000001</c:v>
                </c:pt>
                <c:pt idx="3572">
                  <c:v>0.128</c:v>
                </c:pt>
                <c:pt idx="3573">
                  <c:v>-0.629</c:v>
                </c:pt>
                <c:pt idx="3574">
                  <c:v>0.11899999999999999</c:v>
                </c:pt>
                <c:pt idx="3575">
                  <c:v>-0.77200000000000002</c:v>
                </c:pt>
                <c:pt idx="3576">
                  <c:v>-0.61199999999999999</c:v>
                </c:pt>
                <c:pt idx="3577">
                  <c:v>1.0660000000000001</c:v>
                </c:pt>
                <c:pt idx="3578">
                  <c:v>-0.53200000000000003</c:v>
                </c:pt>
                <c:pt idx="3579">
                  <c:v>-1.4630000000000001</c:v>
                </c:pt>
                <c:pt idx="3580">
                  <c:v>-1.0209999999999999</c:v>
                </c:pt>
                <c:pt idx="3581">
                  <c:v>-0.20200000000000001</c:v>
                </c:pt>
                <c:pt idx="3582">
                  <c:v>5.0999999999999997E-2</c:v>
                </c:pt>
                <c:pt idx="3583">
                  <c:v>-0.92900000000000005</c:v>
                </c:pt>
                <c:pt idx="3584">
                  <c:v>-0.33400000000000002</c:v>
                </c:pt>
                <c:pt idx="3585">
                  <c:v>-0.78800000000000003</c:v>
                </c:pt>
                <c:pt idx="3586">
                  <c:v>-1.2769999999999999</c:v>
                </c:pt>
                <c:pt idx="3587">
                  <c:v>-0.88500000000000001</c:v>
                </c:pt>
                <c:pt idx="3588">
                  <c:v>-0.42899999999999999</c:v>
                </c:pt>
                <c:pt idx="3589">
                  <c:v>-0.88800000000000001</c:v>
                </c:pt>
                <c:pt idx="3590">
                  <c:v>-0.17599999999999999</c:v>
                </c:pt>
                <c:pt idx="3591">
                  <c:v>-0.44800000000000001</c:v>
                </c:pt>
                <c:pt idx="3592">
                  <c:v>-1.343</c:v>
                </c:pt>
                <c:pt idx="3593">
                  <c:v>0.10199999999999999</c:v>
                </c:pt>
                <c:pt idx="3594">
                  <c:v>-0.74099999999999999</c:v>
                </c:pt>
                <c:pt idx="3595">
                  <c:v>-0.58299999999999996</c:v>
                </c:pt>
                <c:pt idx="3596">
                  <c:v>0.373</c:v>
                </c:pt>
                <c:pt idx="3597">
                  <c:v>0.22700000000000001</c:v>
                </c:pt>
                <c:pt idx="3598">
                  <c:v>-0.40400000000000003</c:v>
                </c:pt>
                <c:pt idx="3599">
                  <c:v>-0.35899999999999999</c:v>
                </c:pt>
                <c:pt idx="3600">
                  <c:v>-0.54500000000000004</c:v>
                </c:pt>
                <c:pt idx="3601">
                  <c:v>-0.63600000000000001</c:v>
                </c:pt>
                <c:pt idx="3602">
                  <c:v>-6.3E-2</c:v>
                </c:pt>
                <c:pt idx="3603">
                  <c:v>1.9810000000000001</c:v>
                </c:pt>
                <c:pt idx="3604">
                  <c:v>0.61399999999999999</c:v>
                </c:pt>
                <c:pt idx="3605">
                  <c:v>2.6019999999999999</c:v>
                </c:pt>
                <c:pt idx="3606">
                  <c:v>-0.623</c:v>
                </c:pt>
                <c:pt idx="3607">
                  <c:v>-6.9000000000000006E-2</c:v>
                </c:pt>
                <c:pt idx="3608">
                  <c:v>-1.18</c:v>
                </c:pt>
                <c:pt idx="3609">
                  <c:v>-1.2769999999999999</c:v>
                </c:pt>
                <c:pt idx="3610">
                  <c:v>-1.7370000000000001</c:v>
                </c:pt>
                <c:pt idx="3611">
                  <c:v>-0.79500000000000004</c:v>
                </c:pt>
                <c:pt idx="3612">
                  <c:v>-0.92500000000000004</c:v>
                </c:pt>
                <c:pt idx="3613">
                  <c:v>-0.53100000000000003</c:v>
                </c:pt>
                <c:pt idx="3614">
                  <c:v>-1.0880000000000001</c:v>
                </c:pt>
                <c:pt idx="3615">
                  <c:v>-0.91300000000000003</c:v>
                </c:pt>
                <c:pt idx="3616">
                  <c:v>-0.38400000000000001</c:v>
                </c:pt>
                <c:pt idx="3617">
                  <c:v>-0.69099999999999995</c:v>
                </c:pt>
                <c:pt idx="3618">
                  <c:v>1.121</c:v>
                </c:pt>
                <c:pt idx="3619">
                  <c:v>-0.14599999999999999</c:v>
                </c:pt>
                <c:pt idx="3620">
                  <c:v>-0.29899999999999999</c:v>
                </c:pt>
                <c:pt idx="3621">
                  <c:v>-0.83399999999999996</c:v>
                </c:pt>
                <c:pt idx="3622">
                  <c:v>-0.95099999999999996</c:v>
                </c:pt>
                <c:pt idx="3623">
                  <c:v>-0.13</c:v>
                </c:pt>
                <c:pt idx="3624">
                  <c:v>-0.92500000000000004</c:v>
                </c:pt>
                <c:pt idx="3625">
                  <c:v>-1.4019999999999999</c:v>
                </c:pt>
                <c:pt idx="3626">
                  <c:v>-6.3E-2</c:v>
                </c:pt>
                <c:pt idx="3627">
                  <c:v>0.51600000000000001</c:v>
                </c:pt>
                <c:pt idx="3628">
                  <c:v>-0.17299999999999999</c:v>
                </c:pt>
                <c:pt idx="3629">
                  <c:v>-0.92</c:v>
                </c:pt>
                <c:pt idx="3630">
                  <c:v>-0.78100000000000003</c:v>
                </c:pt>
                <c:pt idx="3631">
                  <c:v>-0.76</c:v>
                </c:pt>
                <c:pt idx="3632">
                  <c:v>-0.25700000000000001</c:v>
                </c:pt>
                <c:pt idx="3633">
                  <c:v>-1.0900000000000001</c:v>
                </c:pt>
                <c:pt idx="3634">
                  <c:v>-1.393</c:v>
                </c:pt>
                <c:pt idx="3635">
                  <c:v>-0.90200000000000002</c:v>
                </c:pt>
                <c:pt idx="3636">
                  <c:v>-1.5840000000000001</c:v>
                </c:pt>
                <c:pt idx="3637">
                  <c:v>-1.2929999999999999</c:v>
                </c:pt>
                <c:pt idx="3638">
                  <c:v>-1.76</c:v>
                </c:pt>
                <c:pt idx="3639">
                  <c:v>-0.81699999999999995</c:v>
                </c:pt>
                <c:pt idx="3640">
                  <c:v>-1.002</c:v>
                </c:pt>
                <c:pt idx="3641">
                  <c:v>-0.29799999999999999</c:v>
                </c:pt>
                <c:pt idx="3642">
                  <c:v>0.157</c:v>
                </c:pt>
                <c:pt idx="3643">
                  <c:v>-0.13500000000000001</c:v>
                </c:pt>
                <c:pt idx="3644">
                  <c:v>-0.80700000000000005</c:v>
                </c:pt>
                <c:pt idx="3645">
                  <c:v>1.9970000000000001</c:v>
                </c:pt>
                <c:pt idx="3646">
                  <c:v>-0.14299999999999999</c:v>
                </c:pt>
                <c:pt idx="3647">
                  <c:v>0.72499999999999998</c:v>
                </c:pt>
                <c:pt idx="3648">
                  <c:v>-8.5000000000000006E-2</c:v>
                </c:pt>
                <c:pt idx="3649">
                  <c:v>0.47</c:v>
                </c:pt>
                <c:pt idx="3650">
                  <c:v>0.04</c:v>
                </c:pt>
                <c:pt idx="3651">
                  <c:v>-0.20799999999999999</c:v>
                </c:pt>
                <c:pt idx="3652">
                  <c:v>-0.44</c:v>
                </c:pt>
                <c:pt idx="3653">
                  <c:v>-0.54700000000000004</c:v>
                </c:pt>
                <c:pt idx="3654">
                  <c:v>-0.35499999999999998</c:v>
                </c:pt>
                <c:pt idx="3655">
                  <c:v>-0.34599999999999997</c:v>
                </c:pt>
                <c:pt idx="3656">
                  <c:v>0.378</c:v>
                </c:pt>
                <c:pt idx="3657">
                  <c:v>-0.84899999999999998</c:v>
                </c:pt>
                <c:pt idx="3658">
                  <c:v>-0.54</c:v>
                </c:pt>
                <c:pt idx="3659">
                  <c:v>-0.14599999999999999</c:v>
                </c:pt>
                <c:pt idx="3660">
                  <c:v>-0.112</c:v>
                </c:pt>
                <c:pt idx="3661">
                  <c:v>-0.1</c:v>
                </c:pt>
                <c:pt idx="3662">
                  <c:v>-0.55100000000000005</c:v>
                </c:pt>
                <c:pt idx="3663">
                  <c:v>9.6000000000000002E-2</c:v>
                </c:pt>
                <c:pt idx="3664">
                  <c:v>0.42699999999999999</c:v>
                </c:pt>
                <c:pt idx="3665">
                  <c:v>-4.3999999999999997E-2</c:v>
                </c:pt>
                <c:pt idx="3666">
                  <c:v>7.2999999999999995E-2</c:v>
                </c:pt>
                <c:pt idx="3667">
                  <c:v>0.11700000000000001</c:v>
                </c:pt>
                <c:pt idx="3668">
                  <c:v>-0.45300000000000001</c:v>
                </c:pt>
                <c:pt idx="3669">
                  <c:v>-0.874</c:v>
                </c:pt>
                <c:pt idx="3670">
                  <c:v>-0.48399999999999999</c:v>
                </c:pt>
                <c:pt idx="3671">
                  <c:v>-0.20499999999999999</c:v>
                </c:pt>
                <c:pt idx="3672">
                  <c:v>-0.64</c:v>
                </c:pt>
                <c:pt idx="3673">
                  <c:v>2.5409999999999999</c:v>
                </c:pt>
                <c:pt idx="3674">
                  <c:v>0.16900000000000001</c:v>
                </c:pt>
                <c:pt idx="3675">
                  <c:v>0.55100000000000005</c:v>
                </c:pt>
                <c:pt idx="3676">
                  <c:v>-0.90700000000000003</c:v>
                </c:pt>
                <c:pt idx="3677">
                  <c:v>0.83799999999999997</c:v>
                </c:pt>
                <c:pt idx="3678">
                  <c:v>-0.48199999999999998</c:v>
                </c:pt>
                <c:pt idx="3679">
                  <c:v>-2.9000000000000001E-2</c:v>
                </c:pt>
                <c:pt idx="3680">
                  <c:v>-1.2749999999999999</c:v>
                </c:pt>
                <c:pt idx="3681">
                  <c:v>-0.68200000000000005</c:v>
                </c:pt>
                <c:pt idx="3682">
                  <c:v>-0.69099999999999995</c:v>
                </c:pt>
                <c:pt idx="3683">
                  <c:v>-1.75</c:v>
                </c:pt>
                <c:pt idx="3684">
                  <c:v>-0.55100000000000005</c:v>
                </c:pt>
                <c:pt idx="3685">
                  <c:v>-0.66200000000000003</c:v>
                </c:pt>
                <c:pt idx="3686">
                  <c:v>-0.28399999999999997</c:v>
                </c:pt>
                <c:pt idx="3687">
                  <c:v>-1.603</c:v>
                </c:pt>
                <c:pt idx="3688">
                  <c:v>-0.33400000000000002</c:v>
                </c:pt>
                <c:pt idx="3689">
                  <c:v>1.4330000000000001</c:v>
                </c:pt>
                <c:pt idx="3690">
                  <c:v>-0.35499999999999998</c:v>
                </c:pt>
                <c:pt idx="3691">
                  <c:v>-0.88500000000000001</c:v>
                </c:pt>
                <c:pt idx="3692">
                  <c:v>-0.44800000000000001</c:v>
                </c:pt>
                <c:pt idx="3693">
                  <c:v>-1.331</c:v>
                </c:pt>
                <c:pt idx="3694">
                  <c:v>-0.85499999999999998</c:v>
                </c:pt>
                <c:pt idx="3695">
                  <c:v>-0.56799999999999995</c:v>
                </c:pt>
                <c:pt idx="3696">
                  <c:v>0.79400000000000004</c:v>
                </c:pt>
                <c:pt idx="3697">
                  <c:v>-0.97199999999999998</c:v>
                </c:pt>
                <c:pt idx="3698">
                  <c:v>-0.52400000000000002</c:v>
                </c:pt>
                <c:pt idx="3699">
                  <c:v>-0.40500000000000003</c:v>
                </c:pt>
                <c:pt idx="3700">
                  <c:v>-0.88700000000000001</c:v>
                </c:pt>
                <c:pt idx="3701">
                  <c:v>-0.78700000000000003</c:v>
                </c:pt>
                <c:pt idx="3702">
                  <c:v>-0.65200000000000002</c:v>
                </c:pt>
                <c:pt idx="3703">
                  <c:v>-0.47499999999999998</c:v>
                </c:pt>
                <c:pt idx="3704">
                  <c:v>0.65900000000000003</c:v>
                </c:pt>
                <c:pt idx="3705">
                  <c:v>-5.1999999999999998E-2</c:v>
                </c:pt>
                <c:pt idx="3706">
                  <c:v>-1.41</c:v>
                </c:pt>
                <c:pt idx="3707">
                  <c:v>-1.0069999999999999</c:v>
                </c:pt>
                <c:pt idx="3708">
                  <c:v>-0.93600000000000005</c:v>
                </c:pt>
                <c:pt idx="3709">
                  <c:v>-0.40600000000000003</c:v>
                </c:pt>
                <c:pt idx="3710">
                  <c:v>-0.317</c:v>
                </c:pt>
                <c:pt idx="3711">
                  <c:v>0.69499999999999995</c:v>
                </c:pt>
                <c:pt idx="3712">
                  <c:v>-0.81499999999999995</c:v>
                </c:pt>
                <c:pt idx="3713">
                  <c:v>-0.35299999999999998</c:v>
                </c:pt>
                <c:pt idx="3714">
                  <c:v>-0.71299999999999997</c:v>
                </c:pt>
                <c:pt idx="3715">
                  <c:v>1.3460000000000001</c:v>
                </c:pt>
                <c:pt idx="3716">
                  <c:v>-0.28999999999999998</c:v>
                </c:pt>
                <c:pt idx="3717">
                  <c:v>-0.9</c:v>
                </c:pt>
                <c:pt idx="3718">
                  <c:v>-0.55300000000000005</c:v>
                </c:pt>
                <c:pt idx="3719">
                  <c:v>1.8240000000000001</c:v>
                </c:pt>
                <c:pt idx="3720">
                  <c:v>1.472</c:v>
                </c:pt>
                <c:pt idx="3721">
                  <c:v>1.0309999999999999</c:v>
                </c:pt>
                <c:pt idx="3722">
                  <c:v>-7.0000000000000001E-3</c:v>
                </c:pt>
                <c:pt idx="3723">
                  <c:v>1.5780000000000001</c:v>
                </c:pt>
                <c:pt idx="3724">
                  <c:v>1.9179999999999999</c:v>
                </c:pt>
                <c:pt idx="3725">
                  <c:v>0.22700000000000001</c:v>
                </c:pt>
                <c:pt idx="3726">
                  <c:v>0.55100000000000005</c:v>
                </c:pt>
                <c:pt idx="3727">
                  <c:v>-0.80400000000000005</c:v>
                </c:pt>
                <c:pt idx="3728">
                  <c:v>0.104</c:v>
                </c:pt>
                <c:pt idx="3729">
                  <c:v>-0.27800000000000002</c:v>
                </c:pt>
                <c:pt idx="3730">
                  <c:v>2.931</c:v>
                </c:pt>
                <c:pt idx="3731">
                  <c:v>-0.66900000000000004</c:v>
                </c:pt>
                <c:pt idx="3732">
                  <c:v>2E-3</c:v>
                </c:pt>
                <c:pt idx="3733">
                  <c:v>-1.175</c:v>
                </c:pt>
                <c:pt idx="3734">
                  <c:v>-0.51500000000000001</c:v>
                </c:pt>
                <c:pt idx="3735">
                  <c:v>-0.76900000000000002</c:v>
                </c:pt>
                <c:pt idx="3736">
                  <c:v>0.23899999999999999</c:v>
                </c:pt>
                <c:pt idx="3737">
                  <c:v>-0.66500000000000004</c:v>
                </c:pt>
                <c:pt idx="3738">
                  <c:v>-1.3149999999999999</c:v>
                </c:pt>
                <c:pt idx="3739">
                  <c:v>-1.0269999999999999</c:v>
                </c:pt>
                <c:pt idx="3740">
                  <c:v>-0.76400000000000001</c:v>
                </c:pt>
                <c:pt idx="3741">
                  <c:v>-1.044</c:v>
                </c:pt>
                <c:pt idx="3742">
                  <c:v>-1.385</c:v>
                </c:pt>
                <c:pt idx="3743">
                  <c:v>-0.36499999999999999</c:v>
                </c:pt>
                <c:pt idx="3744">
                  <c:v>-0.124</c:v>
                </c:pt>
                <c:pt idx="3745">
                  <c:v>-0.48599999999999999</c:v>
                </c:pt>
                <c:pt idx="3746">
                  <c:v>-1.1140000000000001</c:v>
                </c:pt>
                <c:pt idx="3747">
                  <c:v>0.47</c:v>
                </c:pt>
                <c:pt idx="3748">
                  <c:v>0.107</c:v>
                </c:pt>
                <c:pt idx="3749">
                  <c:v>0.53200000000000003</c:v>
                </c:pt>
                <c:pt idx="3750">
                  <c:v>-0.91</c:v>
                </c:pt>
                <c:pt idx="3751">
                  <c:v>-0.98499999999999999</c:v>
                </c:pt>
                <c:pt idx="3752">
                  <c:v>-0.32200000000000001</c:v>
                </c:pt>
                <c:pt idx="3753">
                  <c:v>-0.57799999999999996</c:v>
                </c:pt>
                <c:pt idx="3754">
                  <c:v>-0.44400000000000001</c:v>
                </c:pt>
                <c:pt idx="3755">
                  <c:v>-0.223</c:v>
                </c:pt>
                <c:pt idx="3756">
                  <c:v>0</c:v>
                </c:pt>
                <c:pt idx="3757">
                  <c:v>-0.71499999999999997</c:v>
                </c:pt>
                <c:pt idx="3758">
                  <c:v>-0.13700000000000001</c:v>
                </c:pt>
                <c:pt idx="3759">
                  <c:v>-0.38200000000000001</c:v>
                </c:pt>
                <c:pt idx="3760">
                  <c:v>1.982</c:v>
                </c:pt>
                <c:pt idx="3761">
                  <c:v>0.13</c:v>
                </c:pt>
                <c:pt idx="3762">
                  <c:v>-0.98599999999999999</c:v>
                </c:pt>
                <c:pt idx="3763">
                  <c:v>-5.2999999999999999E-2</c:v>
                </c:pt>
                <c:pt idx="3764">
                  <c:v>-0.8</c:v>
                </c:pt>
                <c:pt idx="3765">
                  <c:v>-0.67400000000000004</c:v>
                </c:pt>
                <c:pt idx="3766">
                  <c:v>-0.63800000000000001</c:v>
                </c:pt>
                <c:pt idx="3767">
                  <c:v>-1.0569999999999999</c:v>
                </c:pt>
                <c:pt idx="3768">
                  <c:v>0.38</c:v>
                </c:pt>
                <c:pt idx="3769">
                  <c:v>1.0999999999999999E-2</c:v>
                </c:pt>
                <c:pt idx="3770">
                  <c:v>-0.49299999999999999</c:v>
                </c:pt>
                <c:pt idx="3771">
                  <c:v>-0.77900000000000003</c:v>
                </c:pt>
                <c:pt idx="3772">
                  <c:v>-0.91</c:v>
                </c:pt>
                <c:pt idx="3773">
                  <c:v>-0.86899999999999999</c:v>
                </c:pt>
                <c:pt idx="3774">
                  <c:v>-1.1399999999999999</c:v>
                </c:pt>
                <c:pt idx="3775">
                  <c:v>-0.58399999999999996</c:v>
                </c:pt>
                <c:pt idx="3776">
                  <c:v>-0.72899999999999998</c:v>
                </c:pt>
                <c:pt idx="3777">
                  <c:v>-0.68</c:v>
                </c:pt>
                <c:pt idx="3778">
                  <c:v>7.3999999999999996E-2</c:v>
                </c:pt>
                <c:pt idx="3779">
                  <c:v>-1.448</c:v>
                </c:pt>
                <c:pt idx="3780">
                  <c:v>-0.70299999999999996</c:v>
                </c:pt>
                <c:pt idx="3781">
                  <c:v>-0.57999999999999996</c:v>
                </c:pt>
                <c:pt idx="3782">
                  <c:v>-1.0529999999999999</c:v>
                </c:pt>
                <c:pt idx="3783">
                  <c:v>1.518</c:v>
                </c:pt>
                <c:pt idx="3784">
                  <c:v>2.641</c:v>
                </c:pt>
                <c:pt idx="3785">
                  <c:v>-1.464</c:v>
                </c:pt>
                <c:pt idx="3786">
                  <c:v>-1.0780000000000001</c:v>
                </c:pt>
                <c:pt idx="3787">
                  <c:v>7.1999999999999995E-2</c:v>
                </c:pt>
                <c:pt idx="3788">
                  <c:v>0.71899999999999997</c:v>
                </c:pt>
                <c:pt idx="3789">
                  <c:v>-0.79</c:v>
                </c:pt>
                <c:pt idx="3790">
                  <c:v>-1.232</c:v>
                </c:pt>
                <c:pt idx="3791">
                  <c:v>1.4850000000000001</c:v>
                </c:pt>
                <c:pt idx="3792">
                  <c:v>-0.4</c:v>
                </c:pt>
                <c:pt idx="3793">
                  <c:v>-5.6000000000000001E-2</c:v>
                </c:pt>
                <c:pt idx="3794">
                  <c:v>-1.167</c:v>
                </c:pt>
                <c:pt idx="3795">
                  <c:v>-0.82799999999999996</c:v>
                </c:pt>
                <c:pt idx="3796">
                  <c:v>-1.681</c:v>
                </c:pt>
                <c:pt idx="3797">
                  <c:v>-0.69699999999999995</c:v>
                </c:pt>
                <c:pt idx="3798">
                  <c:v>-1.0109999999999999</c:v>
                </c:pt>
                <c:pt idx="3799">
                  <c:v>-1.02</c:v>
                </c:pt>
                <c:pt idx="3800">
                  <c:v>3.2349999999999999</c:v>
                </c:pt>
                <c:pt idx="3801">
                  <c:v>0.73699999999999999</c:v>
                </c:pt>
                <c:pt idx="3802">
                  <c:v>-0.107</c:v>
                </c:pt>
                <c:pt idx="3803">
                  <c:v>-0.57199999999999995</c:v>
                </c:pt>
                <c:pt idx="3804">
                  <c:v>-1.0349999999999999</c:v>
                </c:pt>
                <c:pt idx="3805">
                  <c:v>-1.4219999999999999</c:v>
                </c:pt>
                <c:pt idx="3806">
                  <c:v>-0.10199999999999999</c:v>
                </c:pt>
                <c:pt idx="3807">
                  <c:v>-0.92900000000000005</c:v>
                </c:pt>
                <c:pt idx="3808">
                  <c:v>-0.30499999999999999</c:v>
                </c:pt>
                <c:pt idx="3809">
                  <c:v>-1.361</c:v>
                </c:pt>
                <c:pt idx="3810">
                  <c:v>1.4470000000000001</c:v>
                </c:pt>
                <c:pt idx="3811">
                  <c:v>-0.86499999999999999</c:v>
                </c:pt>
                <c:pt idx="3812">
                  <c:v>8.5000000000000006E-2</c:v>
                </c:pt>
                <c:pt idx="3813">
                  <c:v>0.40300000000000002</c:v>
                </c:pt>
                <c:pt idx="3814">
                  <c:v>0.56599999999999995</c:v>
                </c:pt>
                <c:pt idx="3815">
                  <c:v>-0.23699999999999999</c:v>
                </c:pt>
                <c:pt idx="3816">
                  <c:v>-0.28899999999999998</c:v>
                </c:pt>
                <c:pt idx="3817">
                  <c:v>-1.609</c:v>
                </c:pt>
                <c:pt idx="3818">
                  <c:v>2.077</c:v>
                </c:pt>
                <c:pt idx="3819">
                  <c:v>-0.39400000000000002</c:v>
                </c:pt>
                <c:pt idx="3820">
                  <c:v>1.7000000000000001E-2</c:v>
                </c:pt>
                <c:pt idx="3821">
                  <c:v>-0.66900000000000004</c:v>
                </c:pt>
                <c:pt idx="3822">
                  <c:v>-1.145</c:v>
                </c:pt>
                <c:pt idx="3823">
                  <c:v>0.76600000000000001</c:v>
                </c:pt>
                <c:pt idx="3824">
                  <c:v>0.48499999999999999</c:v>
                </c:pt>
                <c:pt idx="3825">
                  <c:v>-0.99199999999999999</c:v>
                </c:pt>
                <c:pt idx="3826">
                  <c:v>-0.03</c:v>
                </c:pt>
                <c:pt idx="3827">
                  <c:v>-0.253</c:v>
                </c:pt>
                <c:pt idx="3828">
                  <c:v>-1.133</c:v>
                </c:pt>
                <c:pt idx="3829">
                  <c:v>-0.121</c:v>
                </c:pt>
                <c:pt idx="3830">
                  <c:v>-0.89800000000000002</c:v>
                </c:pt>
                <c:pt idx="3831">
                  <c:v>-1.3779999999999999</c:v>
                </c:pt>
                <c:pt idx="3832">
                  <c:v>-1.417</c:v>
                </c:pt>
                <c:pt idx="3833">
                  <c:v>-0.372</c:v>
                </c:pt>
                <c:pt idx="3834">
                  <c:v>-0.94199999999999995</c:v>
                </c:pt>
                <c:pt idx="3835">
                  <c:v>-0.9</c:v>
                </c:pt>
                <c:pt idx="3836">
                  <c:v>0.4</c:v>
                </c:pt>
                <c:pt idx="3837">
                  <c:v>1.0640000000000001</c:v>
                </c:pt>
                <c:pt idx="3838">
                  <c:v>1.4079999999999999</c:v>
                </c:pt>
                <c:pt idx="3839">
                  <c:v>-1.2729999999999999</c:v>
                </c:pt>
                <c:pt idx="3840">
                  <c:v>-1.607</c:v>
                </c:pt>
                <c:pt idx="3841">
                  <c:v>-0.499</c:v>
                </c:pt>
                <c:pt idx="3842">
                  <c:v>-1.1419999999999999</c:v>
                </c:pt>
                <c:pt idx="3843">
                  <c:v>-1.2310000000000001</c:v>
                </c:pt>
                <c:pt idx="3844">
                  <c:v>-1.2190000000000001</c:v>
                </c:pt>
                <c:pt idx="3845">
                  <c:v>-1.1140000000000001</c:v>
                </c:pt>
                <c:pt idx="3846">
                  <c:v>0.51300000000000001</c:v>
                </c:pt>
                <c:pt idx="3847">
                  <c:v>-0.32900000000000001</c:v>
                </c:pt>
                <c:pt idx="3848">
                  <c:v>-0.92600000000000005</c:v>
                </c:pt>
                <c:pt idx="3849">
                  <c:v>-0.89700000000000002</c:v>
                </c:pt>
                <c:pt idx="3850">
                  <c:v>-0.94</c:v>
                </c:pt>
                <c:pt idx="3851">
                  <c:v>-0.17799999999999999</c:v>
                </c:pt>
                <c:pt idx="3852">
                  <c:v>-1.4159999999999999</c:v>
                </c:pt>
                <c:pt idx="3853">
                  <c:v>-0.96099999999999997</c:v>
                </c:pt>
                <c:pt idx="3854">
                  <c:v>2.34</c:v>
                </c:pt>
                <c:pt idx="3855">
                  <c:v>-0.11899999999999999</c:v>
                </c:pt>
                <c:pt idx="3856">
                  <c:v>-0.6</c:v>
                </c:pt>
                <c:pt idx="3857">
                  <c:v>-1.125</c:v>
                </c:pt>
                <c:pt idx="3858">
                  <c:v>-0.61299999999999999</c:v>
                </c:pt>
                <c:pt idx="3859">
                  <c:v>1.1379999999999999</c:v>
                </c:pt>
                <c:pt idx="3860">
                  <c:v>1.1619999999999999</c:v>
                </c:pt>
                <c:pt idx="3861">
                  <c:v>1.212</c:v>
                </c:pt>
                <c:pt idx="3862">
                  <c:v>1.728</c:v>
                </c:pt>
                <c:pt idx="3863">
                  <c:v>-0.79700000000000004</c:v>
                </c:pt>
                <c:pt idx="3864">
                  <c:v>3.6949999999999998</c:v>
                </c:pt>
                <c:pt idx="3865">
                  <c:v>-0.35499999999999998</c:v>
                </c:pt>
                <c:pt idx="3866">
                  <c:v>-0.56799999999999995</c:v>
                </c:pt>
                <c:pt idx="3867">
                  <c:v>-0.94899999999999995</c:v>
                </c:pt>
                <c:pt idx="3868">
                  <c:v>0.71199999999999997</c:v>
                </c:pt>
                <c:pt idx="3869">
                  <c:v>1.2010000000000001</c:v>
                </c:pt>
                <c:pt idx="3870">
                  <c:v>3.2000000000000001E-2</c:v>
                </c:pt>
                <c:pt idx="3871">
                  <c:v>0.35599999999999998</c:v>
                </c:pt>
                <c:pt idx="3872">
                  <c:v>0.67800000000000005</c:v>
                </c:pt>
                <c:pt idx="3873">
                  <c:v>0.69599999999999995</c:v>
                </c:pt>
                <c:pt idx="3874">
                  <c:v>0.80600000000000005</c:v>
                </c:pt>
                <c:pt idx="3875">
                  <c:v>1.4E-2</c:v>
                </c:pt>
                <c:pt idx="3876">
                  <c:v>1.175</c:v>
                </c:pt>
                <c:pt idx="3877">
                  <c:v>-0.76500000000000001</c:v>
                </c:pt>
                <c:pt idx="3878">
                  <c:v>-0.51200000000000001</c:v>
                </c:pt>
                <c:pt idx="3879">
                  <c:v>-0.38200000000000001</c:v>
                </c:pt>
                <c:pt idx="3880">
                  <c:v>-1.0409999999999999</c:v>
                </c:pt>
                <c:pt idx="3881">
                  <c:v>-0.625</c:v>
                </c:pt>
                <c:pt idx="3882">
                  <c:v>-0.91200000000000003</c:v>
                </c:pt>
                <c:pt idx="3883">
                  <c:v>-0.32300000000000001</c:v>
                </c:pt>
                <c:pt idx="3884">
                  <c:v>-0.97299999999999998</c:v>
                </c:pt>
                <c:pt idx="3885">
                  <c:v>-0.84899999999999998</c:v>
                </c:pt>
                <c:pt idx="3886">
                  <c:v>0.40699999999999997</c:v>
                </c:pt>
                <c:pt idx="3887">
                  <c:v>-0.67800000000000005</c:v>
                </c:pt>
                <c:pt idx="3888">
                  <c:v>-0.30199999999999999</c:v>
                </c:pt>
                <c:pt idx="3889">
                  <c:v>-0.317</c:v>
                </c:pt>
                <c:pt idx="3890">
                  <c:v>-0.151</c:v>
                </c:pt>
                <c:pt idx="3891">
                  <c:v>1.881</c:v>
                </c:pt>
                <c:pt idx="3892">
                  <c:v>2.0699999999999998</c:v>
                </c:pt>
                <c:pt idx="3893">
                  <c:v>0.80900000000000005</c:v>
                </c:pt>
                <c:pt idx="3894">
                  <c:v>1.5049999999999999</c:v>
                </c:pt>
                <c:pt idx="3895">
                  <c:v>0.83499999999999996</c:v>
                </c:pt>
                <c:pt idx="3896">
                  <c:v>0.33600000000000002</c:v>
                </c:pt>
                <c:pt idx="3897">
                  <c:v>1.653</c:v>
                </c:pt>
                <c:pt idx="3898">
                  <c:v>0.99099999999999999</c:v>
                </c:pt>
                <c:pt idx="3899">
                  <c:v>1.2350000000000001</c:v>
                </c:pt>
                <c:pt idx="3900">
                  <c:v>-1.7390000000000001</c:v>
                </c:pt>
                <c:pt idx="3901">
                  <c:v>-0.17599999999999999</c:v>
                </c:pt>
                <c:pt idx="3902">
                  <c:v>0.27300000000000002</c:v>
                </c:pt>
                <c:pt idx="3903">
                  <c:v>1.962</c:v>
                </c:pt>
                <c:pt idx="3904">
                  <c:v>1.093</c:v>
                </c:pt>
                <c:pt idx="3905">
                  <c:v>0.68400000000000005</c:v>
                </c:pt>
                <c:pt idx="3906">
                  <c:v>0.57999999999999996</c:v>
                </c:pt>
                <c:pt idx="3907">
                  <c:v>0.52700000000000002</c:v>
                </c:pt>
                <c:pt idx="3908">
                  <c:v>1.0820000000000001</c:v>
                </c:pt>
                <c:pt idx="3909">
                  <c:v>-5.2999999999999999E-2</c:v>
                </c:pt>
                <c:pt idx="3910">
                  <c:v>2.1429999999999998</c:v>
                </c:pt>
                <c:pt idx="3911">
                  <c:v>-0.80900000000000005</c:v>
                </c:pt>
                <c:pt idx="3912">
                  <c:v>0.86399999999999999</c:v>
                </c:pt>
                <c:pt idx="3913">
                  <c:v>-0.69299999999999995</c:v>
                </c:pt>
                <c:pt idx="3914">
                  <c:v>6.0000000000000001E-3</c:v>
                </c:pt>
                <c:pt idx="3915">
                  <c:v>-1.5449999999999999</c:v>
                </c:pt>
                <c:pt idx="3916">
                  <c:v>0.57499999999999996</c:v>
                </c:pt>
                <c:pt idx="3917">
                  <c:v>-0.94799999999999995</c:v>
                </c:pt>
                <c:pt idx="3918">
                  <c:v>-1.41</c:v>
                </c:pt>
                <c:pt idx="3919">
                  <c:v>-1.3859999999999999</c:v>
                </c:pt>
                <c:pt idx="3920">
                  <c:v>-0.91200000000000003</c:v>
                </c:pt>
                <c:pt idx="3921">
                  <c:v>0.188</c:v>
                </c:pt>
                <c:pt idx="3922">
                  <c:v>-1.302</c:v>
                </c:pt>
                <c:pt idx="3923">
                  <c:v>0.45300000000000001</c:v>
                </c:pt>
                <c:pt idx="3924">
                  <c:v>-1.722</c:v>
                </c:pt>
                <c:pt idx="3925">
                  <c:v>-0.41799999999999998</c:v>
                </c:pt>
                <c:pt idx="3926">
                  <c:v>-0.54600000000000004</c:v>
                </c:pt>
                <c:pt idx="3927">
                  <c:v>-0.57899999999999996</c:v>
                </c:pt>
                <c:pt idx="3928">
                  <c:v>-0.373</c:v>
                </c:pt>
                <c:pt idx="3929">
                  <c:v>-0.129</c:v>
                </c:pt>
                <c:pt idx="3930">
                  <c:v>-0.38500000000000001</c:v>
                </c:pt>
                <c:pt idx="3931">
                  <c:v>-0.53900000000000003</c:v>
                </c:pt>
                <c:pt idx="3932">
                  <c:v>-0.78500000000000003</c:v>
                </c:pt>
                <c:pt idx="3933">
                  <c:v>0.59499999999999997</c:v>
                </c:pt>
                <c:pt idx="3934">
                  <c:v>-1.276</c:v>
                </c:pt>
                <c:pt idx="3935">
                  <c:v>-0.439</c:v>
                </c:pt>
                <c:pt idx="3936">
                  <c:v>-1.234</c:v>
                </c:pt>
                <c:pt idx="3937">
                  <c:v>-0.626</c:v>
                </c:pt>
                <c:pt idx="3938">
                  <c:v>-1.7999999999999999E-2</c:v>
                </c:pt>
                <c:pt idx="3939">
                  <c:v>0.77300000000000002</c:v>
                </c:pt>
                <c:pt idx="3940">
                  <c:v>-0.878</c:v>
                </c:pt>
                <c:pt idx="3941">
                  <c:v>-0.55400000000000005</c:v>
                </c:pt>
                <c:pt idx="3942">
                  <c:v>0.42299999999999999</c:v>
                </c:pt>
                <c:pt idx="3943">
                  <c:v>-0.318</c:v>
                </c:pt>
                <c:pt idx="3944">
                  <c:v>-0.86</c:v>
                </c:pt>
                <c:pt idx="3945">
                  <c:v>-1.258</c:v>
                </c:pt>
                <c:pt idx="3946">
                  <c:v>-0.34200000000000003</c:v>
                </c:pt>
                <c:pt idx="3947">
                  <c:v>0.436</c:v>
                </c:pt>
                <c:pt idx="3948">
                  <c:v>-0.503</c:v>
                </c:pt>
                <c:pt idx="3949">
                  <c:v>-0.48199999999999998</c:v>
                </c:pt>
                <c:pt idx="3950">
                  <c:v>-0.52800000000000002</c:v>
                </c:pt>
                <c:pt idx="3951">
                  <c:v>0.249</c:v>
                </c:pt>
                <c:pt idx="3952">
                  <c:v>-1.3280000000000001</c:v>
                </c:pt>
                <c:pt idx="3953">
                  <c:v>-0.186</c:v>
                </c:pt>
                <c:pt idx="3954">
                  <c:v>1.234</c:v>
                </c:pt>
                <c:pt idx="3955">
                  <c:v>0.52700000000000002</c:v>
                </c:pt>
                <c:pt idx="3956">
                  <c:v>-0.84499999999999997</c:v>
                </c:pt>
                <c:pt idx="3957">
                  <c:v>-1.2350000000000001</c:v>
                </c:pt>
                <c:pt idx="3958">
                  <c:v>-1.9910000000000001</c:v>
                </c:pt>
                <c:pt idx="3959">
                  <c:v>0.20599999999999999</c:v>
                </c:pt>
                <c:pt idx="3960">
                  <c:v>-0.29399999999999998</c:v>
                </c:pt>
                <c:pt idx="3961">
                  <c:v>0.17100000000000001</c:v>
                </c:pt>
                <c:pt idx="3962">
                  <c:v>0.57299999999999995</c:v>
                </c:pt>
                <c:pt idx="3963">
                  <c:v>1.577</c:v>
                </c:pt>
                <c:pt idx="3964">
                  <c:v>2.177</c:v>
                </c:pt>
                <c:pt idx="3965">
                  <c:v>1.647</c:v>
                </c:pt>
                <c:pt idx="3966">
                  <c:v>-0.52200000000000002</c:v>
                </c:pt>
                <c:pt idx="3967">
                  <c:v>-0.54500000000000004</c:v>
                </c:pt>
                <c:pt idx="3968">
                  <c:v>-0.749</c:v>
                </c:pt>
                <c:pt idx="3969">
                  <c:v>-1.377</c:v>
                </c:pt>
                <c:pt idx="3970">
                  <c:v>-1.3480000000000001</c:v>
                </c:pt>
                <c:pt idx="3971">
                  <c:v>-0.84699999999999998</c:v>
                </c:pt>
                <c:pt idx="3972">
                  <c:v>-0.495</c:v>
                </c:pt>
                <c:pt idx="3973">
                  <c:v>-0.93600000000000005</c:v>
                </c:pt>
                <c:pt idx="3974">
                  <c:v>0.86299999999999999</c:v>
                </c:pt>
                <c:pt idx="3975">
                  <c:v>-0.91300000000000003</c:v>
                </c:pt>
                <c:pt idx="3976">
                  <c:v>-1.595</c:v>
                </c:pt>
                <c:pt idx="3977">
                  <c:v>-5.0999999999999997E-2</c:v>
                </c:pt>
                <c:pt idx="3978">
                  <c:v>-1.0069999999999999</c:v>
                </c:pt>
                <c:pt idx="3979">
                  <c:v>0.50900000000000001</c:v>
                </c:pt>
                <c:pt idx="3980">
                  <c:v>2.7E-2</c:v>
                </c:pt>
                <c:pt idx="3981">
                  <c:v>0.54600000000000004</c:v>
                </c:pt>
                <c:pt idx="3982">
                  <c:v>0.251</c:v>
                </c:pt>
                <c:pt idx="3983">
                  <c:v>-0.35499999999999998</c:v>
                </c:pt>
                <c:pt idx="3984">
                  <c:v>-1.607</c:v>
                </c:pt>
                <c:pt idx="3985">
                  <c:v>-0.96499999999999997</c:v>
                </c:pt>
                <c:pt idx="3986">
                  <c:v>-0.45200000000000001</c:v>
                </c:pt>
                <c:pt idx="3987">
                  <c:v>-9.5000000000000001E-2</c:v>
                </c:pt>
                <c:pt idx="3988">
                  <c:v>-0.315</c:v>
                </c:pt>
                <c:pt idx="3989">
                  <c:v>-1.107</c:v>
                </c:pt>
                <c:pt idx="3990">
                  <c:v>1.9610000000000001</c:v>
                </c:pt>
                <c:pt idx="3991">
                  <c:v>-0.32800000000000001</c:v>
                </c:pt>
                <c:pt idx="3992">
                  <c:v>-0.95699999999999996</c:v>
                </c:pt>
                <c:pt idx="3993">
                  <c:v>1.6160000000000001</c:v>
                </c:pt>
                <c:pt idx="3994">
                  <c:v>-0.83</c:v>
                </c:pt>
                <c:pt idx="3995">
                  <c:v>-1.306</c:v>
                </c:pt>
                <c:pt idx="3996">
                  <c:v>-0.36799999999999999</c:v>
                </c:pt>
                <c:pt idx="3997">
                  <c:v>-0.48699999999999999</c:v>
                </c:pt>
                <c:pt idx="3998">
                  <c:v>-0.95899999999999996</c:v>
                </c:pt>
                <c:pt idx="3999">
                  <c:v>-1.4770000000000001</c:v>
                </c:pt>
                <c:pt idx="4000">
                  <c:v>0.872</c:v>
                </c:pt>
                <c:pt idx="4001">
                  <c:v>-0.377</c:v>
                </c:pt>
                <c:pt idx="4002">
                  <c:v>-0.65500000000000003</c:v>
                </c:pt>
                <c:pt idx="4003">
                  <c:v>-2.1999999999999999E-2</c:v>
                </c:pt>
                <c:pt idx="4004">
                  <c:v>-1.3069999999999999</c:v>
                </c:pt>
                <c:pt idx="4005">
                  <c:v>-0.39300000000000002</c:v>
                </c:pt>
                <c:pt idx="4006">
                  <c:v>1.1379999999999999</c:v>
                </c:pt>
                <c:pt idx="4007">
                  <c:v>-1.5449999999999999</c:v>
                </c:pt>
                <c:pt idx="4008">
                  <c:v>-0.78</c:v>
                </c:pt>
                <c:pt idx="4009">
                  <c:v>-0.71699999999999997</c:v>
                </c:pt>
                <c:pt idx="4010">
                  <c:v>-0.86099999999999999</c:v>
                </c:pt>
                <c:pt idx="4011">
                  <c:v>0.91900000000000004</c:v>
                </c:pt>
                <c:pt idx="4012">
                  <c:v>-0.95</c:v>
                </c:pt>
                <c:pt idx="4013">
                  <c:v>-0.86099999999999999</c:v>
                </c:pt>
                <c:pt idx="4014">
                  <c:v>-1.1890000000000001</c:v>
                </c:pt>
                <c:pt idx="4015">
                  <c:v>-0.30199999999999999</c:v>
                </c:pt>
                <c:pt idx="4016">
                  <c:v>-0.04</c:v>
                </c:pt>
                <c:pt idx="4017">
                  <c:v>-0.21</c:v>
                </c:pt>
                <c:pt idx="4018">
                  <c:v>-1.33</c:v>
                </c:pt>
                <c:pt idx="4019">
                  <c:v>-1.57</c:v>
                </c:pt>
                <c:pt idx="4020">
                  <c:v>-0.92800000000000005</c:v>
                </c:pt>
                <c:pt idx="4021">
                  <c:v>5.6000000000000001E-2</c:v>
                </c:pt>
                <c:pt idx="4022">
                  <c:v>0.26600000000000001</c:v>
                </c:pt>
                <c:pt idx="4023">
                  <c:v>-0.35599999999999998</c:v>
                </c:pt>
                <c:pt idx="4024">
                  <c:v>0.33600000000000002</c:v>
                </c:pt>
                <c:pt idx="4025">
                  <c:v>-0.90200000000000002</c:v>
                </c:pt>
                <c:pt idx="4026">
                  <c:v>0.81100000000000005</c:v>
                </c:pt>
                <c:pt idx="4027">
                  <c:v>0.06</c:v>
                </c:pt>
                <c:pt idx="4028">
                  <c:v>-0.84299999999999997</c:v>
                </c:pt>
                <c:pt idx="4029">
                  <c:v>-0.871</c:v>
                </c:pt>
                <c:pt idx="4030">
                  <c:v>-1.482</c:v>
                </c:pt>
                <c:pt idx="4031">
                  <c:v>0.94</c:v>
                </c:pt>
                <c:pt idx="4032">
                  <c:v>1.014</c:v>
                </c:pt>
                <c:pt idx="4033">
                  <c:v>-0.66200000000000003</c:v>
                </c:pt>
                <c:pt idx="4034">
                  <c:v>1.254</c:v>
                </c:pt>
                <c:pt idx="4035">
                  <c:v>-0.441</c:v>
                </c:pt>
                <c:pt idx="4036">
                  <c:v>-0.58799999999999997</c:v>
                </c:pt>
                <c:pt idx="4037">
                  <c:v>-1.353</c:v>
                </c:pt>
                <c:pt idx="4038">
                  <c:v>-0.79100000000000004</c:v>
                </c:pt>
                <c:pt idx="4039">
                  <c:v>-0.79800000000000004</c:v>
                </c:pt>
                <c:pt idx="4040">
                  <c:v>-0.93500000000000005</c:v>
                </c:pt>
                <c:pt idx="4041">
                  <c:v>-1.222</c:v>
                </c:pt>
                <c:pt idx="4042">
                  <c:v>-0.86699999999999999</c:v>
                </c:pt>
                <c:pt idx="4043">
                  <c:v>2.5670000000000002</c:v>
                </c:pt>
                <c:pt idx="4044">
                  <c:v>-0.81</c:v>
                </c:pt>
                <c:pt idx="4045">
                  <c:v>-0.26800000000000002</c:v>
                </c:pt>
                <c:pt idx="4046">
                  <c:v>1.1419999999999999</c:v>
                </c:pt>
                <c:pt idx="4047">
                  <c:v>-0.95499999999999996</c:v>
                </c:pt>
                <c:pt idx="4048">
                  <c:v>-0.49399999999999999</c:v>
                </c:pt>
                <c:pt idx="4049">
                  <c:v>0.68899999999999995</c:v>
                </c:pt>
                <c:pt idx="4050">
                  <c:v>0.23300000000000001</c:v>
                </c:pt>
                <c:pt idx="4051">
                  <c:v>0.56699999999999995</c:v>
                </c:pt>
                <c:pt idx="4052">
                  <c:v>-1.091</c:v>
                </c:pt>
                <c:pt idx="4053">
                  <c:v>-1.7999999999999999E-2</c:v>
                </c:pt>
                <c:pt idx="4054">
                  <c:v>0.35499999999999998</c:v>
                </c:pt>
                <c:pt idx="4055">
                  <c:v>0.42799999999999999</c:v>
                </c:pt>
                <c:pt idx="4056">
                  <c:v>0.74099999999999999</c:v>
                </c:pt>
                <c:pt idx="4057">
                  <c:v>-0.35799999999999998</c:v>
                </c:pt>
                <c:pt idx="4058">
                  <c:v>0.25</c:v>
                </c:pt>
                <c:pt idx="4059">
                  <c:v>-1.601</c:v>
                </c:pt>
                <c:pt idx="4060">
                  <c:v>-1.339</c:v>
                </c:pt>
                <c:pt idx="4061">
                  <c:v>-1.0720000000000001</c:v>
                </c:pt>
                <c:pt idx="4062">
                  <c:v>-0.20799999999999999</c:v>
                </c:pt>
                <c:pt idx="4063">
                  <c:v>-0.89100000000000001</c:v>
                </c:pt>
                <c:pt idx="4064">
                  <c:v>-0.67400000000000004</c:v>
                </c:pt>
                <c:pt idx="4065">
                  <c:v>-0.90300000000000002</c:v>
                </c:pt>
                <c:pt idx="4066">
                  <c:v>-1.4710000000000001</c:v>
                </c:pt>
                <c:pt idx="4067">
                  <c:v>-1.117</c:v>
                </c:pt>
                <c:pt idx="4068">
                  <c:v>1.6279999999999999</c:v>
                </c:pt>
                <c:pt idx="4069">
                  <c:v>-1.3759999999999999</c:v>
                </c:pt>
                <c:pt idx="4070">
                  <c:v>0.379</c:v>
                </c:pt>
                <c:pt idx="4071">
                  <c:v>-1.3580000000000001</c:v>
                </c:pt>
                <c:pt idx="4072">
                  <c:v>-0.61099999999999999</c:v>
                </c:pt>
                <c:pt idx="4073">
                  <c:v>-1.244</c:v>
                </c:pt>
                <c:pt idx="4074">
                  <c:v>-6.7000000000000004E-2</c:v>
                </c:pt>
                <c:pt idx="4075">
                  <c:v>-1.728</c:v>
                </c:pt>
                <c:pt idx="4076">
                  <c:v>-9.7000000000000003E-2</c:v>
                </c:pt>
                <c:pt idx="4077">
                  <c:v>-1.0369999999999999</c:v>
                </c:pt>
                <c:pt idx="4078">
                  <c:v>-0.63400000000000001</c:v>
                </c:pt>
                <c:pt idx="4079">
                  <c:v>-0.53100000000000003</c:v>
                </c:pt>
                <c:pt idx="4080">
                  <c:v>0.84799999999999998</c:v>
                </c:pt>
                <c:pt idx="4081">
                  <c:v>1.728</c:v>
                </c:pt>
                <c:pt idx="4082">
                  <c:v>1.585</c:v>
                </c:pt>
                <c:pt idx="4083">
                  <c:v>-0.23499999999999999</c:v>
                </c:pt>
                <c:pt idx="4084">
                  <c:v>-1.0209999999999999</c:v>
                </c:pt>
                <c:pt idx="4085">
                  <c:v>-1.1299999999999999</c:v>
                </c:pt>
                <c:pt idx="4086">
                  <c:v>-1.1859999999999999</c:v>
                </c:pt>
                <c:pt idx="4087">
                  <c:v>-0.68600000000000005</c:v>
                </c:pt>
                <c:pt idx="4088">
                  <c:v>0.67400000000000004</c:v>
                </c:pt>
                <c:pt idx="4089">
                  <c:v>-0.88100000000000001</c:v>
                </c:pt>
                <c:pt idx="4090">
                  <c:v>-0.81200000000000006</c:v>
                </c:pt>
                <c:pt idx="4091">
                  <c:v>-0.878</c:v>
                </c:pt>
                <c:pt idx="4092">
                  <c:v>7.1999999999999995E-2</c:v>
                </c:pt>
                <c:pt idx="4093">
                  <c:v>2.0409999999999999</c:v>
                </c:pt>
                <c:pt idx="4094">
                  <c:v>0.56699999999999995</c:v>
                </c:pt>
                <c:pt idx="4095">
                  <c:v>-1.1499999999999999</c:v>
                </c:pt>
                <c:pt idx="4096">
                  <c:v>-0.115</c:v>
                </c:pt>
                <c:pt idx="4097">
                  <c:v>-0.83499999999999996</c:v>
                </c:pt>
                <c:pt idx="4098">
                  <c:v>-1.226</c:v>
                </c:pt>
                <c:pt idx="4099">
                  <c:v>-1.601</c:v>
                </c:pt>
                <c:pt idx="4100">
                  <c:v>-0.05</c:v>
                </c:pt>
                <c:pt idx="4101">
                  <c:v>-0.67400000000000004</c:v>
                </c:pt>
                <c:pt idx="4102">
                  <c:v>-0.35799999999999998</c:v>
                </c:pt>
                <c:pt idx="4103">
                  <c:v>-1.0660000000000001</c:v>
                </c:pt>
                <c:pt idx="4104">
                  <c:v>-0.35499999999999998</c:v>
                </c:pt>
                <c:pt idx="4105">
                  <c:v>-0.58099999999999996</c:v>
                </c:pt>
                <c:pt idx="4106">
                  <c:v>-7.5999999999999998E-2</c:v>
                </c:pt>
                <c:pt idx="4107">
                  <c:v>7.0000000000000007E-2</c:v>
                </c:pt>
                <c:pt idx="4108">
                  <c:v>-0.05</c:v>
                </c:pt>
                <c:pt idx="4109">
                  <c:v>-0.60799999999999998</c:v>
                </c:pt>
                <c:pt idx="4110">
                  <c:v>-0.83</c:v>
                </c:pt>
                <c:pt idx="4111">
                  <c:v>0.13800000000000001</c:v>
                </c:pt>
                <c:pt idx="4112">
                  <c:v>-0.98</c:v>
                </c:pt>
                <c:pt idx="4113">
                  <c:v>-0.879</c:v>
                </c:pt>
                <c:pt idx="4114">
                  <c:v>-1.2999999999999999E-2</c:v>
                </c:pt>
                <c:pt idx="4115">
                  <c:v>-0.64300000000000002</c:v>
                </c:pt>
                <c:pt idx="4116">
                  <c:v>-0.61299999999999999</c:v>
                </c:pt>
                <c:pt idx="4117">
                  <c:v>2.0910000000000002</c:v>
                </c:pt>
                <c:pt idx="4118">
                  <c:v>1.329</c:v>
                </c:pt>
                <c:pt idx="4119">
                  <c:v>2.2269999999999999</c:v>
                </c:pt>
                <c:pt idx="4120">
                  <c:v>1.5049999999999999</c:v>
                </c:pt>
                <c:pt idx="4121">
                  <c:v>-1.496</c:v>
                </c:pt>
                <c:pt idx="4122">
                  <c:v>-1.2430000000000001</c:v>
                </c:pt>
                <c:pt idx="4123">
                  <c:v>-1.724</c:v>
                </c:pt>
                <c:pt idx="4124">
                  <c:v>-7.0000000000000001E-3</c:v>
                </c:pt>
                <c:pt idx="4125">
                  <c:v>-1.1779999999999999</c:v>
                </c:pt>
                <c:pt idx="4126">
                  <c:v>-1.5640000000000001</c:v>
                </c:pt>
                <c:pt idx="4127">
                  <c:v>-1.1970000000000001</c:v>
                </c:pt>
                <c:pt idx="4128">
                  <c:v>-0.52</c:v>
                </c:pt>
                <c:pt idx="4129">
                  <c:v>-0.35</c:v>
                </c:pt>
                <c:pt idx="4130">
                  <c:v>-0.36199999999999999</c:v>
                </c:pt>
                <c:pt idx="4131">
                  <c:v>-0.96599999999999997</c:v>
                </c:pt>
                <c:pt idx="4132">
                  <c:v>0.157</c:v>
                </c:pt>
                <c:pt idx="4133">
                  <c:v>-0.36199999999999999</c:v>
                </c:pt>
                <c:pt idx="4134">
                  <c:v>-1.0089999999999999</c:v>
                </c:pt>
                <c:pt idx="4135">
                  <c:v>-1.0840000000000001</c:v>
                </c:pt>
                <c:pt idx="4136">
                  <c:v>0.46400000000000002</c:v>
                </c:pt>
                <c:pt idx="4137">
                  <c:v>-0.32700000000000001</c:v>
                </c:pt>
                <c:pt idx="4138">
                  <c:v>-0.79800000000000004</c:v>
                </c:pt>
                <c:pt idx="4139">
                  <c:v>-0.318</c:v>
                </c:pt>
                <c:pt idx="4140">
                  <c:v>1.1579999999999999</c:v>
                </c:pt>
                <c:pt idx="4141">
                  <c:v>1.0820000000000001</c:v>
                </c:pt>
                <c:pt idx="4142">
                  <c:v>0.96499999999999997</c:v>
                </c:pt>
                <c:pt idx="4143">
                  <c:v>0.877</c:v>
                </c:pt>
                <c:pt idx="4144">
                  <c:v>0.98199999999999998</c:v>
                </c:pt>
                <c:pt idx="4145">
                  <c:v>-1.7999999999999999E-2</c:v>
                </c:pt>
                <c:pt idx="4146">
                  <c:v>-0.55600000000000005</c:v>
                </c:pt>
                <c:pt idx="4147">
                  <c:v>0.62</c:v>
                </c:pt>
                <c:pt idx="4148">
                  <c:v>-0.82399999999999995</c:v>
                </c:pt>
                <c:pt idx="4149">
                  <c:v>-0.66</c:v>
                </c:pt>
                <c:pt idx="4150">
                  <c:v>-0.308</c:v>
                </c:pt>
                <c:pt idx="4151">
                  <c:v>-0.55100000000000005</c:v>
                </c:pt>
                <c:pt idx="4152">
                  <c:v>0.33700000000000002</c:v>
                </c:pt>
                <c:pt idx="4153">
                  <c:v>-0.67900000000000005</c:v>
                </c:pt>
                <c:pt idx="4154">
                  <c:v>-4.9000000000000002E-2</c:v>
                </c:pt>
                <c:pt idx="4155">
                  <c:v>0.51400000000000001</c:v>
                </c:pt>
                <c:pt idx="4156">
                  <c:v>1.6579999999999999</c:v>
                </c:pt>
                <c:pt idx="4157">
                  <c:v>0.65900000000000003</c:v>
                </c:pt>
                <c:pt idx="4158">
                  <c:v>0.32500000000000001</c:v>
                </c:pt>
                <c:pt idx="4159">
                  <c:v>-1.2909999999999999</c:v>
                </c:pt>
                <c:pt idx="4160">
                  <c:v>0.82799999999999996</c:v>
                </c:pt>
                <c:pt idx="4161">
                  <c:v>0.67800000000000005</c:v>
                </c:pt>
                <c:pt idx="4162">
                  <c:v>-0.88</c:v>
                </c:pt>
                <c:pt idx="4163">
                  <c:v>-0.65700000000000003</c:v>
                </c:pt>
                <c:pt idx="4164">
                  <c:v>-6.4000000000000001E-2</c:v>
                </c:pt>
                <c:pt idx="4165">
                  <c:v>-0.80700000000000005</c:v>
                </c:pt>
                <c:pt idx="4166">
                  <c:v>3.5000000000000003E-2</c:v>
                </c:pt>
                <c:pt idx="4167">
                  <c:v>2.4580000000000002</c:v>
                </c:pt>
                <c:pt idx="4168">
                  <c:v>-0.95599999999999996</c:v>
                </c:pt>
                <c:pt idx="4169">
                  <c:v>0.32800000000000001</c:v>
                </c:pt>
                <c:pt idx="4170">
                  <c:v>-0.75900000000000001</c:v>
                </c:pt>
                <c:pt idx="4171">
                  <c:v>-0.10199999999999999</c:v>
                </c:pt>
                <c:pt idx="4172">
                  <c:v>0.69299999999999995</c:v>
                </c:pt>
                <c:pt idx="4173">
                  <c:v>-1.7989999999999999</c:v>
                </c:pt>
                <c:pt idx="4174">
                  <c:v>0.52500000000000002</c:v>
                </c:pt>
                <c:pt idx="4175">
                  <c:v>0.41199999999999998</c:v>
                </c:pt>
                <c:pt idx="4176">
                  <c:v>-0.88400000000000001</c:v>
                </c:pt>
                <c:pt idx="4177">
                  <c:v>-0.56799999999999995</c:v>
                </c:pt>
                <c:pt idx="4178">
                  <c:v>-0.98899999999999999</c:v>
                </c:pt>
                <c:pt idx="4179">
                  <c:v>-1.2529999999999999</c:v>
                </c:pt>
                <c:pt idx="4180">
                  <c:v>0.78900000000000003</c:v>
                </c:pt>
                <c:pt idx="4181">
                  <c:v>5.0999999999999997E-2</c:v>
                </c:pt>
                <c:pt idx="4182">
                  <c:v>-0.73899999999999999</c:v>
                </c:pt>
                <c:pt idx="4183">
                  <c:v>-0.85399999999999998</c:v>
                </c:pt>
                <c:pt idx="4184">
                  <c:v>-1.0249999999999999</c:v>
                </c:pt>
                <c:pt idx="4185">
                  <c:v>1.3979999999999999</c:v>
                </c:pt>
                <c:pt idx="4186">
                  <c:v>1.325</c:v>
                </c:pt>
                <c:pt idx="4187">
                  <c:v>1.0069999999999999</c:v>
                </c:pt>
                <c:pt idx="4188">
                  <c:v>1.2829999999999999</c:v>
                </c:pt>
                <c:pt idx="4189">
                  <c:v>0.246</c:v>
                </c:pt>
                <c:pt idx="4190">
                  <c:v>-0.20300000000000001</c:v>
                </c:pt>
                <c:pt idx="4191">
                  <c:v>-0.93400000000000005</c:v>
                </c:pt>
                <c:pt idx="4192">
                  <c:v>0.25900000000000001</c:v>
                </c:pt>
                <c:pt idx="4193">
                  <c:v>-0.71599999999999997</c:v>
                </c:pt>
                <c:pt idx="4194">
                  <c:v>-0.66600000000000004</c:v>
                </c:pt>
                <c:pt idx="4195">
                  <c:v>-0.14399999999999999</c:v>
                </c:pt>
                <c:pt idx="4196">
                  <c:v>-0.55700000000000005</c:v>
                </c:pt>
                <c:pt idx="4197">
                  <c:v>0.10199999999999999</c:v>
                </c:pt>
                <c:pt idx="4198">
                  <c:v>-0.998</c:v>
                </c:pt>
                <c:pt idx="4199">
                  <c:v>-1.4350000000000001</c:v>
                </c:pt>
                <c:pt idx="4200">
                  <c:v>0.52900000000000003</c:v>
                </c:pt>
                <c:pt idx="4201">
                  <c:v>0.61299999999999999</c:v>
                </c:pt>
                <c:pt idx="4202">
                  <c:v>-1.1279999999999999</c:v>
                </c:pt>
                <c:pt idx="4203">
                  <c:v>-0.60299999999999998</c:v>
                </c:pt>
                <c:pt idx="4204">
                  <c:v>-0.39400000000000002</c:v>
                </c:pt>
                <c:pt idx="4205">
                  <c:v>1.6E-2</c:v>
                </c:pt>
                <c:pt idx="4206">
                  <c:v>-0.97599999999999998</c:v>
                </c:pt>
                <c:pt idx="4207">
                  <c:v>-1.296</c:v>
                </c:pt>
                <c:pt idx="4208">
                  <c:v>-0.33700000000000002</c:v>
                </c:pt>
                <c:pt idx="4209">
                  <c:v>-1.0820000000000001</c:v>
                </c:pt>
                <c:pt idx="4210">
                  <c:v>-0.85199999999999998</c:v>
                </c:pt>
                <c:pt idx="4211">
                  <c:v>-1.573</c:v>
                </c:pt>
                <c:pt idx="4212">
                  <c:v>0.66700000000000004</c:v>
                </c:pt>
                <c:pt idx="4213">
                  <c:v>0.442</c:v>
                </c:pt>
                <c:pt idx="4214">
                  <c:v>0.66900000000000004</c:v>
                </c:pt>
                <c:pt idx="4215">
                  <c:v>-1.2070000000000001</c:v>
                </c:pt>
                <c:pt idx="4216">
                  <c:v>-1.272</c:v>
                </c:pt>
                <c:pt idx="4217">
                  <c:v>-1.2589999999999999</c:v>
                </c:pt>
                <c:pt idx="4218">
                  <c:v>0.19900000000000001</c:v>
                </c:pt>
                <c:pt idx="4219">
                  <c:v>-0.877</c:v>
                </c:pt>
                <c:pt idx="4220">
                  <c:v>0.45</c:v>
                </c:pt>
                <c:pt idx="4221">
                  <c:v>-0.64</c:v>
                </c:pt>
                <c:pt idx="4222">
                  <c:v>-0.67400000000000004</c:v>
                </c:pt>
                <c:pt idx="4223">
                  <c:v>0.245</c:v>
                </c:pt>
                <c:pt idx="4224">
                  <c:v>-0.47399999999999998</c:v>
                </c:pt>
                <c:pt idx="4225">
                  <c:v>-0.38700000000000001</c:v>
                </c:pt>
                <c:pt idx="4226">
                  <c:v>-0.78500000000000003</c:v>
                </c:pt>
                <c:pt idx="4227">
                  <c:v>-0.74</c:v>
                </c:pt>
                <c:pt idx="4228">
                  <c:v>-0.74</c:v>
                </c:pt>
                <c:pt idx="4229">
                  <c:v>-0.432</c:v>
                </c:pt>
                <c:pt idx="4230">
                  <c:v>-1.0609999999999999</c:v>
                </c:pt>
                <c:pt idx="4231">
                  <c:v>-1.343</c:v>
                </c:pt>
                <c:pt idx="4232">
                  <c:v>-1.054</c:v>
                </c:pt>
                <c:pt idx="4233">
                  <c:v>-0.68500000000000005</c:v>
                </c:pt>
                <c:pt idx="4234">
                  <c:v>0.66100000000000003</c:v>
                </c:pt>
                <c:pt idx="4235">
                  <c:v>1.383</c:v>
                </c:pt>
                <c:pt idx="4236">
                  <c:v>1.073</c:v>
                </c:pt>
                <c:pt idx="4237">
                  <c:v>0.88700000000000001</c:v>
                </c:pt>
                <c:pt idx="4238">
                  <c:v>-0.69499999999999995</c:v>
                </c:pt>
                <c:pt idx="4239">
                  <c:v>-1.008</c:v>
                </c:pt>
                <c:pt idx="4240">
                  <c:v>-1.2290000000000001</c:v>
                </c:pt>
                <c:pt idx="4241">
                  <c:v>0.45300000000000001</c:v>
                </c:pt>
                <c:pt idx="4242">
                  <c:v>-0.56899999999999995</c:v>
                </c:pt>
                <c:pt idx="4243">
                  <c:v>0.214</c:v>
                </c:pt>
                <c:pt idx="4244">
                  <c:v>-1.2030000000000001</c:v>
                </c:pt>
                <c:pt idx="4245">
                  <c:v>-1.2390000000000001</c:v>
                </c:pt>
                <c:pt idx="4246">
                  <c:v>-0.86199999999999999</c:v>
                </c:pt>
                <c:pt idx="4247">
                  <c:v>-0.25600000000000001</c:v>
                </c:pt>
                <c:pt idx="4248">
                  <c:v>-1.2150000000000001</c:v>
                </c:pt>
                <c:pt idx="4249">
                  <c:v>0.84399999999999997</c:v>
                </c:pt>
                <c:pt idx="4250">
                  <c:v>-0.495</c:v>
                </c:pt>
                <c:pt idx="4251">
                  <c:v>-0.76900000000000002</c:v>
                </c:pt>
                <c:pt idx="4252">
                  <c:v>-0.41899999999999998</c:v>
                </c:pt>
                <c:pt idx="4253">
                  <c:v>-1.4339999999999999</c:v>
                </c:pt>
                <c:pt idx="4254">
                  <c:v>-0.68799999999999994</c:v>
                </c:pt>
                <c:pt idx="4255">
                  <c:v>-0.68500000000000005</c:v>
                </c:pt>
                <c:pt idx="4256">
                  <c:v>1.208</c:v>
                </c:pt>
                <c:pt idx="4257">
                  <c:v>0.78</c:v>
                </c:pt>
                <c:pt idx="4258">
                  <c:v>-1.32</c:v>
                </c:pt>
                <c:pt idx="4259">
                  <c:v>-1.109</c:v>
                </c:pt>
                <c:pt idx="4260">
                  <c:v>-1.3109999999999999</c:v>
                </c:pt>
                <c:pt idx="4261">
                  <c:v>-0.76200000000000001</c:v>
                </c:pt>
                <c:pt idx="4262">
                  <c:v>-0.755</c:v>
                </c:pt>
                <c:pt idx="4263">
                  <c:v>0.55700000000000005</c:v>
                </c:pt>
                <c:pt idx="4264">
                  <c:v>-1.5549999999999999</c:v>
                </c:pt>
                <c:pt idx="4265">
                  <c:v>0.504</c:v>
                </c:pt>
                <c:pt idx="4266">
                  <c:v>-0.74099999999999999</c:v>
                </c:pt>
                <c:pt idx="4267">
                  <c:v>-1.1990000000000001</c:v>
                </c:pt>
                <c:pt idx="4268">
                  <c:v>0.90400000000000003</c:v>
                </c:pt>
                <c:pt idx="4269">
                  <c:v>1.018</c:v>
                </c:pt>
                <c:pt idx="4270">
                  <c:v>-0.73399999999999999</c:v>
                </c:pt>
                <c:pt idx="4271">
                  <c:v>-0.40799999999999997</c:v>
                </c:pt>
                <c:pt idx="4272">
                  <c:v>-0.3</c:v>
                </c:pt>
                <c:pt idx="4273">
                  <c:v>0.85799999999999998</c:v>
                </c:pt>
                <c:pt idx="4274">
                  <c:v>-0.74399999999999999</c:v>
                </c:pt>
                <c:pt idx="4275">
                  <c:v>-0.79600000000000004</c:v>
                </c:pt>
                <c:pt idx="4276">
                  <c:v>-0.77600000000000002</c:v>
                </c:pt>
                <c:pt idx="4277">
                  <c:v>-1.3089999999999999</c:v>
                </c:pt>
                <c:pt idx="4278">
                  <c:v>-0.85699999999999998</c:v>
                </c:pt>
                <c:pt idx="4279">
                  <c:v>1.2190000000000001</c:v>
                </c:pt>
                <c:pt idx="4280">
                  <c:v>0.93400000000000005</c:v>
                </c:pt>
                <c:pt idx="4281">
                  <c:v>1.0109999999999999</c:v>
                </c:pt>
                <c:pt idx="4282">
                  <c:v>0.69799999999999995</c:v>
                </c:pt>
                <c:pt idx="4283">
                  <c:v>-0.875</c:v>
                </c:pt>
                <c:pt idx="4284">
                  <c:v>0.442</c:v>
                </c:pt>
                <c:pt idx="4285">
                  <c:v>-0.82</c:v>
                </c:pt>
                <c:pt idx="4286">
                  <c:v>-1.147</c:v>
                </c:pt>
                <c:pt idx="4287">
                  <c:v>-0.38100000000000001</c:v>
                </c:pt>
                <c:pt idx="4288">
                  <c:v>-0.81499999999999995</c:v>
                </c:pt>
                <c:pt idx="4289">
                  <c:v>-0.86899999999999999</c:v>
                </c:pt>
                <c:pt idx="4290">
                  <c:v>-0.79400000000000004</c:v>
                </c:pt>
                <c:pt idx="4291">
                  <c:v>1.9139999999999999</c:v>
                </c:pt>
                <c:pt idx="4292">
                  <c:v>0.92600000000000005</c:v>
                </c:pt>
                <c:pt idx="4293">
                  <c:v>0.98</c:v>
                </c:pt>
                <c:pt idx="4294">
                  <c:v>0.95</c:v>
                </c:pt>
                <c:pt idx="4295">
                  <c:v>0.96</c:v>
                </c:pt>
                <c:pt idx="4296">
                  <c:v>0.97199999999999998</c:v>
                </c:pt>
                <c:pt idx="4297">
                  <c:v>0.82399999999999995</c:v>
                </c:pt>
                <c:pt idx="4298">
                  <c:v>7.3999999999999996E-2</c:v>
                </c:pt>
                <c:pt idx="4299">
                  <c:v>-1.462</c:v>
                </c:pt>
                <c:pt idx="4300">
                  <c:v>-0.55700000000000005</c:v>
                </c:pt>
                <c:pt idx="4301">
                  <c:v>-0.38200000000000001</c:v>
                </c:pt>
                <c:pt idx="4302">
                  <c:v>-0.995</c:v>
                </c:pt>
                <c:pt idx="4303">
                  <c:v>-1.847</c:v>
                </c:pt>
                <c:pt idx="4304">
                  <c:v>-0.72399999999999998</c:v>
                </c:pt>
                <c:pt idx="4305">
                  <c:v>-1.0669999999999999</c:v>
                </c:pt>
                <c:pt idx="4306">
                  <c:v>1.704</c:v>
                </c:pt>
                <c:pt idx="4307">
                  <c:v>-0.18</c:v>
                </c:pt>
                <c:pt idx="4308">
                  <c:v>0.21299999999999999</c:v>
                </c:pt>
                <c:pt idx="4309">
                  <c:v>0.65900000000000003</c:v>
                </c:pt>
                <c:pt idx="4310">
                  <c:v>-0.36</c:v>
                </c:pt>
                <c:pt idx="4311">
                  <c:v>0.42499999999999999</c:v>
                </c:pt>
                <c:pt idx="4312">
                  <c:v>-0.55300000000000005</c:v>
                </c:pt>
                <c:pt idx="4313">
                  <c:v>-0.83399999999999996</c:v>
                </c:pt>
                <c:pt idx="4314">
                  <c:v>-0.69899999999999995</c:v>
                </c:pt>
                <c:pt idx="4315">
                  <c:v>-0.63</c:v>
                </c:pt>
                <c:pt idx="4316">
                  <c:v>-0.93400000000000005</c:v>
                </c:pt>
                <c:pt idx="4317">
                  <c:v>-0.97299999999999998</c:v>
                </c:pt>
                <c:pt idx="4318">
                  <c:v>-1.526</c:v>
                </c:pt>
                <c:pt idx="4319">
                  <c:v>0.20499999999999999</c:v>
                </c:pt>
                <c:pt idx="4320">
                  <c:v>-0.25800000000000001</c:v>
                </c:pt>
                <c:pt idx="4321">
                  <c:v>-0.89900000000000002</c:v>
                </c:pt>
                <c:pt idx="4322">
                  <c:v>-4.3999999999999997E-2</c:v>
                </c:pt>
                <c:pt idx="4323">
                  <c:v>-0.63600000000000001</c:v>
                </c:pt>
                <c:pt idx="4324">
                  <c:v>-0.56399999999999995</c:v>
                </c:pt>
                <c:pt idx="4325">
                  <c:v>-0.56299999999999994</c:v>
                </c:pt>
                <c:pt idx="4326">
                  <c:v>-1.0720000000000001</c:v>
                </c:pt>
                <c:pt idx="4327">
                  <c:v>-0.47499999999999998</c:v>
                </c:pt>
                <c:pt idx="4328">
                  <c:v>-0.48199999999999998</c:v>
                </c:pt>
                <c:pt idx="4329">
                  <c:v>0.47199999999999998</c:v>
                </c:pt>
                <c:pt idx="4330">
                  <c:v>-0.48499999999999999</c:v>
                </c:pt>
                <c:pt idx="4331">
                  <c:v>0.92900000000000005</c:v>
                </c:pt>
                <c:pt idx="4332">
                  <c:v>0.623</c:v>
                </c:pt>
                <c:pt idx="4333">
                  <c:v>-1.2350000000000001</c:v>
                </c:pt>
                <c:pt idx="4334">
                  <c:v>-0.42499999999999999</c:v>
                </c:pt>
                <c:pt idx="4335">
                  <c:v>-1.343</c:v>
                </c:pt>
                <c:pt idx="4336">
                  <c:v>-0.314</c:v>
                </c:pt>
                <c:pt idx="4337">
                  <c:v>0.28399999999999997</c:v>
                </c:pt>
                <c:pt idx="4338">
                  <c:v>-0.71</c:v>
                </c:pt>
                <c:pt idx="4339">
                  <c:v>-0.41299999999999998</c:v>
                </c:pt>
                <c:pt idx="4340">
                  <c:v>-0.46100000000000002</c:v>
                </c:pt>
                <c:pt idx="4341">
                  <c:v>0.20499999999999999</c:v>
                </c:pt>
                <c:pt idx="4342">
                  <c:v>1.137</c:v>
                </c:pt>
                <c:pt idx="4343">
                  <c:v>1.446</c:v>
                </c:pt>
                <c:pt idx="4344">
                  <c:v>-0.86599999999999999</c:v>
                </c:pt>
                <c:pt idx="4345">
                  <c:v>1.2350000000000001</c:v>
                </c:pt>
                <c:pt idx="4346">
                  <c:v>-1.5609999999999999</c:v>
                </c:pt>
                <c:pt idx="4347">
                  <c:v>-0.55900000000000005</c:v>
                </c:pt>
                <c:pt idx="4348">
                  <c:v>0.82799999999999996</c:v>
                </c:pt>
                <c:pt idx="4349">
                  <c:v>-1.35</c:v>
                </c:pt>
                <c:pt idx="4350">
                  <c:v>-1.2410000000000001</c:v>
                </c:pt>
                <c:pt idx="4351">
                  <c:v>-0.59</c:v>
                </c:pt>
                <c:pt idx="4352">
                  <c:v>-0.73699999999999999</c:v>
                </c:pt>
                <c:pt idx="4353">
                  <c:v>1.8109999999999999</c:v>
                </c:pt>
                <c:pt idx="4354">
                  <c:v>-0.19600000000000001</c:v>
                </c:pt>
                <c:pt idx="4355">
                  <c:v>-0.71399999999999997</c:v>
                </c:pt>
                <c:pt idx="4356">
                  <c:v>-0.42099999999999999</c:v>
                </c:pt>
                <c:pt idx="4357">
                  <c:v>-0.44800000000000001</c:v>
                </c:pt>
                <c:pt idx="4358">
                  <c:v>8.3000000000000004E-2</c:v>
                </c:pt>
                <c:pt idx="4359">
                  <c:v>-0.84899999999999998</c:v>
                </c:pt>
                <c:pt idx="4360">
                  <c:v>-0.61199999999999999</c:v>
                </c:pt>
                <c:pt idx="4361">
                  <c:v>-0.61699999999999999</c:v>
                </c:pt>
                <c:pt idx="4362">
                  <c:v>-1.47</c:v>
                </c:pt>
                <c:pt idx="4363">
                  <c:v>-0.497</c:v>
                </c:pt>
                <c:pt idx="4364">
                  <c:v>-1.2190000000000001</c:v>
                </c:pt>
                <c:pt idx="4365">
                  <c:v>-0.39400000000000002</c:v>
                </c:pt>
                <c:pt idx="4366">
                  <c:v>1.2999999999999999E-2</c:v>
                </c:pt>
                <c:pt idx="4367">
                  <c:v>9.9000000000000005E-2</c:v>
                </c:pt>
                <c:pt idx="4368">
                  <c:v>0.71599999999999997</c:v>
                </c:pt>
                <c:pt idx="4369">
                  <c:v>0.59799999999999998</c:v>
                </c:pt>
                <c:pt idx="4370">
                  <c:v>-0.82599999999999996</c:v>
                </c:pt>
                <c:pt idx="4371">
                  <c:v>-0.63500000000000001</c:v>
                </c:pt>
                <c:pt idx="4372">
                  <c:v>-1.139</c:v>
                </c:pt>
                <c:pt idx="4373">
                  <c:v>-1.3129999999999999</c:v>
                </c:pt>
                <c:pt idx="4374">
                  <c:v>-1.7470000000000001</c:v>
                </c:pt>
                <c:pt idx="4375">
                  <c:v>-1.43</c:v>
                </c:pt>
                <c:pt idx="4376">
                  <c:v>-1.0209999999999999</c:v>
                </c:pt>
                <c:pt idx="4377">
                  <c:v>0.24399999999999999</c:v>
                </c:pt>
                <c:pt idx="4378">
                  <c:v>-0.55500000000000005</c:v>
                </c:pt>
                <c:pt idx="4379">
                  <c:v>-0.26500000000000001</c:v>
                </c:pt>
                <c:pt idx="4380">
                  <c:v>-1.1930000000000001</c:v>
                </c:pt>
                <c:pt idx="4381">
                  <c:v>-0.60399999999999998</c:v>
                </c:pt>
                <c:pt idx="4382">
                  <c:v>-0.57699999999999996</c:v>
                </c:pt>
                <c:pt idx="4383">
                  <c:v>8.2000000000000003E-2</c:v>
                </c:pt>
                <c:pt idx="4384">
                  <c:v>0.29499999999999998</c:v>
                </c:pt>
                <c:pt idx="4385">
                  <c:v>-1.8640000000000001</c:v>
                </c:pt>
                <c:pt idx="4386">
                  <c:v>-0.49299999999999999</c:v>
                </c:pt>
                <c:pt idx="4387">
                  <c:v>-1.218</c:v>
                </c:pt>
                <c:pt idx="4388">
                  <c:v>-0.76700000000000002</c:v>
                </c:pt>
                <c:pt idx="4389">
                  <c:v>-0.68300000000000005</c:v>
                </c:pt>
                <c:pt idx="4390">
                  <c:v>-1.04</c:v>
                </c:pt>
                <c:pt idx="4391">
                  <c:v>-0.53100000000000003</c:v>
                </c:pt>
                <c:pt idx="4392">
                  <c:v>0.29799999999999999</c:v>
                </c:pt>
                <c:pt idx="4393">
                  <c:v>-0.45400000000000001</c:v>
                </c:pt>
                <c:pt idx="4394">
                  <c:v>-0.49199999999999999</c:v>
                </c:pt>
                <c:pt idx="4395">
                  <c:v>-1.6E-2</c:v>
                </c:pt>
                <c:pt idx="4396">
                  <c:v>-0.154</c:v>
                </c:pt>
                <c:pt idx="4397">
                  <c:v>-1.149</c:v>
                </c:pt>
                <c:pt idx="4398">
                  <c:v>0.97299999999999998</c:v>
                </c:pt>
                <c:pt idx="4399">
                  <c:v>-0.46300000000000002</c:v>
                </c:pt>
                <c:pt idx="4400">
                  <c:v>0.47099999999999997</c:v>
                </c:pt>
                <c:pt idx="4401">
                  <c:v>-0.82599999999999996</c:v>
                </c:pt>
                <c:pt idx="4402">
                  <c:v>1.0680000000000001</c:v>
                </c:pt>
                <c:pt idx="4403">
                  <c:v>-0.316</c:v>
                </c:pt>
                <c:pt idx="4404">
                  <c:v>-0.80200000000000005</c:v>
                </c:pt>
                <c:pt idx="4405">
                  <c:v>0.06</c:v>
                </c:pt>
                <c:pt idx="4406">
                  <c:v>-1.087</c:v>
                </c:pt>
                <c:pt idx="4407">
                  <c:v>0.65900000000000003</c:v>
                </c:pt>
                <c:pt idx="4408">
                  <c:v>-0.63400000000000001</c:v>
                </c:pt>
                <c:pt idx="4409">
                  <c:v>-0.28899999999999998</c:v>
                </c:pt>
                <c:pt idx="4410">
                  <c:v>-0.157</c:v>
                </c:pt>
                <c:pt idx="4411">
                  <c:v>-1.0569999999999999</c:v>
                </c:pt>
                <c:pt idx="4412">
                  <c:v>-0.73299999999999998</c:v>
                </c:pt>
                <c:pt idx="4413">
                  <c:v>-0.95099999999999996</c:v>
                </c:pt>
                <c:pt idx="4414">
                  <c:v>0.97799999999999998</c:v>
                </c:pt>
                <c:pt idx="4415">
                  <c:v>-1.2949999999999999</c:v>
                </c:pt>
                <c:pt idx="4416">
                  <c:v>-0.64700000000000002</c:v>
                </c:pt>
                <c:pt idx="4417">
                  <c:v>1.746</c:v>
                </c:pt>
                <c:pt idx="4418">
                  <c:v>0.56299999999999994</c:v>
                </c:pt>
                <c:pt idx="4419">
                  <c:v>-0.71899999999999997</c:v>
                </c:pt>
                <c:pt idx="4420">
                  <c:v>-1.0820000000000001</c:v>
                </c:pt>
                <c:pt idx="4421">
                  <c:v>0.182</c:v>
                </c:pt>
                <c:pt idx="4422">
                  <c:v>-0.82399999999999995</c:v>
                </c:pt>
                <c:pt idx="4423">
                  <c:v>3.2000000000000001E-2</c:v>
                </c:pt>
                <c:pt idx="4424">
                  <c:v>-0.82499999999999996</c:v>
                </c:pt>
                <c:pt idx="4425">
                  <c:v>-0.16200000000000001</c:v>
                </c:pt>
                <c:pt idx="4426">
                  <c:v>-1.1319999999999999</c:v>
                </c:pt>
                <c:pt idx="4427">
                  <c:v>-0.95599999999999996</c:v>
                </c:pt>
                <c:pt idx="4428">
                  <c:v>-0.93899999999999995</c:v>
                </c:pt>
                <c:pt idx="4429">
                  <c:v>-1.0669999999999999</c:v>
                </c:pt>
                <c:pt idx="4430">
                  <c:v>-0.57099999999999995</c:v>
                </c:pt>
                <c:pt idx="4431">
                  <c:v>-0.87</c:v>
                </c:pt>
                <c:pt idx="4432">
                  <c:v>0.30399999999999999</c:v>
                </c:pt>
                <c:pt idx="4433">
                  <c:v>-1.292</c:v>
                </c:pt>
                <c:pt idx="4434">
                  <c:v>-1.1419999999999999</c:v>
                </c:pt>
                <c:pt idx="4435">
                  <c:v>-0.379</c:v>
                </c:pt>
                <c:pt idx="4436">
                  <c:v>-9.7000000000000003E-2</c:v>
                </c:pt>
                <c:pt idx="4437">
                  <c:v>-0.41799999999999998</c:v>
                </c:pt>
                <c:pt idx="4438">
                  <c:v>-0.89100000000000001</c:v>
                </c:pt>
                <c:pt idx="4439">
                  <c:v>-1.5640000000000001</c:v>
                </c:pt>
                <c:pt idx="4440">
                  <c:v>-1.222</c:v>
                </c:pt>
                <c:pt idx="4441">
                  <c:v>-1.127</c:v>
                </c:pt>
                <c:pt idx="4442">
                  <c:v>-1.026</c:v>
                </c:pt>
                <c:pt idx="4443">
                  <c:v>-0.84499999999999997</c:v>
                </c:pt>
                <c:pt idx="4444">
                  <c:v>0.621</c:v>
                </c:pt>
                <c:pt idx="4445">
                  <c:v>0.94099999999999995</c:v>
                </c:pt>
                <c:pt idx="4446">
                  <c:v>-0.73099999999999998</c:v>
                </c:pt>
                <c:pt idx="4447">
                  <c:v>-0.90500000000000003</c:v>
                </c:pt>
                <c:pt idx="4448">
                  <c:v>-1.212</c:v>
                </c:pt>
                <c:pt idx="4449">
                  <c:v>-0.95299999999999996</c:v>
                </c:pt>
                <c:pt idx="4450">
                  <c:v>-1.59</c:v>
                </c:pt>
                <c:pt idx="4451">
                  <c:v>-0.70399999999999996</c:v>
                </c:pt>
                <c:pt idx="4452">
                  <c:v>-0.13900000000000001</c:v>
                </c:pt>
                <c:pt idx="4453">
                  <c:v>-8.6999999999999994E-2</c:v>
                </c:pt>
                <c:pt idx="4454">
                  <c:v>-8.3000000000000004E-2</c:v>
                </c:pt>
                <c:pt idx="4455">
                  <c:v>-0.104</c:v>
                </c:pt>
                <c:pt idx="4456">
                  <c:v>-0.11799999999999999</c:v>
                </c:pt>
                <c:pt idx="4457">
                  <c:v>-0.107</c:v>
                </c:pt>
                <c:pt idx="4458">
                  <c:v>-0.14099999999999999</c:v>
                </c:pt>
                <c:pt idx="4459">
                  <c:v>-9.0999999999999998E-2</c:v>
                </c:pt>
                <c:pt idx="4460">
                  <c:v>-0.11799999999999999</c:v>
                </c:pt>
                <c:pt idx="4461">
                  <c:v>-8.8999999999999996E-2</c:v>
                </c:pt>
                <c:pt idx="4462">
                  <c:v>-0.104</c:v>
                </c:pt>
                <c:pt idx="4463">
                  <c:v>-0.12</c:v>
                </c:pt>
                <c:pt idx="4464">
                  <c:v>-0.156</c:v>
                </c:pt>
                <c:pt idx="4465">
                  <c:v>-0.122</c:v>
                </c:pt>
                <c:pt idx="4466">
                  <c:v>-0.14499999999999999</c:v>
                </c:pt>
                <c:pt idx="4467">
                  <c:v>-0.124</c:v>
                </c:pt>
                <c:pt idx="4468">
                  <c:v>-8.7999999999999995E-2</c:v>
                </c:pt>
                <c:pt idx="4469">
                  <c:v>-0.126</c:v>
                </c:pt>
                <c:pt idx="4470">
                  <c:v>-0.126</c:v>
                </c:pt>
                <c:pt idx="4471">
                  <c:v>-9.2999999999999999E-2</c:v>
                </c:pt>
                <c:pt idx="4472">
                  <c:v>-8.5000000000000006E-2</c:v>
                </c:pt>
                <c:pt idx="4473">
                  <c:v>-0.76400000000000001</c:v>
                </c:pt>
                <c:pt idx="4474">
                  <c:v>-0.95199999999999996</c:v>
                </c:pt>
                <c:pt idx="4475">
                  <c:v>-0.23</c:v>
                </c:pt>
                <c:pt idx="4476">
                  <c:v>1.1879999999999999</c:v>
                </c:pt>
                <c:pt idx="4477">
                  <c:v>1.143</c:v>
                </c:pt>
                <c:pt idx="4478">
                  <c:v>-0.76500000000000001</c:v>
                </c:pt>
                <c:pt idx="4479">
                  <c:v>-1.117</c:v>
                </c:pt>
                <c:pt idx="4480">
                  <c:v>0.14499999999999999</c:v>
                </c:pt>
                <c:pt idx="4481">
                  <c:v>-1.135</c:v>
                </c:pt>
                <c:pt idx="4482">
                  <c:v>-0.78900000000000003</c:v>
                </c:pt>
                <c:pt idx="4483">
                  <c:v>-0.751</c:v>
                </c:pt>
                <c:pt idx="4484">
                  <c:v>0.115</c:v>
                </c:pt>
                <c:pt idx="4485">
                  <c:v>-0.94899999999999995</c:v>
                </c:pt>
                <c:pt idx="4486">
                  <c:v>-0.84599999999999997</c:v>
                </c:pt>
                <c:pt idx="4487">
                  <c:v>6.7000000000000004E-2</c:v>
                </c:pt>
                <c:pt idx="4488">
                  <c:v>-1.208</c:v>
                </c:pt>
                <c:pt idx="4489">
                  <c:v>-1.204</c:v>
                </c:pt>
                <c:pt idx="4490">
                  <c:v>-1.3480000000000001</c:v>
                </c:pt>
                <c:pt idx="4491">
                  <c:v>1.01</c:v>
                </c:pt>
                <c:pt idx="4492">
                  <c:v>-0.45</c:v>
                </c:pt>
                <c:pt idx="4493">
                  <c:v>-1.8740000000000001</c:v>
                </c:pt>
                <c:pt idx="4494">
                  <c:v>-0.16400000000000001</c:v>
                </c:pt>
                <c:pt idx="4495">
                  <c:v>0.97399999999999998</c:v>
                </c:pt>
                <c:pt idx="4496">
                  <c:v>-1.3069999999999999</c:v>
                </c:pt>
                <c:pt idx="4497">
                  <c:v>9.5000000000000001E-2</c:v>
                </c:pt>
                <c:pt idx="4498">
                  <c:v>-0.95799999999999996</c:v>
                </c:pt>
                <c:pt idx="4499">
                  <c:v>0.55500000000000005</c:v>
                </c:pt>
                <c:pt idx="4500">
                  <c:v>-1.0129999999999999</c:v>
                </c:pt>
                <c:pt idx="4501">
                  <c:v>2.0030000000000001</c:v>
                </c:pt>
                <c:pt idx="4502">
                  <c:v>1.958</c:v>
                </c:pt>
                <c:pt idx="4503">
                  <c:v>0.17799999999999999</c:v>
                </c:pt>
                <c:pt idx="4504">
                  <c:v>-1.0149999999999999</c:v>
                </c:pt>
                <c:pt idx="4505">
                  <c:v>-0.35399999999999998</c:v>
                </c:pt>
                <c:pt idx="4506">
                  <c:v>-0.48899999999999999</c:v>
                </c:pt>
                <c:pt idx="4507">
                  <c:v>-0.61199999999999999</c:v>
                </c:pt>
                <c:pt idx="4508">
                  <c:v>-1.0069999999999999</c:v>
                </c:pt>
                <c:pt idx="4509">
                  <c:v>-0.19400000000000001</c:v>
                </c:pt>
                <c:pt idx="4510">
                  <c:v>-0.24399999999999999</c:v>
                </c:pt>
                <c:pt idx="4511">
                  <c:v>0.44800000000000001</c:v>
                </c:pt>
                <c:pt idx="4512">
                  <c:v>0.86499999999999999</c:v>
                </c:pt>
                <c:pt idx="4513">
                  <c:v>-0.81599999999999995</c:v>
                </c:pt>
                <c:pt idx="4514">
                  <c:v>0.08</c:v>
                </c:pt>
                <c:pt idx="4515">
                  <c:v>-0.317</c:v>
                </c:pt>
                <c:pt idx="4516">
                  <c:v>-1.159</c:v>
                </c:pt>
                <c:pt idx="4517">
                  <c:v>-7.8E-2</c:v>
                </c:pt>
                <c:pt idx="4518">
                  <c:v>-0.64900000000000002</c:v>
                </c:pt>
                <c:pt idx="4519">
                  <c:v>-0.376</c:v>
                </c:pt>
                <c:pt idx="4520">
                  <c:v>-0.47</c:v>
                </c:pt>
                <c:pt idx="4521">
                  <c:v>-0.11700000000000001</c:v>
                </c:pt>
                <c:pt idx="4522">
                  <c:v>-0.55800000000000005</c:v>
                </c:pt>
                <c:pt idx="4523">
                  <c:v>-0.44900000000000001</c:v>
                </c:pt>
                <c:pt idx="4524">
                  <c:v>-0.47899999999999998</c:v>
                </c:pt>
                <c:pt idx="4525">
                  <c:v>-1.22</c:v>
                </c:pt>
                <c:pt idx="4526">
                  <c:v>-0.94199999999999995</c:v>
                </c:pt>
                <c:pt idx="4527">
                  <c:v>2.8000000000000001E-2</c:v>
                </c:pt>
                <c:pt idx="4528">
                  <c:v>-1.175</c:v>
                </c:pt>
                <c:pt idx="4529">
                  <c:v>0.185</c:v>
                </c:pt>
                <c:pt idx="4530">
                  <c:v>-0.749</c:v>
                </c:pt>
                <c:pt idx="4531">
                  <c:v>-1.9630000000000001</c:v>
                </c:pt>
                <c:pt idx="4532">
                  <c:v>1.528</c:v>
                </c:pt>
                <c:pt idx="4533">
                  <c:v>-0.745</c:v>
                </c:pt>
                <c:pt idx="4534">
                  <c:v>-0.83899999999999997</c:v>
                </c:pt>
                <c:pt idx="4535">
                  <c:v>-1.1499999999999999</c:v>
                </c:pt>
                <c:pt idx="4536">
                  <c:v>4.2999999999999997E-2</c:v>
                </c:pt>
                <c:pt idx="4537">
                  <c:v>0.88300000000000001</c:v>
                </c:pt>
                <c:pt idx="4538">
                  <c:v>0.69299999999999995</c:v>
                </c:pt>
                <c:pt idx="4539">
                  <c:v>1.101</c:v>
                </c:pt>
                <c:pt idx="4540">
                  <c:v>0.57999999999999996</c:v>
                </c:pt>
                <c:pt idx="4541">
                  <c:v>1.95</c:v>
                </c:pt>
                <c:pt idx="4542">
                  <c:v>1.619</c:v>
                </c:pt>
                <c:pt idx="4543">
                  <c:v>2.0790000000000002</c:v>
                </c:pt>
                <c:pt idx="4544">
                  <c:v>1.698</c:v>
                </c:pt>
                <c:pt idx="4545">
                  <c:v>1.6180000000000001</c:v>
                </c:pt>
                <c:pt idx="4546">
                  <c:v>2.38</c:v>
                </c:pt>
                <c:pt idx="4547">
                  <c:v>1.899</c:v>
                </c:pt>
                <c:pt idx="4548">
                  <c:v>1.0269999999999999</c:v>
                </c:pt>
                <c:pt idx="4549">
                  <c:v>0.63800000000000001</c:v>
                </c:pt>
                <c:pt idx="4550">
                  <c:v>0.29799999999999999</c:v>
                </c:pt>
                <c:pt idx="4551">
                  <c:v>2.0089999999999999</c:v>
                </c:pt>
                <c:pt idx="4552">
                  <c:v>1.7090000000000001</c:v>
                </c:pt>
                <c:pt idx="4553">
                  <c:v>2.2389999999999999</c:v>
                </c:pt>
                <c:pt idx="4554">
                  <c:v>0.876</c:v>
                </c:pt>
                <c:pt idx="4555">
                  <c:v>0.76800000000000002</c:v>
                </c:pt>
                <c:pt idx="4556">
                  <c:v>0.61299999999999999</c:v>
                </c:pt>
                <c:pt idx="4557">
                  <c:v>2.02</c:v>
                </c:pt>
                <c:pt idx="4558">
                  <c:v>2.077</c:v>
                </c:pt>
                <c:pt idx="4559">
                  <c:v>1.577</c:v>
                </c:pt>
                <c:pt idx="4560">
                  <c:v>1.548</c:v>
                </c:pt>
                <c:pt idx="4561">
                  <c:v>0.52</c:v>
                </c:pt>
                <c:pt idx="4562">
                  <c:v>0.92</c:v>
                </c:pt>
                <c:pt idx="4563">
                  <c:v>1.0169999999999999</c:v>
                </c:pt>
                <c:pt idx="4564">
                  <c:v>0.58699999999999997</c:v>
                </c:pt>
                <c:pt idx="4565">
                  <c:v>0.94899999999999995</c:v>
                </c:pt>
                <c:pt idx="4566">
                  <c:v>0.59</c:v>
                </c:pt>
                <c:pt idx="4567">
                  <c:v>2.2389999999999999</c:v>
                </c:pt>
                <c:pt idx="4568">
                  <c:v>1.718</c:v>
                </c:pt>
                <c:pt idx="4569">
                  <c:v>1.97</c:v>
                </c:pt>
                <c:pt idx="4570">
                  <c:v>1.7470000000000001</c:v>
                </c:pt>
                <c:pt idx="4571">
                  <c:v>1.7969999999999999</c:v>
                </c:pt>
                <c:pt idx="4572">
                  <c:v>1.9370000000000001</c:v>
                </c:pt>
                <c:pt idx="4573">
                  <c:v>1.6679999999999999</c:v>
                </c:pt>
                <c:pt idx="4574">
                  <c:v>1.2769999999999999</c:v>
                </c:pt>
                <c:pt idx="4575">
                  <c:v>1.2290000000000001</c:v>
                </c:pt>
                <c:pt idx="4576">
                  <c:v>0.98399999999999999</c:v>
                </c:pt>
                <c:pt idx="4577">
                  <c:v>1.1200000000000001</c:v>
                </c:pt>
                <c:pt idx="4578">
                  <c:v>0.621</c:v>
                </c:pt>
                <c:pt idx="4579">
                  <c:v>0.497</c:v>
                </c:pt>
                <c:pt idx="4580">
                  <c:v>0.497</c:v>
                </c:pt>
                <c:pt idx="4581">
                  <c:v>0.81</c:v>
                </c:pt>
                <c:pt idx="4582">
                  <c:v>1.6679999999999999</c:v>
                </c:pt>
                <c:pt idx="4583">
                  <c:v>1.5980000000000001</c:v>
                </c:pt>
                <c:pt idx="4584">
                  <c:v>0.434</c:v>
                </c:pt>
                <c:pt idx="4585">
                  <c:v>-0.60399999999999998</c:v>
                </c:pt>
                <c:pt idx="4586">
                  <c:v>2.2130000000000001</c:v>
                </c:pt>
                <c:pt idx="4587">
                  <c:v>1.8620000000000001</c:v>
                </c:pt>
                <c:pt idx="4588">
                  <c:v>1.7609999999999999</c:v>
                </c:pt>
                <c:pt idx="4589">
                  <c:v>0.54400000000000004</c:v>
                </c:pt>
                <c:pt idx="4590">
                  <c:v>-0.84599999999999997</c:v>
                </c:pt>
                <c:pt idx="4591">
                  <c:v>-0.27300000000000002</c:v>
                </c:pt>
                <c:pt idx="4592">
                  <c:v>-0.98599999999999999</c:v>
                </c:pt>
                <c:pt idx="4593">
                  <c:v>-1.1379999999999999</c:v>
                </c:pt>
                <c:pt idx="4594">
                  <c:v>0.69899999999999995</c:v>
                </c:pt>
                <c:pt idx="4595">
                  <c:v>-0.34399999999999997</c:v>
                </c:pt>
                <c:pt idx="4596">
                  <c:v>0.71099999999999997</c:v>
                </c:pt>
                <c:pt idx="4597">
                  <c:v>0.71899999999999997</c:v>
                </c:pt>
                <c:pt idx="4598">
                  <c:v>0.81</c:v>
                </c:pt>
                <c:pt idx="4599">
                  <c:v>0.41599999999999998</c:v>
                </c:pt>
                <c:pt idx="4600">
                  <c:v>0.13600000000000001</c:v>
                </c:pt>
                <c:pt idx="4601">
                  <c:v>0.14399999999999999</c:v>
                </c:pt>
                <c:pt idx="4602">
                  <c:v>9.9000000000000005E-2</c:v>
                </c:pt>
                <c:pt idx="4603">
                  <c:v>0.11799999999999999</c:v>
                </c:pt>
                <c:pt idx="4604">
                  <c:v>0.34</c:v>
                </c:pt>
                <c:pt idx="4605">
                  <c:v>-0.443</c:v>
                </c:pt>
                <c:pt idx="4606">
                  <c:v>-1.1439999999999999</c:v>
                </c:pt>
                <c:pt idx="4607">
                  <c:v>3.2000000000000001E-2</c:v>
                </c:pt>
                <c:pt idx="4608">
                  <c:v>-1.3340000000000001</c:v>
                </c:pt>
                <c:pt idx="4609">
                  <c:v>2.3610000000000002</c:v>
                </c:pt>
                <c:pt idx="4610">
                  <c:v>-0.51</c:v>
                </c:pt>
                <c:pt idx="4611">
                  <c:v>-0.08</c:v>
                </c:pt>
                <c:pt idx="4612">
                  <c:v>0.86199999999999999</c:v>
                </c:pt>
                <c:pt idx="4613">
                  <c:v>-0.82499999999999996</c:v>
                </c:pt>
                <c:pt idx="4614">
                  <c:v>-0.94099999999999995</c:v>
                </c:pt>
                <c:pt idx="4615">
                  <c:v>-1.31</c:v>
                </c:pt>
                <c:pt idx="4616">
                  <c:v>0.53200000000000003</c:v>
                </c:pt>
                <c:pt idx="4617">
                  <c:v>-0.53700000000000003</c:v>
                </c:pt>
                <c:pt idx="4618">
                  <c:v>-1.121</c:v>
                </c:pt>
                <c:pt idx="4619">
                  <c:v>-0.94599999999999995</c:v>
                </c:pt>
                <c:pt idx="4620">
                  <c:v>-0.58499999999999996</c:v>
                </c:pt>
                <c:pt idx="4621">
                  <c:v>-0.56799999999999995</c:v>
                </c:pt>
                <c:pt idx="4622">
                  <c:v>-0.49399999999999999</c:v>
                </c:pt>
                <c:pt idx="4623">
                  <c:v>-0.51500000000000001</c:v>
                </c:pt>
                <c:pt idx="4624">
                  <c:v>-1.22</c:v>
                </c:pt>
                <c:pt idx="4625">
                  <c:v>-0.28399999999999997</c:v>
                </c:pt>
                <c:pt idx="4626">
                  <c:v>-0.05</c:v>
                </c:pt>
                <c:pt idx="4627">
                  <c:v>0.113</c:v>
                </c:pt>
                <c:pt idx="4628">
                  <c:v>-0.38800000000000001</c:v>
                </c:pt>
                <c:pt idx="4629">
                  <c:v>-0.27900000000000003</c:v>
                </c:pt>
                <c:pt idx="4630">
                  <c:v>-0.41399999999999998</c:v>
                </c:pt>
                <c:pt idx="4631">
                  <c:v>0.69599999999999995</c:v>
                </c:pt>
                <c:pt idx="4632">
                  <c:v>-9.9000000000000005E-2</c:v>
                </c:pt>
                <c:pt idx="4633">
                  <c:v>-0.54</c:v>
                </c:pt>
                <c:pt idx="4634">
                  <c:v>0.20100000000000001</c:v>
                </c:pt>
                <c:pt idx="4635">
                  <c:v>-0.223</c:v>
                </c:pt>
                <c:pt idx="4636">
                  <c:v>-0.82099999999999995</c:v>
                </c:pt>
                <c:pt idx="4637">
                  <c:v>0.28199999999999997</c:v>
                </c:pt>
                <c:pt idx="4638">
                  <c:v>-0.28399999999999997</c:v>
                </c:pt>
                <c:pt idx="4639">
                  <c:v>-0.309</c:v>
                </c:pt>
                <c:pt idx="4640">
                  <c:v>-0.36099999999999999</c:v>
                </c:pt>
                <c:pt idx="4641">
                  <c:v>0.16500000000000001</c:v>
                </c:pt>
                <c:pt idx="4642">
                  <c:v>-0.80500000000000005</c:v>
                </c:pt>
                <c:pt idx="4643">
                  <c:v>-1.3480000000000001</c:v>
                </c:pt>
                <c:pt idx="4644">
                  <c:v>-0.65300000000000002</c:v>
                </c:pt>
                <c:pt idx="4645">
                  <c:v>-0.874</c:v>
                </c:pt>
                <c:pt idx="4646">
                  <c:v>-1.0089999999999999</c:v>
                </c:pt>
                <c:pt idx="4647">
                  <c:v>-0.49399999999999999</c:v>
                </c:pt>
                <c:pt idx="4648">
                  <c:v>-0.45400000000000001</c:v>
                </c:pt>
                <c:pt idx="4649">
                  <c:v>-0.57499999999999996</c:v>
                </c:pt>
                <c:pt idx="4650">
                  <c:v>-0.91600000000000004</c:v>
                </c:pt>
                <c:pt idx="4651">
                  <c:v>-0.96599999999999997</c:v>
                </c:pt>
                <c:pt idx="4652">
                  <c:v>-0.56100000000000005</c:v>
                </c:pt>
                <c:pt idx="4653">
                  <c:v>-0.84899999999999998</c:v>
                </c:pt>
                <c:pt idx="4654">
                  <c:v>-0.44</c:v>
                </c:pt>
                <c:pt idx="4655">
                  <c:v>0.42899999999999999</c:v>
                </c:pt>
                <c:pt idx="4656">
                  <c:v>-6.4000000000000001E-2</c:v>
                </c:pt>
                <c:pt idx="4657">
                  <c:v>-0.77100000000000002</c:v>
                </c:pt>
                <c:pt idx="4658">
                  <c:v>-0.748</c:v>
                </c:pt>
                <c:pt idx="4659">
                  <c:v>-0.78900000000000003</c:v>
                </c:pt>
                <c:pt idx="4660">
                  <c:v>0.86</c:v>
                </c:pt>
                <c:pt idx="4661">
                  <c:v>-0.626</c:v>
                </c:pt>
                <c:pt idx="4662">
                  <c:v>-1.26</c:v>
                </c:pt>
                <c:pt idx="4663">
                  <c:v>0.45700000000000002</c:v>
                </c:pt>
                <c:pt idx="4664">
                  <c:v>0.496</c:v>
                </c:pt>
                <c:pt idx="4665">
                  <c:v>-0.48199999999999998</c:v>
                </c:pt>
                <c:pt idx="4666">
                  <c:v>-0.74299999999999999</c:v>
                </c:pt>
                <c:pt idx="4667">
                  <c:v>-0.623</c:v>
                </c:pt>
                <c:pt idx="4668">
                  <c:v>-0.54500000000000004</c:v>
                </c:pt>
                <c:pt idx="4669">
                  <c:v>-0.78200000000000003</c:v>
                </c:pt>
                <c:pt idx="4670">
                  <c:v>-0.97599999999999998</c:v>
                </c:pt>
                <c:pt idx="4671">
                  <c:v>0.156</c:v>
                </c:pt>
                <c:pt idx="4672">
                  <c:v>0.108</c:v>
                </c:pt>
                <c:pt idx="4673">
                  <c:v>-2.4E-2</c:v>
                </c:pt>
                <c:pt idx="4674">
                  <c:v>2.3069999999999999</c:v>
                </c:pt>
                <c:pt idx="4675">
                  <c:v>6.4000000000000001E-2</c:v>
                </c:pt>
                <c:pt idx="4676">
                  <c:v>-0.83199999999999996</c:v>
                </c:pt>
                <c:pt idx="4677">
                  <c:v>-0.79800000000000004</c:v>
                </c:pt>
                <c:pt idx="4678">
                  <c:v>-0.52</c:v>
                </c:pt>
                <c:pt idx="4679">
                  <c:v>-0.33800000000000002</c:v>
                </c:pt>
                <c:pt idx="4680">
                  <c:v>-0.28399999999999997</c:v>
                </c:pt>
                <c:pt idx="4681">
                  <c:v>-1.7999999999999999E-2</c:v>
                </c:pt>
                <c:pt idx="4682">
                  <c:v>0</c:v>
                </c:pt>
                <c:pt idx="4683">
                  <c:v>0.35599999999999998</c:v>
                </c:pt>
                <c:pt idx="4684">
                  <c:v>-0.98899999999999999</c:v>
                </c:pt>
                <c:pt idx="4685">
                  <c:v>-0.97499999999999998</c:v>
                </c:pt>
                <c:pt idx="4686">
                  <c:v>-0.98499999999999999</c:v>
                </c:pt>
                <c:pt idx="4687">
                  <c:v>-5.7000000000000002E-2</c:v>
                </c:pt>
                <c:pt idx="4688">
                  <c:v>-0.55200000000000005</c:v>
                </c:pt>
                <c:pt idx="4689">
                  <c:v>-7.3999999999999996E-2</c:v>
                </c:pt>
                <c:pt idx="4690">
                  <c:v>-0.90600000000000003</c:v>
                </c:pt>
                <c:pt idx="4691">
                  <c:v>-0.85899999999999999</c:v>
                </c:pt>
                <c:pt idx="4692">
                  <c:v>-0.35599999999999998</c:v>
                </c:pt>
                <c:pt idx="4693">
                  <c:v>-0.188</c:v>
                </c:pt>
                <c:pt idx="4694">
                  <c:v>-3.5000000000000003E-2</c:v>
                </c:pt>
                <c:pt idx="4695">
                  <c:v>-8.6999999999999994E-2</c:v>
                </c:pt>
                <c:pt idx="4696">
                  <c:v>-0.624</c:v>
                </c:pt>
                <c:pt idx="4697">
                  <c:v>-0.622</c:v>
                </c:pt>
                <c:pt idx="4698">
                  <c:v>-0.59</c:v>
                </c:pt>
                <c:pt idx="4699">
                  <c:v>-0.6</c:v>
                </c:pt>
                <c:pt idx="4700">
                  <c:v>-0.61199999999999999</c:v>
                </c:pt>
                <c:pt idx="4701">
                  <c:v>0.29199999999999998</c:v>
                </c:pt>
                <c:pt idx="4702">
                  <c:v>-0.57999999999999996</c:v>
                </c:pt>
                <c:pt idx="4703">
                  <c:v>-0.74199999999999999</c:v>
                </c:pt>
                <c:pt idx="4704">
                  <c:v>-0.26500000000000001</c:v>
                </c:pt>
                <c:pt idx="4705">
                  <c:v>-0.54500000000000004</c:v>
                </c:pt>
                <c:pt idx="4706">
                  <c:v>-0.36799999999999999</c:v>
                </c:pt>
                <c:pt idx="4707">
                  <c:v>-0.252</c:v>
                </c:pt>
                <c:pt idx="4708">
                  <c:v>-0.55500000000000005</c:v>
                </c:pt>
                <c:pt idx="4709">
                  <c:v>0.39</c:v>
                </c:pt>
                <c:pt idx="4710">
                  <c:v>0.35899999999999999</c:v>
                </c:pt>
                <c:pt idx="4711">
                  <c:v>-1.0760000000000001</c:v>
                </c:pt>
                <c:pt idx="4712">
                  <c:v>-0.76</c:v>
                </c:pt>
                <c:pt idx="4713">
                  <c:v>1.2669999999999999</c:v>
                </c:pt>
                <c:pt idx="4714">
                  <c:v>0.72699999999999998</c:v>
                </c:pt>
                <c:pt idx="4715">
                  <c:v>-0.378</c:v>
                </c:pt>
                <c:pt idx="4716">
                  <c:v>-9.5000000000000001E-2</c:v>
                </c:pt>
                <c:pt idx="4717">
                  <c:v>-9.9000000000000005E-2</c:v>
                </c:pt>
                <c:pt idx="4718">
                  <c:v>-0.03</c:v>
                </c:pt>
                <c:pt idx="4719">
                  <c:v>-9.7000000000000003E-2</c:v>
                </c:pt>
                <c:pt idx="4720">
                  <c:v>-5.8999999999999997E-2</c:v>
                </c:pt>
                <c:pt idx="4721">
                  <c:v>-0.45900000000000002</c:v>
                </c:pt>
                <c:pt idx="4722">
                  <c:v>0.38300000000000001</c:v>
                </c:pt>
                <c:pt idx="4723">
                  <c:v>0.318</c:v>
                </c:pt>
                <c:pt idx="4724">
                  <c:v>-0.55600000000000005</c:v>
                </c:pt>
                <c:pt idx="4725">
                  <c:v>0.80700000000000005</c:v>
                </c:pt>
                <c:pt idx="4726">
                  <c:v>-4.1000000000000002E-2</c:v>
                </c:pt>
                <c:pt idx="4727">
                  <c:v>-0.86</c:v>
                </c:pt>
                <c:pt idx="4728">
                  <c:v>-0.2</c:v>
                </c:pt>
                <c:pt idx="4729">
                  <c:v>9.9000000000000005E-2</c:v>
                </c:pt>
                <c:pt idx="4730">
                  <c:v>-0.13400000000000001</c:v>
                </c:pt>
                <c:pt idx="4731">
                  <c:v>-0.41199999999999998</c:v>
                </c:pt>
                <c:pt idx="4732">
                  <c:v>-0.20599999999999999</c:v>
                </c:pt>
                <c:pt idx="4733">
                  <c:v>1.522</c:v>
                </c:pt>
                <c:pt idx="4734">
                  <c:v>-0.71299999999999997</c:v>
                </c:pt>
                <c:pt idx="4735">
                  <c:v>-0.59199999999999997</c:v>
                </c:pt>
                <c:pt idx="4736">
                  <c:v>-0.20899999999999999</c:v>
                </c:pt>
                <c:pt idx="4737">
                  <c:v>1.2989999999999999</c:v>
                </c:pt>
                <c:pt idx="4738">
                  <c:v>1.2310000000000001</c:v>
                </c:pt>
                <c:pt idx="4739">
                  <c:v>1.085</c:v>
                </c:pt>
                <c:pt idx="4740">
                  <c:v>1.2989999999999999</c:v>
                </c:pt>
                <c:pt idx="4741">
                  <c:v>1.5249999999999999</c:v>
                </c:pt>
                <c:pt idx="4742">
                  <c:v>1.4119999999999999</c:v>
                </c:pt>
                <c:pt idx="4743">
                  <c:v>1.5</c:v>
                </c:pt>
                <c:pt idx="4744">
                  <c:v>2.5000000000000001E-2</c:v>
                </c:pt>
                <c:pt idx="4745">
                  <c:v>-1.0860000000000001</c:v>
                </c:pt>
                <c:pt idx="4746">
                  <c:v>-0.7</c:v>
                </c:pt>
                <c:pt idx="4747">
                  <c:v>-0.747</c:v>
                </c:pt>
                <c:pt idx="4748">
                  <c:v>-0.875</c:v>
                </c:pt>
                <c:pt idx="4749">
                  <c:v>0.219</c:v>
                </c:pt>
                <c:pt idx="4750">
                  <c:v>-0.28899999999999998</c:v>
                </c:pt>
                <c:pt idx="4751">
                  <c:v>0.14299999999999999</c:v>
                </c:pt>
                <c:pt idx="4752">
                  <c:v>0.156</c:v>
                </c:pt>
                <c:pt idx="4753">
                  <c:v>-0.46300000000000002</c:v>
                </c:pt>
                <c:pt idx="4754">
                  <c:v>-1.595</c:v>
                </c:pt>
                <c:pt idx="4755">
                  <c:v>-0.70899999999999996</c:v>
                </c:pt>
                <c:pt idx="4756">
                  <c:v>-0.96699999999999997</c:v>
                </c:pt>
                <c:pt idx="4757">
                  <c:v>1.19</c:v>
                </c:pt>
                <c:pt idx="4758">
                  <c:v>0.91500000000000004</c:v>
                </c:pt>
                <c:pt idx="4759">
                  <c:v>-1.4E-2</c:v>
                </c:pt>
                <c:pt idx="4760">
                  <c:v>0.5</c:v>
                </c:pt>
                <c:pt idx="4761">
                  <c:v>-0.89600000000000002</c:v>
                </c:pt>
                <c:pt idx="4762">
                  <c:v>-1.3779999999999999</c:v>
                </c:pt>
                <c:pt idx="4763">
                  <c:v>0.64500000000000002</c:v>
                </c:pt>
                <c:pt idx="4764">
                  <c:v>-0.79700000000000004</c:v>
                </c:pt>
                <c:pt idx="4765">
                  <c:v>-0.75</c:v>
                </c:pt>
                <c:pt idx="4766">
                  <c:v>-1.8759999999999999</c:v>
                </c:pt>
                <c:pt idx="4767">
                  <c:v>9.0999999999999998E-2</c:v>
                </c:pt>
                <c:pt idx="4768">
                  <c:v>0.19900000000000001</c:v>
                </c:pt>
                <c:pt idx="4769">
                  <c:v>0.17299999999999999</c:v>
                </c:pt>
                <c:pt idx="4770">
                  <c:v>-1.9390000000000001</c:v>
                </c:pt>
                <c:pt idx="4771">
                  <c:v>-2.42</c:v>
                </c:pt>
                <c:pt idx="4772">
                  <c:v>-1.19</c:v>
                </c:pt>
                <c:pt idx="4773">
                  <c:v>-0.249</c:v>
                </c:pt>
                <c:pt idx="4774">
                  <c:v>-1.222</c:v>
                </c:pt>
                <c:pt idx="4775">
                  <c:v>-9.7000000000000003E-2</c:v>
                </c:pt>
                <c:pt idx="4776">
                  <c:v>-1.53</c:v>
                </c:pt>
                <c:pt idx="4777">
                  <c:v>-0.66</c:v>
                </c:pt>
                <c:pt idx="4778">
                  <c:v>-1.5629999999999999</c:v>
                </c:pt>
                <c:pt idx="4779">
                  <c:v>-1.1180000000000001</c:v>
                </c:pt>
                <c:pt idx="4780">
                  <c:v>-2.9000000000000001E-2</c:v>
                </c:pt>
                <c:pt idx="4781">
                  <c:v>-0.52500000000000002</c:v>
                </c:pt>
                <c:pt idx="4782">
                  <c:v>-2.383</c:v>
                </c:pt>
                <c:pt idx="4783">
                  <c:v>-0.95399999999999996</c:v>
                </c:pt>
                <c:pt idx="4784">
                  <c:v>-0.94799999999999995</c:v>
                </c:pt>
                <c:pt idx="4785">
                  <c:v>1.0820000000000001</c:v>
                </c:pt>
                <c:pt idx="4786">
                  <c:v>-1.1679999999999999</c:v>
                </c:pt>
                <c:pt idx="4787">
                  <c:v>-1.379</c:v>
                </c:pt>
                <c:pt idx="4788">
                  <c:v>-1.6890000000000001</c:v>
                </c:pt>
                <c:pt idx="4789">
                  <c:v>-2.09</c:v>
                </c:pt>
                <c:pt idx="4790">
                  <c:v>-0.82899999999999996</c:v>
                </c:pt>
                <c:pt idx="4791">
                  <c:v>-2.0070000000000001</c:v>
                </c:pt>
                <c:pt idx="4792">
                  <c:v>-1.7270000000000001</c:v>
                </c:pt>
                <c:pt idx="4793">
                  <c:v>-1.629</c:v>
                </c:pt>
                <c:pt idx="4794">
                  <c:v>-0.23599999999999999</c:v>
                </c:pt>
                <c:pt idx="4795">
                  <c:v>-1.556</c:v>
                </c:pt>
                <c:pt idx="4796">
                  <c:v>-1.097</c:v>
                </c:pt>
                <c:pt idx="4797">
                  <c:v>-1.8069999999999999</c:v>
                </c:pt>
                <c:pt idx="4798">
                  <c:v>-0.86899999999999999</c:v>
                </c:pt>
                <c:pt idx="4799">
                  <c:v>7.9000000000000001E-2</c:v>
                </c:pt>
                <c:pt idx="4800">
                  <c:v>-1.569</c:v>
                </c:pt>
                <c:pt idx="4801">
                  <c:v>9.2999999999999999E-2</c:v>
                </c:pt>
                <c:pt idx="4802">
                  <c:v>-0.94499999999999995</c:v>
                </c:pt>
                <c:pt idx="4803">
                  <c:v>-0.253</c:v>
                </c:pt>
                <c:pt idx="4804">
                  <c:v>5.5E-2</c:v>
                </c:pt>
                <c:pt idx="4805">
                  <c:v>-2.2290000000000001</c:v>
                </c:pt>
                <c:pt idx="4806">
                  <c:v>-0.442</c:v>
                </c:pt>
                <c:pt idx="4807">
                  <c:v>-1.33</c:v>
                </c:pt>
                <c:pt idx="4808">
                  <c:v>-1.1850000000000001</c:v>
                </c:pt>
                <c:pt idx="4809">
                  <c:v>-0.80600000000000005</c:v>
                </c:pt>
                <c:pt idx="4810">
                  <c:v>-0.82</c:v>
                </c:pt>
                <c:pt idx="4811">
                  <c:v>-1.7969999999999999</c:v>
                </c:pt>
                <c:pt idx="4812">
                  <c:v>0.215</c:v>
                </c:pt>
                <c:pt idx="4813">
                  <c:v>-0.59099999999999997</c:v>
                </c:pt>
                <c:pt idx="4814">
                  <c:v>0.14000000000000001</c:v>
                </c:pt>
                <c:pt idx="4815">
                  <c:v>-0.30099999999999999</c:v>
                </c:pt>
                <c:pt idx="4816">
                  <c:v>-0.46400000000000002</c:v>
                </c:pt>
                <c:pt idx="4817">
                  <c:v>-1.58</c:v>
                </c:pt>
                <c:pt idx="4818">
                  <c:v>-0.26900000000000002</c:v>
                </c:pt>
                <c:pt idx="4819">
                  <c:v>0.123</c:v>
                </c:pt>
                <c:pt idx="4820">
                  <c:v>-1.546</c:v>
                </c:pt>
                <c:pt idx="4821">
                  <c:v>0.997</c:v>
                </c:pt>
                <c:pt idx="4822">
                  <c:v>-8.1000000000000003E-2</c:v>
                </c:pt>
                <c:pt idx="4823">
                  <c:v>-1.2270000000000001</c:v>
                </c:pt>
                <c:pt idx="4824">
                  <c:v>-1.5</c:v>
                </c:pt>
                <c:pt idx="4825">
                  <c:v>-0.90300000000000002</c:v>
                </c:pt>
                <c:pt idx="4826">
                  <c:v>-0.63400000000000001</c:v>
                </c:pt>
                <c:pt idx="4827">
                  <c:v>-1.0469999999999999</c:v>
                </c:pt>
                <c:pt idx="4828">
                  <c:v>-0.26300000000000001</c:v>
                </c:pt>
                <c:pt idx="4829">
                  <c:v>0.247</c:v>
                </c:pt>
                <c:pt idx="4830">
                  <c:v>-1.804</c:v>
                </c:pt>
                <c:pt idx="4831">
                  <c:v>-1.4410000000000001</c:v>
                </c:pt>
                <c:pt idx="4832">
                  <c:v>-0.57499999999999996</c:v>
                </c:pt>
                <c:pt idx="4833">
                  <c:v>-0.46600000000000003</c:v>
                </c:pt>
                <c:pt idx="4834">
                  <c:v>-0.61699999999999999</c:v>
                </c:pt>
                <c:pt idx="4835">
                  <c:v>-1.415</c:v>
                </c:pt>
                <c:pt idx="4836">
                  <c:v>-0.191</c:v>
                </c:pt>
                <c:pt idx="4837">
                  <c:v>-1.958</c:v>
                </c:pt>
                <c:pt idx="4838">
                  <c:v>-1.5880000000000001</c:v>
                </c:pt>
                <c:pt idx="4839">
                  <c:v>0.152</c:v>
                </c:pt>
                <c:pt idx="4840">
                  <c:v>-0.874</c:v>
                </c:pt>
                <c:pt idx="4841">
                  <c:v>-0.873</c:v>
                </c:pt>
                <c:pt idx="4842">
                  <c:v>-0.96399999999999997</c:v>
                </c:pt>
                <c:pt idx="4843">
                  <c:v>-0.70399999999999996</c:v>
                </c:pt>
                <c:pt idx="4844">
                  <c:v>-0.90500000000000003</c:v>
                </c:pt>
                <c:pt idx="4845">
                  <c:v>-1.2</c:v>
                </c:pt>
                <c:pt idx="4846">
                  <c:v>-1.3560000000000001</c:v>
                </c:pt>
                <c:pt idx="4847">
                  <c:v>0.59699999999999998</c:v>
                </c:pt>
                <c:pt idx="4848">
                  <c:v>-0.88500000000000001</c:v>
                </c:pt>
                <c:pt idx="4849">
                  <c:v>-0.623</c:v>
                </c:pt>
                <c:pt idx="4850">
                  <c:v>-1.0760000000000001</c:v>
                </c:pt>
                <c:pt idx="4851">
                  <c:v>-1.278</c:v>
                </c:pt>
                <c:pt idx="4852">
                  <c:v>-1.3009999999999999</c:v>
                </c:pt>
                <c:pt idx="4853">
                  <c:v>-0.14199999999999999</c:v>
                </c:pt>
                <c:pt idx="4854">
                  <c:v>-1.3660000000000001</c:v>
                </c:pt>
                <c:pt idx="4855">
                  <c:v>-0.38100000000000001</c:v>
                </c:pt>
                <c:pt idx="4856">
                  <c:v>-1.349</c:v>
                </c:pt>
                <c:pt idx="4857">
                  <c:v>-1.27</c:v>
                </c:pt>
                <c:pt idx="4858">
                  <c:v>-1.087</c:v>
                </c:pt>
                <c:pt idx="4859">
                  <c:v>-1.0620000000000001</c:v>
                </c:pt>
                <c:pt idx="4860">
                  <c:v>-1.113</c:v>
                </c:pt>
                <c:pt idx="4861">
                  <c:v>-0.60699999999999998</c:v>
                </c:pt>
                <c:pt idx="4862">
                  <c:v>-1.4079999999999999</c:v>
                </c:pt>
                <c:pt idx="4863">
                  <c:v>-1.34</c:v>
                </c:pt>
                <c:pt idx="4864">
                  <c:v>-1.4430000000000001</c:v>
                </c:pt>
                <c:pt idx="4865">
                  <c:v>-0.56000000000000005</c:v>
                </c:pt>
                <c:pt idx="4866">
                  <c:v>-1.012</c:v>
                </c:pt>
                <c:pt idx="4867">
                  <c:v>-0.80900000000000005</c:v>
                </c:pt>
                <c:pt idx="4868">
                  <c:v>-1.155</c:v>
                </c:pt>
                <c:pt idx="4869">
                  <c:v>-1.2010000000000001</c:v>
                </c:pt>
                <c:pt idx="4870">
                  <c:v>-0.16900000000000001</c:v>
                </c:pt>
                <c:pt idx="4871">
                  <c:v>-0.75</c:v>
                </c:pt>
                <c:pt idx="4872">
                  <c:v>-0.52700000000000002</c:v>
                </c:pt>
                <c:pt idx="4873">
                  <c:v>-1.143</c:v>
                </c:pt>
                <c:pt idx="4874">
                  <c:v>-1.2270000000000001</c:v>
                </c:pt>
                <c:pt idx="4875">
                  <c:v>-1.073</c:v>
                </c:pt>
                <c:pt idx="4876">
                  <c:v>-0.65800000000000003</c:v>
                </c:pt>
                <c:pt idx="4877">
                  <c:v>-0.90900000000000003</c:v>
                </c:pt>
                <c:pt idx="4878">
                  <c:v>-0.60699999999999998</c:v>
                </c:pt>
                <c:pt idx="4879">
                  <c:v>-7.1999999999999995E-2</c:v>
                </c:pt>
                <c:pt idx="4880">
                  <c:v>-1.1459999999999999</c:v>
                </c:pt>
                <c:pt idx="4881">
                  <c:v>-0.156</c:v>
                </c:pt>
                <c:pt idx="4882">
                  <c:v>-1.887</c:v>
                </c:pt>
                <c:pt idx="4883">
                  <c:v>-1.08</c:v>
                </c:pt>
                <c:pt idx="4884">
                  <c:v>-0.73899999999999999</c:v>
                </c:pt>
                <c:pt idx="4885">
                  <c:v>-1.2090000000000001</c:v>
                </c:pt>
                <c:pt idx="4886">
                  <c:v>-0.98099999999999998</c:v>
                </c:pt>
                <c:pt idx="4887">
                  <c:v>-1.3029999999999999</c:v>
                </c:pt>
                <c:pt idx="4888">
                  <c:v>-0.997</c:v>
                </c:pt>
                <c:pt idx="4889">
                  <c:v>-0.79400000000000004</c:v>
                </c:pt>
                <c:pt idx="4890">
                  <c:v>3.1E-2</c:v>
                </c:pt>
                <c:pt idx="4891">
                  <c:v>-0.40200000000000002</c:v>
                </c:pt>
                <c:pt idx="4892">
                  <c:v>-0.54400000000000004</c:v>
                </c:pt>
                <c:pt idx="4893">
                  <c:v>0.152</c:v>
                </c:pt>
                <c:pt idx="4894">
                  <c:v>-0.75</c:v>
                </c:pt>
                <c:pt idx="4895">
                  <c:v>-0.68</c:v>
                </c:pt>
                <c:pt idx="4896">
                  <c:v>-2.113</c:v>
                </c:pt>
                <c:pt idx="4897">
                  <c:v>-0.22800000000000001</c:v>
                </c:pt>
                <c:pt idx="4898">
                  <c:v>-1.417</c:v>
                </c:pt>
                <c:pt idx="4899">
                  <c:v>-1.258</c:v>
                </c:pt>
                <c:pt idx="4900">
                  <c:v>-0.91400000000000003</c:v>
                </c:pt>
                <c:pt idx="4901">
                  <c:v>-2.012</c:v>
                </c:pt>
                <c:pt idx="4902">
                  <c:v>-0.47399999999999998</c:v>
                </c:pt>
                <c:pt idx="4903">
                  <c:v>-1.4870000000000001</c:v>
                </c:pt>
                <c:pt idx="4904">
                  <c:v>-1.306</c:v>
                </c:pt>
                <c:pt idx="4905">
                  <c:v>-1.0669999999999999</c:v>
                </c:pt>
                <c:pt idx="4906">
                  <c:v>-1.2450000000000001</c:v>
                </c:pt>
                <c:pt idx="4907">
                  <c:v>-1.458</c:v>
                </c:pt>
                <c:pt idx="4908">
                  <c:v>-1.0660000000000001</c:v>
                </c:pt>
                <c:pt idx="4909">
                  <c:v>0.45500000000000002</c:v>
                </c:pt>
                <c:pt idx="4910">
                  <c:v>-1.3420000000000001</c:v>
                </c:pt>
                <c:pt idx="4911">
                  <c:v>-1.091</c:v>
                </c:pt>
                <c:pt idx="4912">
                  <c:v>-0.46700000000000003</c:v>
                </c:pt>
                <c:pt idx="4913">
                  <c:v>-1.0589999999999999</c:v>
                </c:pt>
                <c:pt idx="4914">
                  <c:v>-1.387</c:v>
                </c:pt>
                <c:pt idx="4915">
                  <c:v>-0.63300000000000001</c:v>
                </c:pt>
                <c:pt idx="4916">
                  <c:v>-1.0880000000000001</c:v>
                </c:pt>
                <c:pt idx="4917">
                  <c:v>-1.0569999999999999</c:v>
                </c:pt>
                <c:pt idx="4918">
                  <c:v>-0.24</c:v>
                </c:pt>
                <c:pt idx="4919">
                  <c:v>3.7999999999999999E-2</c:v>
                </c:pt>
                <c:pt idx="4920">
                  <c:v>-1.1890000000000001</c:v>
                </c:pt>
                <c:pt idx="4921">
                  <c:v>-0.24399999999999999</c:v>
                </c:pt>
                <c:pt idx="4922">
                  <c:v>-0.93100000000000005</c:v>
                </c:pt>
                <c:pt idx="4923">
                  <c:v>-0.751</c:v>
                </c:pt>
                <c:pt idx="4924">
                  <c:v>-1.5660000000000001</c:v>
                </c:pt>
                <c:pt idx="4925">
                  <c:v>-1.0329999999999999</c:v>
                </c:pt>
                <c:pt idx="4926">
                  <c:v>-0.41699999999999998</c:v>
                </c:pt>
                <c:pt idx="4927">
                  <c:v>-0.70799999999999996</c:v>
                </c:pt>
                <c:pt idx="4928">
                  <c:v>-1.0629999999999999</c:v>
                </c:pt>
                <c:pt idx="4929">
                  <c:v>0.65900000000000003</c:v>
                </c:pt>
                <c:pt idx="4930">
                  <c:v>-1.796</c:v>
                </c:pt>
                <c:pt idx="4931">
                  <c:v>-0.63300000000000001</c:v>
                </c:pt>
                <c:pt idx="4932">
                  <c:v>-0.876</c:v>
                </c:pt>
                <c:pt idx="4933">
                  <c:v>-1.421</c:v>
                </c:pt>
                <c:pt idx="4934">
                  <c:v>-0.79100000000000004</c:v>
                </c:pt>
                <c:pt idx="4935">
                  <c:v>-0.64400000000000002</c:v>
                </c:pt>
                <c:pt idx="4936">
                  <c:v>-1.3560000000000001</c:v>
                </c:pt>
                <c:pt idx="4937">
                  <c:v>-1.252</c:v>
                </c:pt>
                <c:pt idx="4938">
                  <c:v>-0.97</c:v>
                </c:pt>
                <c:pt idx="4939">
                  <c:v>-1.4670000000000001</c:v>
                </c:pt>
                <c:pt idx="4940">
                  <c:v>-1.4910000000000001</c:v>
                </c:pt>
                <c:pt idx="4941">
                  <c:v>-1.1739999999999999</c:v>
                </c:pt>
                <c:pt idx="4942">
                  <c:v>-1.2529999999999999</c:v>
                </c:pt>
                <c:pt idx="4943">
                  <c:v>-2.0019999999999998</c:v>
                </c:pt>
                <c:pt idx="4944">
                  <c:v>-1.5109999999999999</c:v>
                </c:pt>
                <c:pt idx="4945">
                  <c:v>-1.3460000000000001</c:v>
                </c:pt>
                <c:pt idx="4946">
                  <c:v>-0.109</c:v>
                </c:pt>
                <c:pt idx="4947">
                  <c:v>-1.347</c:v>
                </c:pt>
                <c:pt idx="4948">
                  <c:v>-1.44</c:v>
                </c:pt>
                <c:pt idx="4949">
                  <c:v>-2.0489999999999999</c:v>
                </c:pt>
                <c:pt idx="4950">
                  <c:v>-0.379</c:v>
                </c:pt>
                <c:pt idx="4951">
                  <c:v>-1.2130000000000001</c:v>
                </c:pt>
                <c:pt idx="4952">
                  <c:v>-1.4279999999999999</c:v>
                </c:pt>
                <c:pt idx="4953">
                  <c:v>-0.83199999999999996</c:v>
                </c:pt>
                <c:pt idx="4954">
                  <c:v>-0.373</c:v>
                </c:pt>
                <c:pt idx="4955">
                  <c:v>-1.5820000000000001</c:v>
                </c:pt>
                <c:pt idx="4956">
                  <c:v>-2.0630000000000002</c:v>
                </c:pt>
                <c:pt idx="4957">
                  <c:v>0.151</c:v>
                </c:pt>
                <c:pt idx="4958">
                  <c:v>0.34699999999999998</c:v>
                </c:pt>
                <c:pt idx="4959">
                  <c:v>-0.34399999999999997</c:v>
                </c:pt>
                <c:pt idx="4960">
                  <c:v>0.53</c:v>
                </c:pt>
                <c:pt idx="4961">
                  <c:v>-0.91900000000000004</c:v>
                </c:pt>
                <c:pt idx="4962">
                  <c:v>-0.40400000000000003</c:v>
                </c:pt>
                <c:pt idx="4963">
                  <c:v>-0.48699999999999999</c:v>
                </c:pt>
                <c:pt idx="4964">
                  <c:v>-1.919</c:v>
                </c:pt>
                <c:pt idx="4965">
                  <c:v>-0.51100000000000001</c:v>
                </c:pt>
                <c:pt idx="4966">
                  <c:v>-1.673</c:v>
                </c:pt>
                <c:pt idx="4967">
                  <c:v>-0.23599999999999999</c:v>
                </c:pt>
                <c:pt idx="4968">
                  <c:v>-0.63300000000000001</c:v>
                </c:pt>
                <c:pt idx="4969">
                  <c:v>-1.2629999999999999</c:v>
                </c:pt>
                <c:pt idx="4970">
                  <c:v>-1.3080000000000001</c:v>
                </c:pt>
                <c:pt idx="4971">
                  <c:v>-1.8540000000000001</c:v>
                </c:pt>
                <c:pt idx="4972">
                  <c:v>-1.3979999999999999</c:v>
                </c:pt>
                <c:pt idx="4973">
                  <c:v>-1.3480000000000001</c:v>
                </c:pt>
                <c:pt idx="4974">
                  <c:v>-1.7490000000000001</c:v>
                </c:pt>
                <c:pt idx="4975">
                  <c:v>-0.63500000000000001</c:v>
                </c:pt>
                <c:pt idx="4976">
                  <c:v>-0.75</c:v>
                </c:pt>
                <c:pt idx="4977">
                  <c:v>-0.68300000000000005</c:v>
                </c:pt>
                <c:pt idx="4978">
                  <c:v>-1.052</c:v>
                </c:pt>
                <c:pt idx="4979">
                  <c:v>-1.4430000000000001</c:v>
                </c:pt>
                <c:pt idx="4980">
                  <c:v>-1.554</c:v>
                </c:pt>
                <c:pt idx="4981">
                  <c:v>-1.2270000000000001</c:v>
                </c:pt>
                <c:pt idx="4982">
                  <c:v>-0.14099999999999999</c:v>
                </c:pt>
                <c:pt idx="4983">
                  <c:v>-1.8520000000000001</c:v>
                </c:pt>
                <c:pt idx="4984">
                  <c:v>-1.02</c:v>
                </c:pt>
                <c:pt idx="4985">
                  <c:v>0.27700000000000002</c:v>
                </c:pt>
                <c:pt idx="4986">
                  <c:v>-0.63400000000000001</c:v>
                </c:pt>
                <c:pt idx="4987">
                  <c:v>0.42299999999999999</c:v>
                </c:pt>
                <c:pt idx="4988">
                  <c:v>-1.478</c:v>
                </c:pt>
                <c:pt idx="4989">
                  <c:v>-1.194</c:v>
                </c:pt>
                <c:pt idx="4990">
                  <c:v>-0.754</c:v>
                </c:pt>
                <c:pt idx="4991">
                  <c:v>-0.128</c:v>
                </c:pt>
                <c:pt idx="4992">
                  <c:v>-1.3779999999999999</c:v>
                </c:pt>
                <c:pt idx="4993">
                  <c:v>-1.496</c:v>
                </c:pt>
                <c:pt idx="4994">
                  <c:v>-1.395</c:v>
                </c:pt>
                <c:pt idx="4995">
                  <c:v>-1.327</c:v>
                </c:pt>
                <c:pt idx="4996">
                  <c:v>0.56200000000000006</c:v>
                </c:pt>
                <c:pt idx="4997">
                  <c:v>0.70799999999999996</c:v>
                </c:pt>
                <c:pt idx="4998">
                  <c:v>-0.67500000000000004</c:v>
                </c:pt>
                <c:pt idx="4999">
                  <c:v>0.436</c:v>
                </c:pt>
                <c:pt idx="5000">
                  <c:v>0.59099999999999997</c:v>
                </c:pt>
                <c:pt idx="5001">
                  <c:v>-2.1560000000000001</c:v>
                </c:pt>
                <c:pt idx="5002">
                  <c:v>-1.0309999999999999</c:v>
                </c:pt>
                <c:pt idx="5003">
                  <c:v>-0.215</c:v>
                </c:pt>
                <c:pt idx="5004">
                  <c:v>0.28899999999999998</c:v>
                </c:pt>
                <c:pt idx="5005">
                  <c:v>-1.4730000000000001</c:v>
                </c:pt>
                <c:pt idx="5006">
                  <c:v>3.7999999999999999E-2</c:v>
                </c:pt>
                <c:pt idx="5007">
                  <c:v>0.15</c:v>
                </c:pt>
                <c:pt idx="5008">
                  <c:v>-1.147</c:v>
                </c:pt>
                <c:pt idx="5009">
                  <c:v>-0.9</c:v>
                </c:pt>
                <c:pt idx="5010">
                  <c:v>-1.5960000000000001</c:v>
                </c:pt>
                <c:pt idx="5011">
                  <c:v>-1.6539999999999999</c:v>
                </c:pt>
                <c:pt idx="5012">
                  <c:v>-0.98</c:v>
                </c:pt>
                <c:pt idx="5013">
                  <c:v>-1.415</c:v>
                </c:pt>
                <c:pt idx="5014">
                  <c:v>-1.335</c:v>
                </c:pt>
                <c:pt idx="5015">
                  <c:v>-0.44600000000000001</c:v>
                </c:pt>
                <c:pt idx="5016">
                  <c:v>-0.99399999999999999</c:v>
                </c:pt>
                <c:pt idx="5017">
                  <c:v>-1.4650000000000001</c:v>
                </c:pt>
                <c:pt idx="5018">
                  <c:v>-0.17</c:v>
                </c:pt>
                <c:pt idx="5019">
                  <c:v>0.95899999999999996</c:v>
                </c:pt>
                <c:pt idx="5020">
                  <c:v>0.245</c:v>
                </c:pt>
                <c:pt idx="5021">
                  <c:v>-0.86399999999999999</c:v>
                </c:pt>
                <c:pt idx="5022">
                  <c:v>-0.99399999999999999</c:v>
                </c:pt>
                <c:pt idx="5023">
                  <c:v>-1.3029999999999999</c:v>
                </c:pt>
                <c:pt idx="5024">
                  <c:v>-1.351</c:v>
                </c:pt>
                <c:pt idx="5025">
                  <c:v>-1.421</c:v>
                </c:pt>
                <c:pt idx="5026">
                  <c:v>-1.3069999999999999</c:v>
                </c:pt>
                <c:pt idx="5027">
                  <c:v>-1.8740000000000001</c:v>
                </c:pt>
                <c:pt idx="5028">
                  <c:v>-1.385</c:v>
                </c:pt>
                <c:pt idx="5029">
                  <c:v>-1.337</c:v>
                </c:pt>
                <c:pt idx="5030">
                  <c:v>-0.14499999999999999</c:v>
                </c:pt>
                <c:pt idx="5031">
                  <c:v>-2.1059999999999999</c:v>
                </c:pt>
                <c:pt idx="5032">
                  <c:v>-0.77500000000000002</c:v>
                </c:pt>
                <c:pt idx="5033">
                  <c:v>-0.67200000000000004</c:v>
                </c:pt>
                <c:pt idx="5034">
                  <c:v>-0.253</c:v>
                </c:pt>
                <c:pt idx="5035">
                  <c:v>-1.216</c:v>
                </c:pt>
                <c:pt idx="5036">
                  <c:v>2.2360000000000002</c:v>
                </c:pt>
                <c:pt idx="5037">
                  <c:v>-1.694</c:v>
                </c:pt>
                <c:pt idx="5038">
                  <c:v>-0.217</c:v>
                </c:pt>
                <c:pt idx="5039">
                  <c:v>-0.56599999999999995</c:v>
                </c:pt>
                <c:pt idx="5040">
                  <c:v>-1.4610000000000001</c:v>
                </c:pt>
                <c:pt idx="5041">
                  <c:v>-6.0000000000000001E-3</c:v>
                </c:pt>
                <c:pt idx="5042">
                  <c:v>-0.69499999999999995</c:v>
                </c:pt>
                <c:pt idx="5043">
                  <c:v>-0.95099999999999996</c:v>
                </c:pt>
                <c:pt idx="5044">
                  <c:v>-1.0920000000000001</c:v>
                </c:pt>
                <c:pt idx="5045">
                  <c:v>-1.6</c:v>
                </c:pt>
                <c:pt idx="5046">
                  <c:v>-0.45200000000000001</c:v>
                </c:pt>
                <c:pt idx="5047">
                  <c:v>-0.13200000000000001</c:v>
                </c:pt>
                <c:pt idx="5048">
                  <c:v>-1.224</c:v>
                </c:pt>
                <c:pt idx="5049">
                  <c:v>-1.391</c:v>
                </c:pt>
                <c:pt idx="5050">
                  <c:v>-1.536</c:v>
                </c:pt>
                <c:pt idx="5051">
                  <c:v>0.42799999999999999</c:v>
                </c:pt>
                <c:pt idx="5052">
                  <c:v>-1.2190000000000001</c:v>
                </c:pt>
                <c:pt idx="5053">
                  <c:v>0.48</c:v>
                </c:pt>
                <c:pt idx="5054">
                  <c:v>-0.91900000000000004</c:v>
                </c:pt>
                <c:pt idx="5055">
                  <c:v>-0.99099999999999999</c:v>
                </c:pt>
                <c:pt idx="5056">
                  <c:v>-0.84699999999999998</c:v>
                </c:pt>
                <c:pt idx="5057">
                  <c:v>-0.38100000000000001</c:v>
                </c:pt>
                <c:pt idx="5058">
                  <c:v>-2.4169999999999998</c:v>
                </c:pt>
                <c:pt idx="5059">
                  <c:v>-2.4649999999999999</c:v>
                </c:pt>
                <c:pt idx="5060">
                  <c:v>-1.3460000000000001</c:v>
                </c:pt>
                <c:pt idx="5061">
                  <c:v>-1.2390000000000001</c:v>
                </c:pt>
                <c:pt idx="5062">
                  <c:v>0.72599999999999998</c:v>
                </c:pt>
                <c:pt idx="5063">
                  <c:v>-0.52500000000000002</c:v>
                </c:pt>
                <c:pt idx="5064">
                  <c:v>-0.42099999999999999</c:v>
                </c:pt>
                <c:pt idx="5065">
                  <c:v>0.158</c:v>
                </c:pt>
                <c:pt idx="5066">
                  <c:v>-0.996</c:v>
                </c:pt>
                <c:pt idx="5067">
                  <c:v>-1.206</c:v>
                </c:pt>
                <c:pt idx="5068">
                  <c:v>1.641</c:v>
                </c:pt>
                <c:pt idx="5069">
                  <c:v>2.415</c:v>
                </c:pt>
                <c:pt idx="5070">
                  <c:v>1.5369999999999999</c:v>
                </c:pt>
                <c:pt idx="5071">
                  <c:v>6.4000000000000001E-2</c:v>
                </c:pt>
                <c:pt idx="5072">
                  <c:v>0.129</c:v>
                </c:pt>
                <c:pt idx="5073">
                  <c:v>1.304</c:v>
                </c:pt>
                <c:pt idx="5074">
                  <c:v>-1.0029999999999999</c:v>
                </c:pt>
                <c:pt idx="5075">
                  <c:v>1.2</c:v>
                </c:pt>
                <c:pt idx="5076">
                  <c:v>0.45200000000000001</c:v>
                </c:pt>
                <c:pt idx="5077">
                  <c:v>-0.21</c:v>
                </c:pt>
                <c:pt idx="5078">
                  <c:v>0.70899999999999996</c:v>
                </c:pt>
                <c:pt idx="5079">
                  <c:v>-0.27500000000000002</c:v>
                </c:pt>
                <c:pt idx="5080">
                  <c:v>-1.21</c:v>
                </c:pt>
                <c:pt idx="5081">
                  <c:v>-1.0009999999999999</c:v>
                </c:pt>
                <c:pt idx="5082">
                  <c:v>0.122</c:v>
                </c:pt>
                <c:pt idx="5083">
                  <c:v>-0.36799999999999999</c:v>
                </c:pt>
                <c:pt idx="5084">
                  <c:v>-0.33400000000000002</c:v>
                </c:pt>
                <c:pt idx="5085">
                  <c:v>-1.008</c:v>
                </c:pt>
                <c:pt idx="5086">
                  <c:v>-1.1100000000000001</c:v>
                </c:pt>
                <c:pt idx="5087">
                  <c:v>-0.53700000000000003</c:v>
                </c:pt>
                <c:pt idx="5088">
                  <c:v>-0.19900000000000001</c:v>
                </c:pt>
                <c:pt idx="5089">
                  <c:v>-0.47199999999999998</c:v>
                </c:pt>
                <c:pt idx="5090">
                  <c:v>-0.81799999999999995</c:v>
                </c:pt>
                <c:pt idx="5091">
                  <c:v>-3.7999999999999999E-2</c:v>
                </c:pt>
                <c:pt idx="5092">
                  <c:v>0.97599999999999998</c:v>
                </c:pt>
                <c:pt idx="5093">
                  <c:v>-1.2070000000000001</c:v>
                </c:pt>
                <c:pt idx="5094">
                  <c:v>-1.036</c:v>
                </c:pt>
                <c:pt idx="5095">
                  <c:v>-0.186</c:v>
                </c:pt>
                <c:pt idx="5096">
                  <c:v>2.3E-2</c:v>
                </c:pt>
                <c:pt idx="5097">
                  <c:v>0.191</c:v>
                </c:pt>
                <c:pt idx="5098">
                  <c:v>0.46100000000000002</c:v>
                </c:pt>
                <c:pt idx="5099">
                  <c:v>0.745</c:v>
                </c:pt>
                <c:pt idx="5100">
                  <c:v>-1.2470000000000001</c:v>
                </c:pt>
                <c:pt idx="5101">
                  <c:v>-1.292</c:v>
                </c:pt>
                <c:pt idx="5102">
                  <c:v>0.96799999999999997</c:v>
                </c:pt>
                <c:pt idx="5103">
                  <c:v>-0.77800000000000002</c:v>
                </c:pt>
                <c:pt idx="5104">
                  <c:v>-7.4999999999999997E-2</c:v>
                </c:pt>
                <c:pt idx="5105">
                  <c:v>-2.1150000000000002</c:v>
                </c:pt>
                <c:pt idx="5106">
                  <c:v>-1.6950000000000001</c:v>
                </c:pt>
                <c:pt idx="5107">
                  <c:v>-1.0940000000000001</c:v>
                </c:pt>
                <c:pt idx="5108">
                  <c:v>-1.585</c:v>
                </c:pt>
                <c:pt idx="5109">
                  <c:v>-1.1459999999999999</c:v>
                </c:pt>
                <c:pt idx="5110">
                  <c:v>0.48899999999999999</c:v>
                </c:pt>
                <c:pt idx="5111">
                  <c:v>-1.8580000000000001</c:v>
                </c:pt>
                <c:pt idx="5112">
                  <c:v>-0.83199999999999996</c:v>
                </c:pt>
                <c:pt idx="5113">
                  <c:v>-1.85</c:v>
                </c:pt>
                <c:pt idx="5114">
                  <c:v>-0.28799999999999998</c:v>
                </c:pt>
                <c:pt idx="5115">
                  <c:v>-0.85699999999999998</c:v>
                </c:pt>
                <c:pt idx="5116">
                  <c:v>-1.899</c:v>
                </c:pt>
                <c:pt idx="5117">
                  <c:v>-1.1819999999999999</c:v>
                </c:pt>
                <c:pt idx="5118">
                  <c:v>-0.875</c:v>
                </c:pt>
                <c:pt idx="5119">
                  <c:v>8.5000000000000006E-2</c:v>
                </c:pt>
                <c:pt idx="5120">
                  <c:v>-0.97399999999999998</c:v>
                </c:pt>
                <c:pt idx="5121">
                  <c:v>0.74</c:v>
                </c:pt>
                <c:pt idx="5122">
                  <c:v>-0.38500000000000001</c:v>
                </c:pt>
                <c:pt idx="5123">
                  <c:v>-1.0820000000000001</c:v>
                </c:pt>
                <c:pt idx="5124">
                  <c:v>-1.405</c:v>
                </c:pt>
                <c:pt idx="5125">
                  <c:v>-1.5089999999999999</c:v>
                </c:pt>
                <c:pt idx="5126">
                  <c:v>-0.85399999999999998</c:v>
                </c:pt>
                <c:pt idx="5127">
                  <c:v>0.47199999999999998</c:v>
                </c:pt>
                <c:pt idx="5128">
                  <c:v>-1.1850000000000001</c:v>
                </c:pt>
                <c:pt idx="5129">
                  <c:v>0.373</c:v>
                </c:pt>
                <c:pt idx="5130">
                  <c:v>-0.93300000000000005</c:v>
                </c:pt>
                <c:pt idx="5131">
                  <c:v>-1.034</c:v>
                </c:pt>
                <c:pt idx="5132">
                  <c:v>-1.417</c:v>
                </c:pt>
                <c:pt idx="5133">
                  <c:v>0.34699999999999998</c:v>
                </c:pt>
                <c:pt idx="5134">
                  <c:v>-0.45800000000000002</c:v>
                </c:pt>
                <c:pt idx="5135">
                  <c:v>-1.496</c:v>
                </c:pt>
                <c:pt idx="5136">
                  <c:v>-1.5229999999999999</c:v>
                </c:pt>
                <c:pt idx="5137">
                  <c:v>-0.65</c:v>
                </c:pt>
                <c:pt idx="5138">
                  <c:v>-0.81499999999999995</c:v>
                </c:pt>
                <c:pt idx="5139">
                  <c:v>-1.0760000000000001</c:v>
                </c:pt>
                <c:pt idx="5140">
                  <c:v>0.38300000000000001</c:v>
                </c:pt>
                <c:pt idx="5141">
                  <c:v>-0.57699999999999996</c:v>
                </c:pt>
                <c:pt idx="5142">
                  <c:v>-0.218</c:v>
                </c:pt>
                <c:pt idx="5143">
                  <c:v>-4.2999999999999997E-2</c:v>
                </c:pt>
                <c:pt idx="5144">
                  <c:v>-1.0960000000000001</c:v>
                </c:pt>
                <c:pt idx="5145">
                  <c:v>-0.71699999999999997</c:v>
                </c:pt>
                <c:pt idx="5146">
                  <c:v>0.153</c:v>
                </c:pt>
                <c:pt idx="5147">
                  <c:v>-2.16</c:v>
                </c:pt>
                <c:pt idx="5148">
                  <c:v>-0.58599999999999997</c:v>
                </c:pt>
                <c:pt idx="5149">
                  <c:v>-0.48699999999999999</c:v>
                </c:pt>
                <c:pt idx="5150">
                  <c:v>-0.45700000000000002</c:v>
                </c:pt>
                <c:pt idx="5151">
                  <c:v>-0.56699999999999995</c:v>
                </c:pt>
                <c:pt idx="5152">
                  <c:v>-0.86699999999999999</c:v>
                </c:pt>
                <c:pt idx="5153">
                  <c:v>1.7000000000000001E-2</c:v>
                </c:pt>
                <c:pt idx="5154">
                  <c:v>-0.82699999999999996</c:v>
                </c:pt>
                <c:pt idx="5155">
                  <c:v>-1.2629999999999999</c:v>
                </c:pt>
                <c:pt idx="5156">
                  <c:v>-0.873</c:v>
                </c:pt>
                <c:pt idx="5157">
                  <c:v>-0.48099999999999998</c:v>
                </c:pt>
                <c:pt idx="5158">
                  <c:v>-1.107</c:v>
                </c:pt>
                <c:pt idx="5159">
                  <c:v>0.45900000000000002</c:v>
                </c:pt>
                <c:pt idx="5160">
                  <c:v>-0.90800000000000003</c:v>
                </c:pt>
                <c:pt idx="5161">
                  <c:v>-0.83499999999999996</c:v>
                </c:pt>
                <c:pt idx="5162">
                  <c:v>-0.36699999999999999</c:v>
                </c:pt>
                <c:pt idx="5163">
                  <c:v>-1.1839999999999999</c:v>
                </c:pt>
                <c:pt idx="5164">
                  <c:v>0.47</c:v>
                </c:pt>
                <c:pt idx="5165">
                  <c:v>-5.0999999999999997E-2</c:v>
                </c:pt>
                <c:pt idx="5166">
                  <c:v>-2.218</c:v>
                </c:pt>
                <c:pt idx="5167">
                  <c:v>1.4079999999999999</c:v>
                </c:pt>
                <c:pt idx="5168">
                  <c:v>-1.482</c:v>
                </c:pt>
                <c:pt idx="5169">
                  <c:v>-2.8000000000000001E-2</c:v>
                </c:pt>
                <c:pt idx="5170">
                  <c:v>2.1389999999999998</c:v>
                </c:pt>
                <c:pt idx="5171">
                  <c:v>-1.429</c:v>
                </c:pt>
                <c:pt idx="5172">
                  <c:v>0.38200000000000001</c:v>
                </c:pt>
                <c:pt idx="5173">
                  <c:v>0.20100000000000001</c:v>
                </c:pt>
                <c:pt idx="5174">
                  <c:v>2E-3</c:v>
                </c:pt>
                <c:pt idx="5175">
                  <c:v>-0.46100000000000002</c:v>
                </c:pt>
                <c:pt idx="5176">
                  <c:v>-0.78800000000000003</c:v>
                </c:pt>
                <c:pt idx="5177">
                  <c:v>-0.53600000000000003</c:v>
                </c:pt>
                <c:pt idx="5178">
                  <c:v>1.3340000000000001</c:v>
                </c:pt>
                <c:pt idx="5179">
                  <c:v>-0.40899999999999997</c:v>
                </c:pt>
                <c:pt idx="5180">
                  <c:v>0.46500000000000002</c:v>
                </c:pt>
                <c:pt idx="5181">
                  <c:v>0.13500000000000001</c:v>
                </c:pt>
                <c:pt idx="5182">
                  <c:v>-1.125</c:v>
                </c:pt>
                <c:pt idx="5183">
                  <c:v>0.214</c:v>
                </c:pt>
                <c:pt idx="5184">
                  <c:v>-0.96199999999999997</c:v>
                </c:pt>
                <c:pt idx="5185">
                  <c:v>1.286</c:v>
                </c:pt>
                <c:pt idx="5186">
                  <c:v>-0.93300000000000005</c:v>
                </c:pt>
                <c:pt idx="5187">
                  <c:v>-0.19500000000000001</c:v>
                </c:pt>
                <c:pt idx="5188">
                  <c:v>-1.4410000000000001</c:v>
                </c:pt>
                <c:pt idx="5189">
                  <c:v>-1.597</c:v>
                </c:pt>
                <c:pt idx="5190">
                  <c:v>-0.48199999999999998</c:v>
                </c:pt>
                <c:pt idx="5191">
                  <c:v>0.311</c:v>
                </c:pt>
                <c:pt idx="5192">
                  <c:v>-0.88</c:v>
                </c:pt>
                <c:pt idx="5193">
                  <c:v>-1.5069999999999999</c:v>
                </c:pt>
                <c:pt idx="5194">
                  <c:v>-1.5720000000000001</c:v>
                </c:pt>
                <c:pt idx="5195">
                  <c:v>-0.41899999999999998</c:v>
                </c:pt>
                <c:pt idx="5196">
                  <c:v>0.92100000000000004</c:v>
                </c:pt>
                <c:pt idx="5197">
                  <c:v>-1.052</c:v>
                </c:pt>
                <c:pt idx="5198">
                  <c:v>-1.075</c:v>
                </c:pt>
                <c:pt idx="5199">
                  <c:v>1.48</c:v>
                </c:pt>
                <c:pt idx="5200">
                  <c:v>-0.14799999999999999</c:v>
                </c:pt>
                <c:pt idx="5201">
                  <c:v>1.103</c:v>
                </c:pt>
                <c:pt idx="5202">
                  <c:v>-0.72099999999999997</c:v>
                </c:pt>
                <c:pt idx="5203">
                  <c:v>-0.81399999999999995</c:v>
                </c:pt>
                <c:pt idx="5204">
                  <c:v>-1.268</c:v>
                </c:pt>
                <c:pt idx="5205">
                  <c:v>-1.5069999999999999</c:v>
                </c:pt>
                <c:pt idx="5206">
                  <c:v>-1.127</c:v>
                </c:pt>
                <c:pt idx="5207">
                  <c:v>0.47099999999999997</c:v>
                </c:pt>
                <c:pt idx="5208">
                  <c:v>-0.81799999999999995</c:v>
                </c:pt>
                <c:pt idx="5209">
                  <c:v>-0.17799999999999999</c:v>
                </c:pt>
                <c:pt idx="5210">
                  <c:v>0.93</c:v>
                </c:pt>
                <c:pt idx="5211">
                  <c:v>-1.498</c:v>
                </c:pt>
                <c:pt idx="5212">
                  <c:v>-1.194</c:v>
                </c:pt>
                <c:pt idx="5213">
                  <c:v>-0.311</c:v>
                </c:pt>
                <c:pt idx="5214">
                  <c:v>-1.3680000000000001</c:v>
                </c:pt>
                <c:pt idx="5215">
                  <c:v>-0.34200000000000003</c:v>
                </c:pt>
                <c:pt idx="5216">
                  <c:v>-1.2150000000000001</c:v>
                </c:pt>
                <c:pt idx="5217">
                  <c:v>-0.4</c:v>
                </c:pt>
                <c:pt idx="5218">
                  <c:v>-0.73199999999999998</c:v>
                </c:pt>
                <c:pt idx="5219">
                  <c:v>-0.752</c:v>
                </c:pt>
                <c:pt idx="5220">
                  <c:v>-0.373</c:v>
                </c:pt>
                <c:pt idx="5221">
                  <c:v>-1.1200000000000001</c:v>
                </c:pt>
                <c:pt idx="5222">
                  <c:v>-0.83499999999999996</c:v>
                </c:pt>
                <c:pt idx="5223">
                  <c:v>-0.22600000000000001</c:v>
                </c:pt>
                <c:pt idx="5224">
                  <c:v>-0.91800000000000004</c:v>
                </c:pt>
                <c:pt idx="5225">
                  <c:v>-0.23599999999999999</c:v>
                </c:pt>
                <c:pt idx="5226">
                  <c:v>1.633</c:v>
                </c:pt>
                <c:pt idx="5227">
                  <c:v>-1.103</c:v>
                </c:pt>
                <c:pt idx="5228">
                  <c:v>-0.84099999999999997</c:v>
                </c:pt>
                <c:pt idx="5229">
                  <c:v>-1.966</c:v>
                </c:pt>
                <c:pt idx="5230">
                  <c:v>-1.657</c:v>
                </c:pt>
                <c:pt idx="5231">
                  <c:v>0.126</c:v>
                </c:pt>
                <c:pt idx="5232">
                  <c:v>-1.3580000000000001</c:v>
                </c:pt>
                <c:pt idx="5233">
                  <c:v>-0.59</c:v>
                </c:pt>
                <c:pt idx="5234">
                  <c:v>0.52800000000000002</c:v>
                </c:pt>
                <c:pt idx="5235">
                  <c:v>-1.677</c:v>
                </c:pt>
                <c:pt idx="5236">
                  <c:v>-0.28699999999999998</c:v>
                </c:pt>
                <c:pt idx="5237">
                  <c:v>-0.55300000000000005</c:v>
                </c:pt>
                <c:pt idx="5238">
                  <c:v>-0.44</c:v>
                </c:pt>
                <c:pt idx="5239">
                  <c:v>4.2039999999999997</c:v>
                </c:pt>
                <c:pt idx="5240">
                  <c:v>0.155</c:v>
                </c:pt>
                <c:pt idx="5241">
                  <c:v>1.22</c:v>
                </c:pt>
                <c:pt idx="5242">
                  <c:v>0.34100000000000003</c:v>
                </c:pt>
                <c:pt idx="5243">
                  <c:v>-1.3460000000000001</c:v>
                </c:pt>
                <c:pt idx="5244">
                  <c:v>-1.532</c:v>
                </c:pt>
                <c:pt idx="5245">
                  <c:v>-1.3149999999999999</c:v>
                </c:pt>
                <c:pt idx="5246">
                  <c:v>0.47399999999999998</c:v>
                </c:pt>
                <c:pt idx="5247">
                  <c:v>-0.68700000000000006</c:v>
                </c:pt>
                <c:pt idx="5248">
                  <c:v>-0.13100000000000001</c:v>
                </c:pt>
                <c:pt idx="5249">
                  <c:v>-1.234</c:v>
                </c:pt>
                <c:pt idx="5250">
                  <c:v>-0.93899999999999995</c:v>
                </c:pt>
                <c:pt idx="5251">
                  <c:v>-0.45600000000000002</c:v>
                </c:pt>
                <c:pt idx="5252">
                  <c:v>-0.52700000000000002</c:v>
                </c:pt>
                <c:pt idx="5253">
                  <c:v>-0.377</c:v>
                </c:pt>
                <c:pt idx="5254">
                  <c:v>-0.77100000000000002</c:v>
                </c:pt>
                <c:pt idx="5255">
                  <c:v>1.835</c:v>
                </c:pt>
                <c:pt idx="5256">
                  <c:v>0.33600000000000002</c:v>
                </c:pt>
                <c:pt idx="5257">
                  <c:v>-0.27400000000000002</c:v>
                </c:pt>
                <c:pt idx="5258">
                  <c:v>-0.376</c:v>
                </c:pt>
                <c:pt idx="5259">
                  <c:v>1.0509999999999999</c:v>
                </c:pt>
                <c:pt idx="5260">
                  <c:v>-0.61799999999999999</c:v>
                </c:pt>
                <c:pt idx="5261">
                  <c:v>-0.66300000000000003</c:v>
                </c:pt>
                <c:pt idx="5262">
                  <c:v>-1.5760000000000001</c:v>
                </c:pt>
                <c:pt idx="5263">
                  <c:v>1.3859999999999999</c:v>
                </c:pt>
                <c:pt idx="5264">
                  <c:v>-1.484</c:v>
                </c:pt>
                <c:pt idx="5265">
                  <c:v>-1.1879999999999999</c:v>
                </c:pt>
                <c:pt idx="5266">
                  <c:v>-1.5089999999999999</c:v>
                </c:pt>
                <c:pt idx="5267">
                  <c:v>-0.39400000000000002</c:v>
                </c:pt>
                <c:pt idx="5268">
                  <c:v>-1.2270000000000001</c:v>
                </c:pt>
                <c:pt idx="5269">
                  <c:v>-0.89500000000000002</c:v>
                </c:pt>
                <c:pt idx="5270">
                  <c:v>-0.629</c:v>
                </c:pt>
                <c:pt idx="5271">
                  <c:v>-1.232</c:v>
                </c:pt>
                <c:pt idx="5272">
                  <c:v>-0.53900000000000003</c:v>
                </c:pt>
                <c:pt idx="5273">
                  <c:v>-0.59599999999999997</c:v>
                </c:pt>
                <c:pt idx="5274">
                  <c:v>0.63500000000000001</c:v>
                </c:pt>
                <c:pt idx="5275">
                  <c:v>-0.79800000000000004</c:v>
                </c:pt>
                <c:pt idx="5276">
                  <c:v>0.41499999999999998</c:v>
                </c:pt>
                <c:pt idx="5277">
                  <c:v>-0.61199999999999999</c:v>
                </c:pt>
                <c:pt idx="5278">
                  <c:v>-0.749</c:v>
                </c:pt>
                <c:pt idx="5279">
                  <c:v>-1.179</c:v>
                </c:pt>
                <c:pt idx="5280">
                  <c:v>-0.502</c:v>
                </c:pt>
                <c:pt idx="5281">
                  <c:v>-0.69899999999999995</c:v>
                </c:pt>
                <c:pt idx="5282">
                  <c:v>-1.3759999999999999</c:v>
                </c:pt>
                <c:pt idx="5283">
                  <c:v>-1.6220000000000001</c:v>
                </c:pt>
                <c:pt idx="5284">
                  <c:v>1.9E-2</c:v>
                </c:pt>
                <c:pt idx="5285">
                  <c:v>-1.5009999999999999</c:v>
                </c:pt>
                <c:pt idx="5286">
                  <c:v>2.1840000000000002</c:v>
                </c:pt>
                <c:pt idx="5287">
                  <c:v>1.9179999999999999</c:v>
                </c:pt>
                <c:pt idx="5288">
                  <c:v>1.4470000000000001</c:v>
                </c:pt>
                <c:pt idx="5289">
                  <c:v>1.3740000000000001</c:v>
                </c:pt>
                <c:pt idx="5290">
                  <c:v>2.4500000000000002</c:v>
                </c:pt>
                <c:pt idx="5291">
                  <c:v>-1.335</c:v>
                </c:pt>
                <c:pt idx="5292">
                  <c:v>-0.79200000000000004</c:v>
                </c:pt>
                <c:pt idx="5293">
                  <c:v>-0.13100000000000001</c:v>
                </c:pt>
                <c:pt idx="5294">
                  <c:v>-0.75</c:v>
                </c:pt>
                <c:pt idx="5295">
                  <c:v>-0.754</c:v>
                </c:pt>
                <c:pt idx="5296">
                  <c:v>-0.83499999999999996</c:v>
                </c:pt>
                <c:pt idx="5297">
                  <c:v>1.587</c:v>
                </c:pt>
                <c:pt idx="5298">
                  <c:v>1.7809999999999999</c:v>
                </c:pt>
                <c:pt idx="5299">
                  <c:v>-0.504</c:v>
                </c:pt>
                <c:pt idx="5300">
                  <c:v>3.5000000000000003E-2</c:v>
                </c:pt>
                <c:pt idx="5301">
                  <c:v>-0.48199999999999998</c:v>
                </c:pt>
                <c:pt idx="5302">
                  <c:v>0.378</c:v>
                </c:pt>
                <c:pt idx="5303">
                  <c:v>1.034</c:v>
                </c:pt>
                <c:pt idx="5304">
                  <c:v>2.7E-2</c:v>
                </c:pt>
                <c:pt idx="5305">
                  <c:v>-1.2749999999999999</c:v>
                </c:pt>
                <c:pt idx="5306">
                  <c:v>-0.84299999999999997</c:v>
                </c:pt>
                <c:pt idx="5307">
                  <c:v>-0.90400000000000003</c:v>
                </c:pt>
                <c:pt idx="5308">
                  <c:v>-0.20899999999999999</c:v>
                </c:pt>
                <c:pt idx="5309">
                  <c:v>0.68300000000000005</c:v>
                </c:pt>
                <c:pt idx="5310">
                  <c:v>-1.2290000000000001</c:v>
                </c:pt>
                <c:pt idx="5311">
                  <c:v>-0.308</c:v>
                </c:pt>
                <c:pt idx="5312">
                  <c:v>-1.72</c:v>
                </c:pt>
                <c:pt idx="5313">
                  <c:v>-0.249</c:v>
                </c:pt>
                <c:pt idx="5314">
                  <c:v>0.42299999999999999</c:v>
                </c:pt>
                <c:pt idx="5315">
                  <c:v>-0.44900000000000001</c:v>
                </c:pt>
                <c:pt idx="5316">
                  <c:v>-0.57199999999999995</c:v>
                </c:pt>
                <c:pt idx="5317">
                  <c:v>-0.70899999999999996</c:v>
                </c:pt>
                <c:pt idx="5318">
                  <c:v>-0.254</c:v>
                </c:pt>
                <c:pt idx="5319">
                  <c:v>-0.872</c:v>
                </c:pt>
                <c:pt idx="5320">
                  <c:v>-0.39200000000000002</c:v>
                </c:pt>
                <c:pt idx="5321">
                  <c:v>-0.626</c:v>
                </c:pt>
                <c:pt idx="5322">
                  <c:v>0.626</c:v>
                </c:pt>
                <c:pt idx="5323">
                  <c:v>-1.2749999999999999</c:v>
                </c:pt>
                <c:pt idx="5324">
                  <c:v>1.82</c:v>
                </c:pt>
                <c:pt idx="5325">
                  <c:v>-0.49099999999999999</c:v>
                </c:pt>
                <c:pt idx="5326">
                  <c:v>0.36</c:v>
                </c:pt>
                <c:pt idx="5327">
                  <c:v>-1.109</c:v>
                </c:pt>
                <c:pt idx="5328">
                  <c:v>1.5169999999999999</c:v>
                </c:pt>
                <c:pt idx="5329">
                  <c:v>-0.27700000000000002</c:v>
                </c:pt>
                <c:pt idx="5330">
                  <c:v>-0.38600000000000001</c:v>
                </c:pt>
                <c:pt idx="5331">
                  <c:v>-0.78800000000000003</c:v>
                </c:pt>
                <c:pt idx="5332">
                  <c:v>-1.6519999999999999</c:v>
                </c:pt>
                <c:pt idx="5333">
                  <c:v>-1.4790000000000001</c:v>
                </c:pt>
                <c:pt idx="5334">
                  <c:v>-5.8999999999999997E-2</c:v>
                </c:pt>
                <c:pt idx="5335">
                  <c:v>-1.5669999999999999</c:v>
                </c:pt>
                <c:pt idx="5336">
                  <c:v>-0.70499999999999996</c:v>
                </c:pt>
                <c:pt idx="5337">
                  <c:v>1.9790000000000001</c:v>
                </c:pt>
                <c:pt idx="5338">
                  <c:v>-1.0660000000000001</c:v>
                </c:pt>
                <c:pt idx="5339">
                  <c:v>-0.318</c:v>
                </c:pt>
                <c:pt idx="5340">
                  <c:v>1.8089999999999999</c:v>
                </c:pt>
                <c:pt idx="5341">
                  <c:v>-0.82399999999999995</c:v>
                </c:pt>
                <c:pt idx="5342">
                  <c:v>1.093</c:v>
                </c:pt>
                <c:pt idx="5343">
                  <c:v>-1.048</c:v>
                </c:pt>
                <c:pt idx="5344">
                  <c:v>-0.14299999999999999</c:v>
                </c:pt>
                <c:pt idx="5345">
                  <c:v>1.9239999999999999</c:v>
                </c:pt>
                <c:pt idx="5346">
                  <c:v>-6.4000000000000001E-2</c:v>
                </c:pt>
                <c:pt idx="5347">
                  <c:v>0.371</c:v>
                </c:pt>
                <c:pt idx="5348">
                  <c:v>-1.155</c:v>
                </c:pt>
                <c:pt idx="5349">
                  <c:v>-1.5669999999999999</c:v>
                </c:pt>
                <c:pt idx="5350">
                  <c:v>-0.30299999999999999</c:v>
                </c:pt>
                <c:pt idx="5351">
                  <c:v>0.32600000000000001</c:v>
                </c:pt>
                <c:pt idx="5352">
                  <c:v>-0.57899999999999996</c:v>
                </c:pt>
                <c:pt idx="5353">
                  <c:v>1.611</c:v>
                </c:pt>
                <c:pt idx="5354">
                  <c:v>1.3160000000000001</c:v>
                </c:pt>
                <c:pt idx="5355">
                  <c:v>-0.54400000000000004</c:v>
                </c:pt>
                <c:pt idx="5356">
                  <c:v>-0.39900000000000002</c:v>
                </c:pt>
                <c:pt idx="5357">
                  <c:v>-0.42899999999999999</c:v>
                </c:pt>
                <c:pt idx="5358">
                  <c:v>-1.3129999999999999</c:v>
                </c:pt>
                <c:pt idx="5359">
                  <c:v>-1.5089999999999999</c:v>
                </c:pt>
                <c:pt idx="5360">
                  <c:v>0.63300000000000001</c:v>
                </c:pt>
                <c:pt idx="5361">
                  <c:v>7.4999999999999997E-2</c:v>
                </c:pt>
                <c:pt idx="5362">
                  <c:v>-0.67200000000000004</c:v>
                </c:pt>
                <c:pt idx="5363">
                  <c:v>-0.56299999999999994</c:v>
                </c:pt>
                <c:pt idx="5364">
                  <c:v>1.988</c:v>
                </c:pt>
                <c:pt idx="5365">
                  <c:v>1.218</c:v>
                </c:pt>
                <c:pt idx="5366">
                  <c:v>0.43</c:v>
                </c:pt>
                <c:pt idx="5367">
                  <c:v>-1.26</c:v>
                </c:pt>
                <c:pt idx="5368">
                  <c:v>-0.54800000000000004</c:v>
                </c:pt>
                <c:pt idx="5369">
                  <c:v>-4.2999999999999997E-2</c:v>
                </c:pt>
                <c:pt idx="5370">
                  <c:v>-0.27</c:v>
                </c:pt>
                <c:pt idx="5371">
                  <c:v>2E-3</c:v>
                </c:pt>
                <c:pt idx="5372">
                  <c:v>2E-3</c:v>
                </c:pt>
                <c:pt idx="5373">
                  <c:v>0.32100000000000001</c:v>
                </c:pt>
                <c:pt idx="5374">
                  <c:v>-0.28799999999999998</c:v>
                </c:pt>
                <c:pt idx="5375">
                  <c:v>-0.26100000000000001</c:v>
                </c:pt>
                <c:pt idx="5376">
                  <c:v>-0.19700000000000001</c:v>
                </c:pt>
                <c:pt idx="5377">
                  <c:v>-1.141</c:v>
                </c:pt>
                <c:pt idx="5378">
                  <c:v>-1.23</c:v>
                </c:pt>
                <c:pt idx="5379">
                  <c:v>-2.25</c:v>
                </c:pt>
                <c:pt idx="5380">
                  <c:v>-0.60399999999999998</c:v>
                </c:pt>
                <c:pt idx="5381">
                  <c:v>-0.83399999999999996</c:v>
                </c:pt>
                <c:pt idx="5382">
                  <c:v>0.49</c:v>
                </c:pt>
                <c:pt idx="5383">
                  <c:v>1.292</c:v>
                </c:pt>
                <c:pt idx="5384">
                  <c:v>-0.29899999999999999</c:v>
                </c:pt>
                <c:pt idx="5385">
                  <c:v>-0.54100000000000004</c:v>
                </c:pt>
                <c:pt idx="5386">
                  <c:v>-1.268</c:v>
                </c:pt>
                <c:pt idx="5387">
                  <c:v>-1.048</c:v>
                </c:pt>
                <c:pt idx="5388">
                  <c:v>-0.435</c:v>
                </c:pt>
                <c:pt idx="5389">
                  <c:v>-0.27100000000000002</c:v>
                </c:pt>
                <c:pt idx="5390">
                  <c:v>-0.60899999999999999</c:v>
                </c:pt>
                <c:pt idx="5391">
                  <c:v>-1.2769999999999999</c:v>
                </c:pt>
                <c:pt idx="5392">
                  <c:v>-1.2250000000000001</c:v>
                </c:pt>
                <c:pt idx="5393">
                  <c:v>-1.151</c:v>
                </c:pt>
                <c:pt idx="5394">
                  <c:v>-0.26600000000000001</c:v>
                </c:pt>
                <c:pt idx="5395">
                  <c:v>-0.308</c:v>
                </c:pt>
                <c:pt idx="5396">
                  <c:v>-1.524</c:v>
                </c:pt>
                <c:pt idx="5397">
                  <c:v>-0.436</c:v>
                </c:pt>
                <c:pt idx="5398">
                  <c:v>-0.53400000000000003</c:v>
                </c:pt>
                <c:pt idx="5399">
                  <c:v>-0.30599999999999999</c:v>
                </c:pt>
                <c:pt idx="5400">
                  <c:v>0.13</c:v>
                </c:pt>
                <c:pt idx="5401">
                  <c:v>0.39200000000000002</c:v>
                </c:pt>
                <c:pt idx="5402">
                  <c:v>-1.2929999999999999</c:v>
                </c:pt>
                <c:pt idx="5403">
                  <c:v>-0.30299999999999999</c:v>
                </c:pt>
                <c:pt idx="5404">
                  <c:v>-0.32500000000000001</c:v>
                </c:pt>
                <c:pt idx="5405">
                  <c:v>-1.526</c:v>
                </c:pt>
                <c:pt idx="5406">
                  <c:v>-0.94799999999999995</c:v>
                </c:pt>
                <c:pt idx="5407">
                  <c:v>-0.83599999999999997</c:v>
                </c:pt>
                <c:pt idx="5408">
                  <c:v>-0.67800000000000005</c:v>
                </c:pt>
                <c:pt idx="5409">
                  <c:v>1.085</c:v>
                </c:pt>
                <c:pt idx="5410">
                  <c:v>-0.82399999999999995</c:v>
                </c:pt>
                <c:pt idx="5411">
                  <c:v>0.40300000000000002</c:v>
                </c:pt>
                <c:pt idx="5412">
                  <c:v>-0.44700000000000001</c:v>
                </c:pt>
                <c:pt idx="5413">
                  <c:v>-0.90600000000000003</c:v>
                </c:pt>
                <c:pt idx="5414">
                  <c:v>-0.437</c:v>
                </c:pt>
                <c:pt idx="5415">
                  <c:v>-1.2390000000000001</c:v>
                </c:pt>
                <c:pt idx="5416">
                  <c:v>-1.208</c:v>
                </c:pt>
                <c:pt idx="5417">
                  <c:v>0.497</c:v>
                </c:pt>
                <c:pt idx="5418">
                  <c:v>-0.70499999999999996</c:v>
                </c:pt>
                <c:pt idx="5419">
                  <c:v>0.34899999999999998</c:v>
                </c:pt>
                <c:pt idx="5420">
                  <c:v>-0.255</c:v>
                </c:pt>
                <c:pt idx="5421">
                  <c:v>-0.65600000000000003</c:v>
                </c:pt>
                <c:pt idx="5422">
                  <c:v>-0.13100000000000001</c:v>
                </c:pt>
                <c:pt idx="5423">
                  <c:v>0.373</c:v>
                </c:pt>
                <c:pt idx="5424">
                  <c:v>-1.377</c:v>
                </c:pt>
                <c:pt idx="5425">
                  <c:v>-0.17799999999999999</c:v>
                </c:pt>
                <c:pt idx="5426">
                  <c:v>-0.624</c:v>
                </c:pt>
                <c:pt idx="5427">
                  <c:v>-0.71299999999999997</c:v>
                </c:pt>
                <c:pt idx="5428">
                  <c:v>-0.95099999999999996</c:v>
                </c:pt>
                <c:pt idx="5429">
                  <c:v>0.97399999999999998</c:v>
                </c:pt>
                <c:pt idx="5430">
                  <c:v>2.0670000000000002</c:v>
                </c:pt>
                <c:pt idx="5431">
                  <c:v>2.399</c:v>
                </c:pt>
                <c:pt idx="5432">
                  <c:v>0.875</c:v>
                </c:pt>
                <c:pt idx="5433">
                  <c:v>-1.625</c:v>
                </c:pt>
                <c:pt idx="5434">
                  <c:v>0.104</c:v>
                </c:pt>
                <c:pt idx="5435">
                  <c:v>0.32200000000000001</c:v>
                </c:pt>
                <c:pt idx="5436">
                  <c:v>-1.776</c:v>
                </c:pt>
                <c:pt idx="5437">
                  <c:v>-0.34499999999999997</c:v>
                </c:pt>
                <c:pt idx="5438">
                  <c:v>-1.3859999999999999</c:v>
                </c:pt>
                <c:pt idx="5439">
                  <c:v>-1.3080000000000001</c:v>
                </c:pt>
                <c:pt idx="5440">
                  <c:v>4.4999999999999998E-2</c:v>
                </c:pt>
                <c:pt idx="5441">
                  <c:v>-1.571</c:v>
                </c:pt>
                <c:pt idx="5442">
                  <c:v>-1.6439999999999999</c:v>
                </c:pt>
                <c:pt idx="5443">
                  <c:v>0.85199999999999998</c:v>
                </c:pt>
                <c:pt idx="5444">
                  <c:v>-1.1919999999999999</c:v>
                </c:pt>
                <c:pt idx="5445">
                  <c:v>-0.65100000000000002</c:v>
                </c:pt>
                <c:pt idx="5446">
                  <c:v>1.1950000000000001</c:v>
                </c:pt>
                <c:pt idx="5447">
                  <c:v>-1.2110000000000001</c:v>
                </c:pt>
                <c:pt idx="5448">
                  <c:v>-1.2629999999999999</c:v>
                </c:pt>
                <c:pt idx="5449">
                  <c:v>-0.371</c:v>
                </c:pt>
                <c:pt idx="5450">
                  <c:v>-1.153</c:v>
                </c:pt>
                <c:pt idx="5451">
                  <c:v>-1.0860000000000001</c:v>
                </c:pt>
                <c:pt idx="5452">
                  <c:v>-1.014</c:v>
                </c:pt>
                <c:pt idx="5453">
                  <c:v>-1.3340000000000001</c:v>
                </c:pt>
                <c:pt idx="5454">
                  <c:v>2.7E-2</c:v>
                </c:pt>
                <c:pt idx="5455">
                  <c:v>-1.349</c:v>
                </c:pt>
                <c:pt idx="5456">
                  <c:v>-0.82499999999999996</c:v>
                </c:pt>
                <c:pt idx="5457">
                  <c:v>-1.4970000000000001</c:v>
                </c:pt>
                <c:pt idx="5458">
                  <c:v>-1.4670000000000001</c:v>
                </c:pt>
                <c:pt idx="5459">
                  <c:v>-0.38300000000000001</c:v>
                </c:pt>
                <c:pt idx="5460">
                  <c:v>-1.39</c:v>
                </c:pt>
                <c:pt idx="5461">
                  <c:v>-1.379</c:v>
                </c:pt>
                <c:pt idx="5462">
                  <c:v>-1.153</c:v>
                </c:pt>
                <c:pt idx="5463">
                  <c:v>-1.772</c:v>
                </c:pt>
                <c:pt idx="5464">
                  <c:v>0.95599999999999996</c:v>
                </c:pt>
                <c:pt idx="5465">
                  <c:v>1.895</c:v>
                </c:pt>
                <c:pt idx="5466">
                  <c:v>-0.69899999999999995</c:v>
                </c:pt>
                <c:pt idx="5467">
                  <c:v>-0.74399999999999999</c:v>
                </c:pt>
                <c:pt idx="5468">
                  <c:v>0.51100000000000001</c:v>
                </c:pt>
                <c:pt idx="5469">
                  <c:v>-1.4890000000000001</c:v>
                </c:pt>
                <c:pt idx="5470">
                  <c:v>-1.345</c:v>
                </c:pt>
                <c:pt idx="5471">
                  <c:v>-0.28399999999999997</c:v>
                </c:pt>
                <c:pt idx="5472">
                  <c:v>0.29299999999999998</c:v>
                </c:pt>
                <c:pt idx="5473">
                  <c:v>0.82099999999999995</c:v>
                </c:pt>
                <c:pt idx="5474">
                  <c:v>4.2999999999999997E-2</c:v>
                </c:pt>
                <c:pt idx="5475">
                  <c:v>-0.60499999999999998</c:v>
                </c:pt>
                <c:pt idx="5476">
                  <c:v>-0.50900000000000001</c:v>
                </c:pt>
                <c:pt idx="5477">
                  <c:v>-0.86699999999999999</c:v>
                </c:pt>
                <c:pt idx="5478">
                  <c:v>-0.86799999999999999</c:v>
                </c:pt>
                <c:pt idx="5479">
                  <c:v>0.39300000000000002</c:v>
                </c:pt>
                <c:pt idx="5480">
                  <c:v>-0.17399999999999999</c:v>
                </c:pt>
                <c:pt idx="5481">
                  <c:v>-0.47799999999999998</c:v>
                </c:pt>
                <c:pt idx="5482">
                  <c:v>-1.36</c:v>
                </c:pt>
                <c:pt idx="5483">
                  <c:v>-0.874</c:v>
                </c:pt>
                <c:pt idx="5484">
                  <c:v>-0.94899999999999995</c:v>
                </c:pt>
                <c:pt idx="5485">
                  <c:v>-1.472</c:v>
                </c:pt>
                <c:pt idx="5486">
                  <c:v>-0.48899999999999999</c:v>
                </c:pt>
                <c:pt idx="5487">
                  <c:v>1.07</c:v>
                </c:pt>
                <c:pt idx="5488">
                  <c:v>-0.73</c:v>
                </c:pt>
                <c:pt idx="5489">
                  <c:v>-0.26200000000000001</c:v>
                </c:pt>
                <c:pt idx="5490">
                  <c:v>-0.85799999999999998</c:v>
                </c:pt>
                <c:pt idx="5491">
                  <c:v>-0.86499999999999999</c:v>
                </c:pt>
                <c:pt idx="5492">
                  <c:v>0.38400000000000001</c:v>
                </c:pt>
                <c:pt idx="5493">
                  <c:v>-0.66500000000000004</c:v>
                </c:pt>
                <c:pt idx="5494">
                  <c:v>0.80500000000000005</c:v>
                </c:pt>
                <c:pt idx="5495">
                  <c:v>2.077</c:v>
                </c:pt>
                <c:pt idx="5496">
                  <c:v>-1.8129999999999999</c:v>
                </c:pt>
                <c:pt idx="5497">
                  <c:v>0.97599999999999998</c:v>
                </c:pt>
                <c:pt idx="5498">
                  <c:v>-0.504</c:v>
                </c:pt>
                <c:pt idx="5499">
                  <c:v>-0.371</c:v>
                </c:pt>
                <c:pt idx="5500">
                  <c:v>-0.42799999999999999</c:v>
                </c:pt>
                <c:pt idx="5501">
                  <c:v>0.46800000000000003</c:v>
                </c:pt>
                <c:pt idx="5502">
                  <c:v>-1.3779999999999999</c:v>
                </c:pt>
                <c:pt idx="5503">
                  <c:v>-0.23300000000000001</c:v>
                </c:pt>
                <c:pt idx="5504">
                  <c:v>-0.49</c:v>
                </c:pt>
                <c:pt idx="5505">
                  <c:v>-5.8999999999999997E-2</c:v>
                </c:pt>
                <c:pt idx="5506">
                  <c:v>-0.94099999999999995</c:v>
                </c:pt>
                <c:pt idx="5507">
                  <c:v>0.20100000000000001</c:v>
                </c:pt>
                <c:pt idx="5508">
                  <c:v>-1.244</c:v>
                </c:pt>
                <c:pt idx="5509">
                  <c:v>0.83899999999999997</c:v>
                </c:pt>
                <c:pt idx="5510">
                  <c:v>-0.76300000000000001</c:v>
                </c:pt>
                <c:pt idx="5511">
                  <c:v>-0.46899999999999997</c:v>
                </c:pt>
                <c:pt idx="5512">
                  <c:v>-1.6679999999999999</c:v>
                </c:pt>
                <c:pt idx="5513">
                  <c:v>-1.204</c:v>
                </c:pt>
                <c:pt idx="5514">
                  <c:v>0.35899999999999999</c:v>
                </c:pt>
                <c:pt idx="5515">
                  <c:v>-0.80200000000000005</c:v>
                </c:pt>
                <c:pt idx="5516">
                  <c:v>-0.69899999999999995</c:v>
                </c:pt>
                <c:pt idx="5517">
                  <c:v>-0.97699999999999998</c:v>
                </c:pt>
                <c:pt idx="5518">
                  <c:v>3.5000000000000003E-2</c:v>
                </c:pt>
                <c:pt idx="5519">
                  <c:v>-0.58799999999999997</c:v>
                </c:pt>
                <c:pt idx="5520">
                  <c:v>-0.94</c:v>
                </c:pt>
                <c:pt idx="5521">
                  <c:v>3.5999999999999997E-2</c:v>
                </c:pt>
                <c:pt idx="5522">
                  <c:v>-1.1839999999999999</c:v>
                </c:pt>
                <c:pt idx="5523">
                  <c:v>-2.0790000000000002</c:v>
                </c:pt>
                <c:pt idx="5524">
                  <c:v>-0.875</c:v>
                </c:pt>
                <c:pt idx="5525">
                  <c:v>-1.9E-2</c:v>
                </c:pt>
                <c:pt idx="5526">
                  <c:v>-0.55600000000000005</c:v>
                </c:pt>
                <c:pt idx="5527">
                  <c:v>-0.46400000000000002</c:v>
                </c:pt>
                <c:pt idx="5528">
                  <c:v>-0.28699999999999998</c:v>
                </c:pt>
                <c:pt idx="5529">
                  <c:v>-0.40200000000000002</c:v>
                </c:pt>
                <c:pt idx="5530">
                  <c:v>-0.34200000000000003</c:v>
                </c:pt>
                <c:pt idx="5531">
                  <c:v>0.58799999999999997</c:v>
                </c:pt>
                <c:pt idx="5532">
                  <c:v>0.436</c:v>
                </c:pt>
                <c:pt idx="5533">
                  <c:v>-0.998</c:v>
                </c:pt>
                <c:pt idx="5534">
                  <c:v>-0.34</c:v>
                </c:pt>
                <c:pt idx="5535">
                  <c:v>2.238</c:v>
                </c:pt>
                <c:pt idx="5536">
                  <c:v>-1.0720000000000001</c:v>
                </c:pt>
                <c:pt idx="5537">
                  <c:v>0.98299999999999998</c:v>
                </c:pt>
                <c:pt idx="5538">
                  <c:v>-0.255</c:v>
                </c:pt>
                <c:pt idx="5539">
                  <c:v>-1.363</c:v>
                </c:pt>
                <c:pt idx="5540">
                  <c:v>-0.98799999999999999</c:v>
                </c:pt>
                <c:pt idx="5541">
                  <c:v>-0.95499999999999996</c:v>
                </c:pt>
                <c:pt idx="5542">
                  <c:v>0.48699999999999999</c:v>
                </c:pt>
                <c:pt idx="5543">
                  <c:v>-1.31</c:v>
                </c:pt>
                <c:pt idx="5544">
                  <c:v>-0.182</c:v>
                </c:pt>
                <c:pt idx="5545">
                  <c:v>-1.0640000000000001</c:v>
                </c:pt>
                <c:pt idx="5546">
                  <c:v>0.34499999999999997</c:v>
                </c:pt>
                <c:pt idx="5547">
                  <c:v>-1.8340000000000001</c:v>
                </c:pt>
                <c:pt idx="5548">
                  <c:v>-0.90900000000000003</c:v>
                </c:pt>
                <c:pt idx="5549">
                  <c:v>0.60599999999999998</c:v>
                </c:pt>
                <c:pt idx="5550">
                  <c:v>-1.226</c:v>
                </c:pt>
                <c:pt idx="5551">
                  <c:v>-0.68700000000000006</c:v>
                </c:pt>
                <c:pt idx="5552">
                  <c:v>-1.0069999999999999</c:v>
                </c:pt>
                <c:pt idx="5553">
                  <c:v>-0.61099999999999999</c:v>
                </c:pt>
                <c:pt idx="5554">
                  <c:v>0.71499999999999997</c:v>
                </c:pt>
                <c:pt idx="5555">
                  <c:v>-0.10100000000000001</c:v>
                </c:pt>
                <c:pt idx="5556">
                  <c:v>-1.22</c:v>
                </c:pt>
                <c:pt idx="5557">
                  <c:v>-0.85099999999999998</c:v>
                </c:pt>
                <c:pt idx="5558">
                  <c:v>-0.67200000000000004</c:v>
                </c:pt>
                <c:pt idx="5559">
                  <c:v>-1.79</c:v>
                </c:pt>
                <c:pt idx="5560">
                  <c:v>2.3330000000000002</c:v>
                </c:pt>
                <c:pt idx="5561">
                  <c:v>-1.145</c:v>
                </c:pt>
                <c:pt idx="5562">
                  <c:v>-0.874</c:v>
                </c:pt>
                <c:pt idx="5563">
                  <c:v>0.16800000000000001</c:v>
                </c:pt>
                <c:pt idx="5564">
                  <c:v>0.13100000000000001</c:v>
                </c:pt>
                <c:pt idx="5565">
                  <c:v>0.182</c:v>
                </c:pt>
                <c:pt idx="5566">
                  <c:v>0.19800000000000001</c:v>
                </c:pt>
                <c:pt idx="5567">
                  <c:v>-0.85699999999999998</c:v>
                </c:pt>
                <c:pt idx="5568">
                  <c:v>0.88900000000000001</c:v>
                </c:pt>
                <c:pt idx="5569">
                  <c:v>-0.78200000000000003</c:v>
                </c:pt>
                <c:pt idx="5570">
                  <c:v>-1.2290000000000001</c:v>
                </c:pt>
                <c:pt idx="5571">
                  <c:v>-1.073</c:v>
                </c:pt>
                <c:pt idx="5572">
                  <c:v>1.3340000000000001</c:v>
                </c:pt>
                <c:pt idx="5573">
                  <c:v>-1.18</c:v>
                </c:pt>
                <c:pt idx="5574">
                  <c:v>0.10199999999999999</c:v>
                </c:pt>
                <c:pt idx="5575">
                  <c:v>0.79400000000000004</c:v>
                </c:pt>
                <c:pt idx="5576">
                  <c:v>0.17100000000000001</c:v>
                </c:pt>
                <c:pt idx="5577">
                  <c:v>-0.54500000000000004</c:v>
                </c:pt>
                <c:pt idx="5578">
                  <c:v>-0.28499999999999998</c:v>
                </c:pt>
                <c:pt idx="5579">
                  <c:v>0.97699999999999998</c:v>
                </c:pt>
                <c:pt idx="5580">
                  <c:v>-0.249</c:v>
                </c:pt>
                <c:pt idx="5581">
                  <c:v>-1.07</c:v>
                </c:pt>
                <c:pt idx="5582">
                  <c:v>0.45800000000000002</c:v>
                </c:pt>
                <c:pt idx="5583">
                  <c:v>0.376</c:v>
                </c:pt>
                <c:pt idx="5584">
                  <c:v>-1.3839999999999999</c:v>
                </c:pt>
                <c:pt idx="5585">
                  <c:v>-0.12</c:v>
                </c:pt>
                <c:pt idx="5586">
                  <c:v>-0.40200000000000002</c:v>
                </c:pt>
                <c:pt idx="5587">
                  <c:v>-1.113</c:v>
                </c:pt>
                <c:pt idx="5588">
                  <c:v>1.234</c:v>
                </c:pt>
                <c:pt idx="5589">
                  <c:v>-1.1479999999999999</c:v>
                </c:pt>
                <c:pt idx="5590">
                  <c:v>-1.103</c:v>
                </c:pt>
                <c:pt idx="5591">
                  <c:v>-0.11600000000000001</c:v>
                </c:pt>
                <c:pt idx="5592">
                  <c:v>-0.22800000000000001</c:v>
                </c:pt>
                <c:pt idx="5593">
                  <c:v>-7.9000000000000001E-2</c:v>
                </c:pt>
                <c:pt idx="5594">
                  <c:v>-1.3129999999999999</c:v>
                </c:pt>
                <c:pt idx="5595">
                  <c:v>-1.839</c:v>
                </c:pt>
                <c:pt idx="5596">
                  <c:v>-0.56000000000000005</c:v>
                </c:pt>
                <c:pt idx="5597">
                  <c:v>-0.89200000000000002</c:v>
                </c:pt>
                <c:pt idx="5598">
                  <c:v>1.214</c:v>
                </c:pt>
                <c:pt idx="5599">
                  <c:v>-0.51</c:v>
                </c:pt>
                <c:pt idx="5600">
                  <c:v>-0.56299999999999994</c:v>
                </c:pt>
                <c:pt idx="5601">
                  <c:v>-0.77600000000000002</c:v>
                </c:pt>
                <c:pt idx="5602">
                  <c:v>-0.747</c:v>
                </c:pt>
                <c:pt idx="5603">
                  <c:v>-0.64400000000000002</c:v>
                </c:pt>
                <c:pt idx="5604">
                  <c:v>-0.28199999999999997</c:v>
                </c:pt>
                <c:pt idx="5605">
                  <c:v>-1.1579999999999999</c:v>
                </c:pt>
                <c:pt idx="5606">
                  <c:v>-0.78</c:v>
                </c:pt>
                <c:pt idx="5607">
                  <c:v>6.0999999999999999E-2</c:v>
                </c:pt>
                <c:pt idx="5608">
                  <c:v>-0.35099999999999998</c:v>
                </c:pt>
                <c:pt idx="5609">
                  <c:v>-1.143</c:v>
                </c:pt>
                <c:pt idx="5610">
                  <c:v>-1.4139999999999999</c:v>
                </c:pt>
                <c:pt idx="5611">
                  <c:v>0.65500000000000003</c:v>
                </c:pt>
                <c:pt idx="5612">
                  <c:v>-8.5000000000000006E-2</c:v>
                </c:pt>
                <c:pt idx="5613">
                  <c:v>-0.82899999999999996</c:v>
                </c:pt>
                <c:pt idx="5614">
                  <c:v>0.67900000000000005</c:v>
                </c:pt>
                <c:pt idx="5615">
                  <c:v>-1.6819999999999999</c:v>
                </c:pt>
                <c:pt idx="5616">
                  <c:v>-1.133</c:v>
                </c:pt>
                <c:pt idx="5617">
                  <c:v>-0.20200000000000001</c:v>
                </c:pt>
                <c:pt idx="5618">
                  <c:v>-1.194</c:v>
                </c:pt>
                <c:pt idx="5619">
                  <c:v>-0.84299999999999997</c:v>
                </c:pt>
                <c:pt idx="5620">
                  <c:v>-1.04</c:v>
                </c:pt>
                <c:pt idx="5621">
                  <c:v>0.52600000000000002</c:v>
                </c:pt>
                <c:pt idx="5622">
                  <c:v>-1.034</c:v>
                </c:pt>
                <c:pt idx="5623">
                  <c:v>-7.1999999999999995E-2</c:v>
                </c:pt>
                <c:pt idx="5624">
                  <c:v>-0.14000000000000001</c:v>
                </c:pt>
                <c:pt idx="5625">
                  <c:v>0.68100000000000005</c:v>
                </c:pt>
                <c:pt idx="5626">
                  <c:v>-0.26100000000000001</c:v>
                </c:pt>
                <c:pt idx="5627">
                  <c:v>-0.68600000000000005</c:v>
                </c:pt>
                <c:pt idx="5628">
                  <c:v>-0.13900000000000001</c:v>
                </c:pt>
                <c:pt idx="5629">
                  <c:v>0.67700000000000005</c:v>
                </c:pt>
                <c:pt idx="5630">
                  <c:v>-0.93</c:v>
                </c:pt>
                <c:pt idx="5631">
                  <c:v>-1.1379999999999999</c:v>
                </c:pt>
                <c:pt idx="5632">
                  <c:v>0.98099999999999998</c:v>
                </c:pt>
                <c:pt idx="5633">
                  <c:v>-0.85399999999999998</c:v>
                </c:pt>
                <c:pt idx="5634">
                  <c:v>-0.68700000000000006</c:v>
                </c:pt>
                <c:pt idx="5635">
                  <c:v>-0.81699999999999995</c:v>
                </c:pt>
                <c:pt idx="5636">
                  <c:v>-1.139</c:v>
                </c:pt>
                <c:pt idx="5637">
                  <c:v>0.58899999999999997</c:v>
                </c:pt>
                <c:pt idx="5638">
                  <c:v>-1.0940000000000001</c:v>
                </c:pt>
                <c:pt idx="5639">
                  <c:v>-1.4930000000000001</c:v>
                </c:pt>
                <c:pt idx="5640">
                  <c:v>2.0569999999999999</c:v>
                </c:pt>
                <c:pt idx="5641">
                  <c:v>-0.41099999999999998</c:v>
                </c:pt>
                <c:pt idx="5642">
                  <c:v>-1.2130000000000001</c:v>
                </c:pt>
                <c:pt idx="5643">
                  <c:v>0.14599999999999999</c:v>
                </c:pt>
                <c:pt idx="5644">
                  <c:v>-6.0999999999999999E-2</c:v>
                </c:pt>
                <c:pt idx="5645">
                  <c:v>-0.13400000000000001</c:v>
                </c:pt>
                <c:pt idx="5646">
                  <c:v>0.44700000000000001</c:v>
                </c:pt>
                <c:pt idx="5647">
                  <c:v>-3.6999999999999998E-2</c:v>
                </c:pt>
                <c:pt idx="5648">
                  <c:v>0.22700000000000001</c:v>
                </c:pt>
                <c:pt idx="5649">
                  <c:v>-0.33900000000000002</c:v>
                </c:pt>
                <c:pt idx="5650">
                  <c:v>-0.627</c:v>
                </c:pt>
                <c:pt idx="5651">
                  <c:v>-0.43</c:v>
                </c:pt>
                <c:pt idx="5652">
                  <c:v>0.73099999999999998</c:v>
                </c:pt>
                <c:pt idx="5653">
                  <c:v>-0.66100000000000003</c:v>
                </c:pt>
                <c:pt idx="5654">
                  <c:v>-0.373</c:v>
                </c:pt>
                <c:pt idx="5655">
                  <c:v>-0.29399999999999998</c:v>
                </c:pt>
                <c:pt idx="5656">
                  <c:v>0.48199999999999998</c:v>
                </c:pt>
                <c:pt idx="5657">
                  <c:v>-0.81</c:v>
                </c:pt>
                <c:pt idx="5658">
                  <c:v>-0.95</c:v>
                </c:pt>
                <c:pt idx="5659">
                  <c:v>-1.0049999999999999</c:v>
                </c:pt>
                <c:pt idx="5660">
                  <c:v>-2.5999999999999999E-2</c:v>
                </c:pt>
                <c:pt idx="5661">
                  <c:v>-0.94699999999999995</c:v>
                </c:pt>
                <c:pt idx="5662">
                  <c:v>-0.64400000000000002</c:v>
                </c:pt>
                <c:pt idx="5663">
                  <c:v>-0.75600000000000001</c:v>
                </c:pt>
                <c:pt idx="5664">
                  <c:v>-0.32200000000000001</c:v>
                </c:pt>
                <c:pt idx="5665">
                  <c:v>-0.499</c:v>
                </c:pt>
                <c:pt idx="5666">
                  <c:v>-0.36399999999999999</c:v>
                </c:pt>
                <c:pt idx="5667">
                  <c:v>0.115</c:v>
                </c:pt>
                <c:pt idx="5668">
                  <c:v>-0.85</c:v>
                </c:pt>
                <c:pt idx="5669">
                  <c:v>-0.99299999999999999</c:v>
                </c:pt>
                <c:pt idx="5670">
                  <c:v>-0.71599999999999997</c:v>
                </c:pt>
                <c:pt idx="5671">
                  <c:v>-0.14799999999999999</c:v>
                </c:pt>
                <c:pt idx="5672">
                  <c:v>-1.554</c:v>
                </c:pt>
                <c:pt idx="5673">
                  <c:v>-0.41199999999999998</c:v>
                </c:pt>
                <c:pt idx="5674">
                  <c:v>-1.238</c:v>
                </c:pt>
                <c:pt idx="5675">
                  <c:v>0.32400000000000001</c:v>
                </c:pt>
                <c:pt idx="5676">
                  <c:v>-0.79</c:v>
                </c:pt>
                <c:pt idx="5677">
                  <c:v>-0.9</c:v>
                </c:pt>
                <c:pt idx="5678">
                  <c:v>-0.93700000000000006</c:v>
                </c:pt>
                <c:pt idx="5679">
                  <c:v>1.349</c:v>
                </c:pt>
                <c:pt idx="5680">
                  <c:v>-0.99399999999999999</c:v>
                </c:pt>
                <c:pt idx="5681">
                  <c:v>0.40300000000000002</c:v>
                </c:pt>
                <c:pt idx="5682">
                  <c:v>-0.97699999999999998</c:v>
                </c:pt>
                <c:pt idx="5683">
                  <c:v>-0.85399999999999998</c:v>
                </c:pt>
                <c:pt idx="5684">
                  <c:v>-5.5E-2</c:v>
                </c:pt>
                <c:pt idx="5685">
                  <c:v>-0.41499999999999998</c:v>
                </c:pt>
                <c:pt idx="5686">
                  <c:v>0.23</c:v>
                </c:pt>
                <c:pt idx="5687">
                  <c:v>-1.4239999999999999</c:v>
                </c:pt>
                <c:pt idx="5688">
                  <c:v>-0.76700000000000002</c:v>
                </c:pt>
                <c:pt idx="5689">
                  <c:v>-1.1020000000000001</c:v>
                </c:pt>
                <c:pt idx="5690">
                  <c:v>-1.2070000000000001</c:v>
                </c:pt>
                <c:pt idx="5691">
                  <c:v>5.1999999999999998E-2</c:v>
                </c:pt>
                <c:pt idx="5692">
                  <c:v>-0.47699999999999998</c:v>
                </c:pt>
                <c:pt idx="5693">
                  <c:v>-0.59199999999999997</c:v>
                </c:pt>
                <c:pt idx="5694">
                  <c:v>0.78800000000000003</c:v>
                </c:pt>
                <c:pt idx="5695">
                  <c:v>-1.234</c:v>
                </c:pt>
                <c:pt idx="5696">
                  <c:v>-0.63300000000000001</c:v>
                </c:pt>
                <c:pt idx="5697">
                  <c:v>-0.73799999999999999</c:v>
                </c:pt>
                <c:pt idx="5698">
                  <c:v>-0.54400000000000004</c:v>
                </c:pt>
                <c:pt idx="5699">
                  <c:v>-0.72499999999999998</c:v>
                </c:pt>
                <c:pt idx="5700">
                  <c:v>-0.44500000000000001</c:v>
                </c:pt>
                <c:pt idx="5701">
                  <c:v>-1.5449999999999999</c:v>
                </c:pt>
                <c:pt idx="5702">
                  <c:v>1.119</c:v>
                </c:pt>
                <c:pt idx="5703">
                  <c:v>0.48899999999999999</c:v>
                </c:pt>
                <c:pt idx="5704">
                  <c:v>1.3</c:v>
                </c:pt>
                <c:pt idx="5705">
                  <c:v>1.0509999999999999</c:v>
                </c:pt>
                <c:pt idx="5706">
                  <c:v>-0.879</c:v>
                </c:pt>
                <c:pt idx="5707">
                  <c:v>1.2010000000000001</c:v>
                </c:pt>
                <c:pt idx="5708">
                  <c:v>0.316</c:v>
                </c:pt>
                <c:pt idx="5709">
                  <c:v>0.184</c:v>
                </c:pt>
                <c:pt idx="5710">
                  <c:v>1.143</c:v>
                </c:pt>
                <c:pt idx="5711">
                  <c:v>-1.1120000000000001</c:v>
                </c:pt>
                <c:pt idx="5712">
                  <c:v>-0.92800000000000005</c:v>
                </c:pt>
                <c:pt idx="5713">
                  <c:v>-0.89</c:v>
                </c:pt>
                <c:pt idx="5714">
                  <c:v>-0.93600000000000005</c:v>
                </c:pt>
                <c:pt idx="5715">
                  <c:v>-1.798</c:v>
                </c:pt>
                <c:pt idx="5716">
                  <c:v>-0.48599999999999999</c:v>
                </c:pt>
                <c:pt idx="5717">
                  <c:v>-1.0409999999999999</c:v>
                </c:pt>
                <c:pt idx="5718">
                  <c:v>-0.78800000000000003</c:v>
                </c:pt>
                <c:pt idx="5719">
                  <c:v>-0.71</c:v>
                </c:pt>
                <c:pt idx="5720">
                  <c:v>0.63200000000000001</c:v>
                </c:pt>
                <c:pt idx="5721">
                  <c:v>-1.214</c:v>
                </c:pt>
                <c:pt idx="5722">
                  <c:v>-1.3859999999999999</c:v>
                </c:pt>
                <c:pt idx="5723">
                  <c:v>-7.1999999999999995E-2</c:v>
                </c:pt>
                <c:pt idx="5724">
                  <c:v>0.56699999999999995</c:v>
                </c:pt>
                <c:pt idx="5725">
                  <c:v>0.58899999999999997</c:v>
                </c:pt>
                <c:pt idx="5726">
                  <c:v>-0.73299999999999998</c:v>
                </c:pt>
                <c:pt idx="5727">
                  <c:v>1.9119999999999999</c:v>
                </c:pt>
                <c:pt idx="5728">
                  <c:v>-0.76400000000000001</c:v>
                </c:pt>
                <c:pt idx="5729">
                  <c:v>-0.71299999999999997</c:v>
                </c:pt>
                <c:pt idx="5730">
                  <c:v>-1.373</c:v>
                </c:pt>
                <c:pt idx="5731">
                  <c:v>-0.50800000000000001</c:v>
                </c:pt>
                <c:pt idx="5732">
                  <c:v>0.27300000000000002</c:v>
                </c:pt>
                <c:pt idx="5733">
                  <c:v>0.38700000000000001</c:v>
                </c:pt>
                <c:pt idx="5734">
                  <c:v>1.421</c:v>
                </c:pt>
                <c:pt idx="5735">
                  <c:v>-1.57</c:v>
                </c:pt>
                <c:pt idx="5736">
                  <c:v>-0.47499999999999998</c:v>
                </c:pt>
                <c:pt idx="5737">
                  <c:v>-1.415</c:v>
                </c:pt>
                <c:pt idx="5738">
                  <c:v>-0.66500000000000004</c:v>
                </c:pt>
                <c:pt idx="5739">
                  <c:v>2.4039999999999999</c:v>
                </c:pt>
                <c:pt idx="5740">
                  <c:v>0.96399999999999997</c:v>
                </c:pt>
                <c:pt idx="5741">
                  <c:v>-1.4330000000000001</c:v>
                </c:pt>
                <c:pt idx="5742">
                  <c:v>2.4E-2</c:v>
                </c:pt>
                <c:pt idx="5743">
                  <c:v>-1.1200000000000001</c:v>
                </c:pt>
                <c:pt idx="5744">
                  <c:v>-0.86</c:v>
                </c:pt>
                <c:pt idx="5745">
                  <c:v>-0.32700000000000001</c:v>
                </c:pt>
                <c:pt idx="5746">
                  <c:v>-0.87</c:v>
                </c:pt>
                <c:pt idx="5747">
                  <c:v>2.1019999999999999</c:v>
                </c:pt>
                <c:pt idx="5748">
                  <c:v>0.40200000000000002</c:v>
                </c:pt>
                <c:pt idx="5749">
                  <c:v>-0.307</c:v>
                </c:pt>
                <c:pt idx="5750">
                  <c:v>-0.96599999999999997</c:v>
                </c:pt>
                <c:pt idx="5751">
                  <c:v>-0.56000000000000005</c:v>
                </c:pt>
                <c:pt idx="5752">
                  <c:v>-0.72399999999999998</c:v>
                </c:pt>
                <c:pt idx="5753">
                  <c:v>0.18</c:v>
                </c:pt>
                <c:pt idx="5754">
                  <c:v>1.111</c:v>
                </c:pt>
                <c:pt idx="5755">
                  <c:v>-0.85499999999999998</c:v>
                </c:pt>
                <c:pt idx="5756">
                  <c:v>2.0489999999999999</c:v>
                </c:pt>
                <c:pt idx="5757">
                  <c:v>0.43099999999999999</c:v>
                </c:pt>
                <c:pt idx="5758">
                  <c:v>-0.67400000000000004</c:v>
                </c:pt>
                <c:pt idx="5759">
                  <c:v>-1.0249999999999999</c:v>
                </c:pt>
                <c:pt idx="5760">
                  <c:v>-1.3660000000000001</c:v>
                </c:pt>
                <c:pt idx="5761">
                  <c:v>-0.59699999999999998</c:v>
                </c:pt>
                <c:pt idx="5762">
                  <c:v>-1.07</c:v>
                </c:pt>
                <c:pt idx="5763">
                  <c:v>-0.879</c:v>
                </c:pt>
                <c:pt idx="5764">
                  <c:v>6.6000000000000003E-2</c:v>
                </c:pt>
                <c:pt idx="5765">
                  <c:v>0.26100000000000001</c:v>
                </c:pt>
                <c:pt idx="5766">
                  <c:v>-0.56299999999999994</c:v>
                </c:pt>
                <c:pt idx="5767">
                  <c:v>-0.38700000000000001</c:v>
                </c:pt>
                <c:pt idx="5768">
                  <c:v>-0.86699999999999999</c:v>
                </c:pt>
                <c:pt idx="5769">
                  <c:v>-1.49</c:v>
                </c:pt>
                <c:pt idx="5770">
                  <c:v>-2.0920000000000001</c:v>
                </c:pt>
                <c:pt idx="5771">
                  <c:v>-0.94499999999999995</c:v>
                </c:pt>
                <c:pt idx="5772">
                  <c:v>0.21099999999999999</c:v>
                </c:pt>
                <c:pt idx="5773">
                  <c:v>5.8000000000000003E-2</c:v>
                </c:pt>
                <c:pt idx="5774">
                  <c:v>1.204</c:v>
                </c:pt>
                <c:pt idx="5775">
                  <c:v>-1.2909999999999999</c:v>
                </c:pt>
                <c:pt idx="5776">
                  <c:v>-0.33800000000000002</c:v>
                </c:pt>
                <c:pt idx="5777">
                  <c:v>1.2789999999999999</c:v>
                </c:pt>
                <c:pt idx="5778">
                  <c:v>7.3999999999999996E-2</c:v>
                </c:pt>
                <c:pt idx="5779">
                  <c:v>-0.67400000000000004</c:v>
                </c:pt>
                <c:pt idx="5780">
                  <c:v>0.61799999999999999</c:v>
                </c:pt>
                <c:pt idx="5781">
                  <c:v>0.55600000000000005</c:v>
                </c:pt>
                <c:pt idx="5782">
                  <c:v>-0.5</c:v>
                </c:pt>
                <c:pt idx="5783">
                  <c:v>-0.71699999999999997</c:v>
                </c:pt>
                <c:pt idx="5784">
                  <c:v>-2.0249999999999999</c:v>
                </c:pt>
                <c:pt idx="5785">
                  <c:v>-1.5840000000000001</c:v>
                </c:pt>
                <c:pt idx="5786">
                  <c:v>-0.28699999999999998</c:v>
                </c:pt>
                <c:pt idx="5787">
                  <c:v>-1.232</c:v>
                </c:pt>
                <c:pt idx="5788">
                  <c:v>-0.58499999999999996</c:v>
                </c:pt>
                <c:pt idx="5789">
                  <c:v>-0.61099999999999999</c:v>
                </c:pt>
                <c:pt idx="5790">
                  <c:v>-0.32400000000000001</c:v>
                </c:pt>
                <c:pt idx="5791">
                  <c:v>-0.73499999999999999</c:v>
                </c:pt>
                <c:pt idx="5792">
                  <c:v>-0.71499999999999997</c:v>
                </c:pt>
                <c:pt idx="5793">
                  <c:v>0.98099999999999998</c:v>
                </c:pt>
                <c:pt idx="5794">
                  <c:v>-0.105</c:v>
                </c:pt>
                <c:pt idx="5795">
                  <c:v>-0.91400000000000003</c:v>
                </c:pt>
                <c:pt idx="5796">
                  <c:v>-0.97299999999999998</c:v>
                </c:pt>
                <c:pt idx="5797">
                  <c:v>-0.109</c:v>
                </c:pt>
                <c:pt idx="5798">
                  <c:v>-0.436</c:v>
                </c:pt>
                <c:pt idx="5799">
                  <c:v>0.78900000000000003</c:v>
                </c:pt>
                <c:pt idx="5800">
                  <c:v>0.42099999999999999</c:v>
                </c:pt>
                <c:pt idx="5801">
                  <c:v>-1.296</c:v>
                </c:pt>
                <c:pt idx="5802">
                  <c:v>-0.83899999999999997</c:v>
                </c:pt>
                <c:pt idx="5803">
                  <c:v>-3.2000000000000001E-2</c:v>
                </c:pt>
                <c:pt idx="5804">
                  <c:v>-0.26200000000000001</c:v>
                </c:pt>
                <c:pt idx="5805">
                  <c:v>-0.63400000000000001</c:v>
                </c:pt>
                <c:pt idx="5806">
                  <c:v>-1.2629999999999999</c:v>
                </c:pt>
                <c:pt idx="5807">
                  <c:v>-0.69899999999999995</c:v>
                </c:pt>
                <c:pt idx="5808">
                  <c:v>-0.5</c:v>
                </c:pt>
                <c:pt idx="5809">
                  <c:v>-0.20499999999999999</c:v>
                </c:pt>
                <c:pt idx="5810">
                  <c:v>-0.93400000000000005</c:v>
                </c:pt>
                <c:pt idx="5811">
                  <c:v>-0.66300000000000003</c:v>
                </c:pt>
                <c:pt idx="5812">
                  <c:v>-0.39600000000000002</c:v>
                </c:pt>
                <c:pt idx="5813">
                  <c:v>-1.5880000000000001</c:v>
                </c:pt>
                <c:pt idx="5814">
                  <c:v>-0.97599999999999998</c:v>
                </c:pt>
                <c:pt idx="5815">
                  <c:v>-0.02</c:v>
                </c:pt>
                <c:pt idx="5816">
                  <c:v>-0.68400000000000005</c:v>
                </c:pt>
                <c:pt idx="5817">
                  <c:v>-1.776</c:v>
                </c:pt>
                <c:pt idx="5818">
                  <c:v>-0.65400000000000003</c:v>
                </c:pt>
                <c:pt idx="5819">
                  <c:v>-0.22</c:v>
                </c:pt>
                <c:pt idx="5820">
                  <c:v>-1.373</c:v>
                </c:pt>
                <c:pt idx="5821">
                  <c:v>-1.111</c:v>
                </c:pt>
                <c:pt idx="5822">
                  <c:v>-1.194</c:v>
                </c:pt>
                <c:pt idx="5823">
                  <c:v>-6.3E-2</c:v>
                </c:pt>
                <c:pt idx="5824">
                  <c:v>0.153</c:v>
                </c:pt>
                <c:pt idx="5825">
                  <c:v>-0.04</c:v>
                </c:pt>
                <c:pt idx="5826">
                  <c:v>-1.0660000000000001</c:v>
                </c:pt>
                <c:pt idx="5827">
                  <c:v>-1.3779999999999999</c:v>
                </c:pt>
                <c:pt idx="5828">
                  <c:v>0.31</c:v>
                </c:pt>
                <c:pt idx="5829">
                  <c:v>-0.51100000000000001</c:v>
                </c:pt>
                <c:pt idx="5830">
                  <c:v>0.46400000000000002</c:v>
                </c:pt>
                <c:pt idx="5831">
                  <c:v>-0.89100000000000001</c:v>
                </c:pt>
                <c:pt idx="5832">
                  <c:v>-0.629</c:v>
                </c:pt>
                <c:pt idx="5833">
                  <c:v>-1.6E-2</c:v>
                </c:pt>
                <c:pt idx="5834">
                  <c:v>-4.4999999999999998E-2</c:v>
                </c:pt>
                <c:pt idx="5835">
                  <c:v>-0.72699999999999998</c:v>
                </c:pt>
                <c:pt idx="5836">
                  <c:v>-0.57799999999999996</c:v>
                </c:pt>
                <c:pt idx="5837">
                  <c:v>1.292</c:v>
                </c:pt>
                <c:pt idx="5838">
                  <c:v>-1.2E-2</c:v>
                </c:pt>
                <c:pt idx="5839">
                  <c:v>-0.68100000000000005</c:v>
                </c:pt>
                <c:pt idx="5840">
                  <c:v>-0.52</c:v>
                </c:pt>
                <c:pt idx="5841">
                  <c:v>-0.93799999999999994</c:v>
                </c:pt>
                <c:pt idx="5842">
                  <c:v>0.49399999999999999</c:v>
                </c:pt>
                <c:pt idx="5843">
                  <c:v>0.02</c:v>
                </c:pt>
                <c:pt idx="5844">
                  <c:v>-0.96899999999999997</c:v>
                </c:pt>
                <c:pt idx="5845">
                  <c:v>-0.76200000000000001</c:v>
                </c:pt>
                <c:pt idx="5846">
                  <c:v>-0.97099999999999997</c:v>
                </c:pt>
                <c:pt idx="5847">
                  <c:v>-0.55500000000000005</c:v>
                </c:pt>
                <c:pt idx="5848">
                  <c:v>-1.2230000000000001</c:v>
                </c:pt>
                <c:pt idx="5849">
                  <c:v>-0.16600000000000001</c:v>
                </c:pt>
                <c:pt idx="5850">
                  <c:v>0.23100000000000001</c:v>
                </c:pt>
                <c:pt idx="5851">
                  <c:v>0.495</c:v>
                </c:pt>
                <c:pt idx="5852">
                  <c:v>-0.9</c:v>
                </c:pt>
                <c:pt idx="5853">
                  <c:v>-1.423</c:v>
                </c:pt>
                <c:pt idx="5854">
                  <c:v>-0.1</c:v>
                </c:pt>
                <c:pt idx="5855">
                  <c:v>-0.14099999999999999</c:v>
                </c:pt>
                <c:pt idx="5856">
                  <c:v>-0.504</c:v>
                </c:pt>
                <c:pt idx="5857">
                  <c:v>-0.98199999999999998</c:v>
                </c:pt>
                <c:pt idx="5858">
                  <c:v>-0.75800000000000001</c:v>
                </c:pt>
                <c:pt idx="5859">
                  <c:v>-0.64800000000000002</c:v>
                </c:pt>
                <c:pt idx="5860">
                  <c:v>0.59199999999999997</c:v>
                </c:pt>
                <c:pt idx="5861">
                  <c:v>-1.28</c:v>
                </c:pt>
                <c:pt idx="5862">
                  <c:v>-1.0449999999999999</c:v>
                </c:pt>
                <c:pt idx="5863">
                  <c:v>-1.0129999999999999</c:v>
                </c:pt>
                <c:pt idx="5864">
                  <c:v>1.2689999999999999</c:v>
                </c:pt>
                <c:pt idx="5865">
                  <c:v>0.51200000000000001</c:v>
                </c:pt>
                <c:pt idx="5866">
                  <c:v>-0.71499999999999997</c:v>
                </c:pt>
                <c:pt idx="5867">
                  <c:v>-0.33</c:v>
                </c:pt>
                <c:pt idx="5868">
                  <c:v>-1.621</c:v>
                </c:pt>
                <c:pt idx="5869">
                  <c:v>-0.02</c:v>
                </c:pt>
                <c:pt idx="5870">
                  <c:v>-0.61799999999999999</c:v>
                </c:pt>
                <c:pt idx="5871">
                  <c:v>0.97699999999999998</c:v>
                </c:pt>
                <c:pt idx="5872">
                  <c:v>-0.53800000000000003</c:v>
                </c:pt>
                <c:pt idx="5873">
                  <c:v>-1.7000000000000001E-2</c:v>
                </c:pt>
                <c:pt idx="5874">
                  <c:v>1.0389999999999999</c:v>
                </c:pt>
                <c:pt idx="5875">
                  <c:v>0.86</c:v>
                </c:pt>
                <c:pt idx="5876">
                  <c:v>1.5089999999999999</c:v>
                </c:pt>
                <c:pt idx="5877">
                  <c:v>1.159</c:v>
                </c:pt>
                <c:pt idx="5878">
                  <c:v>1.5</c:v>
                </c:pt>
                <c:pt idx="5879">
                  <c:v>1.379</c:v>
                </c:pt>
                <c:pt idx="5880">
                  <c:v>2.5579999999999998</c:v>
                </c:pt>
                <c:pt idx="5881">
                  <c:v>1.657</c:v>
                </c:pt>
                <c:pt idx="5882">
                  <c:v>2.077</c:v>
                </c:pt>
                <c:pt idx="5883">
                  <c:v>0.64500000000000002</c:v>
                </c:pt>
                <c:pt idx="5884">
                  <c:v>2.0670000000000002</c:v>
                </c:pt>
                <c:pt idx="5885">
                  <c:v>1.669</c:v>
                </c:pt>
                <c:pt idx="5886">
                  <c:v>0.82699999999999996</c:v>
                </c:pt>
                <c:pt idx="5887">
                  <c:v>1.23</c:v>
                </c:pt>
                <c:pt idx="5888">
                  <c:v>-0.996</c:v>
                </c:pt>
                <c:pt idx="5889">
                  <c:v>0.83299999999999996</c:v>
                </c:pt>
                <c:pt idx="5890">
                  <c:v>0.11799999999999999</c:v>
                </c:pt>
                <c:pt idx="5891">
                  <c:v>-0.78800000000000003</c:v>
                </c:pt>
                <c:pt idx="5892">
                  <c:v>1.7000000000000001E-2</c:v>
                </c:pt>
                <c:pt idx="5893">
                  <c:v>0.873</c:v>
                </c:pt>
                <c:pt idx="5894">
                  <c:v>-0.19500000000000001</c:v>
                </c:pt>
                <c:pt idx="5895">
                  <c:v>-0.88200000000000001</c:v>
                </c:pt>
                <c:pt idx="5896">
                  <c:v>0.43</c:v>
                </c:pt>
                <c:pt idx="5897">
                  <c:v>-1.1679999999999999</c:v>
                </c:pt>
                <c:pt idx="5898">
                  <c:v>0.30399999999999999</c:v>
                </c:pt>
                <c:pt idx="5899">
                  <c:v>0.34100000000000003</c:v>
                </c:pt>
                <c:pt idx="5900">
                  <c:v>-1.3029999999999999</c:v>
                </c:pt>
                <c:pt idx="5901">
                  <c:v>-0.63800000000000001</c:v>
                </c:pt>
                <c:pt idx="5902">
                  <c:v>-0.97899999999999998</c:v>
                </c:pt>
                <c:pt idx="5903">
                  <c:v>-1.2350000000000001</c:v>
                </c:pt>
                <c:pt idx="5904">
                  <c:v>0.38300000000000001</c:v>
                </c:pt>
                <c:pt idx="5905">
                  <c:v>-0.187</c:v>
                </c:pt>
                <c:pt idx="5906">
                  <c:v>1.532</c:v>
                </c:pt>
                <c:pt idx="5907">
                  <c:v>2.56</c:v>
                </c:pt>
                <c:pt idx="5908">
                  <c:v>-0.30199999999999999</c:v>
                </c:pt>
                <c:pt idx="5909">
                  <c:v>-0.95499999999999996</c:v>
                </c:pt>
                <c:pt idx="5910">
                  <c:v>-1.0529999999999999</c:v>
                </c:pt>
                <c:pt idx="5911">
                  <c:v>-1.0249999999999999</c:v>
                </c:pt>
                <c:pt idx="5912">
                  <c:v>-0.70399999999999996</c:v>
                </c:pt>
                <c:pt idx="5913">
                  <c:v>5.8000000000000003E-2</c:v>
                </c:pt>
                <c:pt idx="5914">
                  <c:v>-0.78900000000000003</c:v>
                </c:pt>
                <c:pt idx="5915">
                  <c:v>-1.508</c:v>
                </c:pt>
                <c:pt idx="5916">
                  <c:v>-0.55200000000000005</c:v>
                </c:pt>
                <c:pt idx="5917">
                  <c:v>1.81</c:v>
                </c:pt>
                <c:pt idx="5918">
                  <c:v>-0.54700000000000004</c:v>
                </c:pt>
                <c:pt idx="5919">
                  <c:v>-0.69799999999999995</c:v>
                </c:pt>
                <c:pt idx="5920">
                  <c:v>0.81699999999999995</c:v>
                </c:pt>
                <c:pt idx="5921">
                  <c:v>0.93899999999999995</c:v>
                </c:pt>
                <c:pt idx="5922">
                  <c:v>-1.054</c:v>
                </c:pt>
                <c:pt idx="5923">
                  <c:v>-0.90700000000000003</c:v>
                </c:pt>
                <c:pt idx="5924">
                  <c:v>-0.96399999999999997</c:v>
                </c:pt>
                <c:pt idx="5925">
                  <c:v>-1.2869999999999999</c:v>
                </c:pt>
                <c:pt idx="5926">
                  <c:v>-0.76900000000000002</c:v>
                </c:pt>
                <c:pt idx="5927">
                  <c:v>-0.41899999999999998</c:v>
                </c:pt>
                <c:pt idx="5928">
                  <c:v>0.156</c:v>
                </c:pt>
                <c:pt idx="5929">
                  <c:v>-0.77900000000000003</c:v>
                </c:pt>
                <c:pt idx="5930">
                  <c:v>-1.5589999999999999</c:v>
                </c:pt>
                <c:pt idx="5931">
                  <c:v>-1.5780000000000001</c:v>
                </c:pt>
                <c:pt idx="5932">
                  <c:v>0.47099999999999997</c:v>
                </c:pt>
                <c:pt idx="5933">
                  <c:v>-0.69899999999999995</c:v>
                </c:pt>
                <c:pt idx="5934">
                  <c:v>3.4000000000000002E-2</c:v>
                </c:pt>
                <c:pt idx="5935">
                  <c:v>-0.39700000000000002</c:v>
                </c:pt>
                <c:pt idx="5936">
                  <c:v>-0.63700000000000001</c:v>
                </c:pt>
                <c:pt idx="5937">
                  <c:v>-1.2789999999999999</c:v>
                </c:pt>
                <c:pt idx="5938">
                  <c:v>-0.70799999999999996</c:v>
                </c:pt>
                <c:pt idx="5939">
                  <c:v>-0.13200000000000001</c:v>
                </c:pt>
                <c:pt idx="5940">
                  <c:v>0.22</c:v>
                </c:pt>
                <c:pt idx="5941">
                  <c:v>0.318</c:v>
                </c:pt>
                <c:pt idx="5942">
                  <c:v>1.6439999999999999</c:v>
                </c:pt>
                <c:pt idx="5943">
                  <c:v>-0.122</c:v>
                </c:pt>
              </c:numCache>
            </c:numRef>
          </c:yVal>
          <c:smooth val="0"/>
          <c:extLst>
            <c:ext xmlns:c16="http://schemas.microsoft.com/office/drawing/2014/chart" uri="{C3380CC4-5D6E-409C-BE32-E72D297353CC}">
              <c16:uniqueId val="{00000001-9C07-459F-A9F6-1470470B1816}"/>
            </c:ext>
          </c:extLst>
        </c:ser>
        <c:dLbls>
          <c:showLegendKey val="0"/>
          <c:showVal val="0"/>
          <c:showCatName val="0"/>
          <c:showSerName val="0"/>
          <c:showPercent val="0"/>
          <c:showBubbleSize val="0"/>
        </c:dLbls>
        <c:axId val="450992175"/>
        <c:axId val="455522591"/>
      </c:scatterChart>
      <c:valAx>
        <c:axId val="45099217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5522591"/>
        <c:crosses val="autoZero"/>
        <c:crossBetween val="midCat"/>
      </c:valAx>
      <c:valAx>
        <c:axId val="45552259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99217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2"/>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6.6473708427020023E-2"/>
                  <c:y val="-5.8372587660280063E-2"/>
                </c:manualLayout>
              </c:layout>
              <c:numFmt formatCode="General" sourceLinked="0"/>
              <c:spPr>
                <a:noFill/>
                <a:ln>
                  <a:noFill/>
                </a:ln>
                <a:effectLst/>
              </c:spPr>
              <c:txPr>
                <a:bodyPr rot="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trendlineLbl>
          </c:trendline>
          <c:xVal>
            <c:numRef>
              <c:f>echavniceatm!$A$2:$A$969</c:f>
              <c:numCache>
                <c:formatCode>General</c:formatCode>
                <c:ptCount val="968"/>
                <c:pt idx="0">
                  <c:v>-1.6674163982155501</c:v>
                </c:pt>
                <c:pt idx="1">
                  <c:v>-1.35488493017349</c:v>
                </c:pt>
                <c:pt idx="2">
                  <c:v>-1.60364511571698</c:v>
                </c:pt>
                <c:pt idx="3">
                  <c:v>-1.02475491795024</c:v>
                </c:pt>
                <c:pt idx="4">
                  <c:v>-0.90177129876435103</c:v>
                </c:pt>
                <c:pt idx="5">
                  <c:v>-1.28135044318863</c:v>
                </c:pt>
                <c:pt idx="6">
                  <c:v>-1.2521808293086401</c:v>
                </c:pt>
                <c:pt idx="7">
                  <c:v>-1.2252554897055199</c:v>
                </c:pt>
                <c:pt idx="8">
                  <c:v>5.2317790408857499E-2</c:v>
                </c:pt>
                <c:pt idx="9">
                  <c:v>-0.52909325419018305</c:v>
                </c:pt>
                <c:pt idx="10">
                  <c:v>-1.4231170581995001</c:v>
                </c:pt>
                <c:pt idx="11">
                  <c:v>-1.48169162829121</c:v>
                </c:pt>
                <c:pt idx="12">
                  <c:v>-0.631710332862636</c:v>
                </c:pt>
                <c:pt idx="13">
                  <c:v>-2.0031736372729498</c:v>
                </c:pt>
                <c:pt idx="14">
                  <c:v>-1.4084599844039001</c:v>
                </c:pt>
                <c:pt idx="15">
                  <c:v>-1.1528034669168401</c:v>
                </c:pt>
                <c:pt idx="16">
                  <c:v>-2.0393375047106499</c:v>
                </c:pt>
                <c:pt idx="17">
                  <c:v>-0.89210277961428697</c:v>
                </c:pt>
                <c:pt idx="18">
                  <c:v>-0.75590644988102496</c:v>
                </c:pt>
                <c:pt idx="19">
                  <c:v>-1.02031568783828</c:v>
                </c:pt>
                <c:pt idx="20">
                  <c:v>-0.80436299525119204</c:v>
                </c:pt>
                <c:pt idx="21">
                  <c:v>-0.60342619364501204</c:v>
                </c:pt>
                <c:pt idx="22">
                  <c:v>-0.63113984136394796</c:v>
                </c:pt>
                <c:pt idx="23">
                  <c:v>-1.07958536887898</c:v>
                </c:pt>
                <c:pt idx="24">
                  <c:v>-1.2078016142124299</c:v>
                </c:pt>
                <c:pt idx="25">
                  <c:v>-1.3515864152849999</c:v>
                </c:pt>
                <c:pt idx="26">
                  <c:v>-1.3926532067420201</c:v>
                </c:pt>
                <c:pt idx="27">
                  <c:v>-1.7607775659940701</c:v>
                </c:pt>
                <c:pt idx="28">
                  <c:v>-1.04927715209295</c:v>
                </c:pt>
                <c:pt idx="29">
                  <c:v>-0.64581099312832102</c:v>
                </c:pt>
                <c:pt idx="30">
                  <c:v>-0.67554245639530497</c:v>
                </c:pt>
                <c:pt idx="31">
                  <c:v>-1.23424220859145</c:v>
                </c:pt>
                <c:pt idx="32">
                  <c:v>-1.6779560591987399</c:v>
                </c:pt>
                <c:pt idx="33">
                  <c:v>-0.71057452126808596</c:v>
                </c:pt>
                <c:pt idx="34">
                  <c:v>-0.98514384146727796</c:v>
                </c:pt>
                <c:pt idx="35">
                  <c:v>-1.7019447308817499</c:v>
                </c:pt>
                <c:pt idx="36">
                  <c:v>-0.56254308305961997</c:v>
                </c:pt>
                <c:pt idx="37">
                  <c:v>-0.12814563077246399</c:v>
                </c:pt>
                <c:pt idx="38">
                  <c:v>-1.5596967274481299</c:v>
                </c:pt>
                <c:pt idx="39">
                  <c:v>-0.94407613794704404</c:v>
                </c:pt>
                <c:pt idx="40">
                  <c:v>-1.14078808996665</c:v>
                </c:pt>
                <c:pt idx="41">
                  <c:v>-0.91495709649534296</c:v>
                </c:pt>
                <c:pt idx="42">
                  <c:v>-0.44799898642019198</c:v>
                </c:pt>
                <c:pt idx="43">
                  <c:v>-1.22310853446427</c:v>
                </c:pt>
                <c:pt idx="44">
                  <c:v>-0.31451034453264598</c:v>
                </c:pt>
                <c:pt idx="45">
                  <c:v>-0.57826876762636104</c:v>
                </c:pt>
                <c:pt idx="46">
                  <c:v>-0.76782868457968301</c:v>
                </c:pt>
                <c:pt idx="47">
                  <c:v>-8.6870101205146502E-2</c:v>
                </c:pt>
                <c:pt idx="48">
                  <c:v>-1.1644521653480699</c:v>
                </c:pt>
                <c:pt idx="49">
                  <c:v>-1.1518027241217601</c:v>
                </c:pt>
                <c:pt idx="50">
                  <c:v>-1.5457640889878901</c:v>
                </c:pt>
                <c:pt idx="51">
                  <c:v>-0.47829465691552497</c:v>
                </c:pt>
                <c:pt idx="52">
                  <c:v>-0.722404881196128</c:v>
                </c:pt>
                <c:pt idx="53">
                  <c:v>-0.50821469639708805</c:v>
                </c:pt>
                <c:pt idx="54">
                  <c:v>-0.59815425454677795</c:v>
                </c:pt>
                <c:pt idx="55">
                  <c:v>-0.82357010187493496</c:v>
                </c:pt>
                <c:pt idx="56">
                  <c:v>-0.44930550059554603</c:v>
                </c:pt>
                <c:pt idx="57">
                  <c:v>-1.08840021745038</c:v>
                </c:pt>
                <c:pt idx="58">
                  <c:v>-0.99476099142765695</c:v>
                </c:pt>
                <c:pt idx="59">
                  <c:v>-0.99476099142765695</c:v>
                </c:pt>
                <c:pt idx="60">
                  <c:v>-0.53113932786371798</c:v>
                </c:pt>
                <c:pt idx="61">
                  <c:v>-0.20254879345499399</c:v>
                </c:pt>
                <c:pt idx="62">
                  <c:v>-0.36802937882644998</c:v>
                </c:pt>
                <c:pt idx="63">
                  <c:v>-1.2735096561714501</c:v>
                </c:pt>
                <c:pt idx="64">
                  <c:v>-0.88989308203582596</c:v>
                </c:pt>
                <c:pt idx="65">
                  <c:v>-1.3119166881014299</c:v>
                </c:pt>
                <c:pt idx="66">
                  <c:v>-0.35347132481585603</c:v>
                </c:pt>
                <c:pt idx="67">
                  <c:v>-0.71204675708488496</c:v>
                </c:pt>
                <c:pt idx="68">
                  <c:v>-0.28191091499096999</c:v>
                </c:pt>
                <c:pt idx="69">
                  <c:v>-1.1158194720555199</c:v>
                </c:pt>
                <c:pt idx="70">
                  <c:v>-1.0550747908274201</c:v>
                </c:pt>
                <c:pt idx="71">
                  <c:v>-0.45338995037698998</c:v>
                </c:pt>
                <c:pt idx="72">
                  <c:v>-1.75452761389264</c:v>
                </c:pt>
                <c:pt idx="73">
                  <c:v>-1.13559569190732</c:v>
                </c:pt>
                <c:pt idx="74">
                  <c:v>-0.91170714509546602</c:v>
                </c:pt>
                <c:pt idx="75">
                  <c:v>-0.91170714509546602</c:v>
                </c:pt>
                <c:pt idx="76">
                  <c:v>-1.14799822608707</c:v>
                </c:pt>
                <c:pt idx="77">
                  <c:v>-1.7697547429309399</c:v>
                </c:pt>
                <c:pt idx="78">
                  <c:v>-1.76042839379397</c:v>
                </c:pt>
                <c:pt idx="79">
                  <c:v>-0.68132080877092804</c:v>
                </c:pt>
                <c:pt idx="80">
                  <c:v>-1.3228856611415001</c:v>
                </c:pt>
                <c:pt idx="81">
                  <c:v>-6.12215567093225E-2</c:v>
                </c:pt>
                <c:pt idx="82">
                  <c:v>-1.33237719951028</c:v>
                </c:pt>
                <c:pt idx="83">
                  <c:v>-0.70973310505300102</c:v>
                </c:pt>
                <c:pt idx="84">
                  <c:v>-1.59291627814298</c:v>
                </c:pt>
                <c:pt idx="85">
                  <c:v>-1.73711129075104</c:v>
                </c:pt>
                <c:pt idx="86">
                  <c:v>-1.57211809261337</c:v>
                </c:pt>
                <c:pt idx="87">
                  <c:v>-0.497068982116045</c:v>
                </c:pt>
                <c:pt idx="88">
                  <c:v>0.17088903231667901</c:v>
                </c:pt>
                <c:pt idx="89">
                  <c:v>-1.35330943760675</c:v>
                </c:pt>
                <c:pt idx="90">
                  <c:v>-0.75734995563780005</c:v>
                </c:pt>
                <c:pt idx="91">
                  <c:v>-0.92908171823598595</c:v>
                </c:pt>
                <c:pt idx="92">
                  <c:v>-1.6396626591504999</c:v>
                </c:pt>
                <c:pt idx="93">
                  <c:v>-0.993144629244613</c:v>
                </c:pt>
                <c:pt idx="94">
                  <c:v>-1.7751482730170201</c:v>
                </c:pt>
                <c:pt idx="95">
                  <c:v>-1.4210565052601301</c:v>
                </c:pt>
                <c:pt idx="96">
                  <c:v>-1.66150300233606</c:v>
                </c:pt>
                <c:pt idx="97">
                  <c:v>-0.51519163371532195</c:v>
                </c:pt>
                <c:pt idx="98">
                  <c:v>-0.13408781106708001</c:v>
                </c:pt>
                <c:pt idx="99">
                  <c:v>-1.6070706389548599</c:v>
                </c:pt>
                <c:pt idx="100">
                  <c:v>-1.5351772459889901</c:v>
                </c:pt>
                <c:pt idx="101">
                  <c:v>0.21144784357134</c:v>
                </c:pt>
                <c:pt idx="102">
                  <c:v>-0.27310254327787598</c:v>
                </c:pt>
                <c:pt idx="103">
                  <c:v>-7.3499637932104997E-2</c:v>
                </c:pt>
                <c:pt idx="104">
                  <c:v>-0.44309860349310398</c:v>
                </c:pt>
                <c:pt idx="105">
                  <c:v>0.25186617887753598</c:v>
                </c:pt>
                <c:pt idx="106">
                  <c:v>-1.2445952697467</c:v>
                </c:pt>
                <c:pt idx="107">
                  <c:v>-1.23057022754047</c:v>
                </c:pt>
                <c:pt idx="108">
                  <c:v>-0.77196469740269502</c:v>
                </c:pt>
                <c:pt idx="109">
                  <c:v>-0.59610488857139399</c:v>
                </c:pt>
                <c:pt idx="110">
                  <c:v>-0.463888133596987</c:v>
                </c:pt>
                <c:pt idx="111">
                  <c:v>-0.179698450817835</c:v>
                </c:pt>
                <c:pt idx="112">
                  <c:v>-1.14017913282914</c:v>
                </c:pt>
                <c:pt idx="113">
                  <c:v>-1.1525786285643</c:v>
                </c:pt>
                <c:pt idx="114">
                  <c:v>-1.8463109022388</c:v>
                </c:pt>
                <c:pt idx="115">
                  <c:v>-6.6994671965248304E-2</c:v>
                </c:pt>
                <c:pt idx="116">
                  <c:v>-0.88078149794729099</c:v>
                </c:pt>
                <c:pt idx="117">
                  <c:v>-1.6074870877459599</c:v>
                </c:pt>
                <c:pt idx="118">
                  <c:v>0.10565696408722799</c:v>
                </c:pt>
                <c:pt idx="119">
                  <c:v>-1.08351911086524</c:v>
                </c:pt>
                <c:pt idx="120">
                  <c:v>-1.14748260390262</c:v>
                </c:pt>
                <c:pt idx="121">
                  <c:v>-0.99011866566892204</c:v>
                </c:pt>
                <c:pt idx="122">
                  <c:v>-1.7668060928560201</c:v>
                </c:pt>
                <c:pt idx="123">
                  <c:v>-1.66150300233606</c:v>
                </c:pt>
                <c:pt idx="124">
                  <c:v>-1.6628582302913799</c:v>
                </c:pt>
                <c:pt idx="125">
                  <c:v>-1.6509383879603601</c:v>
                </c:pt>
                <c:pt idx="126">
                  <c:v>-0.91369804911483599</c:v>
                </c:pt>
                <c:pt idx="127">
                  <c:v>-1.23680867122937</c:v>
                </c:pt>
                <c:pt idx="128">
                  <c:v>-0.75601047142265199</c:v>
                </c:pt>
                <c:pt idx="129">
                  <c:v>-1.2505160748222699</c:v>
                </c:pt>
                <c:pt idx="130">
                  <c:v>-0.56176101958120706</c:v>
                </c:pt>
                <c:pt idx="131">
                  <c:v>-1.23690037170911</c:v>
                </c:pt>
                <c:pt idx="132">
                  <c:v>-0.25939888335542499</c:v>
                </c:pt>
                <c:pt idx="133">
                  <c:v>-1.2875970489347299</c:v>
                </c:pt>
                <c:pt idx="134">
                  <c:v>-1.0184560761164201</c:v>
                </c:pt>
                <c:pt idx="135">
                  <c:v>-1.1766683799151001</c:v>
                </c:pt>
                <c:pt idx="136">
                  <c:v>-2.0121477559100498</c:v>
                </c:pt>
                <c:pt idx="137">
                  <c:v>-0.75107411524562895</c:v>
                </c:pt>
                <c:pt idx="138">
                  <c:v>-0.96214667326487102</c:v>
                </c:pt>
                <c:pt idx="139">
                  <c:v>-0.54848924141162003</c:v>
                </c:pt>
                <c:pt idx="140">
                  <c:v>-0.36295367420768698</c:v>
                </c:pt>
                <c:pt idx="141">
                  <c:v>-0.26096224546201502</c:v>
                </c:pt>
                <c:pt idx="142">
                  <c:v>-1.1807529561429999</c:v>
                </c:pt>
                <c:pt idx="143">
                  <c:v>-1.00085341469127</c:v>
                </c:pt>
                <c:pt idx="144">
                  <c:v>-1.1290644742324401</c:v>
                </c:pt>
                <c:pt idx="145">
                  <c:v>-1.0520780867694299</c:v>
                </c:pt>
                <c:pt idx="146">
                  <c:v>-1.05810522748554</c:v>
                </c:pt>
                <c:pt idx="147">
                  <c:v>-1.0790866296055299</c:v>
                </c:pt>
                <c:pt idx="148">
                  <c:v>-1.22467282224337</c:v>
                </c:pt>
                <c:pt idx="149">
                  <c:v>-0.84428660490482499</c:v>
                </c:pt>
                <c:pt idx="150">
                  <c:v>-1.18832976731127</c:v>
                </c:pt>
                <c:pt idx="151">
                  <c:v>-1.18832976731127</c:v>
                </c:pt>
                <c:pt idx="152">
                  <c:v>-1.39728003853072</c:v>
                </c:pt>
                <c:pt idx="153">
                  <c:v>-1.09683502425806</c:v>
                </c:pt>
                <c:pt idx="154">
                  <c:v>-0.66612901959399395</c:v>
                </c:pt>
                <c:pt idx="155">
                  <c:v>2.1832717765720398E-2</c:v>
                </c:pt>
                <c:pt idx="156">
                  <c:v>-1.1475477481440099</c:v>
                </c:pt>
                <c:pt idx="157">
                  <c:v>-0.67816095544199095</c:v>
                </c:pt>
                <c:pt idx="158">
                  <c:v>-0.21250242559044699</c:v>
                </c:pt>
                <c:pt idx="159">
                  <c:v>-1.0099418792094199</c:v>
                </c:pt>
                <c:pt idx="160">
                  <c:v>-0.42659416017364599</c:v>
                </c:pt>
                <c:pt idx="161">
                  <c:v>-1.25422240184709</c:v>
                </c:pt>
                <c:pt idx="162">
                  <c:v>-0.59109118948162598</c:v>
                </c:pt>
                <c:pt idx="163">
                  <c:v>-1.76367719515538</c:v>
                </c:pt>
                <c:pt idx="164">
                  <c:v>0.58279731761376297</c:v>
                </c:pt>
                <c:pt idx="165">
                  <c:v>-1.2053846266719199</c:v>
                </c:pt>
                <c:pt idx="166">
                  <c:v>-0.96801278354243303</c:v>
                </c:pt>
                <c:pt idx="167">
                  <c:v>-1.4862339735955099</c:v>
                </c:pt>
                <c:pt idx="168">
                  <c:v>1.7375020150985301</c:v>
                </c:pt>
                <c:pt idx="169">
                  <c:v>-1.2764280878351699</c:v>
                </c:pt>
                <c:pt idx="170">
                  <c:v>-1.89034800207228</c:v>
                </c:pt>
                <c:pt idx="171">
                  <c:v>-1.54768994821657</c:v>
                </c:pt>
                <c:pt idx="172">
                  <c:v>-1.3419420299825</c:v>
                </c:pt>
                <c:pt idx="173">
                  <c:v>-1.49160378292273</c:v>
                </c:pt>
                <c:pt idx="174">
                  <c:v>-0.95883588042187695</c:v>
                </c:pt>
                <c:pt idx="175">
                  <c:v>-1.5499399815014601</c:v>
                </c:pt>
                <c:pt idx="176">
                  <c:v>-1.19635654167216</c:v>
                </c:pt>
                <c:pt idx="177">
                  <c:v>-1.64896769145443</c:v>
                </c:pt>
                <c:pt idx="178">
                  <c:v>-1.7303035351368901</c:v>
                </c:pt>
                <c:pt idx="179">
                  <c:v>-1.41254669794788</c:v>
                </c:pt>
                <c:pt idx="180">
                  <c:v>-1.1850678602728999</c:v>
                </c:pt>
                <c:pt idx="181">
                  <c:v>-1.15343960808831</c:v>
                </c:pt>
                <c:pt idx="182">
                  <c:v>-1.5488822959627899</c:v>
                </c:pt>
                <c:pt idx="183">
                  <c:v>-1.4594456611654401</c:v>
                </c:pt>
                <c:pt idx="184">
                  <c:v>-1.62183835653929</c:v>
                </c:pt>
                <c:pt idx="185">
                  <c:v>-1.68012984106848</c:v>
                </c:pt>
                <c:pt idx="186">
                  <c:v>-1.3334866311343201</c:v>
                </c:pt>
                <c:pt idx="187">
                  <c:v>5.0031544967145597E-2</c:v>
                </c:pt>
                <c:pt idx="188">
                  <c:v>-0.51511530429657204</c:v>
                </c:pt>
                <c:pt idx="189">
                  <c:v>-1.2507968015300801</c:v>
                </c:pt>
                <c:pt idx="190">
                  <c:v>-1.4602318410055399</c:v>
                </c:pt>
                <c:pt idx="191">
                  <c:v>-0.73851632293213698</c:v>
                </c:pt>
                <c:pt idx="192">
                  <c:v>-1.3501399798153699</c:v>
                </c:pt>
                <c:pt idx="193">
                  <c:v>-0.83727524500309802</c:v>
                </c:pt>
                <c:pt idx="194">
                  <c:v>-0.62297073440621598</c:v>
                </c:pt>
                <c:pt idx="195">
                  <c:v>-0.232414710178872</c:v>
                </c:pt>
                <c:pt idx="196">
                  <c:v>-1.18842711335351</c:v>
                </c:pt>
                <c:pt idx="197">
                  <c:v>-1.15376964812825</c:v>
                </c:pt>
                <c:pt idx="198">
                  <c:v>-1.29366722591544</c:v>
                </c:pt>
                <c:pt idx="199">
                  <c:v>-1.3541635278491999</c:v>
                </c:pt>
                <c:pt idx="200">
                  <c:v>-0.98618802720481702</c:v>
                </c:pt>
                <c:pt idx="201">
                  <c:v>-1.84037769721017</c:v>
                </c:pt>
                <c:pt idx="202">
                  <c:v>-1.11970624173516</c:v>
                </c:pt>
                <c:pt idx="203">
                  <c:v>-0.96506044845416195</c:v>
                </c:pt>
                <c:pt idx="204">
                  <c:v>-0.63431236252106404</c:v>
                </c:pt>
                <c:pt idx="205">
                  <c:v>-0.91291483805019003</c:v>
                </c:pt>
                <c:pt idx="206">
                  <c:v>-0.217310985838955</c:v>
                </c:pt>
                <c:pt idx="207">
                  <c:v>-0.31722206188935598</c:v>
                </c:pt>
                <c:pt idx="208">
                  <c:v>-0.88899948296464704</c:v>
                </c:pt>
                <c:pt idx="209">
                  <c:v>-1.4155281252537899</c:v>
                </c:pt>
                <c:pt idx="210">
                  <c:v>-0.31756806930005699</c:v>
                </c:pt>
                <c:pt idx="211">
                  <c:v>-0.80612853179565602</c:v>
                </c:pt>
                <c:pt idx="212">
                  <c:v>-0.932855333843845</c:v>
                </c:pt>
                <c:pt idx="213">
                  <c:v>-0.85595652801695998</c:v>
                </c:pt>
                <c:pt idx="214">
                  <c:v>-1.7319798804103601</c:v>
                </c:pt>
                <c:pt idx="215">
                  <c:v>-0.77705490311771697</c:v>
                </c:pt>
                <c:pt idx="216">
                  <c:v>-1.32276276574255</c:v>
                </c:pt>
                <c:pt idx="217">
                  <c:v>-0.47949925078425298</c:v>
                </c:pt>
                <c:pt idx="218">
                  <c:v>-0.53397982956152901</c:v>
                </c:pt>
                <c:pt idx="219">
                  <c:v>-2.2847981986331498</c:v>
                </c:pt>
                <c:pt idx="220">
                  <c:v>-1.47446873900025</c:v>
                </c:pt>
                <c:pt idx="221">
                  <c:v>-0.428921893148272</c:v>
                </c:pt>
                <c:pt idx="222">
                  <c:v>-0.65245408581241504</c:v>
                </c:pt>
                <c:pt idx="223">
                  <c:v>-1.31203709726804</c:v>
                </c:pt>
                <c:pt idx="224">
                  <c:v>-0.99755021581923997</c:v>
                </c:pt>
                <c:pt idx="225">
                  <c:v>-1.10011590200132</c:v>
                </c:pt>
                <c:pt idx="226">
                  <c:v>-0.91236783221177997</c:v>
                </c:pt>
                <c:pt idx="227">
                  <c:v>-1.2669496671519</c:v>
                </c:pt>
                <c:pt idx="228">
                  <c:v>-0.75677511176578205</c:v>
                </c:pt>
                <c:pt idx="229">
                  <c:v>-1.2832008707954601</c:v>
                </c:pt>
                <c:pt idx="230">
                  <c:v>-1.1361136403408501</c:v>
                </c:pt>
                <c:pt idx="231">
                  <c:v>-1.11391829593926</c:v>
                </c:pt>
                <c:pt idx="232">
                  <c:v>-1.0165960659684701</c:v>
                </c:pt>
                <c:pt idx="233">
                  <c:v>-1.2891301690389301</c:v>
                </c:pt>
                <c:pt idx="234">
                  <c:v>-1.2385629076958</c:v>
                </c:pt>
                <c:pt idx="235">
                  <c:v>-1.4998069460989301</c:v>
                </c:pt>
                <c:pt idx="236">
                  <c:v>-1.0338277735256201</c:v>
                </c:pt>
                <c:pt idx="237">
                  <c:v>0.207521928771466</c:v>
                </c:pt>
                <c:pt idx="238">
                  <c:v>-0.84084962192249002</c:v>
                </c:pt>
                <c:pt idx="239">
                  <c:v>-1.8013564837671401</c:v>
                </c:pt>
                <c:pt idx="240">
                  <c:v>-0.243055025721192</c:v>
                </c:pt>
                <c:pt idx="241">
                  <c:v>-0.93447093645633805</c:v>
                </c:pt>
                <c:pt idx="242">
                  <c:v>-1.0651572552011099</c:v>
                </c:pt>
                <c:pt idx="243">
                  <c:v>-1.3616663558803599</c:v>
                </c:pt>
                <c:pt idx="244">
                  <c:v>-1.0047064245611499</c:v>
                </c:pt>
                <c:pt idx="245">
                  <c:v>-1.60665032390367</c:v>
                </c:pt>
                <c:pt idx="246">
                  <c:v>-1.3152243057355799</c:v>
                </c:pt>
                <c:pt idx="247">
                  <c:v>-1.0803726477167801</c:v>
                </c:pt>
                <c:pt idx="248">
                  <c:v>-1.3861420759386101</c:v>
                </c:pt>
                <c:pt idx="249">
                  <c:v>-1.60678142423784</c:v>
                </c:pt>
                <c:pt idx="250">
                  <c:v>-1.76608570478229</c:v>
                </c:pt>
                <c:pt idx="251">
                  <c:v>-1.7679213044472299</c:v>
                </c:pt>
                <c:pt idx="252">
                  <c:v>-1.7953615533090701</c:v>
                </c:pt>
                <c:pt idx="253">
                  <c:v>-1.88454677026094</c:v>
                </c:pt>
                <c:pt idx="254">
                  <c:v>-1.23178202121132</c:v>
                </c:pt>
                <c:pt idx="255">
                  <c:v>-1.28669491820139</c:v>
                </c:pt>
                <c:pt idx="256">
                  <c:v>-1.64734302608377</c:v>
                </c:pt>
                <c:pt idx="257">
                  <c:v>-0.90250426938058104</c:v>
                </c:pt>
                <c:pt idx="258">
                  <c:v>-0.36532432116843699</c:v>
                </c:pt>
                <c:pt idx="259">
                  <c:v>-1.01351039978764</c:v>
                </c:pt>
                <c:pt idx="260">
                  <c:v>0.65224214114023604</c:v>
                </c:pt>
                <c:pt idx="261">
                  <c:v>-2.09857344985768</c:v>
                </c:pt>
                <c:pt idx="262">
                  <c:v>-0.36415843258105601</c:v>
                </c:pt>
                <c:pt idx="263">
                  <c:v>-0.79160947576926799</c:v>
                </c:pt>
                <c:pt idx="264">
                  <c:v>-0.14379315110990201</c:v>
                </c:pt>
                <c:pt idx="265">
                  <c:v>-1.1646154306696801</c:v>
                </c:pt>
                <c:pt idx="266">
                  <c:v>-1.36863496875595</c:v>
                </c:pt>
                <c:pt idx="267">
                  <c:v>-0.99580787833759898</c:v>
                </c:pt>
                <c:pt idx="268">
                  <c:v>-1.1269500256015501</c:v>
                </c:pt>
                <c:pt idx="269">
                  <c:v>-0.633163641674792</c:v>
                </c:pt>
                <c:pt idx="270">
                  <c:v>-1.37098736607953</c:v>
                </c:pt>
                <c:pt idx="271">
                  <c:v>-1.6225184771355401</c:v>
                </c:pt>
                <c:pt idx="272">
                  <c:v>-1.6514050833315199</c:v>
                </c:pt>
                <c:pt idx="273">
                  <c:v>-1.4313946653035801</c:v>
                </c:pt>
                <c:pt idx="274">
                  <c:v>-1.2980787263464599</c:v>
                </c:pt>
                <c:pt idx="275">
                  <c:v>-1.0669963995259</c:v>
                </c:pt>
                <c:pt idx="276">
                  <c:v>-1.59457248107161</c:v>
                </c:pt>
                <c:pt idx="277">
                  <c:v>-1.5342564097182001</c:v>
                </c:pt>
                <c:pt idx="278">
                  <c:v>-0.679565917152546</c:v>
                </c:pt>
                <c:pt idx="279">
                  <c:v>-1.3147755207012199</c:v>
                </c:pt>
                <c:pt idx="280">
                  <c:v>-1.44401728748435</c:v>
                </c:pt>
                <c:pt idx="281">
                  <c:v>-0.55777454785248504</c:v>
                </c:pt>
                <c:pt idx="282">
                  <c:v>-1.18237000748096</c:v>
                </c:pt>
                <c:pt idx="283">
                  <c:v>-0.53433507231324395</c:v>
                </c:pt>
                <c:pt idx="284">
                  <c:v>-0.94124814828876202</c:v>
                </c:pt>
                <c:pt idx="285">
                  <c:v>-1.4044610757421701</c:v>
                </c:pt>
                <c:pt idx="286">
                  <c:v>-1.7747440313471601</c:v>
                </c:pt>
                <c:pt idx="287">
                  <c:v>-1.1248247093289401</c:v>
                </c:pt>
                <c:pt idx="288">
                  <c:v>-1.5139434413234101</c:v>
                </c:pt>
                <c:pt idx="289">
                  <c:v>-0.65899832046761098</c:v>
                </c:pt>
                <c:pt idx="290">
                  <c:v>-1.6324454943489599</c:v>
                </c:pt>
                <c:pt idx="291">
                  <c:v>-1.4737631724548901</c:v>
                </c:pt>
                <c:pt idx="292">
                  <c:v>-0.94596195430788099</c:v>
                </c:pt>
                <c:pt idx="293">
                  <c:v>-1.58786839095493</c:v>
                </c:pt>
                <c:pt idx="294">
                  <c:v>-1.51234369670716</c:v>
                </c:pt>
                <c:pt idx="295">
                  <c:v>-1.14586133820228</c:v>
                </c:pt>
                <c:pt idx="296">
                  <c:v>-1.52076450236893</c:v>
                </c:pt>
                <c:pt idx="297">
                  <c:v>-1.3052182039115101</c:v>
                </c:pt>
                <c:pt idx="298">
                  <c:v>-1.17684320742884</c:v>
                </c:pt>
                <c:pt idx="299">
                  <c:v>-1.394491703341</c:v>
                </c:pt>
                <c:pt idx="300">
                  <c:v>-1.3600122298205</c:v>
                </c:pt>
                <c:pt idx="301">
                  <c:v>-1.70605997777789</c:v>
                </c:pt>
                <c:pt idx="302">
                  <c:v>-0.105120924795415</c:v>
                </c:pt>
                <c:pt idx="303">
                  <c:v>-1.1351118294020099</c:v>
                </c:pt>
                <c:pt idx="304">
                  <c:v>-1.2266718505655401</c:v>
                </c:pt>
                <c:pt idx="305">
                  <c:v>-1.25758937348567</c:v>
                </c:pt>
                <c:pt idx="306">
                  <c:v>-2.2346333123123898</c:v>
                </c:pt>
                <c:pt idx="307">
                  <c:v>-0.69506141426874901</c:v>
                </c:pt>
                <c:pt idx="308">
                  <c:v>-0.72741113760322396</c:v>
                </c:pt>
                <c:pt idx="309">
                  <c:v>-0.56145739489411295</c:v>
                </c:pt>
                <c:pt idx="310">
                  <c:v>-0.35954521818718999</c:v>
                </c:pt>
                <c:pt idx="311">
                  <c:v>-1.1865703708423501</c:v>
                </c:pt>
                <c:pt idx="312">
                  <c:v>-0.928615601384566</c:v>
                </c:pt>
                <c:pt idx="313">
                  <c:v>-0.45918293841248597</c:v>
                </c:pt>
                <c:pt idx="314">
                  <c:v>1.9378002811890799E-2</c:v>
                </c:pt>
                <c:pt idx="315">
                  <c:v>-1.1919366145693999</c:v>
                </c:pt>
                <c:pt idx="316">
                  <c:v>-0.84146375681881203</c:v>
                </c:pt>
                <c:pt idx="317">
                  <c:v>-1.07458872358392</c:v>
                </c:pt>
                <c:pt idx="318">
                  <c:v>-1.2424751349854599</c:v>
                </c:pt>
                <c:pt idx="319">
                  <c:v>-0.69119484659084396</c:v>
                </c:pt>
                <c:pt idx="320">
                  <c:v>-1.5687354773600599</c:v>
                </c:pt>
                <c:pt idx="321">
                  <c:v>-1.3469444622251201</c:v>
                </c:pt>
                <c:pt idx="322">
                  <c:v>-1.30704455070768</c:v>
                </c:pt>
                <c:pt idx="323">
                  <c:v>-2.2293574696975398</c:v>
                </c:pt>
                <c:pt idx="324">
                  <c:v>-1.31812153814033</c:v>
                </c:pt>
                <c:pt idx="325">
                  <c:v>-1.2041959908411599</c:v>
                </c:pt>
                <c:pt idx="326">
                  <c:v>-1.47179253981836</c:v>
                </c:pt>
                <c:pt idx="327">
                  <c:v>-1.05509039647026</c:v>
                </c:pt>
                <c:pt idx="328">
                  <c:v>-1.38142649945087</c:v>
                </c:pt>
                <c:pt idx="329">
                  <c:v>-1.1541400975377401</c:v>
                </c:pt>
                <c:pt idx="330">
                  <c:v>-1.0135373958637901</c:v>
                </c:pt>
                <c:pt idx="331">
                  <c:v>0.39734807300245101</c:v>
                </c:pt>
                <c:pt idx="332">
                  <c:v>-1.42852317644024</c:v>
                </c:pt>
                <c:pt idx="333">
                  <c:v>-0.61217842367254005</c:v>
                </c:pt>
                <c:pt idx="334">
                  <c:v>-0.87257831943449804</c:v>
                </c:pt>
                <c:pt idx="335">
                  <c:v>-1.70191564723375</c:v>
                </c:pt>
                <c:pt idx="336">
                  <c:v>-1.6331891838174699</c:v>
                </c:pt>
                <c:pt idx="337">
                  <c:v>-0.91760822314548396</c:v>
                </c:pt>
                <c:pt idx="338">
                  <c:v>-1.1935407199651</c:v>
                </c:pt>
                <c:pt idx="339">
                  <c:v>0.36037291713505398</c:v>
                </c:pt>
                <c:pt idx="340">
                  <c:v>-1.672696184763</c:v>
                </c:pt>
                <c:pt idx="341">
                  <c:v>-0.81205847128574205</c:v>
                </c:pt>
                <c:pt idx="342">
                  <c:v>-0.88186071297194102</c:v>
                </c:pt>
                <c:pt idx="343">
                  <c:v>-1.32349864535932</c:v>
                </c:pt>
                <c:pt idx="344">
                  <c:v>-1.6383254787850801</c:v>
                </c:pt>
                <c:pt idx="345">
                  <c:v>-1.51542459217758</c:v>
                </c:pt>
                <c:pt idx="346">
                  <c:v>-0.95528864607992403</c:v>
                </c:pt>
                <c:pt idx="347">
                  <c:v>-1.1942980005503201</c:v>
                </c:pt>
                <c:pt idx="348">
                  <c:v>-1.04538154516212</c:v>
                </c:pt>
                <c:pt idx="349">
                  <c:v>-1.1393666710288599</c:v>
                </c:pt>
                <c:pt idx="350">
                  <c:v>-1.5621839614795601</c:v>
                </c:pt>
                <c:pt idx="351">
                  <c:v>-1.4943948329353101</c:v>
                </c:pt>
                <c:pt idx="352">
                  <c:v>-1.4974497898010299</c:v>
                </c:pt>
                <c:pt idx="353">
                  <c:v>-0.67162440129136602</c:v>
                </c:pt>
                <c:pt idx="354">
                  <c:v>-0.73411304089334195</c:v>
                </c:pt>
                <c:pt idx="355">
                  <c:v>-0.57759013914044099</c:v>
                </c:pt>
                <c:pt idx="356">
                  <c:v>-0.85131878580476394</c:v>
                </c:pt>
                <c:pt idx="357">
                  <c:v>-1.1422755557745801</c:v>
                </c:pt>
                <c:pt idx="358">
                  <c:v>-1.5064512008162101</c:v>
                </c:pt>
                <c:pt idx="359">
                  <c:v>-0.84505668186662097</c:v>
                </c:pt>
                <c:pt idx="360">
                  <c:v>-0.37591999264752901</c:v>
                </c:pt>
                <c:pt idx="361">
                  <c:v>-0.11032415433282</c:v>
                </c:pt>
                <c:pt idx="362">
                  <c:v>-1.14666471888846</c:v>
                </c:pt>
                <c:pt idx="363">
                  <c:v>-0.75270731710748295</c:v>
                </c:pt>
                <c:pt idx="364">
                  <c:v>-1.2475508796157899</c:v>
                </c:pt>
                <c:pt idx="365">
                  <c:v>-1.2416973055656799</c:v>
                </c:pt>
                <c:pt idx="366">
                  <c:v>-1.6751309592852199</c:v>
                </c:pt>
                <c:pt idx="367">
                  <c:v>-1.90267481056365</c:v>
                </c:pt>
                <c:pt idx="368">
                  <c:v>-1.0945217658439801</c:v>
                </c:pt>
                <c:pt idx="369">
                  <c:v>-1.5393050110855799</c:v>
                </c:pt>
                <c:pt idx="370">
                  <c:v>-0.95198316883181</c:v>
                </c:pt>
                <c:pt idx="371">
                  <c:v>-1.1626632228816201</c:v>
                </c:pt>
                <c:pt idx="372">
                  <c:v>-1.5995753199487599</c:v>
                </c:pt>
                <c:pt idx="373">
                  <c:v>-0.27776299421836098</c:v>
                </c:pt>
                <c:pt idx="374">
                  <c:v>-1.24457999695892</c:v>
                </c:pt>
                <c:pt idx="375">
                  <c:v>-4.8807740000978601E-2</c:v>
                </c:pt>
                <c:pt idx="376">
                  <c:v>-1.32265793378132</c:v>
                </c:pt>
                <c:pt idx="377">
                  <c:v>-1.1856250521587799</c:v>
                </c:pt>
                <c:pt idx="378">
                  <c:v>-1.6550999927187999</c:v>
                </c:pt>
                <c:pt idx="379">
                  <c:v>-0.82517266226758301</c:v>
                </c:pt>
                <c:pt idx="380">
                  <c:v>-0.96890427641921495</c:v>
                </c:pt>
                <c:pt idx="381">
                  <c:v>-1.69103354111044</c:v>
                </c:pt>
                <c:pt idx="382">
                  <c:v>0.14053996754273801</c:v>
                </c:pt>
                <c:pt idx="383">
                  <c:v>-1.42974720982493</c:v>
                </c:pt>
                <c:pt idx="384">
                  <c:v>-1.6872980779122799</c:v>
                </c:pt>
                <c:pt idx="385">
                  <c:v>-1.82893258149848</c:v>
                </c:pt>
                <c:pt idx="386">
                  <c:v>-2.0624757541207202</c:v>
                </c:pt>
                <c:pt idx="387">
                  <c:v>-1.5819697821604299</c:v>
                </c:pt>
                <c:pt idx="388">
                  <c:v>-0.93941183062289402</c:v>
                </c:pt>
                <c:pt idx="389">
                  <c:v>-1.1240762385754699</c:v>
                </c:pt>
                <c:pt idx="390">
                  <c:v>-1.22821484453735</c:v>
                </c:pt>
                <c:pt idx="391">
                  <c:v>-1.2821687961922199</c:v>
                </c:pt>
                <c:pt idx="392">
                  <c:v>-1.2203884107476699</c:v>
                </c:pt>
                <c:pt idx="393">
                  <c:v>-1.4151913557403799</c:v>
                </c:pt>
                <c:pt idx="394">
                  <c:v>-1.1299993437195599</c:v>
                </c:pt>
                <c:pt idx="395">
                  <c:v>-1.8064901935272499</c:v>
                </c:pt>
                <c:pt idx="396">
                  <c:v>-1.47933152976315</c:v>
                </c:pt>
                <c:pt idx="397">
                  <c:v>-1.4921941659670399</c:v>
                </c:pt>
                <c:pt idx="398">
                  <c:v>-1.3443421406684699</c:v>
                </c:pt>
                <c:pt idx="399">
                  <c:v>-1.2714691255839401</c:v>
                </c:pt>
                <c:pt idx="400">
                  <c:v>-1.5527388615444699</c:v>
                </c:pt>
                <c:pt idx="401">
                  <c:v>-1.2056617066030699</c:v>
                </c:pt>
                <c:pt idx="402">
                  <c:v>-1.3194860717804</c:v>
                </c:pt>
                <c:pt idx="403">
                  <c:v>-1.22918680469257</c:v>
                </c:pt>
                <c:pt idx="404">
                  <c:v>-1.5977986840540299</c:v>
                </c:pt>
                <c:pt idx="405">
                  <c:v>0.10101673051397</c:v>
                </c:pt>
                <c:pt idx="406">
                  <c:v>-1.35320196150209</c:v>
                </c:pt>
                <c:pt idx="407">
                  <c:v>-0.62442269259376304</c:v>
                </c:pt>
                <c:pt idx="408">
                  <c:v>-1.3654310003866901</c:v>
                </c:pt>
                <c:pt idx="409">
                  <c:v>-0.76179902230347296</c:v>
                </c:pt>
                <c:pt idx="410">
                  <c:v>-0.72860216511175602</c:v>
                </c:pt>
                <c:pt idx="411">
                  <c:v>-0.69525941510221101</c:v>
                </c:pt>
                <c:pt idx="412">
                  <c:v>-0.84333589040290502</c:v>
                </c:pt>
                <c:pt idx="413">
                  <c:v>-1.2548921162512201</c:v>
                </c:pt>
                <c:pt idx="414">
                  <c:v>-0.44267775988561198</c:v>
                </c:pt>
                <c:pt idx="415">
                  <c:v>-1.2275299629930201</c:v>
                </c:pt>
                <c:pt idx="416">
                  <c:v>-1.1566545313259</c:v>
                </c:pt>
                <c:pt idx="417">
                  <c:v>-1.0440392330816599</c:v>
                </c:pt>
                <c:pt idx="418">
                  <c:v>-0.68181266676447005</c:v>
                </c:pt>
                <c:pt idx="419">
                  <c:v>-1.3588658401929099</c:v>
                </c:pt>
                <c:pt idx="420">
                  <c:v>-0.54631533744112104</c:v>
                </c:pt>
                <c:pt idx="421">
                  <c:v>-6.5472730803839793E-2</c:v>
                </c:pt>
                <c:pt idx="422">
                  <c:v>-0.56367278793045095</c:v>
                </c:pt>
                <c:pt idx="423">
                  <c:v>-1.0804671715027401</c:v>
                </c:pt>
                <c:pt idx="424">
                  <c:v>-0.797098114059413</c:v>
                </c:pt>
                <c:pt idx="425">
                  <c:v>-1.2211982252212601</c:v>
                </c:pt>
                <c:pt idx="426">
                  <c:v>-1.2211982252212601</c:v>
                </c:pt>
                <c:pt idx="427">
                  <c:v>-0.99934624182634801</c:v>
                </c:pt>
                <c:pt idx="428">
                  <c:v>-1.35819662834893</c:v>
                </c:pt>
                <c:pt idx="429">
                  <c:v>-0.578725368852676</c:v>
                </c:pt>
                <c:pt idx="430">
                  <c:v>-1.2519094695241799</c:v>
                </c:pt>
                <c:pt idx="431">
                  <c:v>-1.4717638835017699</c:v>
                </c:pt>
                <c:pt idx="432">
                  <c:v>-0.86838873284206297</c:v>
                </c:pt>
                <c:pt idx="433">
                  <c:v>-1.2666215776123499</c:v>
                </c:pt>
                <c:pt idx="434">
                  <c:v>-1.15291406515291</c:v>
                </c:pt>
                <c:pt idx="435">
                  <c:v>-0.83272943066180305</c:v>
                </c:pt>
                <c:pt idx="436">
                  <c:v>-0.38827950097580199</c:v>
                </c:pt>
                <c:pt idx="437">
                  <c:v>-1.6934622490871101</c:v>
                </c:pt>
                <c:pt idx="438">
                  <c:v>-1.2559897435577201</c:v>
                </c:pt>
                <c:pt idx="439">
                  <c:v>-1.1187157728278201</c:v>
                </c:pt>
                <c:pt idx="440">
                  <c:v>-0.86874504692757804</c:v>
                </c:pt>
                <c:pt idx="441">
                  <c:v>-1.4085569317676001</c:v>
                </c:pt>
                <c:pt idx="442">
                  <c:v>-1.41105321961792</c:v>
                </c:pt>
                <c:pt idx="443">
                  <c:v>-0.79929988726686796</c:v>
                </c:pt>
                <c:pt idx="444">
                  <c:v>-0.71530013739880904</c:v>
                </c:pt>
                <c:pt idx="445">
                  <c:v>-0.87553513979053799</c:v>
                </c:pt>
                <c:pt idx="446">
                  <c:v>-0.71782599357448995</c:v>
                </c:pt>
                <c:pt idx="447">
                  <c:v>0.36503732407950201</c:v>
                </c:pt>
                <c:pt idx="448">
                  <c:v>-0.90864808890512105</c:v>
                </c:pt>
                <c:pt idx="449">
                  <c:v>-0.72227294513999196</c:v>
                </c:pt>
                <c:pt idx="450">
                  <c:v>-1.0606866129133901</c:v>
                </c:pt>
                <c:pt idx="451">
                  <c:v>-0.96207222114846602</c:v>
                </c:pt>
                <c:pt idx="452">
                  <c:v>-0.21833149450856501</c:v>
                </c:pt>
                <c:pt idx="453">
                  <c:v>-0.68208964301461295</c:v>
                </c:pt>
                <c:pt idx="454">
                  <c:v>-0.47001117948946602</c:v>
                </c:pt>
                <c:pt idx="455">
                  <c:v>-0.71717067451547101</c:v>
                </c:pt>
                <c:pt idx="456">
                  <c:v>-0.34527568304439998</c:v>
                </c:pt>
                <c:pt idx="457">
                  <c:v>-0.69461071490579296</c:v>
                </c:pt>
                <c:pt idx="458">
                  <c:v>-2.0329191736851899</c:v>
                </c:pt>
                <c:pt idx="459">
                  <c:v>-0.71847062467497802</c:v>
                </c:pt>
                <c:pt idx="460">
                  <c:v>-1.0310994870794301</c:v>
                </c:pt>
                <c:pt idx="461">
                  <c:v>-0.92500696219990697</c:v>
                </c:pt>
                <c:pt idx="462">
                  <c:v>-1.1106478140037499</c:v>
                </c:pt>
                <c:pt idx="463">
                  <c:v>-1.2665041285547101</c:v>
                </c:pt>
                <c:pt idx="464">
                  <c:v>-1.36570405608584</c:v>
                </c:pt>
                <c:pt idx="465">
                  <c:v>-0.91396828638328798</c:v>
                </c:pt>
                <c:pt idx="466">
                  <c:v>-1.87236897697698</c:v>
                </c:pt>
                <c:pt idx="467">
                  <c:v>-1.3887794537141001</c:v>
                </c:pt>
                <c:pt idx="468">
                  <c:v>-1.51752777906134</c:v>
                </c:pt>
                <c:pt idx="469">
                  <c:v>-1.1657072240184101</c:v>
                </c:pt>
                <c:pt idx="470">
                  <c:v>-1.81868028927334</c:v>
                </c:pt>
                <c:pt idx="471">
                  <c:v>-1.03900711431245</c:v>
                </c:pt>
                <c:pt idx="472">
                  <c:v>-0.85700161444507095</c:v>
                </c:pt>
                <c:pt idx="473">
                  <c:v>-1.2228330591915</c:v>
                </c:pt>
                <c:pt idx="474">
                  <c:v>-1.4211227500133401</c:v>
                </c:pt>
                <c:pt idx="475">
                  <c:v>-1.3253355224343399</c:v>
                </c:pt>
                <c:pt idx="476">
                  <c:v>-1.3746235211615301</c:v>
                </c:pt>
                <c:pt idx="477">
                  <c:v>-1.13525249782782</c:v>
                </c:pt>
                <c:pt idx="478">
                  <c:v>-0.25682260687420699</c:v>
                </c:pt>
                <c:pt idx="479">
                  <c:v>-2.0332811724841799</c:v>
                </c:pt>
                <c:pt idx="480">
                  <c:v>-1.29183186239501</c:v>
                </c:pt>
                <c:pt idx="481">
                  <c:v>-1.2332227064200401</c:v>
                </c:pt>
                <c:pt idx="482">
                  <c:v>-1.44607591161626</c:v>
                </c:pt>
                <c:pt idx="483">
                  <c:v>-1.2453180565803501</c:v>
                </c:pt>
                <c:pt idx="484">
                  <c:v>-0.96252338609337296</c:v>
                </c:pt>
                <c:pt idx="485">
                  <c:v>-1.05337694605216</c:v>
                </c:pt>
                <c:pt idx="486">
                  <c:v>6.06529200400798E-2</c:v>
                </c:pt>
                <c:pt idx="487">
                  <c:v>-1.39735503478458</c:v>
                </c:pt>
                <c:pt idx="488">
                  <c:v>-0.79956822365992097</c:v>
                </c:pt>
                <c:pt idx="489">
                  <c:v>-0.64516167218906295</c:v>
                </c:pt>
                <c:pt idx="490">
                  <c:v>-0.86243955109561199</c:v>
                </c:pt>
                <c:pt idx="491">
                  <c:v>-1.2631235103823699</c:v>
                </c:pt>
                <c:pt idx="492">
                  <c:v>9.9951480089909298E-2</c:v>
                </c:pt>
                <c:pt idx="493">
                  <c:v>9.9951480089909298E-2</c:v>
                </c:pt>
                <c:pt idx="494">
                  <c:v>-0.77913072097366798</c:v>
                </c:pt>
                <c:pt idx="495">
                  <c:v>-0.87426867532947805</c:v>
                </c:pt>
                <c:pt idx="496">
                  <c:v>-0.35013985841859402</c:v>
                </c:pt>
                <c:pt idx="497">
                  <c:v>-0.82053869717271799</c:v>
                </c:pt>
                <c:pt idx="498">
                  <c:v>-1.18141316872499</c:v>
                </c:pt>
                <c:pt idx="499">
                  <c:v>-0.81268473190297497</c:v>
                </c:pt>
                <c:pt idx="500">
                  <c:v>0.40084277907564098</c:v>
                </c:pt>
                <c:pt idx="501">
                  <c:v>-0.68098138624719695</c:v>
                </c:pt>
                <c:pt idx="502">
                  <c:v>-0.41897965050754399</c:v>
                </c:pt>
                <c:pt idx="503">
                  <c:v>-0.81849899361871103</c:v>
                </c:pt>
                <c:pt idx="504">
                  <c:v>-0.39026225591879699</c:v>
                </c:pt>
                <c:pt idx="505">
                  <c:v>-1.35040346232066</c:v>
                </c:pt>
                <c:pt idx="506">
                  <c:v>-0.46827746668046499</c:v>
                </c:pt>
                <c:pt idx="507">
                  <c:v>-0.89587174666010305</c:v>
                </c:pt>
                <c:pt idx="508">
                  <c:v>-0.40699116135963798</c:v>
                </c:pt>
                <c:pt idx="509">
                  <c:v>-1.2620820153596899</c:v>
                </c:pt>
                <c:pt idx="510">
                  <c:v>-0.94128637516687996</c:v>
                </c:pt>
                <c:pt idx="511">
                  <c:v>-0.49171980835099099</c:v>
                </c:pt>
                <c:pt idx="512">
                  <c:v>-1.76519001821719</c:v>
                </c:pt>
                <c:pt idx="513">
                  <c:v>-1.2151091528523199</c:v>
                </c:pt>
                <c:pt idx="514">
                  <c:v>-0.61697754550002404</c:v>
                </c:pt>
                <c:pt idx="515">
                  <c:v>-0.78374843420788198</c:v>
                </c:pt>
                <c:pt idx="516">
                  <c:v>-1.36979521700948</c:v>
                </c:pt>
                <c:pt idx="517">
                  <c:v>-1.4791419402980599</c:v>
                </c:pt>
                <c:pt idx="518">
                  <c:v>-0.73880247610192196</c:v>
                </c:pt>
                <c:pt idx="519">
                  <c:v>-1.6572542885438</c:v>
                </c:pt>
                <c:pt idx="520">
                  <c:v>-1.3724940257557301</c:v>
                </c:pt>
                <c:pt idx="521">
                  <c:v>-0.83246943675751095</c:v>
                </c:pt>
                <c:pt idx="522">
                  <c:v>-0.92572006991067701</c:v>
                </c:pt>
                <c:pt idx="523">
                  <c:v>-1.8997542262231799</c:v>
                </c:pt>
                <c:pt idx="524">
                  <c:v>-0.87444045955183003</c:v>
                </c:pt>
                <c:pt idx="525">
                  <c:v>-4.65825045774182E-2</c:v>
                </c:pt>
                <c:pt idx="526">
                  <c:v>-1.1338093982028701</c:v>
                </c:pt>
                <c:pt idx="527">
                  <c:v>-1.3900152445185501</c:v>
                </c:pt>
                <c:pt idx="528">
                  <c:v>-1.15410284574304</c:v>
                </c:pt>
                <c:pt idx="529">
                  <c:v>-1.4039561424462199</c:v>
                </c:pt>
                <c:pt idx="530">
                  <c:v>-0.69837976463419804</c:v>
                </c:pt>
                <c:pt idx="531">
                  <c:v>0.26520800508291598</c:v>
                </c:pt>
                <c:pt idx="532">
                  <c:v>-1.0517041798653901</c:v>
                </c:pt>
                <c:pt idx="533">
                  <c:v>-0.37908964433874998</c:v>
                </c:pt>
                <c:pt idx="534">
                  <c:v>-1.33429682024929</c:v>
                </c:pt>
                <c:pt idx="535">
                  <c:v>-0.69154670911192195</c:v>
                </c:pt>
                <c:pt idx="536">
                  <c:v>-0.55655992014648203</c:v>
                </c:pt>
                <c:pt idx="537">
                  <c:v>-1.4293870245117799</c:v>
                </c:pt>
                <c:pt idx="538">
                  <c:v>-1.45115699170695</c:v>
                </c:pt>
                <c:pt idx="539">
                  <c:v>-0.57793786032081296</c:v>
                </c:pt>
                <c:pt idx="540">
                  <c:v>-0.91844722577915905</c:v>
                </c:pt>
                <c:pt idx="541">
                  <c:v>-0.91699821766945899</c:v>
                </c:pt>
                <c:pt idx="542">
                  <c:v>-1.5913217993370901</c:v>
                </c:pt>
                <c:pt idx="543">
                  <c:v>-1.59905027661323</c:v>
                </c:pt>
                <c:pt idx="544">
                  <c:v>-0.384416968602867</c:v>
                </c:pt>
                <c:pt idx="545">
                  <c:v>-1.2620825021939499</c:v>
                </c:pt>
                <c:pt idx="546">
                  <c:v>-1.61822730548228</c:v>
                </c:pt>
                <c:pt idx="547">
                  <c:v>-0.89903454015289297</c:v>
                </c:pt>
                <c:pt idx="548">
                  <c:v>-0.67760242763714795</c:v>
                </c:pt>
                <c:pt idx="549">
                  <c:v>-0.78175501301824601</c:v>
                </c:pt>
                <c:pt idx="550">
                  <c:v>-1.78961077552403</c:v>
                </c:pt>
                <c:pt idx="551">
                  <c:v>-1.33559881348902</c:v>
                </c:pt>
                <c:pt idx="552">
                  <c:v>-1.6284108715513099</c:v>
                </c:pt>
                <c:pt idx="553">
                  <c:v>-1.6258013599591801</c:v>
                </c:pt>
                <c:pt idx="554">
                  <c:v>-1.8179179313935001</c:v>
                </c:pt>
                <c:pt idx="555">
                  <c:v>-1.22102862422853</c:v>
                </c:pt>
                <c:pt idx="556">
                  <c:v>-1.0235289314001199</c:v>
                </c:pt>
                <c:pt idx="557">
                  <c:v>-1.12324725061891</c:v>
                </c:pt>
                <c:pt idx="558">
                  <c:v>-0.98632985086388703</c:v>
                </c:pt>
                <c:pt idx="559">
                  <c:v>-0.93777707802399901</c:v>
                </c:pt>
                <c:pt idx="560">
                  <c:v>-0.742461194972312</c:v>
                </c:pt>
                <c:pt idx="561">
                  <c:v>-1.4516220782637199</c:v>
                </c:pt>
                <c:pt idx="562">
                  <c:v>-1.27929528859194</c:v>
                </c:pt>
                <c:pt idx="563">
                  <c:v>-1.3149411293746101</c:v>
                </c:pt>
                <c:pt idx="564">
                  <c:v>-1.2970420586026401</c:v>
                </c:pt>
                <c:pt idx="565">
                  <c:v>-2.0747622070088498</c:v>
                </c:pt>
                <c:pt idx="566">
                  <c:v>-1.2228514399895201</c:v>
                </c:pt>
                <c:pt idx="567">
                  <c:v>-1.0483196213721599</c:v>
                </c:pt>
                <c:pt idx="568">
                  <c:v>-1.92028401499858</c:v>
                </c:pt>
                <c:pt idx="569">
                  <c:v>-1.6415104541019001</c:v>
                </c:pt>
                <c:pt idx="570">
                  <c:v>-0.99529472977578204</c:v>
                </c:pt>
                <c:pt idx="571">
                  <c:v>-0.50132888537116505</c:v>
                </c:pt>
                <c:pt idx="572">
                  <c:v>-0.65787843637341703</c:v>
                </c:pt>
                <c:pt idx="573">
                  <c:v>-0.55922690150920595</c:v>
                </c:pt>
                <c:pt idx="574">
                  <c:v>-0.59579201711598895</c:v>
                </c:pt>
                <c:pt idx="575">
                  <c:v>-1.2931019908143599</c:v>
                </c:pt>
                <c:pt idx="576">
                  <c:v>-0.71934245575614597</c:v>
                </c:pt>
                <c:pt idx="577">
                  <c:v>-1.0302945605911</c:v>
                </c:pt>
                <c:pt idx="578">
                  <c:v>-0.64092591209111305</c:v>
                </c:pt>
                <c:pt idx="579">
                  <c:v>-1.81231294129147</c:v>
                </c:pt>
                <c:pt idx="580">
                  <c:v>-1.06578944851598</c:v>
                </c:pt>
                <c:pt idx="581">
                  <c:v>-1.02536629767363</c:v>
                </c:pt>
                <c:pt idx="582">
                  <c:v>-0.92614896717720396</c:v>
                </c:pt>
                <c:pt idx="583">
                  <c:v>-0.296041811056935</c:v>
                </c:pt>
                <c:pt idx="584">
                  <c:v>-1.0142670020698901</c:v>
                </c:pt>
                <c:pt idx="585">
                  <c:v>-0.94798565838330295</c:v>
                </c:pt>
                <c:pt idx="586">
                  <c:v>-9.0841505026282507E-3</c:v>
                </c:pt>
                <c:pt idx="587">
                  <c:v>-0.85243821568507905</c:v>
                </c:pt>
                <c:pt idx="588">
                  <c:v>-0.11394179389789801</c:v>
                </c:pt>
                <c:pt idx="589">
                  <c:v>-0.98765337383374896</c:v>
                </c:pt>
                <c:pt idx="590">
                  <c:v>-1.3483341960875601</c:v>
                </c:pt>
                <c:pt idx="591">
                  <c:v>-1.09687189574349</c:v>
                </c:pt>
                <c:pt idx="592">
                  <c:v>-0.99915914504768699</c:v>
                </c:pt>
                <c:pt idx="593">
                  <c:v>-0.94763725472133398</c:v>
                </c:pt>
                <c:pt idx="594">
                  <c:v>-0.91352109015547001</c:v>
                </c:pt>
                <c:pt idx="595">
                  <c:v>-0.56678308800407695</c:v>
                </c:pt>
                <c:pt idx="596">
                  <c:v>-0.38522180547990598</c:v>
                </c:pt>
                <c:pt idx="597">
                  <c:v>-0.95025807893236203</c:v>
                </c:pt>
                <c:pt idx="598">
                  <c:v>-1.2937820751609299</c:v>
                </c:pt>
                <c:pt idx="599">
                  <c:v>-0.85387620195422698</c:v>
                </c:pt>
                <c:pt idx="600">
                  <c:v>-1.45102274266106</c:v>
                </c:pt>
                <c:pt idx="601">
                  <c:v>-1.54141915208477</c:v>
                </c:pt>
                <c:pt idx="602">
                  <c:v>-0.98698641201669701</c:v>
                </c:pt>
                <c:pt idx="603">
                  <c:v>-0.58632687641969194</c:v>
                </c:pt>
                <c:pt idx="604">
                  <c:v>0.29742834263523399</c:v>
                </c:pt>
                <c:pt idx="605">
                  <c:v>-0.77688259019564199</c:v>
                </c:pt>
                <c:pt idx="606">
                  <c:v>-1.73817956651523</c:v>
                </c:pt>
                <c:pt idx="607">
                  <c:v>-0.82490844078277603</c:v>
                </c:pt>
                <c:pt idx="608">
                  <c:v>-1.62485296504126</c:v>
                </c:pt>
                <c:pt idx="609">
                  <c:v>0.84576790365235199</c:v>
                </c:pt>
                <c:pt idx="610">
                  <c:v>-0.57812713591678599</c:v>
                </c:pt>
                <c:pt idx="611">
                  <c:v>-0.22361106800177899</c:v>
                </c:pt>
                <c:pt idx="612">
                  <c:v>-0.78657685342367101</c:v>
                </c:pt>
                <c:pt idx="613">
                  <c:v>-2.7937206687138798</c:v>
                </c:pt>
                <c:pt idx="614">
                  <c:v>-0.68184887010781803</c:v>
                </c:pt>
                <c:pt idx="615">
                  <c:v>-0.97923713087457598</c:v>
                </c:pt>
                <c:pt idx="616">
                  <c:v>-1.3688465567323</c:v>
                </c:pt>
                <c:pt idx="617">
                  <c:v>-1.14800236510189</c:v>
                </c:pt>
                <c:pt idx="618">
                  <c:v>-0.73254108901639803</c:v>
                </c:pt>
                <c:pt idx="619">
                  <c:v>-2.2285266363051401</c:v>
                </c:pt>
                <c:pt idx="620">
                  <c:v>-1.2711387357780699</c:v>
                </c:pt>
                <c:pt idx="621">
                  <c:v>-0.26679653750495902</c:v>
                </c:pt>
                <c:pt idx="622">
                  <c:v>-1.03397949552178</c:v>
                </c:pt>
                <c:pt idx="623">
                  <c:v>-1.1769516706187899</c:v>
                </c:pt>
                <c:pt idx="624">
                  <c:v>-0.106774912381874</c:v>
                </c:pt>
                <c:pt idx="625">
                  <c:v>-1.1772263576489499</c:v>
                </c:pt>
                <c:pt idx="626">
                  <c:v>-0.35312425491376398</c:v>
                </c:pt>
                <c:pt idx="627">
                  <c:v>-1.4006064113040599</c:v>
                </c:pt>
                <c:pt idx="628">
                  <c:v>-1.07219114555017</c:v>
                </c:pt>
                <c:pt idx="629">
                  <c:v>-1.17046055644298</c:v>
                </c:pt>
                <c:pt idx="630">
                  <c:v>0.93893379318200598</c:v>
                </c:pt>
                <c:pt idx="631">
                  <c:v>-1.12953085429912</c:v>
                </c:pt>
                <c:pt idx="632">
                  <c:v>-1.8832574668991899</c:v>
                </c:pt>
                <c:pt idx="633">
                  <c:v>-1.10949234383266</c:v>
                </c:pt>
                <c:pt idx="634">
                  <c:v>-0.43529196197411502</c:v>
                </c:pt>
                <c:pt idx="635">
                  <c:v>-0.61922164693795001</c:v>
                </c:pt>
                <c:pt idx="636">
                  <c:v>-0.83032698000274596</c:v>
                </c:pt>
                <c:pt idx="637">
                  <c:v>0.144689164331082</c:v>
                </c:pt>
                <c:pt idx="638">
                  <c:v>-0.52319163559974702</c:v>
                </c:pt>
                <c:pt idx="639">
                  <c:v>-1.01119754886084</c:v>
                </c:pt>
                <c:pt idx="640">
                  <c:v>-1.02247134987135</c:v>
                </c:pt>
                <c:pt idx="641">
                  <c:v>-1.4294131540980299</c:v>
                </c:pt>
                <c:pt idx="642">
                  <c:v>-1.26255640590177</c:v>
                </c:pt>
                <c:pt idx="643">
                  <c:v>-1.42836688266587</c:v>
                </c:pt>
                <c:pt idx="644">
                  <c:v>-1.2038697520861299</c:v>
                </c:pt>
                <c:pt idx="645">
                  <c:v>-1.18544888445193</c:v>
                </c:pt>
                <c:pt idx="646">
                  <c:v>-1.11824074948777</c:v>
                </c:pt>
                <c:pt idx="647">
                  <c:v>-0.86598899335086299</c:v>
                </c:pt>
                <c:pt idx="648">
                  <c:v>-1.3031379297469901</c:v>
                </c:pt>
                <c:pt idx="649">
                  <c:v>-0.41677802598582298</c:v>
                </c:pt>
                <c:pt idx="650">
                  <c:v>-2.0073893077324998</c:v>
                </c:pt>
                <c:pt idx="651">
                  <c:v>-1.28342540143247</c:v>
                </c:pt>
                <c:pt idx="652">
                  <c:v>-0.33747572988763502</c:v>
                </c:pt>
                <c:pt idx="653">
                  <c:v>-1.7462242080960499</c:v>
                </c:pt>
                <c:pt idx="654">
                  <c:v>-0.50095055042784198</c:v>
                </c:pt>
                <c:pt idx="655">
                  <c:v>-0.620622871107533</c:v>
                </c:pt>
                <c:pt idx="656">
                  <c:v>-0.26074037116961701</c:v>
                </c:pt>
                <c:pt idx="657">
                  <c:v>-0.72710037613019896</c:v>
                </c:pt>
                <c:pt idx="658">
                  <c:v>-0.96217756363762796</c:v>
                </c:pt>
                <c:pt idx="659">
                  <c:v>-0.79462013185293501</c:v>
                </c:pt>
                <c:pt idx="660">
                  <c:v>-0.86119994358149798</c:v>
                </c:pt>
                <c:pt idx="661">
                  <c:v>-0.61811168401083405</c:v>
                </c:pt>
                <c:pt idx="662">
                  <c:v>-0.72204550818777902</c:v>
                </c:pt>
                <c:pt idx="663">
                  <c:v>-0.124352474440578</c:v>
                </c:pt>
                <c:pt idx="664">
                  <c:v>-9.6275882444192495E-2</c:v>
                </c:pt>
                <c:pt idx="665">
                  <c:v>-0.25257184178939601</c:v>
                </c:pt>
                <c:pt idx="666">
                  <c:v>-0.70617318857984201</c:v>
                </c:pt>
                <c:pt idx="667">
                  <c:v>-1.6637001644807199</c:v>
                </c:pt>
                <c:pt idx="668">
                  <c:v>-1.4710938173594801</c:v>
                </c:pt>
                <c:pt idx="669">
                  <c:v>-0.81089954871623204</c:v>
                </c:pt>
                <c:pt idx="670">
                  <c:v>-0.70455807247151803</c:v>
                </c:pt>
                <c:pt idx="671">
                  <c:v>-1.5233461942269899</c:v>
                </c:pt>
                <c:pt idx="672">
                  <c:v>-1.3415953020572899</c:v>
                </c:pt>
                <c:pt idx="673">
                  <c:v>-1.54119309540968</c:v>
                </c:pt>
                <c:pt idx="674">
                  <c:v>-2.00491376738379</c:v>
                </c:pt>
                <c:pt idx="675">
                  <c:v>-1.3905276398108699</c:v>
                </c:pt>
                <c:pt idx="676">
                  <c:v>-0.48866885576351399</c:v>
                </c:pt>
                <c:pt idx="677">
                  <c:v>-1.2274413216706099</c:v>
                </c:pt>
                <c:pt idx="678">
                  <c:v>-0.30534328507560898</c:v>
                </c:pt>
                <c:pt idx="679">
                  <c:v>-1.9121455738717501</c:v>
                </c:pt>
                <c:pt idx="680">
                  <c:v>-1.0883931438942001</c:v>
                </c:pt>
                <c:pt idx="681">
                  <c:v>-0.228995153619349</c:v>
                </c:pt>
                <c:pt idx="682">
                  <c:v>-0.248171905451883</c:v>
                </c:pt>
                <c:pt idx="683">
                  <c:v>-1.5520884814175999</c:v>
                </c:pt>
                <c:pt idx="684">
                  <c:v>-1.1689765526956299</c:v>
                </c:pt>
                <c:pt idx="685">
                  <c:v>-1.0827103952366901</c:v>
                </c:pt>
                <c:pt idx="686">
                  <c:v>-1.25578773744656</c:v>
                </c:pt>
                <c:pt idx="687">
                  <c:v>-1.15955120134562</c:v>
                </c:pt>
                <c:pt idx="688">
                  <c:v>-1.50487147564844</c:v>
                </c:pt>
                <c:pt idx="689">
                  <c:v>-2.09060560052662</c:v>
                </c:pt>
                <c:pt idx="690">
                  <c:v>-0.171953866359292</c:v>
                </c:pt>
                <c:pt idx="691">
                  <c:v>-0.85121054731422696</c:v>
                </c:pt>
                <c:pt idx="692">
                  <c:v>-0.66372346469484</c:v>
                </c:pt>
                <c:pt idx="693">
                  <c:v>-1.45308579527388</c:v>
                </c:pt>
                <c:pt idx="694">
                  <c:v>-0.86825756296693102</c:v>
                </c:pt>
                <c:pt idx="695">
                  <c:v>-1.03921045076329</c:v>
                </c:pt>
                <c:pt idx="696">
                  <c:v>-1.92638510295405</c:v>
                </c:pt>
                <c:pt idx="697">
                  <c:v>-1.4375916429812601</c:v>
                </c:pt>
                <c:pt idx="698">
                  <c:v>-2.0231051504509701</c:v>
                </c:pt>
                <c:pt idx="699">
                  <c:v>-1.62817991532394</c:v>
                </c:pt>
                <c:pt idx="700">
                  <c:v>-1.4338310542992101</c:v>
                </c:pt>
                <c:pt idx="701">
                  <c:v>-0.852143193688495</c:v>
                </c:pt>
                <c:pt idx="702">
                  <c:v>-0.758635734044105</c:v>
                </c:pt>
                <c:pt idx="703">
                  <c:v>-1.00573110176097</c:v>
                </c:pt>
                <c:pt idx="704">
                  <c:v>-0.84523792352909899</c:v>
                </c:pt>
                <c:pt idx="705">
                  <c:v>-0.56588981634812596</c:v>
                </c:pt>
                <c:pt idx="706">
                  <c:v>-0.73537062998978997</c:v>
                </c:pt>
                <c:pt idx="707">
                  <c:v>2.60342606695072E-2</c:v>
                </c:pt>
                <c:pt idx="708">
                  <c:v>-1.20105750516961</c:v>
                </c:pt>
                <c:pt idx="709">
                  <c:v>-0.89351666521231898</c:v>
                </c:pt>
                <c:pt idx="710">
                  <c:v>-1.15865556014349</c:v>
                </c:pt>
                <c:pt idx="711">
                  <c:v>-1.82328474814015</c:v>
                </c:pt>
                <c:pt idx="712">
                  <c:v>-1.0170420394014901</c:v>
                </c:pt>
                <c:pt idx="713">
                  <c:v>-1.04045477616649</c:v>
                </c:pt>
                <c:pt idx="714">
                  <c:v>-2.3948326676759999</c:v>
                </c:pt>
                <c:pt idx="715">
                  <c:v>-1.34115640638875</c:v>
                </c:pt>
                <c:pt idx="716">
                  <c:v>-0.88543436494410999</c:v>
                </c:pt>
                <c:pt idx="717">
                  <c:v>-1.5416748916451899</c:v>
                </c:pt>
                <c:pt idx="718">
                  <c:v>-0.38783087140855399</c:v>
                </c:pt>
                <c:pt idx="719">
                  <c:v>-1.3031379297469901</c:v>
                </c:pt>
                <c:pt idx="720">
                  <c:v>-1.5340693754354899</c:v>
                </c:pt>
                <c:pt idx="721">
                  <c:v>-1.94816517527697</c:v>
                </c:pt>
                <c:pt idx="722">
                  <c:v>-1.07794918742195</c:v>
                </c:pt>
                <c:pt idx="723">
                  <c:v>-0.66688121265786904</c:v>
                </c:pt>
                <c:pt idx="724">
                  <c:v>-1.34763889990575</c:v>
                </c:pt>
                <c:pt idx="725">
                  <c:v>-1.45586109894113</c:v>
                </c:pt>
                <c:pt idx="726">
                  <c:v>-2.0505603412073299</c:v>
                </c:pt>
                <c:pt idx="727">
                  <c:v>-0.57672972326576999</c:v>
                </c:pt>
                <c:pt idx="728">
                  <c:v>-0.29678017013421898</c:v>
                </c:pt>
                <c:pt idx="729">
                  <c:v>-1.3974792870070101</c:v>
                </c:pt>
                <c:pt idx="730">
                  <c:v>-0.74300704794725403</c:v>
                </c:pt>
                <c:pt idx="731">
                  <c:v>-0.38965168057514998</c:v>
                </c:pt>
                <c:pt idx="732">
                  <c:v>-1.46643447225336</c:v>
                </c:pt>
                <c:pt idx="733">
                  <c:v>-1.8977225020601001</c:v>
                </c:pt>
                <c:pt idx="734">
                  <c:v>-1.8977225020601001</c:v>
                </c:pt>
                <c:pt idx="735">
                  <c:v>-1.37983530550899</c:v>
                </c:pt>
                <c:pt idx="736">
                  <c:v>-2.0727152626502199</c:v>
                </c:pt>
                <c:pt idx="737">
                  <c:v>-3.8537950294879102E-2</c:v>
                </c:pt>
                <c:pt idx="738">
                  <c:v>-0.39607080721792998</c:v>
                </c:pt>
                <c:pt idx="739">
                  <c:v>-1.4184006260631301</c:v>
                </c:pt>
                <c:pt idx="740">
                  <c:v>-0.58592700063943304</c:v>
                </c:pt>
                <c:pt idx="741">
                  <c:v>-1.5721509206558599</c:v>
                </c:pt>
                <c:pt idx="742">
                  <c:v>-1.8431298971464001</c:v>
                </c:pt>
                <c:pt idx="743">
                  <c:v>-0.95997994350821303</c:v>
                </c:pt>
                <c:pt idx="744">
                  <c:v>-1.4045987167327101</c:v>
                </c:pt>
                <c:pt idx="745">
                  <c:v>-1.7217180416884299</c:v>
                </c:pt>
                <c:pt idx="746">
                  <c:v>0.12716475894690199</c:v>
                </c:pt>
                <c:pt idx="747">
                  <c:v>-2.0506449939447302</c:v>
                </c:pt>
                <c:pt idx="748">
                  <c:v>-0.647444589186561</c:v>
                </c:pt>
                <c:pt idx="749">
                  <c:v>3.7943088852454898E-2</c:v>
                </c:pt>
                <c:pt idx="750">
                  <c:v>-1.44703582165487</c:v>
                </c:pt>
                <c:pt idx="751">
                  <c:v>-0.47437736381942402</c:v>
                </c:pt>
                <c:pt idx="752">
                  <c:v>-1.35169451805049</c:v>
                </c:pt>
                <c:pt idx="753">
                  <c:v>-2.5024894580532302</c:v>
                </c:pt>
                <c:pt idx="754">
                  <c:v>-0.94983894096263299</c:v>
                </c:pt>
                <c:pt idx="755">
                  <c:v>-0.21400119182893099</c:v>
                </c:pt>
                <c:pt idx="756">
                  <c:v>-1.4779057306634</c:v>
                </c:pt>
                <c:pt idx="757">
                  <c:v>-1.3799126216195501</c:v>
                </c:pt>
                <c:pt idx="758">
                  <c:v>-1.28444873021372</c:v>
                </c:pt>
                <c:pt idx="759">
                  <c:v>-1.2041974330893499</c:v>
                </c:pt>
                <c:pt idx="760">
                  <c:v>-1.08572827318718</c:v>
                </c:pt>
                <c:pt idx="761">
                  <c:v>-1.23418104013361</c:v>
                </c:pt>
                <c:pt idx="762">
                  <c:v>-1.39563284684797</c:v>
                </c:pt>
                <c:pt idx="763">
                  <c:v>-1.20662925669264</c:v>
                </c:pt>
                <c:pt idx="764">
                  <c:v>-0.207108857255452</c:v>
                </c:pt>
                <c:pt idx="765">
                  <c:v>-1.13995497755552</c:v>
                </c:pt>
                <c:pt idx="766">
                  <c:v>-1.9420165853001901</c:v>
                </c:pt>
                <c:pt idx="767">
                  <c:v>-1.1242670085938899</c:v>
                </c:pt>
                <c:pt idx="768">
                  <c:v>-1.7156178345681301</c:v>
                </c:pt>
                <c:pt idx="769">
                  <c:v>-0.51454038055992302</c:v>
                </c:pt>
                <c:pt idx="770">
                  <c:v>-1.3801367942277301</c:v>
                </c:pt>
                <c:pt idx="771">
                  <c:v>-0.43881090531429201</c:v>
                </c:pt>
                <c:pt idx="772">
                  <c:v>-0.95041234098444505</c:v>
                </c:pt>
                <c:pt idx="773">
                  <c:v>-0.89663214672431102</c:v>
                </c:pt>
                <c:pt idx="774">
                  <c:v>-1.3386042937193401</c:v>
                </c:pt>
                <c:pt idx="775">
                  <c:v>-1.2747241800776901</c:v>
                </c:pt>
                <c:pt idx="776">
                  <c:v>-0.685652996958515</c:v>
                </c:pt>
                <c:pt idx="777">
                  <c:v>-0.82757698036740102</c:v>
                </c:pt>
                <c:pt idx="778">
                  <c:v>-1.7524739740291599</c:v>
                </c:pt>
                <c:pt idx="779">
                  <c:v>-1.0239029095263401</c:v>
                </c:pt>
                <c:pt idx="780">
                  <c:v>-1.2233699445905799</c:v>
                </c:pt>
                <c:pt idx="781">
                  <c:v>-0.13510925142316199</c:v>
                </c:pt>
                <c:pt idx="782">
                  <c:v>-1.2808210683983099</c:v>
                </c:pt>
                <c:pt idx="783">
                  <c:v>-1.40296257937283</c:v>
                </c:pt>
                <c:pt idx="784">
                  <c:v>-0.432660462707674</c:v>
                </c:pt>
                <c:pt idx="785">
                  <c:v>-1.1807364578638699</c:v>
                </c:pt>
                <c:pt idx="786">
                  <c:v>-1.24092520796381</c:v>
                </c:pt>
                <c:pt idx="787">
                  <c:v>-0.98819374959339801</c:v>
                </c:pt>
                <c:pt idx="788">
                  <c:v>-0.93194400918305198</c:v>
                </c:pt>
                <c:pt idx="789">
                  <c:v>-1.75481587362993</c:v>
                </c:pt>
                <c:pt idx="790">
                  <c:v>-1.5750102821618299</c:v>
                </c:pt>
                <c:pt idx="791">
                  <c:v>-0.97540559861826004</c:v>
                </c:pt>
                <c:pt idx="792">
                  <c:v>-0.623219840396953</c:v>
                </c:pt>
                <c:pt idx="793">
                  <c:v>-0.87454279935670198</c:v>
                </c:pt>
                <c:pt idx="794">
                  <c:v>-1.26425760011459</c:v>
                </c:pt>
                <c:pt idx="795">
                  <c:v>-1.2537243731347001</c:v>
                </c:pt>
                <c:pt idx="796">
                  <c:v>-0.75466550771341501</c:v>
                </c:pt>
                <c:pt idx="797">
                  <c:v>-1.2261505833137101</c:v>
                </c:pt>
                <c:pt idx="798">
                  <c:v>-1.8417631713555001</c:v>
                </c:pt>
                <c:pt idx="799">
                  <c:v>5.1772871998509697E-2</c:v>
                </c:pt>
                <c:pt idx="800">
                  <c:v>-1.6164841921847199</c:v>
                </c:pt>
                <c:pt idx="801">
                  <c:v>-1.2689539315640499</c:v>
                </c:pt>
                <c:pt idx="802">
                  <c:v>-1.46623448968967</c:v>
                </c:pt>
                <c:pt idx="803">
                  <c:v>-1.9823508044349001</c:v>
                </c:pt>
                <c:pt idx="804">
                  <c:v>-0.822318928521929</c:v>
                </c:pt>
                <c:pt idx="805">
                  <c:v>-0.51965317016368795</c:v>
                </c:pt>
                <c:pt idx="806">
                  <c:v>-0.79721049657832799</c:v>
                </c:pt>
                <c:pt idx="807">
                  <c:v>-1.1619220220937601</c:v>
                </c:pt>
                <c:pt idx="808">
                  <c:v>1.0743415651299101E-2</c:v>
                </c:pt>
                <c:pt idx="809">
                  <c:v>-1.4797906402196701</c:v>
                </c:pt>
                <c:pt idx="810">
                  <c:v>-0.84251626353749898</c:v>
                </c:pt>
                <c:pt idx="811">
                  <c:v>-1.29186944070604</c:v>
                </c:pt>
                <c:pt idx="812">
                  <c:v>-1.6176678783396901</c:v>
                </c:pt>
                <c:pt idx="813">
                  <c:v>-0.15456425189223899</c:v>
                </c:pt>
                <c:pt idx="814">
                  <c:v>-0.24457999695892799</c:v>
                </c:pt>
                <c:pt idx="815">
                  <c:v>-0.53809020927428797</c:v>
                </c:pt>
                <c:pt idx="816">
                  <c:v>-0.47426651744481702</c:v>
                </c:pt>
                <c:pt idx="817">
                  <c:v>-0.26143294343141898</c:v>
                </c:pt>
                <c:pt idx="818">
                  <c:v>-0.20428265565461101</c:v>
                </c:pt>
                <c:pt idx="819">
                  <c:v>-0.24162393102997601</c:v>
                </c:pt>
                <c:pt idx="820">
                  <c:v>-0.59074515809512096</c:v>
                </c:pt>
                <c:pt idx="821">
                  <c:v>-0.21473054593702801</c:v>
                </c:pt>
                <c:pt idx="822">
                  <c:v>-1.3183809688466599</c:v>
                </c:pt>
                <c:pt idx="823">
                  <c:v>-0.25435110000910699</c:v>
                </c:pt>
                <c:pt idx="824">
                  <c:v>-0.796538854372005</c:v>
                </c:pt>
                <c:pt idx="825">
                  <c:v>-1.9535552736497701</c:v>
                </c:pt>
                <c:pt idx="826">
                  <c:v>-1.09165999042546</c:v>
                </c:pt>
                <c:pt idx="827">
                  <c:v>-1.9875743609392</c:v>
                </c:pt>
                <c:pt idx="828">
                  <c:v>-1.35148971361326</c:v>
                </c:pt>
                <c:pt idx="829">
                  <c:v>-1.64625078944919</c:v>
                </c:pt>
                <c:pt idx="830">
                  <c:v>-1.1044415579159499</c:v>
                </c:pt>
                <c:pt idx="831">
                  <c:v>-1.45983132986533</c:v>
                </c:pt>
                <c:pt idx="832">
                  <c:v>-1.6687681801607299</c:v>
                </c:pt>
                <c:pt idx="833">
                  <c:v>-0.73732584429675396</c:v>
                </c:pt>
                <c:pt idx="834">
                  <c:v>-1.4609714038316299</c:v>
                </c:pt>
                <c:pt idx="835">
                  <c:v>-1.3421608896794801</c:v>
                </c:pt>
                <c:pt idx="836">
                  <c:v>-1.8829609498568101</c:v>
                </c:pt>
                <c:pt idx="837">
                  <c:v>-0.781470820681477</c:v>
                </c:pt>
                <c:pt idx="838">
                  <c:v>-0.73852618424406002</c:v>
                </c:pt>
                <c:pt idx="839">
                  <c:v>-0.90127001118144101</c:v>
                </c:pt>
                <c:pt idx="840">
                  <c:v>-0.62298275054318097</c:v>
                </c:pt>
                <c:pt idx="841">
                  <c:v>-0.24965651413478601</c:v>
                </c:pt>
                <c:pt idx="842">
                  <c:v>-1.37889044658704</c:v>
                </c:pt>
                <c:pt idx="843">
                  <c:v>-0.42313826973513802</c:v>
                </c:pt>
                <c:pt idx="844">
                  <c:v>-1.58816234330837</c:v>
                </c:pt>
                <c:pt idx="845">
                  <c:v>-1.28748670509622</c:v>
                </c:pt>
                <c:pt idx="846">
                  <c:v>-0.79336201432366804</c:v>
                </c:pt>
                <c:pt idx="847">
                  <c:v>-0.91216376770011798</c:v>
                </c:pt>
                <c:pt idx="848">
                  <c:v>-1.4513329155822401</c:v>
                </c:pt>
                <c:pt idx="849">
                  <c:v>-1.3143540892110499</c:v>
                </c:pt>
                <c:pt idx="850">
                  <c:v>-1.2109195986832499</c:v>
                </c:pt>
                <c:pt idx="851">
                  <c:v>-1.32184439538677</c:v>
                </c:pt>
                <c:pt idx="852">
                  <c:v>-1.7821934377929101</c:v>
                </c:pt>
                <c:pt idx="853">
                  <c:v>-0.76549747795952205</c:v>
                </c:pt>
                <c:pt idx="854">
                  <c:v>-0.60147391378681103</c:v>
                </c:pt>
                <c:pt idx="855">
                  <c:v>-0.95596535093462998</c:v>
                </c:pt>
                <c:pt idx="856">
                  <c:v>-1.059293169474</c:v>
                </c:pt>
                <c:pt idx="857">
                  <c:v>-1.4150940733799999</c:v>
                </c:pt>
                <c:pt idx="858">
                  <c:v>-0.69826348903875601</c:v>
                </c:pt>
                <c:pt idx="859">
                  <c:v>-0.53100737687306498</c:v>
                </c:pt>
                <c:pt idx="860">
                  <c:v>-1.39715719397595</c:v>
                </c:pt>
                <c:pt idx="861">
                  <c:v>-1.63020638104256</c:v>
                </c:pt>
                <c:pt idx="862">
                  <c:v>-0.85818525373339005</c:v>
                </c:pt>
                <c:pt idx="863">
                  <c:v>-0.93851343950914001</c:v>
                </c:pt>
                <c:pt idx="864">
                  <c:v>-0.93851343950914001</c:v>
                </c:pt>
                <c:pt idx="865">
                  <c:v>-0.554717659989589</c:v>
                </c:pt>
                <c:pt idx="866">
                  <c:v>-0.72347211681136803</c:v>
                </c:pt>
                <c:pt idx="867">
                  <c:v>-1.5834243957364</c:v>
                </c:pt>
                <c:pt idx="868">
                  <c:v>-1.54516516000255</c:v>
                </c:pt>
                <c:pt idx="869">
                  <c:v>-0.77791890092913396</c:v>
                </c:pt>
                <c:pt idx="870">
                  <c:v>-0.99288684936947702</c:v>
                </c:pt>
                <c:pt idx="871">
                  <c:v>-0.73834665472958605</c:v>
                </c:pt>
                <c:pt idx="872">
                  <c:v>-1.36950729039902</c:v>
                </c:pt>
                <c:pt idx="873">
                  <c:v>-0.87936696013243498</c:v>
                </c:pt>
                <c:pt idx="874">
                  <c:v>-1.40920033006384</c:v>
                </c:pt>
                <c:pt idx="875">
                  <c:v>-0.48386506796426498</c:v>
                </c:pt>
                <c:pt idx="876">
                  <c:v>-0.48415088204625101</c:v>
                </c:pt>
                <c:pt idx="877">
                  <c:v>-0.20184727546293599</c:v>
                </c:pt>
                <c:pt idx="878">
                  <c:v>-1.0451702739503299</c:v>
                </c:pt>
                <c:pt idx="879">
                  <c:v>-0.684636736774071</c:v>
                </c:pt>
                <c:pt idx="880">
                  <c:v>-6.1819651528170101E-3</c:v>
                </c:pt>
                <c:pt idx="881">
                  <c:v>-1.4309168725567301</c:v>
                </c:pt>
                <c:pt idx="882">
                  <c:v>-1.1051459439693101</c:v>
                </c:pt>
                <c:pt idx="883">
                  <c:v>-2.3501712349533999</c:v>
                </c:pt>
                <c:pt idx="884">
                  <c:v>-1.8770786457085</c:v>
                </c:pt>
                <c:pt idx="885">
                  <c:v>-1.49052652766046</c:v>
                </c:pt>
                <c:pt idx="886">
                  <c:v>-1.0118185323384099</c:v>
                </c:pt>
                <c:pt idx="887">
                  <c:v>-0.57979973629513404</c:v>
                </c:pt>
                <c:pt idx="888">
                  <c:v>-1.38757911541902</c:v>
                </c:pt>
                <c:pt idx="889">
                  <c:v>-1.2270280478744999</c:v>
                </c:pt>
                <c:pt idx="890">
                  <c:v>-0.72445463328914805</c:v>
                </c:pt>
                <c:pt idx="891">
                  <c:v>-0.467000440036686</c:v>
                </c:pt>
                <c:pt idx="892">
                  <c:v>-1.65845540654463</c:v>
                </c:pt>
                <c:pt idx="893">
                  <c:v>0.107791134786257</c:v>
                </c:pt>
                <c:pt idx="894">
                  <c:v>-0.81334038725381597</c:v>
                </c:pt>
                <c:pt idx="895">
                  <c:v>-1.86039544478806</c:v>
                </c:pt>
                <c:pt idx="896">
                  <c:v>-0.77419186425198805</c:v>
                </c:pt>
                <c:pt idx="897">
                  <c:v>-1.7190518721205901</c:v>
                </c:pt>
                <c:pt idx="898">
                  <c:v>0.75216070785530798</c:v>
                </c:pt>
                <c:pt idx="899">
                  <c:v>-0.70606286144100305</c:v>
                </c:pt>
                <c:pt idx="900">
                  <c:v>-0.81766534331432295</c:v>
                </c:pt>
                <c:pt idx="901">
                  <c:v>-0.51917897735482599</c:v>
                </c:pt>
                <c:pt idx="902">
                  <c:v>-1.2079657997647799</c:v>
                </c:pt>
                <c:pt idx="903">
                  <c:v>-0.53862750656917902</c:v>
                </c:pt>
                <c:pt idx="904">
                  <c:v>-1.14122335507266</c:v>
                </c:pt>
                <c:pt idx="905">
                  <c:v>-1.64972912807436</c:v>
                </c:pt>
                <c:pt idx="906">
                  <c:v>-1.5038805597740801</c:v>
                </c:pt>
                <c:pt idx="907">
                  <c:v>-0.93434722590351305</c:v>
                </c:pt>
                <c:pt idx="908">
                  <c:v>-1.24046807809298</c:v>
                </c:pt>
                <c:pt idx="909">
                  <c:v>-0.91723916334808497</c:v>
                </c:pt>
                <c:pt idx="910">
                  <c:v>-1.2366160805151001</c:v>
                </c:pt>
                <c:pt idx="911">
                  <c:v>-1.0239474531399699</c:v>
                </c:pt>
                <c:pt idx="912">
                  <c:v>-1.8308840608394401</c:v>
                </c:pt>
                <c:pt idx="913">
                  <c:v>-0.69104757324779198</c:v>
                </c:pt>
                <c:pt idx="914">
                  <c:v>-1.4107082623989</c:v>
                </c:pt>
                <c:pt idx="915">
                  <c:v>-0.69676116897678697</c:v>
                </c:pt>
                <c:pt idx="916">
                  <c:v>-1.1255717955145501</c:v>
                </c:pt>
                <c:pt idx="917">
                  <c:v>-1.2239060645448101</c:v>
                </c:pt>
                <c:pt idx="918">
                  <c:v>-0.98944331651095796</c:v>
                </c:pt>
                <c:pt idx="919">
                  <c:v>-0.63081083183847497</c:v>
                </c:pt>
                <c:pt idx="920">
                  <c:v>-0.62302664255576401</c:v>
                </c:pt>
                <c:pt idx="921">
                  <c:v>-1.15804752995847</c:v>
                </c:pt>
                <c:pt idx="922">
                  <c:v>-0.94387517697244805</c:v>
                </c:pt>
                <c:pt idx="923">
                  <c:v>-0.935196002770598</c:v>
                </c:pt>
                <c:pt idx="924">
                  <c:v>-0.67899936590194498</c:v>
                </c:pt>
                <c:pt idx="925">
                  <c:v>-1.39359979477036</c:v>
                </c:pt>
                <c:pt idx="926">
                  <c:v>-0.22443436063965</c:v>
                </c:pt>
                <c:pt idx="927">
                  <c:v>-1.9777221444294999</c:v>
                </c:pt>
                <c:pt idx="928">
                  <c:v>-1.1507096172273501</c:v>
                </c:pt>
                <c:pt idx="929">
                  <c:v>-1.39898452473152</c:v>
                </c:pt>
                <c:pt idx="930">
                  <c:v>-1.1680653021660801</c:v>
                </c:pt>
                <c:pt idx="931">
                  <c:v>-0.74077027917551597</c:v>
                </c:pt>
                <c:pt idx="932">
                  <c:v>-0.85086023242418596</c:v>
                </c:pt>
                <c:pt idx="933">
                  <c:v>-1.72139733033728</c:v>
                </c:pt>
                <c:pt idx="934">
                  <c:v>-1.53729054871297</c:v>
                </c:pt>
                <c:pt idx="935">
                  <c:v>-1.0277548200117499</c:v>
                </c:pt>
                <c:pt idx="936">
                  <c:v>-1.04980762053584</c:v>
                </c:pt>
                <c:pt idx="937">
                  <c:v>-1.4875042846644799</c:v>
                </c:pt>
                <c:pt idx="938">
                  <c:v>-1.34661919791415</c:v>
                </c:pt>
                <c:pt idx="939">
                  <c:v>-0.92141191537960498</c:v>
                </c:pt>
                <c:pt idx="940">
                  <c:v>-1.0835986930825501</c:v>
                </c:pt>
                <c:pt idx="941">
                  <c:v>-0.974651642730755</c:v>
                </c:pt>
                <c:pt idx="942">
                  <c:v>-0.89332771466570404</c:v>
                </c:pt>
                <c:pt idx="943">
                  <c:v>-0.94736309916463601</c:v>
                </c:pt>
                <c:pt idx="944">
                  <c:v>-1.0571020919754099</c:v>
                </c:pt>
                <c:pt idx="945">
                  <c:v>-0.95238691083238203</c:v>
                </c:pt>
                <c:pt idx="946">
                  <c:v>-0.80318854494783498</c:v>
                </c:pt>
                <c:pt idx="947">
                  <c:v>-0.26478605901756702</c:v>
                </c:pt>
                <c:pt idx="948">
                  <c:v>-0.24175697977223801</c:v>
                </c:pt>
                <c:pt idx="949">
                  <c:v>-0.31432319530562203</c:v>
                </c:pt>
                <c:pt idx="950">
                  <c:v>0.77884769931471098</c:v>
                </c:pt>
                <c:pt idx="951">
                  <c:v>-4.4725171586647398E-2</c:v>
                </c:pt>
                <c:pt idx="952">
                  <c:v>-0.60192569465058299</c:v>
                </c:pt>
                <c:pt idx="953">
                  <c:v>-0.33996910749652498</c:v>
                </c:pt>
                <c:pt idx="954">
                  <c:v>-3.1488287141656101E-3</c:v>
                </c:pt>
                <c:pt idx="955">
                  <c:v>-0.27424342927559697</c:v>
                </c:pt>
                <c:pt idx="956">
                  <c:v>0.14573657277268801</c:v>
                </c:pt>
                <c:pt idx="957">
                  <c:v>-0.41494446930220502</c:v>
                </c:pt>
                <c:pt idx="958">
                  <c:v>0.91481769579921401</c:v>
                </c:pt>
                <c:pt idx="959">
                  <c:v>-0.24866511133005001</c:v>
                </c:pt>
                <c:pt idx="960">
                  <c:v>0.31921348496929902</c:v>
                </c:pt>
                <c:pt idx="961">
                  <c:v>-0.39032852554469999</c:v>
                </c:pt>
                <c:pt idx="962">
                  <c:v>0.62840063919466205</c:v>
                </c:pt>
                <c:pt idx="963">
                  <c:v>-0.28494844158448701</c:v>
                </c:pt>
                <c:pt idx="964">
                  <c:v>-1.31898843878128</c:v>
                </c:pt>
                <c:pt idx="965">
                  <c:v>-0.16442998755944899</c:v>
                </c:pt>
                <c:pt idx="966">
                  <c:v>-1.27372135069389</c:v>
                </c:pt>
                <c:pt idx="967">
                  <c:v>-0.49971373062568197</c:v>
                </c:pt>
              </c:numCache>
            </c:numRef>
          </c:xVal>
          <c:yVal>
            <c:numRef>
              <c:f>echavniceatm!$B$2:$B$969</c:f>
              <c:numCache>
                <c:formatCode>General</c:formatCode>
                <c:ptCount val="968"/>
                <c:pt idx="0">
                  <c:v>-1.379</c:v>
                </c:pt>
                <c:pt idx="1">
                  <c:v>-1.3149999999999999</c:v>
                </c:pt>
                <c:pt idx="2">
                  <c:v>-1.6040000000000001</c:v>
                </c:pt>
                <c:pt idx="3">
                  <c:v>-0.93100000000000005</c:v>
                </c:pt>
                <c:pt idx="4">
                  <c:v>-0.64400000000000002</c:v>
                </c:pt>
                <c:pt idx="5">
                  <c:v>-1.2529999999999999</c:v>
                </c:pt>
                <c:pt idx="6">
                  <c:v>-1.252</c:v>
                </c:pt>
                <c:pt idx="7">
                  <c:v>-1.222</c:v>
                </c:pt>
                <c:pt idx="8">
                  <c:v>-1.5069999999999999</c:v>
                </c:pt>
                <c:pt idx="9">
                  <c:v>-0.372</c:v>
                </c:pt>
                <c:pt idx="10">
                  <c:v>-1.5209999999999999</c:v>
                </c:pt>
                <c:pt idx="11">
                  <c:v>-1.0649999999999999</c:v>
                </c:pt>
                <c:pt idx="12">
                  <c:v>-0.83199999999999996</c:v>
                </c:pt>
                <c:pt idx="13">
                  <c:v>-1.9870000000000001</c:v>
                </c:pt>
                <c:pt idx="14">
                  <c:v>-1.409</c:v>
                </c:pt>
                <c:pt idx="15">
                  <c:v>-0.51100000000000001</c:v>
                </c:pt>
                <c:pt idx="16">
                  <c:v>-1.7110000000000001</c:v>
                </c:pt>
                <c:pt idx="17">
                  <c:v>-0.87</c:v>
                </c:pt>
                <c:pt idx="18">
                  <c:v>-1.0329999999999999</c:v>
                </c:pt>
                <c:pt idx="19">
                  <c:v>-0.98699999999999999</c:v>
                </c:pt>
                <c:pt idx="20">
                  <c:v>-0.498</c:v>
                </c:pt>
                <c:pt idx="21">
                  <c:v>-1.2629999999999999</c:v>
                </c:pt>
                <c:pt idx="22">
                  <c:v>-0.63200000000000001</c:v>
                </c:pt>
                <c:pt idx="23">
                  <c:v>-1.08</c:v>
                </c:pt>
                <c:pt idx="24">
                  <c:v>-1.669</c:v>
                </c:pt>
                <c:pt idx="25">
                  <c:v>-1.3320000000000001</c:v>
                </c:pt>
                <c:pt idx="26">
                  <c:v>-1.3380000000000001</c:v>
                </c:pt>
                <c:pt idx="27">
                  <c:v>-1.0189999999999999</c:v>
                </c:pt>
                <c:pt idx="28">
                  <c:v>-1.05</c:v>
                </c:pt>
                <c:pt idx="29">
                  <c:v>-0.54300000000000004</c:v>
                </c:pt>
                <c:pt idx="30">
                  <c:v>-0.67800000000000005</c:v>
                </c:pt>
                <c:pt idx="31">
                  <c:v>-1.3080000000000001</c:v>
                </c:pt>
                <c:pt idx="32">
                  <c:v>-1.6779999999999999</c:v>
                </c:pt>
                <c:pt idx="33">
                  <c:v>-0.48899999999999999</c:v>
                </c:pt>
                <c:pt idx="34">
                  <c:v>-0.91400000000000003</c:v>
                </c:pt>
                <c:pt idx="35">
                  <c:v>-0.63400000000000001</c:v>
                </c:pt>
                <c:pt idx="36">
                  <c:v>-0.66900000000000004</c:v>
                </c:pt>
                <c:pt idx="37">
                  <c:v>-0.129</c:v>
                </c:pt>
                <c:pt idx="38">
                  <c:v>-1.804</c:v>
                </c:pt>
                <c:pt idx="39">
                  <c:v>-0.877</c:v>
                </c:pt>
                <c:pt idx="40">
                  <c:v>-1.141</c:v>
                </c:pt>
                <c:pt idx="41">
                  <c:v>-0.91500000000000004</c:v>
                </c:pt>
                <c:pt idx="42">
                  <c:v>-0.44800000000000001</c:v>
                </c:pt>
                <c:pt idx="43">
                  <c:v>-1.2749999999999999</c:v>
                </c:pt>
                <c:pt idx="44">
                  <c:v>-0.315</c:v>
                </c:pt>
                <c:pt idx="45">
                  <c:v>-0.57899999999999996</c:v>
                </c:pt>
                <c:pt idx="46">
                  <c:v>-0.48299999999999998</c:v>
                </c:pt>
                <c:pt idx="47">
                  <c:v>8.3000000000000004E-2</c:v>
                </c:pt>
                <c:pt idx="48">
                  <c:v>-1.165</c:v>
                </c:pt>
                <c:pt idx="49">
                  <c:v>-1.1519999999999999</c:v>
                </c:pt>
                <c:pt idx="50">
                  <c:v>-1.544</c:v>
                </c:pt>
                <c:pt idx="51">
                  <c:v>-0.47899999999999998</c:v>
                </c:pt>
                <c:pt idx="52">
                  <c:v>-0.72299999999999998</c:v>
                </c:pt>
                <c:pt idx="53">
                  <c:v>-0.50800000000000001</c:v>
                </c:pt>
                <c:pt idx="54">
                  <c:v>-0.6</c:v>
                </c:pt>
                <c:pt idx="55">
                  <c:v>-0.82399999999999995</c:v>
                </c:pt>
                <c:pt idx="56">
                  <c:v>-0.14899999999999999</c:v>
                </c:pt>
                <c:pt idx="57">
                  <c:v>-1.089</c:v>
                </c:pt>
                <c:pt idx="58">
                  <c:v>-0.995</c:v>
                </c:pt>
                <c:pt idx="59">
                  <c:v>-0.99475573352813196</c:v>
                </c:pt>
                <c:pt idx="60">
                  <c:v>-0.31</c:v>
                </c:pt>
                <c:pt idx="61">
                  <c:v>-0.20300000000000001</c:v>
                </c:pt>
                <c:pt idx="62">
                  <c:v>-0.36799999999999999</c:v>
                </c:pt>
                <c:pt idx="63">
                  <c:v>-1.167</c:v>
                </c:pt>
                <c:pt idx="64">
                  <c:v>-0.89100000000000001</c:v>
                </c:pt>
                <c:pt idx="65">
                  <c:v>-1.2809999999999999</c:v>
                </c:pt>
                <c:pt idx="66">
                  <c:v>-0.35499999999999998</c:v>
                </c:pt>
                <c:pt idx="67">
                  <c:v>-0.71399999999999997</c:v>
                </c:pt>
                <c:pt idx="68">
                  <c:v>-0.28199999999999997</c:v>
                </c:pt>
                <c:pt idx="69">
                  <c:v>-1.1160000000000001</c:v>
                </c:pt>
                <c:pt idx="70">
                  <c:v>-1.056</c:v>
                </c:pt>
                <c:pt idx="71">
                  <c:v>-0.35099999999999998</c:v>
                </c:pt>
                <c:pt idx="72">
                  <c:v>-1.7549999999999999</c:v>
                </c:pt>
                <c:pt idx="73">
                  <c:v>-1.018</c:v>
                </c:pt>
                <c:pt idx="74">
                  <c:v>-0.91200000000000003</c:v>
                </c:pt>
                <c:pt idx="75">
                  <c:v>-0.91170445882000495</c:v>
                </c:pt>
                <c:pt idx="76">
                  <c:v>-1.1479999999999999</c:v>
                </c:pt>
                <c:pt idx="77">
                  <c:v>-1.77</c:v>
                </c:pt>
                <c:pt idx="78">
                  <c:v>-1.71</c:v>
                </c:pt>
                <c:pt idx="79">
                  <c:v>-0.66700000000000004</c:v>
                </c:pt>
                <c:pt idx="80">
                  <c:v>-1.5509999999999999</c:v>
                </c:pt>
                <c:pt idx="81">
                  <c:v>3.1E-2</c:v>
                </c:pt>
                <c:pt idx="82">
                  <c:v>-1.3779999999999999</c:v>
                </c:pt>
                <c:pt idx="83">
                  <c:v>-0.623</c:v>
                </c:pt>
                <c:pt idx="84">
                  <c:v>-1.4359999999999999</c:v>
                </c:pt>
                <c:pt idx="85">
                  <c:v>-1.7989999999999999</c:v>
                </c:pt>
                <c:pt idx="86">
                  <c:v>-1.573</c:v>
                </c:pt>
                <c:pt idx="87">
                  <c:v>-0.42599999999999999</c:v>
                </c:pt>
                <c:pt idx="88">
                  <c:v>0.29799999999999999</c:v>
                </c:pt>
                <c:pt idx="89">
                  <c:v>-1.355</c:v>
                </c:pt>
                <c:pt idx="90">
                  <c:v>-0.73499999999999999</c:v>
                </c:pt>
                <c:pt idx="91">
                  <c:v>-0.83499999999999996</c:v>
                </c:pt>
                <c:pt idx="92">
                  <c:v>-1.64</c:v>
                </c:pt>
                <c:pt idx="93">
                  <c:v>-0.80900000000000005</c:v>
                </c:pt>
                <c:pt idx="94">
                  <c:v>-1.7749999999999999</c:v>
                </c:pt>
                <c:pt idx="95">
                  <c:v>-1.1679999999999999</c:v>
                </c:pt>
                <c:pt idx="96">
                  <c:v>-1.5209999999999999</c:v>
                </c:pt>
                <c:pt idx="97">
                  <c:v>8.5999999999999993E-2</c:v>
                </c:pt>
                <c:pt idx="98">
                  <c:v>0.42799999999999999</c:v>
                </c:pt>
                <c:pt idx="99">
                  <c:v>-1.607</c:v>
                </c:pt>
                <c:pt idx="100">
                  <c:v>-1.399</c:v>
                </c:pt>
                <c:pt idx="101">
                  <c:v>0.34599999999999997</c:v>
                </c:pt>
                <c:pt idx="102">
                  <c:v>0.128</c:v>
                </c:pt>
                <c:pt idx="103">
                  <c:v>5.0000000000000001E-3</c:v>
                </c:pt>
                <c:pt idx="104">
                  <c:v>-0.12</c:v>
                </c:pt>
                <c:pt idx="105">
                  <c:v>0.53</c:v>
                </c:pt>
                <c:pt idx="106">
                  <c:v>-1.0269999999999999</c:v>
                </c:pt>
                <c:pt idx="107">
                  <c:v>-1.2310000000000001</c:v>
                </c:pt>
                <c:pt idx="108">
                  <c:v>-0.75600000000000001</c:v>
                </c:pt>
                <c:pt idx="109">
                  <c:v>-0.59899999999999998</c:v>
                </c:pt>
                <c:pt idx="110">
                  <c:v>-0.46400000000000002</c:v>
                </c:pt>
                <c:pt idx="111">
                  <c:v>-9.7000000000000003E-2</c:v>
                </c:pt>
                <c:pt idx="112">
                  <c:v>-1.1399999999999999</c:v>
                </c:pt>
                <c:pt idx="113">
                  <c:v>-1.024</c:v>
                </c:pt>
                <c:pt idx="114">
                  <c:v>-1.6080000000000001</c:v>
                </c:pt>
                <c:pt idx="115">
                  <c:v>0.29499999999999998</c:v>
                </c:pt>
                <c:pt idx="116">
                  <c:v>-0.83499999999999996</c:v>
                </c:pt>
                <c:pt idx="117">
                  <c:v>-1.673</c:v>
                </c:pt>
                <c:pt idx="118">
                  <c:v>-0.08</c:v>
                </c:pt>
                <c:pt idx="119">
                  <c:v>-1.0640000000000001</c:v>
                </c:pt>
                <c:pt idx="120">
                  <c:v>-1.1479999999999999</c:v>
                </c:pt>
                <c:pt idx="121">
                  <c:v>-0.99</c:v>
                </c:pt>
                <c:pt idx="122">
                  <c:v>-1.679</c:v>
                </c:pt>
                <c:pt idx="123">
                  <c:v>-1.5209999999999999</c:v>
                </c:pt>
                <c:pt idx="124">
                  <c:v>-1.298</c:v>
                </c:pt>
                <c:pt idx="125">
                  <c:v>-1.6819999999999999</c:v>
                </c:pt>
                <c:pt idx="126">
                  <c:v>-0.91800000000000004</c:v>
                </c:pt>
                <c:pt idx="127">
                  <c:v>-1.24</c:v>
                </c:pt>
                <c:pt idx="128">
                  <c:v>-0.64300000000000002</c:v>
                </c:pt>
                <c:pt idx="129">
                  <c:v>-0.27500000000000002</c:v>
                </c:pt>
                <c:pt idx="130">
                  <c:v>-0.55200000000000005</c:v>
                </c:pt>
                <c:pt idx="131">
                  <c:v>-1.294</c:v>
                </c:pt>
                <c:pt idx="132">
                  <c:v>-0.13700000000000001</c:v>
                </c:pt>
                <c:pt idx="133">
                  <c:v>-1.3069999999999999</c:v>
                </c:pt>
                <c:pt idx="134">
                  <c:v>-1.0189999999999999</c:v>
                </c:pt>
                <c:pt idx="135">
                  <c:v>-1.2270000000000001</c:v>
                </c:pt>
                <c:pt idx="136">
                  <c:v>-2</c:v>
                </c:pt>
                <c:pt idx="137">
                  <c:v>-0.751</c:v>
                </c:pt>
                <c:pt idx="138">
                  <c:v>-0.96199999999999997</c:v>
                </c:pt>
                <c:pt idx="139">
                  <c:v>-1.125</c:v>
                </c:pt>
                <c:pt idx="140">
                  <c:v>-0.503</c:v>
                </c:pt>
                <c:pt idx="141">
                  <c:v>-0.40100000000000002</c:v>
                </c:pt>
                <c:pt idx="142">
                  <c:v>-1.1379999999999999</c:v>
                </c:pt>
                <c:pt idx="143">
                  <c:v>-0.93</c:v>
                </c:pt>
                <c:pt idx="144">
                  <c:v>-0.97099999999999997</c:v>
                </c:pt>
                <c:pt idx="145">
                  <c:v>-1.02</c:v>
                </c:pt>
                <c:pt idx="146">
                  <c:v>-0.98399999999999999</c:v>
                </c:pt>
                <c:pt idx="147">
                  <c:v>-0.873</c:v>
                </c:pt>
                <c:pt idx="148">
                  <c:v>-1.2190000000000001</c:v>
                </c:pt>
                <c:pt idx="149">
                  <c:v>-0.77600000000000002</c:v>
                </c:pt>
                <c:pt idx="150">
                  <c:v>-1.1910000000000001</c:v>
                </c:pt>
                <c:pt idx="151">
                  <c:v>-1.1883257154726901</c:v>
                </c:pt>
                <c:pt idx="152">
                  <c:v>-1.2769999999999999</c:v>
                </c:pt>
                <c:pt idx="153">
                  <c:v>-0.622</c:v>
                </c:pt>
                <c:pt idx="154">
                  <c:v>-0.501</c:v>
                </c:pt>
                <c:pt idx="155">
                  <c:v>0.27700000000000002</c:v>
                </c:pt>
                <c:pt idx="156">
                  <c:v>-1.1319999999999999</c:v>
                </c:pt>
                <c:pt idx="157">
                  <c:v>-0.67900000000000005</c:v>
                </c:pt>
                <c:pt idx="158">
                  <c:v>-0.20399999999999999</c:v>
                </c:pt>
                <c:pt idx="159">
                  <c:v>-0.99299999999999999</c:v>
                </c:pt>
                <c:pt idx="160">
                  <c:v>-0.40600000000000003</c:v>
                </c:pt>
                <c:pt idx="161">
                  <c:v>-1.222</c:v>
                </c:pt>
                <c:pt idx="162">
                  <c:v>-0.46700000000000003</c:v>
                </c:pt>
                <c:pt idx="163">
                  <c:v>-1.766</c:v>
                </c:pt>
                <c:pt idx="164">
                  <c:v>0.59699999999999998</c:v>
                </c:pt>
                <c:pt idx="165">
                  <c:v>-1.181</c:v>
                </c:pt>
                <c:pt idx="166">
                  <c:v>-0.96399999999999997</c:v>
                </c:pt>
                <c:pt idx="167">
                  <c:v>-1.4870000000000001</c:v>
                </c:pt>
                <c:pt idx="168">
                  <c:v>-1.2629999999999999</c:v>
                </c:pt>
                <c:pt idx="169">
                  <c:v>-1.2769999999999999</c:v>
                </c:pt>
                <c:pt idx="170">
                  <c:v>-1.891</c:v>
                </c:pt>
                <c:pt idx="171">
                  <c:v>-0.71699999999999997</c:v>
                </c:pt>
                <c:pt idx="172">
                  <c:v>-1.3420000000000001</c:v>
                </c:pt>
                <c:pt idx="173">
                  <c:v>-1.492</c:v>
                </c:pt>
                <c:pt idx="174">
                  <c:v>-0.876</c:v>
                </c:pt>
                <c:pt idx="175">
                  <c:v>-1.55</c:v>
                </c:pt>
                <c:pt idx="176">
                  <c:v>-1.1970000000000001</c:v>
                </c:pt>
                <c:pt idx="177">
                  <c:v>-1.6180000000000001</c:v>
                </c:pt>
                <c:pt idx="178">
                  <c:v>-1.591</c:v>
                </c:pt>
                <c:pt idx="179">
                  <c:v>-1.413</c:v>
                </c:pt>
                <c:pt idx="180">
                  <c:v>-0.81299999999999994</c:v>
                </c:pt>
                <c:pt idx="181">
                  <c:v>-0.89300000000000002</c:v>
                </c:pt>
                <c:pt idx="182">
                  <c:v>-1.5489999999999999</c:v>
                </c:pt>
                <c:pt idx="183">
                  <c:v>-1.175</c:v>
                </c:pt>
                <c:pt idx="184">
                  <c:v>-1.597</c:v>
                </c:pt>
                <c:pt idx="185">
                  <c:v>-1.9910000000000001</c:v>
                </c:pt>
                <c:pt idx="186">
                  <c:v>-1.27</c:v>
                </c:pt>
                <c:pt idx="187">
                  <c:v>0.13100000000000001</c:v>
                </c:pt>
                <c:pt idx="188">
                  <c:v>-0.51500000000000001</c:v>
                </c:pt>
                <c:pt idx="189">
                  <c:v>-0.85399999999999998</c:v>
                </c:pt>
                <c:pt idx="190">
                  <c:v>-1.3240000000000001</c:v>
                </c:pt>
                <c:pt idx="191">
                  <c:v>-0.73499999999999999</c:v>
                </c:pt>
                <c:pt idx="192">
                  <c:v>-1.351</c:v>
                </c:pt>
                <c:pt idx="193">
                  <c:v>-1.4</c:v>
                </c:pt>
                <c:pt idx="194">
                  <c:v>-0.623</c:v>
                </c:pt>
                <c:pt idx="195">
                  <c:v>-0.30099999999999999</c:v>
                </c:pt>
                <c:pt idx="196">
                  <c:v>-1.1579999999999999</c:v>
                </c:pt>
                <c:pt idx="197">
                  <c:v>-0.51</c:v>
                </c:pt>
                <c:pt idx="198">
                  <c:v>-1.216</c:v>
                </c:pt>
                <c:pt idx="199">
                  <c:v>-0.65600000000000003</c:v>
                </c:pt>
                <c:pt idx="200">
                  <c:v>-0.94499999999999995</c:v>
                </c:pt>
                <c:pt idx="201">
                  <c:v>-1.4670000000000001</c:v>
                </c:pt>
                <c:pt idx="202">
                  <c:v>-1.1200000000000001</c:v>
                </c:pt>
                <c:pt idx="203">
                  <c:v>-0.96499999999999997</c:v>
                </c:pt>
                <c:pt idx="204">
                  <c:v>-0.51700000000000002</c:v>
                </c:pt>
                <c:pt idx="205">
                  <c:v>-0.46600000000000003</c:v>
                </c:pt>
                <c:pt idx="206">
                  <c:v>-0.185</c:v>
                </c:pt>
                <c:pt idx="207">
                  <c:v>-0.31721896202299998</c:v>
                </c:pt>
                <c:pt idx="208">
                  <c:v>-0.35799999999999998</c:v>
                </c:pt>
                <c:pt idx="209">
                  <c:v>-1.4159999999999999</c:v>
                </c:pt>
                <c:pt idx="210">
                  <c:v>-0.318</c:v>
                </c:pt>
                <c:pt idx="211">
                  <c:v>-0.76400000000000001</c:v>
                </c:pt>
                <c:pt idx="212">
                  <c:v>-0.93300000000000005</c:v>
                </c:pt>
                <c:pt idx="213">
                  <c:v>-0.85899999999999999</c:v>
                </c:pt>
                <c:pt idx="214">
                  <c:v>-1.732</c:v>
                </c:pt>
                <c:pt idx="215">
                  <c:v>-0.66800000000000004</c:v>
                </c:pt>
                <c:pt idx="216">
                  <c:v>-1.323</c:v>
                </c:pt>
                <c:pt idx="217">
                  <c:v>0.33500000000000002</c:v>
                </c:pt>
                <c:pt idx="218">
                  <c:v>-0.83</c:v>
                </c:pt>
                <c:pt idx="219">
                  <c:v>-2.2850000000000001</c:v>
                </c:pt>
                <c:pt idx="220">
                  <c:v>-1.4750000000000001</c:v>
                </c:pt>
                <c:pt idx="221">
                  <c:v>-0.22700000000000001</c:v>
                </c:pt>
                <c:pt idx="222">
                  <c:v>-0.65600000000000003</c:v>
                </c:pt>
                <c:pt idx="223">
                  <c:v>-1.0640000000000001</c:v>
                </c:pt>
                <c:pt idx="224">
                  <c:v>0.41499999999999998</c:v>
                </c:pt>
                <c:pt idx="225">
                  <c:v>-1.1020000000000001</c:v>
                </c:pt>
                <c:pt idx="226">
                  <c:v>-0.65600000000000003</c:v>
                </c:pt>
                <c:pt idx="227">
                  <c:v>-1.2669999999999999</c:v>
                </c:pt>
                <c:pt idx="228">
                  <c:v>-1.0820000000000001</c:v>
                </c:pt>
                <c:pt idx="229">
                  <c:v>-0.997</c:v>
                </c:pt>
                <c:pt idx="230">
                  <c:v>0.53700000000000003</c:v>
                </c:pt>
                <c:pt idx="231">
                  <c:v>-1.0489999999999999</c:v>
                </c:pt>
                <c:pt idx="232">
                  <c:v>-0.85299999999999998</c:v>
                </c:pt>
                <c:pt idx="233">
                  <c:v>-1.2749999999999999</c:v>
                </c:pt>
                <c:pt idx="234">
                  <c:v>-1.2390000000000001</c:v>
                </c:pt>
                <c:pt idx="235">
                  <c:v>-1.4810000000000001</c:v>
                </c:pt>
                <c:pt idx="236">
                  <c:v>-0.51100000000000001</c:v>
                </c:pt>
                <c:pt idx="237">
                  <c:v>0.20699999999999999</c:v>
                </c:pt>
                <c:pt idx="238">
                  <c:v>-1.03</c:v>
                </c:pt>
                <c:pt idx="239">
                  <c:v>-1.802</c:v>
                </c:pt>
                <c:pt idx="240">
                  <c:v>-0.14199999999999999</c:v>
                </c:pt>
                <c:pt idx="241">
                  <c:v>-0.93447956928526299</c:v>
                </c:pt>
                <c:pt idx="242">
                  <c:v>-0.83499999999999996</c:v>
                </c:pt>
                <c:pt idx="243">
                  <c:v>-1.2569999999999999</c:v>
                </c:pt>
                <c:pt idx="244">
                  <c:v>-1.0760000000000001</c:v>
                </c:pt>
                <c:pt idx="245">
                  <c:v>-1.5680000000000001</c:v>
                </c:pt>
                <c:pt idx="246">
                  <c:v>-1.391</c:v>
                </c:pt>
                <c:pt idx="247">
                  <c:v>-0.38500000000000001</c:v>
                </c:pt>
                <c:pt idx="248">
                  <c:v>-1.456</c:v>
                </c:pt>
                <c:pt idx="249">
                  <c:v>-1.496</c:v>
                </c:pt>
                <c:pt idx="250">
                  <c:v>-1.5029999999999999</c:v>
                </c:pt>
                <c:pt idx="251">
                  <c:v>-1.6180000000000001</c:v>
                </c:pt>
                <c:pt idx="252">
                  <c:v>-1.796</c:v>
                </c:pt>
                <c:pt idx="253">
                  <c:v>-1.661</c:v>
                </c:pt>
                <c:pt idx="254">
                  <c:v>-1.232</c:v>
                </c:pt>
                <c:pt idx="255">
                  <c:v>-1.07</c:v>
                </c:pt>
                <c:pt idx="256">
                  <c:v>-1.6479999999999999</c:v>
                </c:pt>
                <c:pt idx="257">
                  <c:v>-0.79800000000000004</c:v>
                </c:pt>
                <c:pt idx="258">
                  <c:v>-3.3000000000000002E-2</c:v>
                </c:pt>
                <c:pt idx="259">
                  <c:v>-0.85</c:v>
                </c:pt>
                <c:pt idx="260">
                  <c:v>0.88900000000000001</c:v>
                </c:pt>
                <c:pt idx="261">
                  <c:v>-2.0550000000000002</c:v>
                </c:pt>
                <c:pt idx="262">
                  <c:v>0.151</c:v>
                </c:pt>
                <c:pt idx="263">
                  <c:v>-0.79100000000000004</c:v>
                </c:pt>
                <c:pt idx="264">
                  <c:v>-0.155</c:v>
                </c:pt>
                <c:pt idx="265">
                  <c:v>-1.1499999999999999</c:v>
                </c:pt>
                <c:pt idx="266">
                  <c:v>-1.127</c:v>
                </c:pt>
                <c:pt idx="267">
                  <c:v>-0.46200000000000002</c:v>
                </c:pt>
                <c:pt idx="268">
                  <c:v>-1.05</c:v>
                </c:pt>
                <c:pt idx="269">
                  <c:v>-0.56000000000000005</c:v>
                </c:pt>
                <c:pt idx="270">
                  <c:v>-1.268</c:v>
                </c:pt>
                <c:pt idx="271">
                  <c:v>-1.623</c:v>
                </c:pt>
                <c:pt idx="272">
                  <c:v>-1.6519999999999999</c:v>
                </c:pt>
                <c:pt idx="273">
                  <c:v>-1.222</c:v>
                </c:pt>
                <c:pt idx="274">
                  <c:v>-1.2110000000000001</c:v>
                </c:pt>
                <c:pt idx="275">
                  <c:v>-1.0649999999999999</c:v>
                </c:pt>
                <c:pt idx="276">
                  <c:v>-1.5960000000000001</c:v>
                </c:pt>
                <c:pt idx="277">
                  <c:v>-1.1879999999999999</c:v>
                </c:pt>
                <c:pt idx="278">
                  <c:v>-1.2090000000000001</c:v>
                </c:pt>
                <c:pt idx="279">
                  <c:v>-1.46</c:v>
                </c:pt>
                <c:pt idx="280">
                  <c:v>-1.2130000000000001</c:v>
                </c:pt>
                <c:pt idx="281">
                  <c:v>-0.55000000000000004</c:v>
                </c:pt>
                <c:pt idx="282">
                  <c:v>-0.30099999999999999</c:v>
                </c:pt>
                <c:pt idx="283">
                  <c:v>-0.23899999999999999</c:v>
                </c:pt>
                <c:pt idx="284">
                  <c:v>-1.147</c:v>
                </c:pt>
                <c:pt idx="285">
                  <c:v>-1.41</c:v>
                </c:pt>
                <c:pt idx="286">
                  <c:v>-1.639</c:v>
                </c:pt>
                <c:pt idx="287">
                  <c:v>-0.95499999999999996</c:v>
                </c:pt>
                <c:pt idx="288">
                  <c:v>-1.101</c:v>
                </c:pt>
                <c:pt idx="289">
                  <c:v>-0.54200000000000004</c:v>
                </c:pt>
                <c:pt idx="290">
                  <c:v>-1.569</c:v>
                </c:pt>
                <c:pt idx="291">
                  <c:v>-1.421</c:v>
                </c:pt>
                <c:pt idx="292">
                  <c:v>-1.6339999999999999</c:v>
                </c:pt>
                <c:pt idx="293">
                  <c:v>-1.623</c:v>
                </c:pt>
                <c:pt idx="294">
                  <c:v>-1.5129999999999999</c:v>
                </c:pt>
                <c:pt idx="295">
                  <c:v>-1.6180000000000001</c:v>
                </c:pt>
                <c:pt idx="296">
                  <c:v>-1.5960000000000001</c:v>
                </c:pt>
                <c:pt idx="297">
                  <c:v>-0.95299999999999996</c:v>
                </c:pt>
                <c:pt idx="298">
                  <c:v>-1.776</c:v>
                </c:pt>
                <c:pt idx="299">
                  <c:v>-1.45</c:v>
                </c:pt>
                <c:pt idx="300">
                  <c:v>-0.94099999999999995</c:v>
                </c:pt>
                <c:pt idx="301">
                  <c:v>-1.5109999999999999</c:v>
                </c:pt>
                <c:pt idx="302">
                  <c:v>0.441</c:v>
                </c:pt>
                <c:pt idx="303">
                  <c:v>-0.6</c:v>
                </c:pt>
                <c:pt idx="304">
                  <c:v>-1.07</c:v>
                </c:pt>
                <c:pt idx="305">
                  <c:v>-1.2430000000000001</c:v>
                </c:pt>
                <c:pt idx="306">
                  <c:v>-1.8440000000000001</c:v>
                </c:pt>
                <c:pt idx="307">
                  <c:v>-0.69599999999999995</c:v>
                </c:pt>
                <c:pt idx="308">
                  <c:v>-0.71599999999999997</c:v>
                </c:pt>
                <c:pt idx="309">
                  <c:v>-0.22700000000000001</c:v>
                </c:pt>
                <c:pt idx="310">
                  <c:v>0.123</c:v>
                </c:pt>
                <c:pt idx="311">
                  <c:v>-1.1879999999999999</c:v>
                </c:pt>
                <c:pt idx="312">
                  <c:v>-0.90700000000000003</c:v>
                </c:pt>
                <c:pt idx="313">
                  <c:v>-0.46100000000000002</c:v>
                </c:pt>
                <c:pt idx="314">
                  <c:v>0.14000000000000001</c:v>
                </c:pt>
                <c:pt idx="315">
                  <c:v>0.505</c:v>
                </c:pt>
                <c:pt idx="316">
                  <c:v>-0.59599999999999997</c:v>
                </c:pt>
                <c:pt idx="317">
                  <c:v>-1.075</c:v>
                </c:pt>
                <c:pt idx="318">
                  <c:v>-1.2569999999999999</c:v>
                </c:pt>
                <c:pt idx="319">
                  <c:v>-0.69099999999999995</c:v>
                </c:pt>
                <c:pt idx="320">
                  <c:v>-1.3759999999999999</c:v>
                </c:pt>
                <c:pt idx="321">
                  <c:v>-1.1970000000000001</c:v>
                </c:pt>
                <c:pt idx="322">
                  <c:v>-1.3069999999999999</c:v>
                </c:pt>
                <c:pt idx="323">
                  <c:v>-0.98099999999999998</c:v>
                </c:pt>
                <c:pt idx="324">
                  <c:v>-1.1519999999999999</c:v>
                </c:pt>
                <c:pt idx="325">
                  <c:v>-1.028</c:v>
                </c:pt>
                <c:pt idx="326">
                  <c:v>-1.45</c:v>
                </c:pt>
                <c:pt idx="327">
                  <c:v>-1.0449999999999999</c:v>
                </c:pt>
                <c:pt idx="328">
                  <c:v>-1.3819999999999999</c:v>
                </c:pt>
                <c:pt idx="329">
                  <c:v>-1.26</c:v>
                </c:pt>
                <c:pt idx="330">
                  <c:v>-1.014</c:v>
                </c:pt>
                <c:pt idx="331">
                  <c:v>0.436</c:v>
                </c:pt>
                <c:pt idx="332">
                  <c:v>-1.7749999999999999</c:v>
                </c:pt>
                <c:pt idx="333">
                  <c:v>-0.61199999999999999</c:v>
                </c:pt>
                <c:pt idx="334">
                  <c:v>-0.82899999999999996</c:v>
                </c:pt>
                <c:pt idx="335">
                  <c:v>-1.669</c:v>
                </c:pt>
                <c:pt idx="336">
                  <c:v>-1.613</c:v>
                </c:pt>
                <c:pt idx="337">
                  <c:v>-0.67400000000000004</c:v>
                </c:pt>
                <c:pt idx="338">
                  <c:v>-0.91500000000000004</c:v>
                </c:pt>
                <c:pt idx="339">
                  <c:v>0.52900000000000003</c:v>
                </c:pt>
                <c:pt idx="340">
                  <c:v>-1.595</c:v>
                </c:pt>
                <c:pt idx="341">
                  <c:v>-0.63600000000000001</c:v>
                </c:pt>
                <c:pt idx="342">
                  <c:v>-0.84799999999999998</c:v>
                </c:pt>
                <c:pt idx="343">
                  <c:v>-1.196</c:v>
                </c:pt>
                <c:pt idx="344">
                  <c:v>-1.657</c:v>
                </c:pt>
                <c:pt idx="345">
                  <c:v>-1.0920000000000001</c:v>
                </c:pt>
                <c:pt idx="346">
                  <c:v>-0.77300000000000002</c:v>
                </c:pt>
                <c:pt idx="347">
                  <c:v>-1.1950000000000001</c:v>
                </c:pt>
                <c:pt idx="348">
                  <c:v>-1.046</c:v>
                </c:pt>
                <c:pt idx="349">
                  <c:v>-1.087</c:v>
                </c:pt>
                <c:pt idx="350">
                  <c:v>-1.472</c:v>
                </c:pt>
                <c:pt idx="351">
                  <c:v>-1.4950000000000001</c:v>
                </c:pt>
                <c:pt idx="352">
                  <c:v>-1.478</c:v>
                </c:pt>
                <c:pt idx="353">
                  <c:v>-0.49199999999999999</c:v>
                </c:pt>
                <c:pt idx="354">
                  <c:v>-0.622</c:v>
                </c:pt>
                <c:pt idx="355">
                  <c:v>-0.42699999999999999</c:v>
                </c:pt>
                <c:pt idx="356">
                  <c:v>-0.71699999999999997</c:v>
                </c:pt>
                <c:pt idx="357">
                  <c:v>-1.119</c:v>
                </c:pt>
                <c:pt idx="358">
                  <c:v>-1.5069999999999999</c:v>
                </c:pt>
                <c:pt idx="359">
                  <c:v>-0.67600000000000005</c:v>
                </c:pt>
                <c:pt idx="360">
                  <c:v>-0.20699999999999999</c:v>
                </c:pt>
                <c:pt idx="361">
                  <c:v>8.6999999999999994E-2</c:v>
                </c:pt>
                <c:pt idx="362">
                  <c:v>-1.147</c:v>
                </c:pt>
                <c:pt idx="363">
                  <c:v>-0.45700000000000002</c:v>
                </c:pt>
                <c:pt idx="364">
                  <c:v>-1.248</c:v>
                </c:pt>
                <c:pt idx="365">
                  <c:v>-1.228</c:v>
                </c:pt>
                <c:pt idx="366">
                  <c:v>-1.675</c:v>
                </c:pt>
                <c:pt idx="367">
                  <c:v>-1.871</c:v>
                </c:pt>
                <c:pt idx="368">
                  <c:v>-1.0109999999999999</c:v>
                </c:pt>
                <c:pt idx="369">
                  <c:v>-1.54</c:v>
                </c:pt>
                <c:pt idx="370">
                  <c:v>-0.81599999999999995</c:v>
                </c:pt>
                <c:pt idx="371">
                  <c:v>-1.163</c:v>
                </c:pt>
                <c:pt idx="372">
                  <c:v>-1.496</c:v>
                </c:pt>
                <c:pt idx="373">
                  <c:v>-0.19700000000000001</c:v>
                </c:pt>
                <c:pt idx="374">
                  <c:v>-1.2450000000000001</c:v>
                </c:pt>
                <c:pt idx="375">
                  <c:v>-0.96299999999999997</c:v>
                </c:pt>
                <c:pt idx="376">
                  <c:v>-1.2889999999999999</c:v>
                </c:pt>
                <c:pt idx="377">
                  <c:v>-1.091</c:v>
                </c:pt>
                <c:pt idx="378">
                  <c:v>-1.5209999999999999</c:v>
                </c:pt>
                <c:pt idx="379">
                  <c:v>1.9E-2</c:v>
                </c:pt>
                <c:pt idx="380">
                  <c:v>-1.569</c:v>
                </c:pt>
                <c:pt idx="381">
                  <c:v>-1.125</c:v>
                </c:pt>
                <c:pt idx="382">
                  <c:v>0.14000000000000001</c:v>
                </c:pt>
                <c:pt idx="383">
                  <c:v>-0.48</c:v>
                </c:pt>
                <c:pt idx="384">
                  <c:v>-1.6879999999999999</c:v>
                </c:pt>
                <c:pt idx="385">
                  <c:v>-1.829</c:v>
                </c:pt>
                <c:pt idx="386">
                  <c:v>-2.0619999999999998</c:v>
                </c:pt>
                <c:pt idx="387">
                  <c:v>-1.5820000000000001</c:v>
                </c:pt>
                <c:pt idx="388">
                  <c:v>-0.92900000000000005</c:v>
                </c:pt>
                <c:pt idx="389">
                  <c:v>-1.0640000000000001</c:v>
                </c:pt>
                <c:pt idx="390">
                  <c:v>-1.07</c:v>
                </c:pt>
                <c:pt idx="391">
                  <c:v>-1.2090000000000001</c:v>
                </c:pt>
                <c:pt idx="392">
                  <c:v>-0.997</c:v>
                </c:pt>
                <c:pt idx="393">
                  <c:v>-1.4159999999999999</c:v>
                </c:pt>
                <c:pt idx="394">
                  <c:v>-1.1180000000000001</c:v>
                </c:pt>
                <c:pt idx="395">
                  <c:v>-1.796</c:v>
                </c:pt>
                <c:pt idx="396">
                  <c:v>-1.48</c:v>
                </c:pt>
                <c:pt idx="397">
                  <c:v>-1.35</c:v>
                </c:pt>
                <c:pt idx="398">
                  <c:v>-1.345</c:v>
                </c:pt>
                <c:pt idx="399">
                  <c:v>-1.351</c:v>
                </c:pt>
                <c:pt idx="400">
                  <c:v>-1.222</c:v>
                </c:pt>
                <c:pt idx="401">
                  <c:v>-0.626</c:v>
                </c:pt>
                <c:pt idx="402">
                  <c:v>-1.32</c:v>
                </c:pt>
                <c:pt idx="403">
                  <c:v>-1.1879999999999999</c:v>
                </c:pt>
                <c:pt idx="404">
                  <c:v>-1.494</c:v>
                </c:pt>
                <c:pt idx="405">
                  <c:v>0.29899999999999999</c:v>
                </c:pt>
                <c:pt idx="406">
                  <c:v>-1.3540000000000001</c:v>
                </c:pt>
                <c:pt idx="407">
                  <c:v>-0.625</c:v>
                </c:pt>
                <c:pt idx="408">
                  <c:v>-1.3660000000000001</c:v>
                </c:pt>
                <c:pt idx="409">
                  <c:v>-0.46700000000000003</c:v>
                </c:pt>
                <c:pt idx="410">
                  <c:v>-0.72899999999999998</c:v>
                </c:pt>
                <c:pt idx="411">
                  <c:v>-0.69599999999999995</c:v>
                </c:pt>
                <c:pt idx="412">
                  <c:v>-0.749</c:v>
                </c:pt>
                <c:pt idx="413">
                  <c:v>-1.2549999999999999</c:v>
                </c:pt>
                <c:pt idx="414">
                  <c:v>-0.29799999999999999</c:v>
                </c:pt>
                <c:pt idx="415">
                  <c:v>-1.228</c:v>
                </c:pt>
                <c:pt idx="416">
                  <c:v>-1.1120000000000001</c:v>
                </c:pt>
                <c:pt idx="417">
                  <c:v>-1.0449999999999999</c:v>
                </c:pt>
                <c:pt idx="418">
                  <c:v>-0.68200000000000005</c:v>
                </c:pt>
                <c:pt idx="419">
                  <c:v>-1.298</c:v>
                </c:pt>
                <c:pt idx="420">
                  <c:v>-0.51800000000000002</c:v>
                </c:pt>
                <c:pt idx="421">
                  <c:v>-6.8000000000000005E-2</c:v>
                </c:pt>
                <c:pt idx="422">
                  <c:v>-0.99399999999999999</c:v>
                </c:pt>
                <c:pt idx="423">
                  <c:v>-1.081</c:v>
                </c:pt>
                <c:pt idx="424">
                  <c:v>-0.82499999999999996</c:v>
                </c:pt>
                <c:pt idx="425">
                  <c:v>-1.036</c:v>
                </c:pt>
                <c:pt idx="426">
                  <c:v>-1.036</c:v>
                </c:pt>
                <c:pt idx="427">
                  <c:v>-0.86499999999999999</c:v>
                </c:pt>
                <c:pt idx="428">
                  <c:v>-1.3580000000000001</c:v>
                </c:pt>
                <c:pt idx="429">
                  <c:v>-0.58199999999999996</c:v>
                </c:pt>
                <c:pt idx="430">
                  <c:v>-1.252</c:v>
                </c:pt>
                <c:pt idx="431">
                  <c:v>-0.69699999999999995</c:v>
                </c:pt>
                <c:pt idx="432">
                  <c:v>-0.83799999999999997</c:v>
                </c:pt>
                <c:pt idx="433">
                  <c:v>-1.258</c:v>
                </c:pt>
                <c:pt idx="434">
                  <c:v>-1.153</c:v>
                </c:pt>
                <c:pt idx="435">
                  <c:v>-0.83299999999999996</c:v>
                </c:pt>
                <c:pt idx="436">
                  <c:v>-0.54200000000000004</c:v>
                </c:pt>
                <c:pt idx="437">
                  <c:v>-1.6950000000000001</c:v>
                </c:pt>
                <c:pt idx="438">
                  <c:v>-1.3149999999999999</c:v>
                </c:pt>
                <c:pt idx="439">
                  <c:v>-1.423</c:v>
                </c:pt>
                <c:pt idx="440">
                  <c:v>-0.67300000000000004</c:v>
                </c:pt>
                <c:pt idx="441">
                  <c:v>-1.409</c:v>
                </c:pt>
                <c:pt idx="442">
                  <c:v>-1.4119999999999999</c:v>
                </c:pt>
                <c:pt idx="443">
                  <c:v>-0.76300000000000001</c:v>
                </c:pt>
                <c:pt idx="444">
                  <c:v>-0.23300000000000001</c:v>
                </c:pt>
                <c:pt idx="445">
                  <c:v>-0.876</c:v>
                </c:pt>
                <c:pt idx="446">
                  <c:v>-0.71799999999999997</c:v>
                </c:pt>
                <c:pt idx="447">
                  <c:v>0.5</c:v>
                </c:pt>
                <c:pt idx="448">
                  <c:v>-0.55500000000000005</c:v>
                </c:pt>
                <c:pt idx="449">
                  <c:v>-0.72399999999999998</c:v>
                </c:pt>
                <c:pt idx="450">
                  <c:v>-1.0609999999999999</c:v>
                </c:pt>
                <c:pt idx="451">
                  <c:v>-1.0289999999999999</c:v>
                </c:pt>
                <c:pt idx="452">
                  <c:v>0</c:v>
                </c:pt>
                <c:pt idx="453">
                  <c:v>-0.61</c:v>
                </c:pt>
                <c:pt idx="454">
                  <c:v>-0.30399999999999999</c:v>
                </c:pt>
                <c:pt idx="455">
                  <c:v>-0.57199999999999995</c:v>
                </c:pt>
                <c:pt idx="456">
                  <c:v>-0.34799999999999998</c:v>
                </c:pt>
                <c:pt idx="457">
                  <c:v>-0.63400000000000001</c:v>
                </c:pt>
                <c:pt idx="458">
                  <c:v>-1.6539999999999999</c:v>
                </c:pt>
                <c:pt idx="459">
                  <c:v>-0.59299999999999997</c:v>
                </c:pt>
                <c:pt idx="460">
                  <c:v>-1.0309999999999999</c:v>
                </c:pt>
                <c:pt idx="461">
                  <c:v>-0.82699999999999996</c:v>
                </c:pt>
                <c:pt idx="462">
                  <c:v>-1.016</c:v>
                </c:pt>
                <c:pt idx="463">
                  <c:v>-0.97399999999999998</c:v>
                </c:pt>
                <c:pt idx="464">
                  <c:v>-1.355</c:v>
                </c:pt>
                <c:pt idx="465">
                  <c:v>-0.91400000000000003</c:v>
                </c:pt>
                <c:pt idx="466">
                  <c:v>-1.8129999999999999</c:v>
                </c:pt>
                <c:pt idx="467">
                  <c:v>-1.292</c:v>
                </c:pt>
                <c:pt idx="468">
                  <c:v>-1.518</c:v>
                </c:pt>
                <c:pt idx="469">
                  <c:v>-1.2</c:v>
                </c:pt>
                <c:pt idx="470">
                  <c:v>-1.819</c:v>
                </c:pt>
                <c:pt idx="471">
                  <c:v>-0.35</c:v>
                </c:pt>
                <c:pt idx="472">
                  <c:v>-0.63300000000000001</c:v>
                </c:pt>
                <c:pt idx="473">
                  <c:v>-1.228</c:v>
                </c:pt>
                <c:pt idx="474">
                  <c:v>-1.421</c:v>
                </c:pt>
                <c:pt idx="475">
                  <c:v>-1.3260000000000001</c:v>
                </c:pt>
                <c:pt idx="476">
                  <c:v>-1.26</c:v>
                </c:pt>
                <c:pt idx="477">
                  <c:v>-0.89300000000000002</c:v>
                </c:pt>
                <c:pt idx="478">
                  <c:v>-0.69899999999999995</c:v>
                </c:pt>
                <c:pt idx="479">
                  <c:v>-1.1040000000000001</c:v>
                </c:pt>
                <c:pt idx="480">
                  <c:v>-1.292</c:v>
                </c:pt>
                <c:pt idx="481">
                  <c:v>-1.3779999999999999</c:v>
                </c:pt>
                <c:pt idx="482">
                  <c:v>-1.446</c:v>
                </c:pt>
                <c:pt idx="483">
                  <c:v>-1.198</c:v>
                </c:pt>
                <c:pt idx="484">
                  <c:v>-0.95299999999999996</c:v>
                </c:pt>
                <c:pt idx="485">
                  <c:v>-1.054</c:v>
                </c:pt>
                <c:pt idx="486">
                  <c:v>0.124</c:v>
                </c:pt>
                <c:pt idx="487">
                  <c:v>-1.3720000000000001</c:v>
                </c:pt>
                <c:pt idx="488">
                  <c:v>-0.439</c:v>
                </c:pt>
                <c:pt idx="489">
                  <c:v>-0.57299999999999995</c:v>
                </c:pt>
                <c:pt idx="490">
                  <c:v>-0.86299999999999999</c:v>
                </c:pt>
                <c:pt idx="491">
                  <c:v>-1.2869999999999999</c:v>
                </c:pt>
                <c:pt idx="492">
                  <c:v>0.1</c:v>
                </c:pt>
                <c:pt idx="493">
                  <c:v>9.9958351457256303E-2</c:v>
                </c:pt>
                <c:pt idx="494">
                  <c:v>-0.9</c:v>
                </c:pt>
                <c:pt idx="495">
                  <c:v>-0.63200000000000001</c:v>
                </c:pt>
                <c:pt idx="496">
                  <c:v>-0.41699999999999998</c:v>
                </c:pt>
                <c:pt idx="497">
                  <c:v>-0.65800000000000003</c:v>
                </c:pt>
                <c:pt idx="498">
                  <c:v>-1.1830000000000001</c:v>
                </c:pt>
                <c:pt idx="499">
                  <c:v>-0.52</c:v>
                </c:pt>
                <c:pt idx="500">
                  <c:v>0.4</c:v>
                </c:pt>
                <c:pt idx="501">
                  <c:v>-0.624</c:v>
                </c:pt>
                <c:pt idx="502">
                  <c:v>-0.38</c:v>
                </c:pt>
                <c:pt idx="503">
                  <c:v>-0.53600000000000003</c:v>
                </c:pt>
                <c:pt idx="504">
                  <c:v>-0.39100000000000001</c:v>
                </c:pt>
                <c:pt idx="505">
                  <c:v>-0.92300000000000004</c:v>
                </c:pt>
                <c:pt idx="506">
                  <c:v>-0.373</c:v>
                </c:pt>
                <c:pt idx="507">
                  <c:v>-1.0509999999999999</c:v>
                </c:pt>
                <c:pt idx="508">
                  <c:v>-0.40899999999999997</c:v>
                </c:pt>
                <c:pt idx="509">
                  <c:v>-1.258</c:v>
                </c:pt>
                <c:pt idx="510">
                  <c:v>-0.59199999999999997</c:v>
                </c:pt>
                <c:pt idx="511">
                  <c:v>-0.49199999999999999</c:v>
                </c:pt>
                <c:pt idx="512">
                  <c:v>-1.17</c:v>
                </c:pt>
                <c:pt idx="513">
                  <c:v>-1.1890000000000001</c:v>
                </c:pt>
                <c:pt idx="514">
                  <c:v>-0.57499999999999996</c:v>
                </c:pt>
                <c:pt idx="515">
                  <c:v>-0.74099999999999999</c:v>
                </c:pt>
                <c:pt idx="516">
                  <c:v>-1.071</c:v>
                </c:pt>
                <c:pt idx="517">
                  <c:v>-1.337</c:v>
                </c:pt>
                <c:pt idx="518">
                  <c:v>-0.63700000000000001</c:v>
                </c:pt>
                <c:pt idx="519">
                  <c:v>-1.9239999999999999</c:v>
                </c:pt>
                <c:pt idx="520">
                  <c:v>-1.0449999999999999</c:v>
                </c:pt>
                <c:pt idx="521">
                  <c:v>-0.83299999999999996</c:v>
                </c:pt>
                <c:pt idx="522">
                  <c:v>-0.92600000000000005</c:v>
                </c:pt>
                <c:pt idx="523">
                  <c:v>-1.895</c:v>
                </c:pt>
                <c:pt idx="524">
                  <c:v>-0.879</c:v>
                </c:pt>
                <c:pt idx="525">
                  <c:v>0.223</c:v>
                </c:pt>
                <c:pt idx="526">
                  <c:v>-1.1339999999999999</c:v>
                </c:pt>
                <c:pt idx="527">
                  <c:v>-1.3919999999999999</c:v>
                </c:pt>
                <c:pt idx="528">
                  <c:v>-1.079</c:v>
                </c:pt>
                <c:pt idx="529">
                  <c:v>-1.4039999999999999</c:v>
                </c:pt>
                <c:pt idx="530">
                  <c:v>-0.67500000000000004</c:v>
                </c:pt>
                <c:pt idx="531">
                  <c:v>-0.73499999999999999</c:v>
                </c:pt>
                <c:pt idx="532">
                  <c:v>-1.468</c:v>
                </c:pt>
                <c:pt idx="533">
                  <c:v>-0.246</c:v>
                </c:pt>
                <c:pt idx="534">
                  <c:v>-1.335</c:v>
                </c:pt>
                <c:pt idx="535">
                  <c:v>-0.69099999999999995</c:v>
                </c:pt>
                <c:pt idx="536">
                  <c:v>-0.42399999999999999</c:v>
                </c:pt>
                <c:pt idx="537">
                  <c:v>-1.43</c:v>
                </c:pt>
                <c:pt idx="538">
                  <c:v>-1.3819999999999999</c:v>
                </c:pt>
                <c:pt idx="539">
                  <c:v>-0.57799999999999996</c:v>
                </c:pt>
                <c:pt idx="540">
                  <c:v>-0.91900000000000004</c:v>
                </c:pt>
                <c:pt idx="541">
                  <c:v>-0.67500000000000004</c:v>
                </c:pt>
                <c:pt idx="542">
                  <c:v>-1.7849999999999999</c:v>
                </c:pt>
                <c:pt idx="543">
                  <c:v>-1.599</c:v>
                </c:pt>
                <c:pt idx="544">
                  <c:v>-0.73899999999999999</c:v>
                </c:pt>
                <c:pt idx="545">
                  <c:v>-1.262</c:v>
                </c:pt>
                <c:pt idx="546">
                  <c:v>-1.0589999999999999</c:v>
                </c:pt>
                <c:pt idx="547">
                  <c:v>-0.90100000000000002</c:v>
                </c:pt>
                <c:pt idx="548">
                  <c:v>-0.51700000000000002</c:v>
                </c:pt>
                <c:pt idx="549">
                  <c:v>-0.76200000000000001</c:v>
                </c:pt>
                <c:pt idx="550">
                  <c:v>-1.79</c:v>
                </c:pt>
                <c:pt idx="551">
                  <c:v>-0.65300000000000002</c:v>
                </c:pt>
                <c:pt idx="552">
                  <c:v>-1.5980000000000001</c:v>
                </c:pt>
                <c:pt idx="553">
                  <c:v>-1.6259999999999999</c:v>
                </c:pt>
                <c:pt idx="554">
                  <c:v>-1.64</c:v>
                </c:pt>
                <c:pt idx="555">
                  <c:v>-1.131</c:v>
                </c:pt>
                <c:pt idx="556">
                  <c:v>-1.024</c:v>
                </c:pt>
                <c:pt idx="557">
                  <c:v>-1.028</c:v>
                </c:pt>
                <c:pt idx="558">
                  <c:v>-0.93899999999999995</c:v>
                </c:pt>
                <c:pt idx="559">
                  <c:v>-1.004</c:v>
                </c:pt>
                <c:pt idx="560">
                  <c:v>-0.70199999999999996</c:v>
                </c:pt>
                <c:pt idx="561">
                  <c:v>-1.4430000000000001</c:v>
                </c:pt>
                <c:pt idx="562">
                  <c:v>-1.155</c:v>
                </c:pt>
                <c:pt idx="563">
                  <c:v>-1.3149999999999999</c:v>
                </c:pt>
                <c:pt idx="564">
                  <c:v>-1.2509999999999999</c:v>
                </c:pt>
                <c:pt idx="565">
                  <c:v>-2.0750000000000002</c:v>
                </c:pt>
                <c:pt idx="566">
                  <c:v>-1.657</c:v>
                </c:pt>
                <c:pt idx="567">
                  <c:v>-1.454</c:v>
                </c:pt>
                <c:pt idx="568">
                  <c:v>-0.74399999999999999</c:v>
                </c:pt>
                <c:pt idx="569">
                  <c:v>-1.6419999999999999</c:v>
                </c:pt>
                <c:pt idx="570">
                  <c:v>-0.36899999999999999</c:v>
                </c:pt>
                <c:pt idx="571">
                  <c:v>0.25800000000000001</c:v>
                </c:pt>
                <c:pt idx="572">
                  <c:v>-1.087</c:v>
                </c:pt>
                <c:pt idx="573">
                  <c:v>-0.68100000000000005</c:v>
                </c:pt>
                <c:pt idx="574">
                  <c:v>-0.59599999999999997</c:v>
                </c:pt>
                <c:pt idx="575">
                  <c:v>-0.22800000000000001</c:v>
                </c:pt>
                <c:pt idx="576">
                  <c:v>-0.72</c:v>
                </c:pt>
                <c:pt idx="577">
                  <c:v>-1.387</c:v>
                </c:pt>
                <c:pt idx="578">
                  <c:v>-0.31</c:v>
                </c:pt>
                <c:pt idx="579">
                  <c:v>-1.694</c:v>
                </c:pt>
                <c:pt idx="580">
                  <c:v>-0.89500000000000002</c:v>
                </c:pt>
                <c:pt idx="581">
                  <c:v>-0.66700000000000004</c:v>
                </c:pt>
                <c:pt idx="582">
                  <c:v>-0.91</c:v>
                </c:pt>
                <c:pt idx="583">
                  <c:v>-1.2999999999999999E-2</c:v>
                </c:pt>
                <c:pt idx="584">
                  <c:v>-1.0680000000000001</c:v>
                </c:pt>
                <c:pt idx="585">
                  <c:v>-0.89500000000000002</c:v>
                </c:pt>
                <c:pt idx="586">
                  <c:v>-0.311</c:v>
                </c:pt>
                <c:pt idx="587">
                  <c:v>-0.73799999999999999</c:v>
                </c:pt>
                <c:pt idx="588">
                  <c:v>0.29599999999999999</c:v>
                </c:pt>
                <c:pt idx="589">
                  <c:v>-1.165</c:v>
                </c:pt>
                <c:pt idx="590">
                  <c:v>-1.282</c:v>
                </c:pt>
                <c:pt idx="591">
                  <c:v>-1.097</c:v>
                </c:pt>
                <c:pt idx="592">
                  <c:v>-0.88800000000000001</c:v>
                </c:pt>
                <c:pt idx="593">
                  <c:v>-0.77200000000000002</c:v>
                </c:pt>
                <c:pt idx="594">
                  <c:v>-0.72899999999999998</c:v>
                </c:pt>
                <c:pt idx="595">
                  <c:v>-0.496</c:v>
                </c:pt>
                <c:pt idx="596">
                  <c:v>-1.1100000000000001</c:v>
                </c:pt>
                <c:pt idx="597">
                  <c:v>-0.91400000000000003</c:v>
                </c:pt>
                <c:pt idx="598">
                  <c:v>-0.87</c:v>
                </c:pt>
                <c:pt idx="599">
                  <c:v>1.2999999999999999E-2</c:v>
                </c:pt>
                <c:pt idx="600">
                  <c:v>-1.7370000000000001</c:v>
                </c:pt>
                <c:pt idx="601">
                  <c:v>-1.542</c:v>
                </c:pt>
                <c:pt idx="602">
                  <c:v>-0.98299999999999998</c:v>
                </c:pt>
                <c:pt idx="603">
                  <c:v>-0.58699999999999997</c:v>
                </c:pt>
                <c:pt idx="604">
                  <c:v>0.29699999999999999</c:v>
                </c:pt>
                <c:pt idx="605">
                  <c:v>-0.66900000000000004</c:v>
                </c:pt>
                <c:pt idx="606">
                  <c:v>-1.835</c:v>
                </c:pt>
                <c:pt idx="607">
                  <c:v>-0.82499999999999996</c:v>
                </c:pt>
                <c:pt idx="608">
                  <c:v>-1.831</c:v>
                </c:pt>
                <c:pt idx="609">
                  <c:v>0.875</c:v>
                </c:pt>
                <c:pt idx="610">
                  <c:v>-0.85299999999999998</c:v>
                </c:pt>
                <c:pt idx="611">
                  <c:v>1.7000000000000001E-2</c:v>
                </c:pt>
                <c:pt idx="612">
                  <c:v>-0.78700000000000003</c:v>
                </c:pt>
                <c:pt idx="613">
                  <c:v>-1.879</c:v>
                </c:pt>
                <c:pt idx="614">
                  <c:v>-0.68500000000000005</c:v>
                </c:pt>
                <c:pt idx="615">
                  <c:v>-0.83699999999999997</c:v>
                </c:pt>
                <c:pt idx="616">
                  <c:v>-1.3540000000000001</c:v>
                </c:pt>
                <c:pt idx="617">
                  <c:v>-0.79200000000000004</c:v>
                </c:pt>
                <c:pt idx="618">
                  <c:v>-0.57399999999999995</c:v>
                </c:pt>
                <c:pt idx="619">
                  <c:v>-2.2290000000000001</c:v>
                </c:pt>
                <c:pt idx="620">
                  <c:v>-1.262</c:v>
                </c:pt>
                <c:pt idx="621">
                  <c:v>-0.14099999999999999</c:v>
                </c:pt>
                <c:pt idx="622">
                  <c:v>-0.36799999999999999</c:v>
                </c:pt>
                <c:pt idx="623">
                  <c:v>-1.7829999999999999</c:v>
                </c:pt>
                <c:pt idx="624">
                  <c:v>-0.107</c:v>
                </c:pt>
                <c:pt idx="625">
                  <c:v>-0.57499999999999996</c:v>
                </c:pt>
                <c:pt idx="626">
                  <c:v>0.997</c:v>
                </c:pt>
                <c:pt idx="627">
                  <c:v>-0.76800000000000002</c:v>
                </c:pt>
                <c:pt idx="628">
                  <c:v>-1.0720000000000001</c:v>
                </c:pt>
                <c:pt idx="629">
                  <c:v>-1.026</c:v>
                </c:pt>
                <c:pt idx="630">
                  <c:v>0.45800000000000002</c:v>
                </c:pt>
                <c:pt idx="631">
                  <c:v>-1.0880000000000001</c:v>
                </c:pt>
                <c:pt idx="632">
                  <c:v>-1.629</c:v>
                </c:pt>
                <c:pt idx="633">
                  <c:v>-0.67400000000000004</c:v>
                </c:pt>
                <c:pt idx="634">
                  <c:v>-0.373</c:v>
                </c:pt>
                <c:pt idx="635">
                  <c:v>-0.41299999999999998</c:v>
                </c:pt>
                <c:pt idx="636">
                  <c:v>-0.437</c:v>
                </c:pt>
                <c:pt idx="637">
                  <c:v>-2.1000000000000001E-2</c:v>
                </c:pt>
                <c:pt idx="638">
                  <c:v>-0.438</c:v>
                </c:pt>
                <c:pt idx="639">
                  <c:v>-0.94799999999999995</c:v>
                </c:pt>
                <c:pt idx="640">
                  <c:v>-1.0469999999999999</c:v>
                </c:pt>
                <c:pt idx="641">
                  <c:v>-1.3740000000000001</c:v>
                </c:pt>
                <c:pt idx="642">
                  <c:v>-1.2450000000000001</c:v>
                </c:pt>
                <c:pt idx="643">
                  <c:v>-1.3540000000000001</c:v>
                </c:pt>
                <c:pt idx="644">
                  <c:v>-1.204</c:v>
                </c:pt>
                <c:pt idx="645">
                  <c:v>-0.90400000000000003</c:v>
                </c:pt>
                <c:pt idx="646">
                  <c:v>-1.117</c:v>
                </c:pt>
                <c:pt idx="647">
                  <c:v>-1.012</c:v>
                </c:pt>
                <c:pt idx="648">
                  <c:v>-1.3029999999999999</c:v>
                </c:pt>
                <c:pt idx="649">
                  <c:v>-0.29299999999999998</c:v>
                </c:pt>
                <c:pt idx="650">
                  <c:v>-2.008</c:v>
                </c:pt>
                <c:pt idx="651">
                  <c:v>-1.141</c:v>
                </c:pt>
                <c:pt idx="652">
                  <c:v>-0.33800000000000002</c:v>
                </c:pt>
                <c:pt idx="653">
                  <c:v>-1.7470000000000001</c:v>
                </c:pt>
                <c:pt idx="654">
                  <c:v>-0.501</c:v>
                </c:pt>
                <c:pt idx="655">
                  <c:v>-0.83199999999999996</c:v>
                </c:pt>
                <c:pt idx="656">
                  <c:v>7.3999999999999996E-2</c:v>
                </c:pt>
                <c:pt idx="657">
                  <c:v>-0.75</c:v>
                </c:pt>
                <c:pt idx="658">
                  <c:v>-0.96299999999999997</c:v>
                </c:pt>
                <c:pt idx="659">
                  <c:v>-0.79500000000000004</c:v>
                </c:pt>
                <c:pt idx="660">
                  <c:v>-0.84799999999999998</c:v>
                </c:pt>
                <c:pt idx="661">
                  <c:v>-0.48699999999999999</c:v>
                </c:pt>
                <c:pt idx="662">
                  <c:v>-0.72099999999999997</c:v>
                </c:pt>
                <c:pt idx="663">
                  <c:v>-0.125</c:v>
                </c:pt>
                <c:pt idx="664">
                  <c:v>-0.35799999999999998</c:v>
                </c:pt>
                <c:pt idx="665">
                  <c:v>-8.2000000000000003E-2</c:v>
                </c:pt>
                <c:pt idx="666">
                  <c:v>-0.7</c:v>
                </c:pt>
                <c:pt idx="667">
                  <c:v>-1.028</c:v>
                </c:pt>
                <c:pt idx="668">
                  <c:v>-1.4430000000000001</c:v>
                </c:pt>
                <c:pt idx="669">
                  <c:v>-0.86599999999999999</c:v>
                </c:pt>
                <c:pt idx="670">
                  <c:v>0.14000000000000001</c:v>
                </c:pt>
                <c:pt idx="671">
                  <c:v>-1.268</c:v>
                </c:pt>
                <c:pt idx="672">
                  <c:v>-1.0289999999999999</c:v>
                </c:pt>
                <c:pt idx="673">
                  <c:v>-1.5069999999999999</c:v>
                </c:pt>
                <c:pt idx="674">
                  <c:v>-1.9650000000000001</c:v>
                </c:pt>
                <c:pt idx="675">
                  <c:v>-0.84699999999999998</c:v>
                </c:pt>
                <c:pt idx="676">
                  <c:v>-0.48699999999999999</c:v>
                </c:pt>
                <c:pt idx="677">
                  <c:v>-1.1930000000000001</c:v>
                </c:pt>
                <c:pt idx="678">
                  <c:v>-0.26</c:v>
                </c:pt>
                <c:pt idx="679">
                  <c:v>-1.5389999999999999</c:v>
                </c:pt>
                <c:pt idx="680">
                  <c:v>-1.016</c:v>
                </c:pt>
                <c:pt idx="681">
                  <c:v>0.53</c:v>
                </c:pt>
                <c:pt idx="682">
                  <c:v>-0.26900000000000002</c:v>
                </c:pt>
                <c:pt idx="683">
                  <c:v>-1.556</c:v>
                </c:pt>
                <c:pt idx="684">
                  <c:v>-1.0109999999999999</c:v>
                </c:pt>
                <c:pt idx="685">
                  <c:v>-1.044</c:v>
                </c:pt>
                <c:pt idx="686">
                  <c:v>-1.1459999999999999</c:v>
                </c:pt>
                <c:pt idx="687">
                  <c:v>-1.139</c:v>
                </c:pt>
                <c:pt idx="688">
                  <c:v>-1.5049999999999999</c:v>
                </c:pt>
                <c:pt idx="689">
                  <c:v>-1.4750000000000001</c:v>
                </c:pt>
                <c:pt idx="690">
                  <c:v>-0.106</c:v>
                </c:pt>
                <c:pt idx="691">
                  <c:v>-0.85499999999999998</c:v>
                </c:pt>
                <c:pt idx="692">
                  <c:v>-0.66700000000000004</c:v>
                </c:pt>
                <c:pt idx="693">
                  <c:v>-1.4039999999999999</c:v>
                </c:pt>
                <c:pt idx="694">
                  <c:v>-1.8540000000000001</c:v>
                </c:pt>
                <c:pt idx="695">
                  <c:v>-1.03</c:v>
                </c:pt>
                <c:pt idx="696">
                  <c:v>-1.927</c:v>
                </c:pt>
                <c:pt idx="697">
                  <c:v>-1.41</c:v>
                </c:pt>
                <c:pt idx="698">
                  <c:v>-2.16</c:v>
                </c:pt>
                <c:pt idx="699">
                  <c:v>-1.6279999999999999</c:v>
                </c:pt>
                <c:pt idx="700">
                  <c:v>-1.4410000000000001</c:v>
                </c:pt>
                <c:pt idx="701">
                  <c:v>-0.59</c:v>
                </c:pt>
                <c:pt idx="702">
                  <c:v>-0.75900000000000001</c:v>
                </c:pt>
                <c:pt idx="703">
                  <c:v>-0.92900000000000005</c:v>
                </c:pt>
                <c:pt idx="704">
                  <c:v>-0.84599999999999997</c:v>
                </c:pt>
                <c:pt idx="705">
                  <c:v>-0.56599999999999995</c:v>
                </c:pt>
                <c:pt idx="706">
                  <c:v>-1.417</c:v>
                </c:pt>
                <c:pt idx="707">
                  <c:v>-1.258</c:v>
                </c:pt>
                <c:pt idx="708">
                  <c:v>-1.0189999999999999</c:v>
                </c:pt>
                <c:pt idx="709">
                  <c:v>-0.55800000000000005</c:v>
                </c:pt>
                <c:pt idx="710">
                  <c:v>-1.1459999999999999</c:v>
                </c:pt>
                <c:pt idx="711">
                  <c:v>-1.8240000000000001</c:v>
                </c:pt>
                <c:pt idx="712">
                  <c:v>0.28000000000000003</c:v>
                </c:pt>
                <c:pt idx="713">
                  <c:v>-1.0409999999999999</c:v>
                </c:pt>
                <c:pt idx="714">
                  <c:v>-2.1960000000000002</c:v>
                </c:pt>
                <c:pt idx="715">
                  <c:v>-1.341</c:v>
                </c:pt>
                <c:pt idx="716">
                  <c:v>-0.98299999999999998</c:v>
                </c:pt>
                <c:pt idx="717">
                  <c:v>-1.21</c:v>
                </c:pt>
                <c:pt idx="718">
                  <c:v>-0.152</c:v>
                </c:pt>
                <c:pt idx="719">
                  <c:v>-1.3029999999999999</c:v>
                </c:pt>
                <c:pt idx="720">
                  <c:v>-1.534</c:v>
                </c:pt>
                <c:pt idx="721">
                  <c:v>-1.486</c:v>
                </c:pt>
                <c:pt idx="722">
                  <c:v>-1.0780000000000001</c:v>
                </c:pt>
                <c:pt idx="723">
                  <c:v>-0.61899999999999999</c:v>
                </c:pt>
                <c:pt idx="724">
                  <c:v>-1.413</c:v>
                </c:pt>
                <c:pt idx="725">
                  <c:v>-1.1459999999999999</c:v>
                </c:pt>
                <c:pt idx="726">
                  <c:v>-2.0489999999999999</c:v>
                </c:pt>
                <c:pt idx="727">
                  <c:v>-0.39800000000000002</c:v>
                </c:pt>
                <c:pt idx="728">
                  <c:v>-0.13800000000000001</c:v>
                </c:pt>
                <c:pt idx="729">
                  <c:v>-1.3979999999999999</c:v>
                </c:pt>
                <c:pt idx="730">
                  <c:v>-0.90300000000000002</c:v>
                </c:pt>
                <c:pt idx="731">
                  <c:v>-0.39</c:v>
                </c:pt>
                <c:pt idx="732">
                  <c:v>-1.552</c:v>
                </c:pt>
                <c:pt idx="733">
                  <c:v>-1.661</c:v>
                </c:pt>
                <c:pt idx="734">
                  <c:v>-1.99292006911526</c:v>
                </c:pt>
                <c:pt idx="735">
                  <c:v>-1.222</c:v>
                </c:pt>
                <c:pt idx="736">
                  <c:v>-2.093</c:v>
                </c:pt>
                <c:pt idx="737">
                  <c:v>-1.7999999999999999E-2</c:v>
                </c:pt>
                <c:pt idx="738">
                  <c:v>-6.7000000000000004E-2</c:v>
                </c:pt>
                <c:pt idx="739">
                  <c:v>-1.419</c:v>
                </c:pt>
                <c:pt idx="740">
                  <c:v>-0.82099999999999995</c:v>
                </c:pt>
                <c:pt idx="741">
                  <c:v>-1.4970000000000001</c:v>
                </c:pt>
                <c:pt idx="742">
                  <c:v>-2.4630000000000001</c:v>
                </c:pt>
                <c:pt idx="743">
                  <c:v>-0.81</c:v>
                </c:pt>
                <c:pt idx="744">
                  <c:v>-1.405</c:v>
                </c:pt>
                <c:pt idx="745">
                  <c:v>-1.788</c:v>
                </c:pt>
                <c:pt idx="746">
                  <c:v>0.27100000000000002</c:v>
                </c:pt>
                <c:pt idx="747">
                  <c:v>-2.0510000000000002</c:v>
                </c:pt>
                <c:pt idx="748">
                  <c:v>-0.58399999999999996</c:v>
                </c:pt>
                <c:pt idx="749">
                  <c:v>0.123</c:v>
                </c:pt>
                <c:pt idx="750">
                  <c:v>-1.5229999999999999</c:v>
                </c:pt>
                <c:pt idx="751">
                  <c:v>-0.253</c:v>
                </c:pt>
                <c:pt idx="752">
                  <c:v>-1.4319999999999999</c:v>
                </c:pt>
                <c:pt idx="753">
                  <c:v>-2.2690000000000001</c:v>
                </c:pt>
                <c:pt idx="754">
                  <c:v>-1.5209999999999999</c:v>
                </c:pt>
                <c:pt idx="755">
                  <c:v>0.35799999999999998</c:v>
                </c:pt>
                <c:pt idx="756">
                  <c:v>-1.5349999999999999</c:v>
                </c:pt>
                <c:pt idx="757">
                  <c:v>-1.38</c:v>
                </c:pt>
                <c:pt idx="758">
                  <c:v>-1.2849999999999999</c:v>
                </c:pt>
                <c:pt idx="759">
                  <c:v>-1.204</c:v>
                </c:pt>
                <c:pt idx="760">
                  <c:v>-0.93</c:v>
                </c:pt>
                <c:pt idx="761">
                  <c:v>-1.23</c:v>
                </c:pt>
                <c:pt idx="762">
                  <c:v>-1.347</c:v>
                </c:pt>
                <c:pt idx="763">
                  <c:v>-1.2070000000000001</c:v>
                </c:pt>
                <c:pt idx="764">
                  <c:v>-0.18</c:v>
                </c:pt>
                <c:pt idx="765">
                  <c:v>-1.1399999999999999</c:v>
                </c:pt>
                <c:pt idx="766">
                  <c:v>-1.9419999999999999</c:v>
                </c:pt>
                <c:pt idx="767">
                  <c:v>-0.93700000000000006</c:v>
                </c:pt>
                <c:pt idx="768">
                  <c:v>-1.5229999999999999</c:v>
                </c:pt>
                <c:pt idx="769">
                  <c:v>0.19500000000000001</c:v>
                </c:pt>
                <c:pt idx="770">
                  <c:v>-0.89800000000000002</c:v>
                </c:pt>
                <c:pt idx="771">
                  <c:v>-0.311</c:v>
                </c:pt>
                <c:pt idx="772">
                  <c:v>-0.50800000000000001</c:v>
                </c:pt>
                <c:pt idx="773">
                  <c:v>-0.89700000000000002</c:v>
                </c:pt>
                <c:pt idx="774">
                  <c:v>-1.379</c:v>
                </c:pt>
                <c:pt idx="775">
                  <c:v>-1.081</c:v>
                </c:pt>
                <c:pt idx="776">
                  <c:v>-1.2350000000000001</c:v>
                </c:pt>
                <c:pt idx="777">
                  <c:v>-1.6439999999999999</c:v>
                </c:pt>
                <c:pt idx="778">
                  <c:v>-1.5629999999999999</c:v>
                </c:pt>
                <c:pt idx="779">
                  <c:v>-1.0569999999999999</c:v>
                </c:pt>
                <c:pt idx="780">
                  <c:v>-1.159</c:v>
                </c:pt>
                <c:pt idx="781">
                  <c:v>-0.42399999999999999</c:v>
                </c:pt>
                <c:pt idx="782">
                  <c:v>-1.395</c:v>
                </c:pt>
                <c:pt idx="783">
                  <c:v>-1.403</c:v>
                </c:pt>
                <c:pt idx="784">
                  <c:v>-0.38700000000000001</c:v>
                </c:pt>
                <c:pt idx="785">
                  <c:v>-1.137</c:v>
                </c:pt>
                <c:pt idx="786">
                  <c:v>-1.2410000000000001</c:v>
                </c:pt>
                <c:pt idx="787">
                  <c:v>-0.98799999999999999</c:v>
                </c:pt>
                <c:pt idx="788">
                  <c:v>-0.93200000000000005</c:v>
                </c:pt>
                <c:pt idx="789">
                  <c:v>-0.91900000000000004</c:v>
                </c:pt>
                <c:pt idx="790">
                  <c:v>-1.575</c:v>
                </c:pt>
                <c:pt idx="791">
                  <c:v>-0.754</c:v>
                </c:pt>
                <c:pt idx="792">
                  <c:v>-0.31</c:v>
                </c:pt>
                <c:pt idx="793">
                  <c:v>-0.214</c:v>
                </c:pt>
                <c:pt idx="794">
                  <c:v>-1.2529999999999999</c:v>
                </c:pt>
                <c:pt idx="795">
                  <c:v>-1.179</c:v>
                </c:pt>
                <c:pt idx="796">
                  <c:v>-0.58399999999999996</c:v>
                </c:pt>
                <c:pt idx="797">
                  <c:v>-1.2789999999999999</c:v>
                </c:pt>
                <c:pt idx="798">
                  <c:v>-1.8169999999999999</c:v>
                </c:pt>
                <c:pt idx="799">
                  <c:v>0.24</c:v>
                </c:pt>
                <c:pt idx="800">
                  <c:v>-1.3979999999999999</c:v>
                </c:pt>
                <c:pt idx="801">
                  <c:v>-1.2689999999999999</c:v>
                </c:pt>
                <c:pt idx="802">
                  <c:v>-1.3959999999999999</c:v>
                </c:pt>
                <c:pt idx="803">
                  <c:v>-2.0859999999999999</c:v>
                </c:pt>
                <c:pt idx="804">
                  <c:v>-0.75600000000000001</c:v>
                </c:pt>
                <c:pt idx="805">
                  <c:v>-0.127</c:v>
                </c:pt>
                <c:pt idx="806">
                  <c:v>-0.52800000000000002</c:v>
                </c:pt>
                <c:pt idx="807">
                  <c:v>-1.056</c:v>
                </c:pt>
                <c:pt idx="808">
                  <c:v>0.63</c:v>
                </c:pt>
                <c:pt idx="809">
                  <c:v>-1.601</c:v>
                </c:pt>
                <c:pt idx="810">
                  <c:v>-0.496</c:v>
                </c:pt>
                <c:pt idx="811">
                  <c:v>-0.94499999999999995</c:v>
                </c:pt>
                <c:pt idx="812">
                  <c:v>-1.6180000000000001</c:v>
                </c:pt>
                <c:pt idx="813">
                  <c:v>-0.34399999999999997</c:v>
                </c:pt>
                <c:pt idx="814">
                  <c:v>-4.2000000000000003E-2</c:v>
                </c:pt>
                <c:pt idx="815">
                  <c:v>0.25600000000000001</c:v>
                </c:pt>
                <c:pt idx="816">
                  <c:v>-0.47499999999999998</c:v>
                </c:pt>
                <c:pt idx="817">
                  <c:v>-0.28999999999999998</c:v>
                </c:pt>
                <c:pt idx="818">
                  <c:v>-0.108</c:v>
                </c:pt>
                <c:pt idx="819">
                  <c:v>-0.14499999999999999</c:v>
                </c:pt>
                <c:pt idx="820">
                  <c:v>-0.316</c:v>
                </c:pt>
                <c:pt idx="821">
                  <c:v>-0.16800000000000001</c:v>
                </c:pt>
                <c:pt idx="822">
                  <c:v>-0.19700000000000001</c:v>
                </c:pt>
                <c:pt idx="823">
                  <c:v>0.44700000000000001</c:v>
                </c:pt>
                <c:pt idx="824">
                  <c:v>-0.79700000000000004</c:v>
                </c:pt>
                <c:pt idx="825">
                  <c:v>-1.4930000000000001</c:v>
                </c:pt>
                <c:pt idx="826">
                  <c:v>-0.27400000000000002</c:v>
                </c:pt>
                <c:pt idx="827">
                  <c:v>-1.8939999999999999</c:v>
                </c:pt>
                <c:pt idx="828">
                  <c:v>-1.0669999999999999</c:v>
                </c:pt>
                <c:pt idx="829">
                  <c:v>-1.385</c:v>
                </c:pt>
                <c:pt idx="830">
                  <c:v>-0.97199999999999998</c:v>
                </c:pt>
                <c:pt idx="831">
                  <c:v>-1.1000000000000001</c:v>
                </c:pt>
                <c:pt idx="832">
                  <c:v>-1.546</c:v>
                </c:pt>
                <c:pt idx="833">
                  <c:v>-0.72299999999999998</c:v>
                </c:pt>
                <c:pt idx="834">
                  <c:v>-1.458</c:v>
                </c:pt>
                <c:pt idx="835">
                  <c:v>-1.306</c:v>
                </c:pt>
                <c:pt idx="836">
                  <c:v>-0.58599999999999997</c:v>
                </c:pt>
                <c:pt idx="837">
                  <c:v>-0.625</c:v>
                </c:pt>
                <c:pt idx="838">
                  <c:v>-0.91800000000000004</c:v>
                </c:pt>
                <c:pt idx="839">
                  <c:v>-0.85399999999999998</c:v>
                </c:pt>
                <c:pt idx="840">
                  <c:v>-0.40100000000000002</c:v>
                </c:pt>
                <c:pt idx="841">
                  <c:v>-0.24299999999999999</c:v>
                </c:pt>
                <c:pt idx="842">
                  <c:v>-1.393</c:v>
                </c:pt>
                <c:pt idx="843">
                  <c:v>-0.40400000000000003</c:v>
                </c:pt>
                <c:pt idx="844">
                  <c:v>-1.548</c:v>
                </c:pt>
                <c:pt idx="845">
                  <c:v>-0.70799999999999996</c:v>
                </c:pt>
                <c:pt idx="846">
                  <c:v>-0.61399999999999999</c:v>
                </c:pt>
                <c:pt idx="847">
                  <c:v>-0.91200000000000003</c:v>
                </c:pt>
                <c:pt idx="848">
                  <c:v>-1.2150000000000001</c:v>
                </c:pt>
                <c:pt idx="849">
                  <c:v>-1.2050000000000001</c:v>
                </c:pt>
                <c:pt idx="850">
                  <c:v>-1.19</c:v>
                </c:pt>
                <c:pt idx="851">
                  <c:v>-1.298</c:v>
                </c:pt>
                <c:pt idx="852">
                  <c:v>-0.83899999999999997</c:v>
                </c:pt>
                <c:pt idx="853">
                  <c:v>-0.71899999999999997</c:v>
                </c:pt>
                <c:pt idx="854">
                  <c:v>-0.23599999999999999</c:v>
                </c:pt>
                <c:pt idx="855">
                  <c:v>-0.52300000000000002</c:v>
                </c:pt>
                <c:pt idx="856">
                  <c:v>-1.06</c:v>
                </c:pt>
                <c:pt idx="857">
                  <c:v>-1.415</c:v>
                </c:pt>
                <c:pt idx="858">
                  <c:v>-0.69899999999999995</c:v>
                </c:pt>
                <c:pt idx="859">
                  <c:v>-0.442</c:v>
                </c:pt>
                <c:pt idx="860">
                  <c:v>-1.9339999999999999</c:v>
                </c:pt>
                <c:pt idx="861">
                  <c:v>-1.619</c:v>
                </c:pt>
                <c:pt idx="862">
                  <c:v>-0.65800000000000003</c:v>
                </c:pt>
                <c:pt idx="863">
                  <c:v>-1.03</c:v>
                </c:pt>
                <c:pt idx="864">
                  <c:v>-1.0291811542021201</c:v>
                </c:pt>
                <c:pt idx="865">
                  <c:v>-0.55473124364111603</c:v>
                </c:pt>
                <c:pt idx="866">
                  <c:v>-0.72399999999999998</c:v>
                </c:pt>
                <c:pt idx="867">
                  <c:v>-1.498</c:v>
                </c:pt>
                <c:pt idx="868">
                  <c:v>-1.883</c:v>
                </c:pt>
                <c:pt idx="869">
                  <c:v>-0.77800000000000002</c:v>
                </c:pt>
                <c:pt idx="870">
                  <c:v>-0.89100000000000001</c:v>
                </c:pt>
                <c:pt idx="871">
                  <c:v>-0.63600000000000001</c:v>
                </c:pt>
                <c:pt idx="872">
                  <c:v>-0.70099999999999996</c:v>
                </c:pt>
                <c:pt idx="873">
                  <c:v>-0.47799999999999998</c:v>
                </c:pt>
                <c:pt idx="874">
                  <c:v>-1.3779999999999999</c:v>
                </c:pt>
                <c:pt idx="875">
                  <c:v>-0.45300000000000001</c:v>
                </c:pt>
                <c:pt idx="876">
                  <c:v>-0.374</c:v>
                </c:pt>
                <c:pt idx="877">
                  <c:v>-0.29599999999999999</c:v>
                </c:pt>
                <c:pt idx="878">
                  <c:v>-1.208</c:v>
                </c:pt>
                <c:pt idx="879">
                  <c:v>-0.36199999999999999</c:v>
                </c:pt>
                <c:pt idx="880">
                  <c:v>1.4E-2</c:v>
                </c:pt>
                <c:pt idx="881">
                  <c:v>-1.353</c:v>
                </c:pt>
                <c:pt idx="882">
                  <c:v>-1.105</c:v>
                </c:pt>
                <c:pt idx="883">
                  <c:v>-2.15</c:v>
                </c:pt>
                <c:pt idx="884">
                  <c:v>-1.726</c:v>
                </c:pt>
                <c:pt idx="885">
                  <c:v>-1.014</c:v>
                </c:pt>
                <c:pt idx="886">
                  <c:v>-0.60199999999999998</c:v>
                </c:pt>
                <c:pt idx="887">
                  <c:v>-0.56399999999999995</c:v>
                </c:pt>
                <c:pt idx="888">
                  <c:v>-1.377</c:v>
                </c:pt>
                <c:pt idx="889">
                  <c:v>-0.80300000000000005</c:v>
                </c:pt>
                <c:pt idx="890">
                  <c:v>-0.72499999999999998</c:v>
                </c:pt>
                <c:pt idx="891">
                  <c:v>-0.46800000000000003</c:v>
                </c:pt>
                <c:pt idx="892">
                  <c:v>-1.5960000000000001</c:v>
                </c:pt>
                <c:pt idx="893">
                  <c:v>0.107</c:v>
                </c:pt>
                <c:pt idx="894">
                  <c:v>-1.0309999999999999</c:v>
                </c:pt>
                <c:pt idx="895">
                  <c:v>-1.865</c:v>
                </c:pt>
                <c:pt idx="896">
                  <c:v>-0.77400000000000002</c:v>
                </c:pt>
                <c:pt idx="897">
                  <c:v>-1.5780000000000001</c:v>
                </c:pt>
                <c:pt idx="898">
                  <c:v>0.60599999999999998</c:v>
                </c:pt>
                <c:pt idx="899">
                  <c:v>-0.70699999999999996</c:v>
                </c:pt>
                <c:pt idx="900">
                  <c:v>-1.127</c:v>
                </c:pt>
                <c:pt idx="901">
                  <c:v>-1.2929999999999999</c:v>
                </c:pt>
                <c:pt idx="902">
                  <c:v>-0.88900000000000001</c:v>
                </c:pt>
                <c:pt idx="903">
                  <c:v>-0.4</c:v>
                </c:pt>
                <c:pt idx="904">
                  <c:v>-0.90500000000000003</c:v>
                </c:pt>
                <c:pt idx="905">
                  <c:v>-1.734</c:v>
                </c:pt>
                <c:pt idx="906">
                  <c:v>-1.34</c:v>
                </c:pt>
                <c:pt idx="907">
                  <c:v>-1.1120000000000001</c:v>
                </c:pt>
                <c:pt idx="908">
                  <c:v>-1.2410000000000001</c:v>
                </c:pt>
                <c:pt idx="909">
                  <c:v>-0.754</c:v>
                </c:pt>
                <c:pt idx="910">
                  <c:v>-1.306</c:v>
                </c:pt>
                <c:pt idx="911">
                  <c:v>-1.032</c:v>
                </c:pt>
                <c:pt idx="912">
                  <c:v>-1.083</c:v>
                </c:pt>
                <c:pt idx="913">
                  <c:v>-1.1439999999999999</c:v>
                </c:pt>
                <c:pt idx="914">
                  <c:v>-1.411</c:v>
                </c:pt>
                <c:pt idx="915">
                  <c:v>-0.93400000000000005</c:v>
                </c:pt>
                <c:pt idx="916">
                  <c:v>-1.1259999999999999</c:v>
                </c:pt>
                <c:pt idx="917">
                  <c:v>-1.0069999999999999</c:v>
                </c:pt>
                <c:pt idx="918">
                  <c:v>-0.63100000000000001</c:v>
                </c:pt>
                <c:pt idx="919">
                  <c:v>-0.379</c:v>
                </c:pt>
                <c:pt idx="920">
                  <c:v>-0.52900000000000003</c:v>
                </c:pt>
                <c:pt idx="921">
                  <c:v>-0.95099999999999996</c:v>
                </c:pt>
                <c:pt idx="922">
                  <c:v>-0.89300000000000002</c:v>
                </c:pt>
                <c:pt idx="923">
                  <c:v>-0.65300000000000002</c:v>
                </c:pt>
                <c:pt idx="924">
                  <c:v>-0.67900000000000005</c:v>
                </c:pt>
                <c:pt idx="925">
                  <c:v>-1.2190000000000001</c:v>
                </c:pt>
                <c:pt idx="926">
                  <c:v>-0.495</c:v>
                </c:pt>
                <c:pt idx="927">
                  <c:v>-1.978</c:v>
                </c:pt>
                <c:pt idx="928">
                  <c:v>-1.151</c:v>
                </c:pt>
                <c:pt idx="929">
                  <c:v>-1.377</c:v>
                </c:pt>
                <c:pt idx="930">
                  <c:v>-1.2529999999999999</c:v>
                </c:pt>
                <c:pt idx="931">
                  <c:v>-1.0349999999999999</c:v>
                </c:pt>
                <c:pt idx="932">
                  <c:v>-0.38300000000000001</c:v>
                </c:pt>
                <c:pt idx="933">
                  <c:v>-2.09</c:v>
                </c:pt>
                <c:pt idx="934">
                  <c:v>-1.06</c:v>
                </c:pt>
                <c:pt idx="935">
                  <c:v>-1.028</c:v>
                </c:pt>
                <c:pt idx="936">
                  <c:v>-0.69199999999999995</c:v>
                </c:pt>
                <c:pt idx="937">
                  <c:v>-1.171</c:v>
                </c:pt>
                <c:pt idx="938">
                  <c:v>-1.921</c:v>
                </c:pt>
                <c:pt idx="939">
                  <c:v>-0.85699999999999998</c:v>
                </c:pt>
                <c:pt idx="940">
                  <c:v>-1.48</c:v>
                </c:pt>
                <c:pt idx="941">
                  <c:v>0.58399999999999996</c:v>
                </c:pt>
                <c:pt idx="942">
                  <c:v>-0.69299999999999995</c:v>
                </c:pt>
                <c:pt idx="943">
                  <c:v>-0.54300000000000004</c:v>
                </c:pt>
                <c:pt idx="944">
                  <c:v>-0.82199999999999995</c:v>
                </c:pt>
                <c:pt idx="945">
                  <c:v>-0.95499999999999996</c:v>
                </c:pt>
                <c:pt idx="946">
                  <c:v>-0.80300000000000005</c:v>
                </c:pt>
                <c:pt idx="947">
                  <c:v>-4.4999999999999998E-2</c:v>
                </c:pt>
                <c:pt idx="948">
                  <c:v>-5.1999999999999998E-2</c:v>
                </c:pt>
                <c:pt idx="949">
                  <c:v>-0.91500000000000004</c:v>
                </c:pt>
                <c:pt idx="950">
                  <c:v>0.77900000000000003</c:v>
                </c:pt>
                <c:pt idx="951">
                  <c:v>0.184</c:v>
                </c:pt>
                <c:pt idx="952">
                  <c:v>-0.35199999999999998</c:v>
                </c:pt>
                <c:pt idx="953">
                  <c:v>-0.32700000000000001</c:v>
                </c:pt>
                <c:pt idx="954">
                  <c:v>0.58899999999999997</c:v>
                </c:pt>
                <c:pt idx="955">
                  <c:v>-0.254</c:v>
                </c:pt>
                <c:pt idx="956">
                  <c:v>4.9000000000000002E-2</c:v>
                </c:pt>
                <c:pt idx="957">
                  <c:v>-1.0620000000000001</c:v>
                </c:pt>
                <c:pt idx="958">
                  <c:v>0.91400000000000003</c:v>
                </c:pt>
                <c:pt idx="959">
                  <c:v>2.9000000000000001E-2</c:v>
                </c:pt>
                <c:pt idx="960">
                  <c:v>0.32</c:v>
                </c:pt>
                <c:pt idx="961">
                  <c:v>-0.159</c:v>
                </c:pt>
                <c:pt idx="962">
                  <c:v>0.371</c:v>
                </c:pt>
                <c:pt idx="963">
                  <c:v>-0.41099999999999998</c:v>
                </c:pt>
                <c:pt idx="964">
                  <c:v>-1.3049999999999999</c:v>
                </c:pt>
                <c:pt idx="965">
                  <c:v>-0.10299999999999999</c:v>
                </c:pt>
                <c:pt idx="966">
                  <c:v>-1.248</c:v>
                </c:pt>
                <c:pt idx="967">
                  <c:v>-0.5</c:v>
                </c:pt>
              </c:numCache>
            </c:numRef>
          </c:yVal>
          <c:smooth val="0"/>
          <c:extLst>
            <c:ext xmlns:c16="http://schemas.microsoft.com/office/drawing/2014/chart" uri="{C3380CC4-5D6E-409C-BE32-E72D297353CC}">
              <c16:uniqueId val="{00000001-5F46-49CE-8BA7-4F4DEB2FFBDE}"/>
            </c:ext>
          </c:extLst>
        </c:ser>
        <c:dLbls>
          <c:showLegendKey val="0"/>
          <c:showVal val="0"/>
          <c:showCatName val="0"/>
          <c:showSerName val="0"/>
          <c:showPercent val="0"/>
          <c:showBubbleSize val="0"/>
        </c:dLbls>
        <c:axId val="282577151"/>
        <c:axId val="278964463"/>
      </c:scatterChart>
      <c:valAx>
        <c:axId val="28257715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964463"/>
        <c:crosses val="autoZero"/>
        <c:crossBetween val="midCat"/>
      </c:valAx>
      <c:valAx>
        <c:axId val="2789644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257715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2"/>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0.14967991735321956"/>
                  <c:y val="-6.6738317026799429E-2"/>
                </c:manualLayout>
              </c:layout>
              <c:numFmt formatCode="General" sourceLinked="0"/>
              <c:spPr>
                <a:noFill/>
                <a:ln>
                  <a:noFill/>
                </a:ln>
                <a:effectLst/>
              </c:spPr>
              <c:txPr>
                <a:bodyPr rot="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trendlineLbl>
          </c:trendline>
          <c:xVal>
            <c:numRef>
              <c:f>echavniceatm!$D$2:$D$488</c:f>
              <c:numCache>
                <c:formatCode>General</c:formatCode>
                <c:ptCount val="487"/>
                <c:pt idx="0">
                  <c:v>-2.5417248438608202</c:v>
                </c:pt>
                <c:pt idx="1">
                  <c:v>-2.5025085687597701</c:v>
                </c:pt>
                <c:pt idx="2">
                  <c:v>-2.4824436030819399</c:v>
                </c:pt>
                <c:pt idx="3">
                  <c:v>-2.4610665594491201</c:v>
                </c:pt>
                <c:pt idx="4">
                  <c:v>-2.4354423850059401</c:v>
                </c:pt>
                <c:pt idx="5">
                  <c:v>-2.4031040259179699</c:v>
                </c:pt>
                <c:pt idx="6">
                  <c:v>-2.3565762485184401</c:v>
                </c:pt>
                <c:pt idx="7">
                  <c:v>-2.31425851822467</c:v>
                </c:pt>
                <c:pt idx="8">
                  <c:v>-2.2605284592662298</c:v>
                </c:pt>
                <c:pt idx="9">
                  <c:v>-2.1468621024472001</c:v>
                </c:pt>
                <c:pt idx="10">
                  <c:v>-2.0903933254713101</c:v>
                </c:pt>
                <c:pt idx="11">
                  <c:v>-2.07644837869685</c:v>
                </c:pt>
                <c:pt idx="12">
                  <c:v>-2.0624693212316698</c:v>
                </c:pt>
                <c:pt idx="13">
                  <c:v>-2.0396457307891001</c:v>
                </c:pt>
                <c:pt idx="14">
                  <c:v>-2.0238241273787398</c:v>
                </c:pt>
                <c:pt idx="15">
                  <c:v>-2.0223949317977699</c:v>
                </c:pt>
                <c:pt idx="16">
                  <c:v>-2.0058858706740899</c:v>
                </c:pt>
                <c:pt idx="17">
                  <c:v>-1.9875672808624001</c:v>
                </c:pt>
                <c:pt idx="18">
                  <c:v>-1.9777139621158699</c:v>
                </c:pt>
                <c:pt idx="19">
                  <c:v>-1.9727042986146399</c:v>
                </c:pt>
                <c:pt idx="20">
                  <c:v>-1.9535481935729699</c:v>
                </c:pt>
                <c:pt idx="21">
                  <c:v>-1.9383533564579001</c:v>
                </c:pt>
                <c:pt idx="22">
                  <c:v>-1.9263818006410101</c:v>
                </c:pt>
                <c:pt idx="23">
                  <c:v>-1.9147653352038501</c:v>
                </c:pt>
                <c:pt idx="24">
                  <c:v>-1.9144863998934001</c:v>
                </c:pt>
                <c:pt idx="25">
                  <c:v>-1.9121378676015499</c:v>
                </c:pt>
                <c:pt idx="26">
                  <c:v>-1.9037554808574</c:v>
                </c:pt>
                <c:pt idx="27">
                  <c:v>-1.9026662456527399</c:v>
                </c:pt>
                <c:pt idx="28">
                  <c:v>-1.89711926376781</c:v>
                </c:pt>
                <c:pt idx="29">
                  <c:v>-1.8801028962516699</c:v>
                </c:pt>
                <c:pt idx="30">
                  <c:v>-1.84118535327577</c:v>
                </c:pt>
                <c:pt idx="31">
                  <c:v>-1.83679440565205</c:v>
                </c:pt>
                <c:pt idx="32">
                  <c:v>-1.82736161005618</c:v>
                </c:pt>
                <c:pt idx="33">
                  <c:v>-1.81653970242454</c:v>
                </c:pt>
                <c:pt idx="34">
                  <c:v>-1.8058948670566</c:v>
                </c:pt>
                <c:pt idx="35">
                  <c:v>-1.8018052871633601</c:v>
                </c:pt>
                <c:pt idx="36">
                  <c:v>-1.78742889377195</c:v>
                </c:pt>
                <c:pt idx="37">
                  <c:v>-1.7732511451539199</c:v>
                </c:pt>
                <c:pt idx="38">
                  <c:v>-1.7729861137795</c:v>
                </c:pt>
                <c:pt idx="39">
                  <c:v>-1.7668017442595201</c:v>
                </c:pt>
                <c:pt idx="40">
                  <c:v>-1.7636787158793199</c:v>
                </c:pt>
                <c:pt idx="41">
                  <c:v>-1.7546641004000401</c:v>
                </c:pt>
                <c:pt idx="42">
                  <c:v>-1.7413005178486201</c:v>
                </c:pt>
                <c:pt idx="43">
                  <c:v>-1.7322721743892</c:v>
                </c:pt>
                <c:pt idx="44">
                  <c:v>-1.7240012961769</c:v>
                </c:pt>
                <c:pt idx="45">
                  <c:v>-1.7196590830448699</c:v>
                </c:pt>
                <c:pt idx="46">
                  <c:v>-1.7165913346592301</c:v>
                </c:pt>
                <c:pt idx="47">
                  <c:v>-1.71373140462314</c:v>
                </c:pt>
                <c:pt idx="48">
                  <c:v>-1.7093377856980101</c:v>
                </c:pt>
                <c:pt idx="49">
                  <c:v>-1.70115053682441</c:v>
                </c:pt>
                <c:pt idx="50">
                  <c:v>-1.6983677963739701</c:v>
                </c:pt>
                <c:pt idx="51">
                  <c:v>-1.68991085292913</c:v>
                </c:pt>
                <c:pt idx="52">
                  <c:v>-1.6813023903438999</c:v>
                </c:pt>
                <c:pt idx="53">
                  <c:v>-1.67754006228264</c:v>
                </c:pt>
                <c:pt idx="54">
                  <c:v>-1.6751219831191499</c:v>
                </c:pt>
                <c:pt idx="55">
                  <c:v>-1.6751215760937399</c:v>
                </c:pt>
                <c:pt idx="56">
                  <c:v>-1.6726959046181</c:v>
                </c:pt>
                <c:pt idx="57">
                  <c:v>-1.6705939051827701</c:v>
                </c:pt>
                <c:pt idx="58">
                  <c:v>-1.66432163983923</c:v>
                </c:pt>
                <c:pt idx="59">
                  <c:v>-1.66323247415991</c:v>
                </c:pt>
                <c:pt idx="60">
                  <c:v>-1.66323247415991</c:v>
                </c:pt>
                <c:pt idx="61">
                  <c:v>-1.6550918187175701</c:v>
                </c:pt>
                <c:pt idx="62">
                  <c:v>-1.65271772451187</c:v>
                </c:pt>
                <c:pt idx="63">
                  <c:v>-1.64896288305447</c:v>
                </c:pt>
                <c:pt idx="64">
                  <c:v>-1.6473332722977601</c:v>
                </c:pt>
                <c:pt idx="65">
                  <c:v>-1.64717255113435</c:v>
                </c:pt>
                <c:pt idx="66">
                  <c:v>-1.6396547285966401</c:v>
                </c:pt>
                <c:pt idx="67">
                  <c:v>-1.6324402600319901</c:v>
                </c:pt>
                <c:pt idx="68">
                  <c:v>-1.6312070580373199</c:v>
                </c:pt>
                <c:pt idx="69">
                  <c:v>-1.63096630763871</c:v>
                </c:pt>
                <c:pt idx="70">
                  <c:v>-1.6269943316153901</c:v>
                </c:pt>
                <c:pt idx="71">
                  <c:v>-1.6218298475525099</c:v>
                </c:pt>
                <c:pt idx="72">
                  <c:v>-1.61765576925641</c:v>
                </c:pt>
                <c:pt idx="73">
                  <c:v>-1.61467882515686</c:v>
                </c:pt>
                <c:pt idx="74">
                  <c:v>-1.61377691068074</c:v>
                </c:pt>
                <c:pt idx="75">
                  <c:v>-1.6058553368055399</c:v>
                </c:pt>
                <c:pt idx="76">
                  <c:v>-1.60363843626892</c:v>
                </c:pt>
                <c:pt idx="77">
                  <c:v>-1.59956857196483</c:v>
                </c:pt>
                <c:pt idx="78">
                  <c:v>-1.59410078024334</c:v>
                </c:pt>
                <c:pt idx="79">
                  <c:v>-1.5907856624232299</c:v>
                </c:pt>
                <c:pt idx="80">
                  <c:v>-1.5892199320429401</c:v>
                </c:pt>
                <c:pt idx="81">
                  <c:v>-1.5881559104193199</c:v>
                </c:pt>
                <c:pt idx="82">
                  <c:v>-1.58029974507333</c:v>
                </c:pt>
                <c:pt idx="83">
                  <c:v>-1.5800556440323601</c:v>
                </c:pt>
                <c:pt idx="84">
                  <c:v>-1.5792973702245701</c:v>
                </c:pt>
                <c:pt idx="85">
                  <c:v>-1.57759778062099</c:v>
                </c:pt>
                <c:pt idx="86">
                  <c:v>-1.5734661881108201</c:v>
                </c:pt>
                <c:pt idx="87">
                  <c:v>-1.56014449353824</c:v>
                </c:pt>
                <c:pt idx="88">
                  <c:v>-1.5564210378539101</c:v>
                </c:pt>
                <c:pt idx="89">
                  <c:v>-1.5407885059845401</c:v>
                </c:pt>
                <c:pt idx="90">
                  <c:v>-1.5263170420815799</c:v>
                </c:pt>
                <c:pt idx="91">
                  <c:v>-1.5223289870433501</c:v>
                </c:pt>
                <c:pt idx="92">
                  <c:v>-1.5180744081849999</c:v>
                </c:pt>
                <c:pt idx="93">
                  <c:v>-1.5140883654436199</c:v>
                </c:pt>
                <c:pt idx="94">
                  <c:v>-1.50110694729699</c:v>
                </c:pt>
                <c:pt idx="95">
                  <c:v>-1.4905591883559499</c:v>
                </c:pt>
                <c:pt idx="96">
                  <c:v>-1.4845299633670599</c:v>
                </c:pt>
                <c:pt idx="97">
                  <c:v>-1.47789699573926</c:v>
                </c:pt>
                <c:pt idx="98">
                  <c:v>-1.4747585073285201</c:v>
                </c:pt>
                <c:pt idx="99">
                  <c:v>-1.47375498077263</c:v>
                </c:pt>
                <c:pt idx="100">
                  <c:v>-1.47108564335824</c:v>
                </c:pt>
                <c:pt idx="101">
                  <c:v>-1.4627452248192501</c:v>
                </c:pt>
                <c:pt idx="102">
                  <c:v>-1.4583070856156599</c:v>
                </c:pt>
                <c:pt idx="103">
                  <c:v>-1.4555443657249301</c:v>
                </c:pt>
                <c:pt idx="104">
                  <c:v>-1.45180404373854</c:v>
                </c:pt>
                <c:pt idx="105">
                  <c:v>-1.45089962266799</c:v>
                </c:pt>
                <c:pt idx="106">
                  <c:v>-1.4450366257088301</c:v>
                </c:pt>
                <c:pt idx="107">
                  <c:v>-1.4374571888107099</c:v>
                </c:pt>
                <c:pt idx="108">
                  <c:v>-1.42852523843035</c:v>
                </c:pt>
                <c:pt idx="109">
                  <c:v>-1.42648187372972</c:v>
                </c:pt>
                <c:pt idx="110">
                  <c:v>-1.42369605318253</c:v>
                </c:pt>
                <c:pt idx="111">
                  <c:v>-1.42361232055689</c:v>
                </c:pt>
                <c:pt idx="112">
                  <c:v>-1.41590131611587</c:v>
                </c:pt>
                <c:pt idx="113">
                  <c:v>-1.41260111222933</c:v>
                </c:pt>
                <c:pt idx="114">
                  <c:v>-1.41018132441008</c:v>
                </c:pt>
                <c:pt idx="115">
                  <c:v>-1.4085563447435401</c:v>
                </c:pt>
                <c:pt idx="116">
                  <c:v>-1.40459196874877</c:v>
                </c:pt>
                <c:pt idx="117">
                  <c:v>-1.4039466167877801</c:v>
                </c:pt>
                <c:pt idx="118">
                  <c:v>-1.40329937826649</c:v>
                </c:pt>
                <c:pt idx="119">
                  <c:v>-1.4024815225777001</c:v>
                </c:pt>
                <c:pt idx="120">
                  <c:v>-1.3984543052092999</c:v>
                </c:pt>
                <c:pt idx="121">
                  <c:v>-1.3975637831285801</c:v>
                </c:pt>
                <c:pt idx="122">
                  <c:v>-1.39747661727521</c:v>
                </c:pt>
                <c:pt idx="123">
                  <c:v>-1.3972726294433699</c:v>
                </c:pt>
                <c:pt idx="124">
                  <c:v>-1.3863968483064399</c:v>
                </c:pt>
                <c:pt idx="125">
                  <c:v>-1.3814177773032901</c:v>
                </c:pt>
                <c:pt idx="126">
                  <c:v>-1.3787129532851401</c:v>
                </c:pt>
                <c:pt idx="127">
                  <c:v>-1.3677278611430701</c:v>
                </c:pt>
                <c:pt idx="128">
                  <c:v>-1.35950651702835</c:v>
                </c:pt>
                <c:pt idx="129">
                  <c:v>-1.3533023779186499</c:v>
                </c:pt>
                <c:pt idx="130">
                  <c:v>-1.3516819370042801</c:v>
                </c:pt>
                <c:pt idx="131">
                  <c:v>-1.3459679259889401</c:v>
                </c:pt>
                <c:pt idx="132">
                  <c:v>-1.3402423641785799</c:v>
                </c:pt>
                <c:pt idx="133">
                  <c:v>-1.33862576429012</c:v>
                </c:pt>
                <c:pt idx="134">
                  <c:v>-1.33559006756953</c:v>
                </c:pt>
                <c:pt idx="135">
                  <c:v>-1.33053527002852</c:v>
                </c:pt>
                <c:pt idx="136">
                  <c:v>-1.3291254320203101</c:v>
                </c:pt>
                <c:pt idx="137">
                  <c:v>-1.32266000144337</c:v>
                </c:pt>
                <c:pt idx="138">
                  <c:v>-1.320410862883</c:v>
                </c:pt>
                <c:pt idx="139">
                  <c:v>-1.3197979020647901</c:v>
                </c:pt>
                <c:pt idx="140">
                  <c:v>-1.3173646831108401</c:v>
                </c:pt>
                <c:pt idx="141">
                  <c:v>-1.3147666761293699</c:v>
                </c:pt>
                <c:pt idx="142">
                  <c:v>-1.3143657289980399</c:v>
                </c:pt>
                <c:pt idx="143">
                  <c:v>-1.3079101242212501</c:v>
                </c:pt>
                <c:pt idx="144">
                  <c:v>-1.3075055924969099</c:v>
                </c:pt>
                <c:pt idx="145">
                  <c:v>-1.30428244345589</c:v>
                </c:pt>
                <c:pt idx="146">
                  <c:v>-1.30062690933477</c:v>
                </c:pt>
                <c:pt idx="147">
                  <c:v>-1.2947688314224599</c:v>
                </c:pt>
                <c:pt idx="148">
                  <c:v>-1.2936312425059699</c:v>
                </c:pt>
                <c:pt idx="149">
                  <c:v>-1.2918210917916499</c:v>
                </c:pt>
                <c:pt idx="150">
                  <c:v>-1.2889264198271499</c:v>
                </c:pt>
                <c:pt idx="151">
                  <c:v>-1.2819026719197399</c:v>
                </c:pt>
                <c:pt idx="152">
                  <c:v>-1.2758616038475199</c:v>
                </c:pt>
                <c:pt idx="153">
                  <c:v>-1.2742220373506801</c:v>
                </c:pt>
                <c:pt idx="154">
                  <c:v>-1.2677146696361701</c:v>
                </c:pt>
                <c:pt idx="155">
                  <c:v>-1.2650948796070001</c:v>
                </c:pt>
                <c:pt idx="156">
                  <c:v>-1.26425377134379</c:v>
                </c:pt>
                <c:pt idx="157">
                  <c:v>-1.2626952910948901</c:v>
                </c:pt>
                <c:pt idx="158">
                  <c:v>-1.26150483821365</c:v>
                </c:pt>
                <c:pt idx="159">
                  <c:v>-1.25820756552979</c:v>
                </c:pt>
                <c:pt idx="160">
                  <c:v>-1.25488760127817</c:v>
                </c:pt>
                <c:pt idx="161">
                  <c:v>-1.24802842526367</c:v>
                </c:pt>
                <c:pt idx="162">
                  <c:v>-1.24085729309543</c:v>
                </c:pt>
                <c:pt idx="163">
                  <c:v>-1.23855838758237</c:v>
                </c:pt>
                <c:pt idx="164">
                  <c:v>-1.23575447324954</c:v>
                </c:pt>
                <c:pt idx="165">
                  <c:v>-1.2312985111261701</c:v>
                </c:pt>
                <c:pt idx="166">
                  <c:v>-1.2274486312702799</c:v>
                </c:pt>
                <c:pt idx="167">
                  <c:v>-1.22676719948885</c:v>
                </c:pt>
                <c:pt idx="168">
                  <c:v>-1.2252463722710001</c:v>
                </c:pt>
                <c:pt idx="169">
                  <c:v>-1.2235988601887799</c:v>
                </c:pt>
                <c:pt idx="170">
                  <c:v>-1.2212604379731899</c:v>
                </c:pt>
                <c:pt idx="171">
                  <c:v>-1.2209810280851201</c:v>
                </c:pt>
                <c:pt idx="172">
                  <c:v>-1.22079881229668</c:v>
                </c:pt>
                <c:pt idx="173">
                  <c:v>-1.21721002191435</c:v>
                </c:pt>
                <c:pt idx="174">
                  <c:v>-1.2109554365119699</c:v>
                </c:pt>
                <c:pt idx="175">
                  <c:v>-1.20922825772835</c:v>
                </c:pt>
                <c:pt idx="176">
                  <c:v>-1.20662052884338</c:v>
                </c:pt>
                <c:pt idx="177">
                  <c:v>-1.2011126925542801</c:v>
                </c:pt>
                <c:pt idx="178">
                  <c:v>-1.20075999331383</c:v>
                </c:pt>
                <c:pt idx="179">
                  <c:v>-1.1978940454457001</c:v>
                </c:pt>
                <c:pt idx="180">
                  <c:v>-1.1912972145957501</c:v>
                </c:pt>
                <c:pt idx="181">
                  <c:v>-1.18958824366894</c:v>
                </c:pt>
                <c:pt idx="182">
                  <c:v>-1.1856212233879899</c:v>
                </c:pt>
                <c:pt idx="183">
                  <c:v>-1.1855792538735399</c:v>
                </c:pt>
                <c:pt idx="184">
                  <c:v>-1.1755286493030199</c:v>
                </c:pt>
                <c:pt idx="185">
                  <c:v>-1.1704514933863299</c:v>
                </c:pt>
                <c:pt idx="186">
                  <c:v>-1.1700512964146901</c:v>
                </c:pt>
                <c:pt idx="187">
                  <c:v>-1.16951495339866</c:v>
                </c:pt>
                <c:pt idx="188">
                  <c:v>-1.1586434200146001</c:v>
                </c:pt>
                <c:pt idx="189">
                  <c:v>-1.1568325769739201</c:v>
                </c:pt>
                <c:pt idx="190">
                  <c:v>-1.15664695831516</c:v>
                </c:pt>
                <c:pt idx="191">
                  <c:v>-1.1557128818783799</c:v>
                </c:pt>
                <c:pt idx="192">
                  <c:v>-1.1537585664151999</c:v>
                </c:pt>
                <c:pt idx="193">
                  <c:v>-1.1529024022379399</c:v>
                </c:pt>
                <c:pt idx="194">
                  <c:v>-1.15126094378291</c:v>
                </c:pt>
                <c:pt idx="195">
                  <c:v>-1.1470388176445001</c:v>
                </c:pt>
                <c:pt idx="196">
                  <c:v>-1.14649951629086</c:v>
                </c:pt>
                <c:pt idx="197">
                  <c:v>-1.1454293838263201</c:v>
                </c:pt>
                <c:pt idx="198">
                  <c:v>-1.14207196354291</c:v>
                </c:pt>
                <c:pt idx="199">
                  <c:v>-1.1401699402493599</c:v>
                </c:pt>
                <c:pt idx="200">
                  <c:v>-1.1399501924328199</c:v>
                </c:pt>
                <c:pt idx="201">
                  <c:v>-1.13828541164895</c:v>
                </c:pt>
                <c:pt idx="202">
                  <c:v>-1.13382679375739</c:v>
                </c:pt>
                <c:pt idx="203">
                  <c:v>-1.1312021056502899</c:v>
                </c:pt>
                <c:pt idx="204">
                  <c:v>-1.1308609561199701</c:v>
                </c:pt>
                <c:pt idx="205">
                  <c:v>-1.13049971903964</c:v>
                </c:pt>
                <c:pt idx="206">
                  <c:v>-1.12441663835812</c:v>
                </c:pt>
                <c:pt idx="207">
                  <c:v>-1.12416380479773</c:v>
                </c:pt>
                <c:pt idx="208">
                  <c:v>-1.1228117112689</c:v>
                </c:pt>
                <c:pt idx="209">
                  <c:v>-1.1196831020495399</c:v>
                </c:pt>
                <c:pt idx="210">
                  <c:v>-1.11905666777443</c:v>
                </c:pt>
                <c:pt idx="211">
                  <c:v>-1.1187038311894499</c:v>
                </c:pt>
                <c:pt idx="212">
                  <c:v>-1.11157936859602</c:v>
                </c:pt>
                <c:pt idx="213">
                  <c:v>-1.1103418383808299</c:v>
                </c:pt>
                <c:pt idx="214">
                  <c:v>-1.11031591866116</c:v>
                </c:pt>
                <c:pt idx="215">
                  <c:v>-1.10060609927219</c:v>
                </c:pt>
                <c:pt idx="216">
                  <c:v>-1.09682370782726</c:v>
                </c:pt>
                <c:pt idx="217">
                  <c:v>-1.09304275969034</c:v>
                </c:pt>
                <c:pt idx="218">
                  <c:v>-1.09101739782409</c:v>
                </c:pt>
                <c:pt idx="219">
                  <c:v>-1.0866367061673501</c:v>
                </c:pt>
                <c:pt idx="220">
                  <c:v>-1.07862743954217</c:v>
                </c:pt>
                <c:pt idx="221">
                  <c:v>-1.0785410263134401</c:v>
                </c:pt>
                <c:pt idx="222">
                  <c:v>-1.0768357196389</c:v>
                </c:pt>
                <c:pt idx="223">
                  <c:v>-1.06882966099956</c:v>
                </c:pt>
                <c:pt idx="224">
                  <c:v>-1.0680338852718201</c:v>
                </c:pt>
                <c:pt idx="225">
                  <c:v>-1.0591055511765199</c:v>
                </c:pt>
                <c:pt idx="226">
                  <c:v>-1.05901977291775</c:v>
                </c:pt>
                <c:pt idx="227">
                  <c:v>-1.0560111249262201</c:v>
                </c:pt>
                <c:pt idx="228">
                  <c:v>-1.05337764191012</c:v>
                </c:pt>
                <c:pt idx="229">
                  <c:v>-1.05167596521012</c:v>
                </c:pt>
                <c:pt idx="230">
                  <c:v>-1.0487101951475499</c:v>
                </c:pt>
                <c:pt idx="231">
                  <c:v>-1.0459478958280899</c:v>
                </c:pt>
                <c:pt idx="232">
                  <c:v>-1.0446848240126601</c:v>
                </c:pt>
                <c:pt idx="233">
                  <c:v>-1.04451913076938</c:v>
                </c:pt>
                <c:pt idx="234">
                  <c:v>-1.04111314845833</c:v>
                </c:pt>
                <c:pt idx="235">
                  <c:v>-1.0355517920833299</c:v>
                </c:pt>
                <c:pt idx="236">
                  <c:v>-1.03412118694807</c:v>
                </c:pt>
                <c:pt idx="237">
                  <c:v>-1.0292623231551501</c:v>
                </c:pt>
                <c:pt idx="238">
                  <c:v>-1.0292623231551501</c:v>
                </c:pt>
                <c:pt idx="239">
                  <c:v>-1.0234166888944201</c:v>
                </c:pt>
                <c:pt idx="240">
                  <c:v>-1.0203032695676999</c:v>
                </c:pt>
                <c:pt idx="241">
                  <c:v>-1.0193399256176101</c:v>
                </c:pt>
                <c:pt idx="242">
                  <c:v>-1.01657835235726</c:v>
                </c:pt>
                <c:pt idx="243">
                  <c:v>-1.0140865236637899</c:v>
                </c:pt>
                <c:pt idx="244">
                  <c:v>-1.0137260245067501</c:v>
                </c:pt>
                <c:pt idx="245">
                  <c:v>-1.01352967369379</c:v>
                </c:pt>
                <c:pt idx="246">
                  <c:v>-1.01092463161583</c:v>
                </c:pt>
                <c:pt idx="247">
                  <c:v>-1.0105501823333001</c:v>
                </c:pt>
                <c:pt idx="248">
                  <c:v>-1.00993027905975</c:v>
                </c:pt>
                <c:pt idx="249">
                  <c:v>-1.0087739243075</c:v>
                </c:pt>
                <c:pt idx="250">
                  <c:v>-1.00402994154565</c:v>
                </c:pt>
                <c:pt idx="251">
                  <c:v>-0.99617579325516203</c:v>
                </c:pt>
                <c:pt idx="252">
                  <c:v>-0.99313772371880804</c:v>
                </c:pt>
                <c:pt idx="253">
                  <c:v>-0.99047677904490306</c:v>
                </c:pt>
                <c:pt idx="254">
                  <c:v>-0.99010633876778797</c:v>
                </c:pt>
                <c:pt idx="255">
                  <c:v>-0.98921218264378097</c:v>
                </c:pt>
                <c:pt idx="256">
                  <c:v>-0.98818797971347005</c:v>
                </c:pt>
                <c:pt idx="257">
                  <c:v>-0.98815208674160404</c:v>
                </c:pt>
                <c:pt idx="258">
                  <c:v>-0.97503374295453304</c:v>
                </c:pt>
                <c:pt idx="259">
                  <c:v>-0.97481575123570097</c:v>
                </c:pt>
                <c:pt idx="260">
                  <c:v>-0.969524611252086</c:v>
                </c:pt>
                <c:pt idx="261">
                  <c:v>-0.96216927840116595</c:v>
                </c:pt>
                <c:pt idx="262">
                  <c:v>-0.96050656487406605</c:v>
                </c:pt>
                <c:pt idx="263">
                  <c:v>-0.95920744549724801</c:v>
                </c:pt>
                <c:pt idx="264">
                  <c:v>-0.95919993874346998</c:v>
                </c:pt>
                <c:pt idx="265">
                  <c:v>-0.95599591000620099</c:v>
                </c:pt>
                <c:pt idx="266">
                  <c:v>-0.95040851221365297</c:v>
                </c:pt>
                <c:pt idx="267">
                  <c:v>-0.94802791731691105</c:v>
                </c:pt>
                <c:pt idx="268">
                  <c:v>-0.94786317710336498</c:v>
                </c:pt>
                <c:pt idx="269">
                  <c:v>-0.94124207065339505</c:v>
                </c:pt>
                <c:pt idx="270">
                  <c:v>-0.93447956928526299</c:v>
                </c:pt>
                <c:pt idx="271">
                  <c:v>-0.93090263836084097</c:v>
                </c:pt>
                <c:pt idx="272">
                  <c:v>-0.92956959774639403</c:v>
                </c:pt>
                <c:pt idx="273">
                  <c:v>-0.92421379084937105</c:v>
                </c:pt>
                <c:pt idx="274">
                  <c:v>-0.921872153959992</c:v>
                </c:pt>
                <c:pt idx="275">
                  <c:v>-0.92126717369474598</c:v>
                </c:pt>
                <c:pt idx="276">
                  <c:v>-0.92043529649548095</c:v>
                </c:pt>
                <c:pt idx="277">
                  <c:v>-0.91843934519401904</c:v>
                </c:pt>
                <c:pt idx="278">
                  <c:v>-0.91235699711175999</c:v>
                </c:pt>
                <c:pt idx="279">
                  <c:v>-0.90765777760532396</c:v>
                </c:pt>
                <c:pt idx="280">
                  <c:v>-0.90716397482258304</c:v>
                </c:pt>
                <c:pt idx="281">
                  <c:v>-0.90311462851266799</c:v>
                </c:pt>
                <c:pt idx="282">
                  <c:v>-0.89799737222623199</c:v>
                </c:pt>
                <c:pt idx="283">
                  <c:v>-0.89592279384489004</c:v>
                </c:pt>
                <c:pt idx="284">
                  <c:v>-0.89255031379148098</c:v>
                </c:pt>
                <c:pt idx="285">
                  <c:v>-0.88758867230431204</c:v>
                </c:pt>
                <c:pt idx="286">
                  <c:v>-0.88672530753564904</c:v>
                </c:pt>
                <c:pt idx="287">
                  <c:v>-0.88120521289069298</c:v>
                </c:pt>
                <c:pt idx="288">
                  <c:v>-0.88015049678848201</c:v>
                </c:pt>
                <c:pt idx="289">
                  <c:v>-0.87453845076020298</c:v>
                </c:pt>
                <c:pt idx="290">
                  <c:v>-0.87269355509866797</c:v>
                </c:pt>
                <c:pt idx="291">
                  <c:v>-0.86837662592169096</c:v>
                </c:pt>
                <c:pt idx="292">
                  <c:v>-0.86824474171335198</c:v>
                </c:pt>
                <c:pt idx="293">
                  <c:v>-0.86513897045214005</c:v>
                </c:pt>
                <c:pt idx="294">
                  <c:v>-0.864922208028578</c:v>
                </c:pt>
                <c:pt idx="295">
                  <c:v>-0.864065198378416</c:v>
                </c:pt>
                <c:pt idx="296">
                  <c:v>-0.86391390261590195</c:v>
                </c:pt>
                <c:pt idx="297">
                  <c:v>-0.85817238878780799</c:v>
                </c:pt>
                <c:pt idx="298">
                  <c:v>-0.85121231594368696</c:v>
                </c:pt>
                <c:pt idx="299">
                  <c:v>-0.84741183745387805</c:v>
                </c:pt>
                <c:pt idx="300">
                  <c:v>-0.84529294979090497</c:v>
                </c:pt>
                <c:pt idx="301">
                  <c:v>-0.84443494452194701</c:v>
                </c:pt>
                <c:pt idx="302">
                  <c:v>-0.84021722250685005</c:v>
                </c:pt>
                <c:pt idx="303">
                  <c:v>-0.83727864635431404</c:v>
                </c:pt>
                <c:pt idx="304">
                  <c:v>-0.83724805165711302</c:v>
                </c:pt>
                <c:pt idx="305">
                  <c:v>-0.83474894428441904</c:v>
                </c:pt>
                <c:pt idx="306">
                  <c:v>-0.83431221832915903</c:v>
                </c:pt>
                <c:pt idx="307">
                  <c:v>-0.82863085456899699</c:v>
                </c:pt>
                <c:pt idx="308">
                  <c:v>-0.82082438424326198</c:v>
                </c:pt>
                <c:pt idx="309">
                  <c:v>-0.81562739787874805</c:v>
                </c:pt>
                <c:pt idx="310">
                  <c:v>-0.80435037800426401</c:v>
                </c:pt>
                <c:pt idx="311">
                  <c:v>-0.802797038695092</c:v>
                </c:pt>
                <c:pt idx="312">
                  <c:v>-0.79756962841272905</c:v>
                </c:pt>
                <c:pt idx="313">
                  <c:v>-0.79676745153619</c:v>
                </c:pt>
                <c:pt idx="314">
                  <c:v>-0.79663563317416397</c:v>
                </c:pt>
                <c:pt idx="315">
                  <c:v>-0.79652607051628499</c:v>
                </c:pt>
                <c:pt idx="316">
                  <c:v>-0.79519809024644195</c:v>
                </c:pt>
                <c:pt idx="317">
                  <c:v>-0.794970083601792</c:v>
                </c:pt>
                <c:pt idx="318">
                  <c:v>-0.79461949417364297</c:v>
                </c:pt>
                <c:pt idx="319">
                  <c:v>-0.79335720592371595</c:v>
                </c:pt>
                <c:pt idx="320">
                  <c:v>-0.78781093965130999</c:v>
                </c:pt>
                <c:pt idx="321">
                  <c:v>-0.77791865492227497</c:v>
                </c:pt>
                <c:pt idx="322">
                  <c:v>-0.76565451753063296</c:v>
                </c:pt>
                <c:pt idx="323">
                  <c:v>-0.76549119623430195</c:v>
                </c:pt>
                <c:pt idx="324">
                  <c:v>-0.761734505687789</c:v>
                </c:pt>
                <c:pt idx="325">
                  <c:v>-0.75969118444413797</c:v>
                </c:pt>
                <c:pt idx="326">
                  <c:v>-0.755367028149868</c:v>
                </c:pt>
                <c:pt idx="327">
                  <c:v>-0.75430205920731896</c:v>
                </c:pt>
                <c:pt idx="328">
                  <c:v>-0.75269545113763803</c:v>
                </c:pt>
                <c:pt idx="329">
                  <c:v>-0.75192263121622105</c:v>
                </c:pt>
                <c:pt idx="330">
                  <c:v>-0.74951222918322002</c:v>
                </c:pt>
                <c:pt idx="331">
                  <c:v>-0.74707418833420003</c:v>
                </c:pt>
                <c:pt idx="332">
                  <c:v>-0.73772333908687704</c:v>
                </c:pt>
                <c:pt idx="333">
                  <c:v>-0.73410682161370799</c:v>
                </c:pt>
                <c:pt idx="334">
                  <c:v>-0.73149847316949801</c:v>
                </c:pt>
                <c:pt idx="335">
                  <c:v>-0.72708807770597295</c:v>
                </c:pt>
                <c:pt idx="336">
                  <c:v>-0.72575244827149499</c:v>
                </c:pt>
                <c:pt idx="337">
                  <c:v>-0.72310072967855599</c:v>
                </c:pt>
                <c:pt idx="338">
                  <c:v>-0.72261649765247504</c:v>
                </c:pt>
                <c:pt idx="339">
                  <c:v>-0.72248246703082797</c:v>
                </c:pt>
                <c:pt idx="340">
                  <c:v>-0.72228706436386003</c:v>
                </c:pt>
                <c:pt idx="341">
                  <c:v>-0.72203948388716699</c:v>
                </c:pt>
                <c:pt idx="342">
                  <c:v>-0.72170379190872602</c:v>
                </c:pt>
                <c:pt idx="343">
                  <c:v>-0.70963074455961295</c:v>
                </c:pt>
                <c:pt idx="344">
                  <c:v>-0.70616036732626397</c:v>
                </c:pt>
                <c:pt idx="345">
                  <c:v>-0.69592293105534297</c:v>
                </c:pt>
                <c:pt idx="346">
                  <c:v>-0.69047433076563103</c:v>
                </c:pt>
                <c:pt idx="347">
                  <c:v>-0.68945472760092097</c:v>
                </c:pt>
                <c:pt idx="348">
                  <c:v>-0.68045687531061405</c:v>
                </c:pt>
                <c:pt idx="349">
                  <c:v>-0.67899962050785501</c:v>
                </c:pt>
                <c:pt idx="350">
                  <c:v>-0.67315804872307905</c:v>
                </c:pt>
                <c:pt idx="351">
                  <c:v>-0.66750169311673102</c:v>
                </c:pt>
                <c:pt idx="352">
                  <c:v>-0.666333069253087</c:v>
                </c:pt>
                <c:pt idx="353">
                  <c:v>-0.66614985489745404</c:v>
                </c:pt>
                <c:pt idx="354">
                  <c:v>-0.66573552515709999</c:v>
                </c:pt>
                <c:pt idx="355">
                  <c:v>-0.65899107484336095</c:v>
                </c:pt>
                <c:pt idx="356">
                  <c:v>-0.65695252566585705</c:v>
                </c:pt>
                <c:pt idx="357">
                  <c:v>-0.64980501231269405</c:v>
                </c:pt>
                <c:pt idx="358">
                  <c:v>-0.64658046169537597</c:v>
                </c:pt>
                <c:pt idx="359">
                  <c:v>-0.64582293566767202</c:v>
                </c:pt>
                <c:pt idx="360">
                  <c:v>-0.64440384729895395</c:v>
                </c:pt>
                <c:pt idx="361">
                  <c:v>-0.63907277961270303</c:v>
                </c:pt>
                <c:pt idx="362">
                  <c:v>-0.63455649958071303</c:v>
                </c:pt>
                <c:pt idx="363">
                  <c:v>-0.631669750936796</c:v>
                </c:pt>
                <c:pt idx="364">
                  <c:v>-0.62576082035171798</c:v>
                </c:pt>
                <c:pt idx="365">
                  <c:v>-0.62321524653669902</c:v>
                </c:pt>
                <c:pt idx="366">
                  <c:v>-0.62295979934296197</c:v>
                </c:pt>
                <c:pt idx="367">
                  <c:v>-0.62173537582621796</c:v>
                </c:pt>
                <c:pt idx="368">
                  <c:v>-0.62053425311398502</c:v>
                </c:pt>
                <c:pt idx="369">
                  <c:v>-0.61892727122056002</c:v>
                </c:pt>
                <c:pt idx="370">
                  <c:v>-0.60341370810575901</c:v>
                </c:pt>
                <c:pt idx="371">
                  <c:v>-0.59871299081602003</c:v>
                </c:pt>
                <c:pt idx="372">
                  <c:v>-0.59766435211188396</c:v>
                </c:pt>
                <c:pt idx="373">
                  <c:v>-0.59718857300805095</c:v>
                </c:pt>
                <c:pt idx="374">
                  <c:v>-0.596110658814761</c:v>
                </c:pt>
                <c:pt idx="375">
                  <c:v>-0.591090894066993</c:v>
                </c:pt>
                <c:pt idx="376">
                  <c:v>-0.58632252693638898</c:v>
                </c:pt>
                <c:pt idx="377">
                  <c:v>-0.58630966113538596</c:v>
                </c:pt>
                <c:pt idx="378">
                  <c:v>-0.58617153527440302</c:v>
                </c:pt>
                <c:pt idx="379">
                  <c:v>-0.58226740515859698</c:v>
                </c:pt>
                <c:pt idx="380">
                  <c:v>-0.57792912866566704</c:v>
                </c:pt>
                <c:pt idx="381">
                  <c:v>-0.57279756486230604</c:v>
                </c:pt>
                <c:pt idx="382">
                  <c:v>-0.56901815393222599</c:v>
                </c:pt>
                <c:pt idx="383">
                  <c:v>-0.56467174486106297</c:v>
                </c:pt>
                <c:pt idx="384">
                  <c:v>-0.55782929958404603</c:v>
                </c:pt>
                <c:pt idx="385">
                  <c:v>-0.55555773247500395</c:v>
                </c:pt>
                <c:pt idx="386">
                  <c:v>-0.55525699916627802</c:v>
                </c:pt>
                <c:pt idx="387">
                  <c:v>-0.55473124364111603</c:v>
                </c:pt>
                <c:pt idx="388">
                  <c:v>-0.54968159489854795</c:v>
                </c:pt>
                <c:pt idx="389">
                  <c:v>-0.54940024379955499</c:v>
                </c:pt>
                <c:pt idx="390">
                  <c:v>-0.545097567978161</c:v>
                </c:pt>
                <c:pt idx="391">
                  <c:v>-0.53462152945694497</c:v>
                </c:pt>
                <c:pt idx="392">
                  <c:v>-0.53390697966176004</c:v>
                </c:pt>
                <c:pt idx="393">
                  <c:v>-0.52861530664348499</c:v>
                </c:pt>
                <c:pt idx="394">
                  <c:v>-0.52283141331125305</c:v>
                </c:pt>
                <c:pt idx="395">
                  <c:v>-0.51219510661862699</c:v>
                </c:pt>
                <c:pt idx="396">
                  <c:v>-0.50457130470743705</c:v>
                </c:pt>
                <c:pt idx="397">
                  <c:v>-0.50131675431648204</c:v>
                </c:pt>
                <c:pt idx="398">
                  <c:v>-0.483857764510294</c:v>
                </c:pt>
                <c:pt idx="399">
                  <c:v>-0.48012496251219</c:v>
                </c:pt>
                <c:pt idx="400">
                  <c:v>-0.47733664881613502</c:v>
                </c:pt>
                <c:pt idx="401">
                  <c:v>-0.45625943117585599</c:v>
                </c:pt>
                <c:pt idx="402">
                  <c:v>-0.455199236846063</c:v>
                </c:pt>
                <c:pt idx="403">
                  <c:v>-0.45035925936771498</c:v>
                </c:pt>
                <c:pt idx="404">
                  <c:v>-0.44297427761361602</c:v>
                </c:pt>
                <c:pt idx="405">
                  <c:v>-0.435286603778826</c:v>
                </c:pt>
                <c:pt idx="406">
                  <c:v>-0.426312995359241</c:v>
                </c:pt>
                <c:pt idx="407">
                  <c:v>-0.42550643713268899</c:v>
                </c:pt>
                <c:pt idx="408">
                  <c:v>-0.40306755161517999</c:v>
                </c:pt>
                <c:pt idx="409">
                  <c:v>-0.40170423615615197</c:v>
                </c:pt>
                <c:pt idx="410">
                  <c:v>-0.39966868505852698</c:v>
                </c:pt>
                <c:pt idx="411">
                  <c:v>-0.392650580307287</c:v>
                </c:pt>
                <c:pt idx="412">
                  <c:v>-0.39031705955386298</c:v>
                </c:pt>
                <c:pt idx="413">
                  <c:v>-0.38140284183071099</c:v>
                </c:pt>
                <c:pt idx="414">
                  <c:v>-0.35524498466613902</c:v>
                </c:pt>
                <c:pt idx="415">
                  <c:v>-0.34982900074082501</c:v>
                </c:pt>
                <c:pt idx="416">
                  <c:v>-0.33995710959030601</c:v>
                </c:pt>
                <c:pt idx="417">
                  <c:v>-0.32997596340850699</c:v>
                </c:pt>
                <c:pt idx="418">
                  <c:v>-0.32736192017115701</c:v>
                </c:pt>
                <c:pt idx="419">
                  <c:v>-0.31999705921479299</c:v>
                </c:pt>
                <c:pt idx="420">
                  <c:v>-0.31755552860047798</c:v>
                </c:pt>
                <c:pt idx="421">
                  <c:v>-0.31431199187373898</c:v>
                </c:pt>
                <c:pt idx="422">
                  <c:v>-0.30716653011987499</c:v>
                </c:pt>
                <c:pt idx="423">
                  <c:v>-0.29843603081618703</c:v>
                </c:pt>
                <c:pt idx="424">
                  <c:v>-0.27624407596619499</c:v>
                </c:pt>
                <c:pt idx="425">
                  <c:v>-0.275337318574988</c:v>
                </c:pt>
                <c:pt idx="426">
                  <c:v>-0.26914853794652099</c:v>
                </c:pt>
                <c:pt idx="427">
                  <c:v>-0.26870018151589797</c:v>
                </c:pt>
                <c:pt idx="428">
                  <c:v>-0.26270473572533698</c:v>
                </c:pt>
                <c:pt idx="429">
                  <c:v>-0.26156467086306101</c:v>
                </c:pt>
                <c:pt idx="430">
                  <c:v>-0.25357969681454301</c:v>
                </c:pt>
                <c:pt idx="431">
                  <c:v>-0.235898623523771</c:v>
                </c:pt>
                <c:pt idx="432">
                  <c:v>-0.21067317049274301</c:v>
                </c:pt>
                <c:pt idx="433">
                  <c:v>-0.18762550267657099</c:v>
                </c:pt>
                <c:pt idx="434">
                  <c:v>-0.18451774775913299</c:v>
                </c:pt>
                <c:pt idx="435">
                  <c:v>-0.18329590213347999</c:v>
                </c:pt>
                <c:pt idx="436">
                  <c:v>-0.18198231707599299</c:v>
                </c:pt>
                <c:pt idx="437">
                  <c:v>-0.173044537822554</c:v>
                </c:pt>
                <c:pt idx="438">
                  <c:v>-0.167939507036135</c:v>
                </c:pt>
                <c:pt idx="439">
                  <c:v>-0.16189722330981501</c:v>
                </c:pt>
                <c:pt idx="440">
                  <c:v>-0.153209960730219</c:v>
                </c:pt>
                <c:pt idx="441">
                  <c:v>-0.140251352335719</c:v>
                </c:pt>
                <c:pt idx="442">
                  <c:v>-9.9381654126817501E-2</c:v>
                </c:pt>
                <c:pt idx="443">
                  <c:v>-9.9023983430443496E-2</c:v>
                </c:pt>
                <c:pt idx="444">
                  <c:v>-7.9667928460410598E-2</c:v>
                </c:pt>
                <c:pt idx="445">
                  <c:v>-7.8475367649303795E-2</c:v>
                </c:pt>
                <c:pt idx="446">
                  <c:v>-5.9547595647839298E-2</c:v>
                </c:pt>
                <c:pt idx="447">
                  <c:v>-5.9159906978362202E-2</c:v>
                </c:pt>
                <c:pt idx="448">
                  <c:v>-4.9849086570039801E-2</c:v>
                </c:pt>
                <c:pt idx="449">
                  <c:v>-4.8799005076844197E-2</c:v>
                </c:pt>
                <c:pt idx="450">
                  <c:v>-4.7409105205985097E-2</c:v>
                </c:pt>
                <c:pt idx="451">
                  <c:v>-3.95886863504935E-2</c:v>
                </c:pt>
                <c:pt idx="452">
                  <c:v>-3.9515232146559803E-2</c:v>
                </c:pt>
                <c:pt idx="453">
                  <c:v>-1.46427265176496E-2</c:v>
                </c:pt>
                <c:pt idx="454">
                  <c:v>-1.2783530996893701E-2</c:v>
                </c:pt>
                <c:pt idx="455">
                  <c:v>-2.59502383137441E-3</c:v>
                </c:pt>
                <c:pt idx="456">
                  <c:v>1.7363511606111E-2</c:v>
                </c:pt>
                <c:pt idx="457">
                  <c:v>1.9217418514103999E-2</c:v>
                </c:pt>
                <c:pt idx="458">
                  <c:v>1.9359101469836899E-2</c:v>
                </c:pt>
                <c:pt idx="459">
                  <c:v>2.84550534993619E-2</c:v>
                </c:pt>
                <c:pt idx="460">
                  <c:v>3.7188954992823597E-2</c:v>
                </c:pt>
                <c:pt idx="461">
                  <c:v>5.17847379683542E-2</c:v>
                </c:pt>
                <c:pt idx="462">
                  <c:v>5.9824467097300098E-2</c:v>
                </c:pt>
                <c:pt idx="463">
                  <c:v>8.9375160816099697E-2</c:v>
                </c:pt>
                <c:pt idx="464">
                  <c:v>9.58435128378885E-2</c:v>
                </c:pt>
                <c:pt idx="465">
                  <c:v>9.9958351457256303E-2</c:v>
                </c:pt>
                <c:pt idx="466">
                  <c:v>9.9958351457256303E-2</c:v>
                </c:pt>
                <c:pt idx="467">
                  <c:v>0.108929850241027</c:v>
                </c:pt>
                <c:pt idx="468">
                  <c:v>0.119906457954692</c:v>
                </c:pt>
                <c:pt idx="469">
                  <c:v>0.12478042998137499</c:v>
                </c:pt>
                <c:pt idx="470">
                  <c:v>0.12716477313996899</c:v>
                </c:pt>
                <c:pt idx="471">
                  <c:v>0.137481773076642</c:v>
                </c:pt>
                <c:pt idx="472">
                  <c:v>0.15627986316199799</c:v>
                </c:pt>
                <c:pt idx="473">
                  <c:v>0.17256060878492599</c:v>
                </c:pt>
                <c:pt idx="474">
                  <c:v>0.182615773801132</c:v>
                </c:pt>
                <c:pt idx="475">
                  <c:v>0.280305143255004</c:v>
                </c:pt>
                <c:pt idx="476">
                  <c:v>0.29582937935308701</c:v>
                </c:pt>
                <c:pt idx="477">
                  <c:v>0.30590141398389198</c:v>
                </c:pt>
                <c:pt idx="478">
                  <c:v>0.31169999730035802</c:v>
                </c:pt>
                <c:pt idx="479">
                  <c:v>0.37140800704768301</c:v>
                </c:pt>
                <c:pt idx="480">
                  <c:v>0.43052653868064</c:v>
                </c:pt>
                <c:pt idx="481">
                  <c:v>0.43876592553177901</c:v>
                </c:pt>
                <c:pt idx="482">
                  <c:v>0.55862361391942195</c:v>
                </c:pt>
                <c:pt idx="483">
                  <c:v>0.57456265733633105</c:v>
                </c:pt>
                <c:pt idx="484">
                  <c:v>0.914827582272702</c:v>
                </c:pt>
                <c:pt idx="485">
                  <c:v>0.94677055785055098</c:v>
                </c:pt>
                <c:pt idx="486">
                  <c:v>1.3067600021001899</c:v>
                </c:pt>
              </c:numCache>
            </c:numRef>
          </c:xVal>
          <c:yVal>
            <c:numRef>
              <c:f>echavniceatm!$E$2:$E$488</c:f>
              <c:numCache>
                <c:formatCode>General</c:formatCode>
                <c:ptCount val="487"/>
                <c:pt idx="0">
                  <c:v>-2.4630000000000001</c:v>
                </c:pt>
                <c:pt idx="1">
                  <c:v>-2.2690000000000001</c:v>
                </c:pt>
                <c:pt idx="2">
                  <c:v>-1.879</c:v>
                </c:pt>
                <c:pt idx="3">
                  <c:v>-2.42</c:v>
                </c:pt>
                <c:pt idx="4">
                  <c:v>-1.994</c:v>
                </c:pt>
                <c:pt idx="5">
                  <c:v>-2.3149999999999999</c:v>
                </c:pt>
                <c:pt idx="6">
                  <c:v>-2.15</c:v>
                </c:pt>
                <c:pt idx="7">
                  <c:v>-2.2949999999999999</c:v>
                </c:pt>
                <c:pt idx="8">
                  <c:v>-0.316</c:v>
                </c:pt>
                <c:pt idx="9">
                  <c:v>-2.1469999999999998</c:v>
                </c:pt>
                <c:pt idx="10">
                  <c:v>-1.3680000000000001</c:v>
                </c:pt>
                <c:pt idx="11">
                  <c:v>-2.0430000000000001</c:v>
                </c:pt>
                <c:pt idx="12">
                  <c:v>-2.0619999999999998</c:v>
                </c:pt>
                <c:pt idx="13">
                  <c:v>-2.0219999999999998</c:v>
                </c:pt>
                <c:pt idx="14">
                  <c:v>-1.8759999999999999</c:v>
                </c:pt>
                <c:pt idx="15">
                  <c:v>-2.0230000000000001</c:v>
                </c:pt>
                <c:pt idx="16">
                  <c:v>-1.9650000000000001</c:v>
                </c:pt>
                <c:pt idx="17">
                  <c:v>-1.8939999999999999</c:v>
                </c:pt>
                <c:pt idx="18">
                  <c:v>-1.978</c:v>
                </c:pt>
                <c:pt idx="19">
                  <c:v>-1.298</c:v>
                </c:pt>
                <c:pt idx="20">
                  <c:v>-1.4930000000000001</c:v>
                </c:pt>
                <c:pt idx="21">
                  <c:v>-1.9390000000000001</c:v>
                </c:pt>
                <c:pt idx="22">
                  <c:v>-1.927</c:v>
                </c:pt>
                <c:pt idx="23">
                  <c:v>-0.78100000000000003</c:v>
                </c:pt>
                <c:pt idx="24">
                  <c:v>-1.821</c:v>
                </c:pt>
                <c:pt idx="25">
                  <c:v>-1.5389999999999999</c:v>
                </c:pt>
                <c:pt idx="26">
                  <c:v>-1.5209999999999999</c:v>
                </c:pt>
                <c:pt idx="27">
                  <c:v>-1.871</c:v>
                </c:pt>
                <c:pt idx="28">
                  <c:v>-1.8919999999999999</c:v>
                </c:pt>
                <c:pt idx="29">
                  <c:v>-1.88</c:v>
                </c:pt>
                <c:pt idx="30">
                  <c:v>-0.60899999999999999</c:v>
                </c:pt>
                <c:pt idx="31">
                  <c:v>-1.9339999999999999</c:v>
                </c:pt>
                <c:pt idx="32">
                  <c:v>-1.8280000000000001</c:v>
                </c:pt>
                <c:pt idx="33">
                  <c:v>-1.8169999999999999</c:v>
                </c:pt>
                <c:pt idx="34">
                  <c:v>-1.71</c:v>
                </c:pt>
                <c:pt idx="35">
                  <c:v>-1.802</c:v>
                </c:pt>
                <c:pt idx="36">
                  <c:v>-1.0309999999999999</c:v>
                </c:pt>
                <c:pt idx="37">
                  <c:v>-1.661</c:v>
                </c:pt>
                <c:pt idx="38">
                  <c:v>-1.113</c:v>
                </c:pt>
                <c:pt idx="39">
                  <c:v>-1.679</c:v>
                </c:pt>
                <c:pt idx="40">
                  <c:v>-1.766</c:v>
                </c:pt>
                <c:pt idx="41">
                  <c:v>-1.6990000000000001</c:v>
                </c:pt>
                <c:pt idx="42">
                  <c:v>-1.734</c:v>
                </c:pt>
                <c:pt idx="43">
                  <c:v>-1.732</c:v>
                </c:pt>
                <c:pt idx="44">
                  <c:v>-1.724</c:v>
                </c:pt>
                <c:pt idx="45">
                  <c:v>-1.72</c:v>
                </c:pt>
                <c:pt idx="46">
                  <c:v>-1.7170000000000001</c:v>
                </c:pt>
                <c:pt idx="47">
                  <c:v>-1.125</c:v>
                </c:pt>
                <c:pt idx="48">
                  <c:v>-1.8859999999999999</c:v>
                </c:pt>
                <c:pt idx="49">
                  <c:v>-1.702</c:v>
                </c:pt>
                <c:pt idx="50">
                  <c:v>-1.6990000000000001</c:v>
                </c:pt>
                <c:pt idx="51">
                  <c:v>-1.69</c:v>
                </c:pt>
                <c:pt idx="52">
                  <c:v>-0.98299999999999998</c:v>
                </c:pt>
                <c:pt idx="53">
                  <c:v>-0.84699999999999998</c:v>
                </c:pt>
                <c:pt idx="54">
                  <c:v>-1.675</c:v>
                </c:pt>
                <c:pt idx="55">
                  <c:v>-1.675</c:v>
                </c:pt>
                <c:pt idx="56">
                  <c:v>-1.595</c:v>
                </c:pt>
                <c:pt idx="57">
                  <c:v>-1.591</c:v>
                </c:pt>
                <c:pt idx="58">
                  <c:v>-1.45</c:v>
                </c:pt>
                <c:pt idx="59">
                  <c:v>-1.667</c:v>
                </c:pt>
                <c:pt idx="60">
                  <c:v>-1.70965759664592</c:v>
                </c:pt>
                <c:pt idx="61">
                  <c:v>-1.5209999999999999</c:v>
                </c:pt>
                <c:pt idx="62">
                  <c:v>-1.6180000000000001</c:v>
                </c:pt>
                <c:pt idx="63">
                  <c:v>-1.6180000000000001</c:v>
                </c:pt>
                <c:pt idx="64">
                  <c:v>-1.6479999999999999</c:v>
                </c:pt>
                <c:pt idx="65">
                  <c:v>-1.9490000000000001</c:v>
                </c:pt>
                <c:pt idx="66">
                  <c:v>-1.64</c:v>
                </c:pt>
                <c:pt idx="67">
                  <c:v>-1.569</c:v>
                </c:pt>
                <c:pt idx="68">
                  <c:v>-1.5780000000000001</c:v>
                </c:pt>
                <c:pt idx="69">
                  <c:v>-1.613</c:v>
                </c:pt>
                <c:pt idx="70">
                  <c:v>-1.796</c:v>
                </c:pt>
                <c:pt idx="71">
                  <c:v>-1.597</c:v>
                </c:pt>
                <c:pt idx="72">
                  <c:v>-1.6180000000000001</c:v>
                </c:pt>
                <c:pt idx="73">
                  <c:v>-1.613</c:v>
                </c:pt>
                <c:pt idx="74">
                  <c:v>-1.569</c:v>
                </c:pt>
                <c:pt idx="75">
                  <c:v>-1.6060000000000001</c:v>
                </c:pt>
                <c:pt idx="76">
                  <c:v>-1.6040000000000001</c:v>
                </c:pt>
                <c:pt idx="77">
                  <c:v>-1.496</c:v>
                </c:pt>
                <c:pt idx="78">
                  <c:v>-1.2130000000000001</c:v>
                </c:pt>
                <c:pt idx="79">
                  <c:v>-1.591</c:v>
                </c:pt>
                <c:pt idx="80">
                  <c:v>-1.589</c:v>
                </c:pt>
                <c:pt idx="81">
                  <c:v>-1.548</c:v>
                </c:pt>
                <c:pt idx="82">
                  <c:v>-1.788</c:v>
                </c:pt>
                <c:pt idx="83">
                  <c:v>-1.6950000000000001</c:v>
                </c:pt>
                <c:pt idx="84">
                  <c:v>-1.58</c:v>
                </c:pt>
                <c:pt idx="85">
                  <c:v>-1.4630000000000001</c:v>
                </c:pt>
                <c:pt idx="86">
                  <c:v>-1.359</c:v>
                </c:pt>
                <c:pt idx="87">
                  <c:v>-1.518</c:v>
                </c:pt>
                <c:pt idx="88">
                  <c:v>-1.643</c:v>
                </c:pt>
                <c:pt idx="89">
                  <c:v>-1.5409999999999999</c:v>
                </c:pt>
                <c:pt idx="90">
                  <c:v>-1.6830000000000001</c:v>
                </c:pt>
                <c:pt idx="91">
                  <c:v>-1.365</c:v>
                </c:pt>
                <c:pt idx="92">
                  <c:v>-1.518</c:v>
                </c:pt>
                <c:pt idx="93">
                  <c:v>-1.514</c:v>
                </c:pt>
                <c:pt idx="94">
                  <c:v>-0.98099999999999998</c:v>
                </c:pt>
                <c:pt idx="95">
                  <c:v>-1.4910000000000001</c:v>
                </c:pt>
                <c:pt idx="96">
                  <c:v>-1.169</c:v>
                </c:pt>
                <c:pt idx="97">
                  <c:v>-1.5349999999999999</c:v>
                </c:pt>
                <c:pt idx="98">
                  <c:v>-1.2410000000000001</c:v>
                </c:pt>
                <c:pt idx="99">
                  <c:v>-1.421</c:v>
                </c:pt>
                <c:pt idx="100">
                  <c:v>-1.4430000000000001</c:v>
                </c:pt>
                <c:pt idx="101">
                  <c:v>0.45800000000000002</c:v>
                </c:pt>
                <c:pt idx="102">
                  <c:v>-1.4410000000000001</c:v>
                </c:pt>
                <c:pt idx="103">
                  <c:v>-1.456</c:v>
                </c:pt>
                <c:pt idx="104">
                  <c:v>-1.1619999999999999</c:v>
                </c:pt>
                <c:pt idx="105">
                  <c:v>-1.399</c:v>
                </c:pt>
                <c:pt idx="106">
                  <c:v>-1.2689999999999999</c:v>
                </c:pt>
                <c:pt idx="107">
                  <c:v>-1.3149999999999999</c:v>
                </c:pt>
                <c:pt idx="108">
                  <c:v>-1.7749999999999999</c:v>
                </c:pt>
                <c:pt idx="109">
                  <c:v>-1.0289999999999999</c:v>
                </c:pt>
                <c:pt idx="110">
                  <c:v>-1.5229999999999999</c:v>
                </c:pt>
                <c:pt idx="111">
                  <c:v>-1.4239999999999999</c:v>
                </c:pt>
                <c:pt idx="112">
                  <c:v>-1.4159999999999999</c:v>
                </c:pt>
                <c:pt idx="113">
                  <c:v>-1.413</c:v>
                </c:pt>
                <c:pt idx="114">
                  <c:v>-1.607</c:v>
                </c:pt>
                <c:pt idx="115">
                  <c:v>-1.409</c:v>
                </c:pt>
                <c:pt idx="116">
                  <c:v>-1.405</c:v>
                </c:pt>
                <c:pt idx="117">
                  <c:v>-1.4039999999999999</c:v>
                </c:pt>
                <c:pt idx="118">
                  <c:v>-0.48</c:v>
                </c:pt>
                <c:pt idx="119">
                  <c:v>-1.1970000000000001</c:v>
                </c:pt>
                <c:pt idx="120">
                  <c:v>-1.268</c:v>
                </c:pt>
                <c:pt idx="121">
                  <c:v>-0.89800000000000002</c:v>
                </c:pt>
                <c:pt idx="122">
                  <c:v>-1.3979999999999999</c:v>
                </c:pt>
                <c:pt idx="123">
                  <c:v>-1.2769999999999999</c:v>
                </c:pt>
                <c:pt idx="124">
                  <c:v>-1.391</c:v>
                </c:pt>
                <c:pt idx="125">
                  <c:v>-1.3819999999999999</c:v>
                </c:pt>
                <c:pt idx="126">
                  <c:v>-1.071</c:v>
                </c:pt>
                <c:pt idx="127">
                  <c:v>-1.2390000000000001</c:v>
                </c:pt>
                <c:pt idx="128">
                  <c:v>-1.36</c:v>
                </c:pt>
                <c:pt idx="129">
                  <c:v>-1.355</c:v>
                </c:pt>
                <c:pt idx="130">
                  <c:v>-1.4319999999999999</c:v>
                </c:pt>
                <c:pt idx="131">
                  <c:v>-1.19</c:v>
                </c:pt>
                <c:pt idx="132">
                  <c:v>-1.0189999999999999</c:v>
                </c:pt>
                <c:pt idx="133">
                  <c:v>-1.081</c:v>
                </c:pt>
                <c:pt idx="134">
                  <c:v>-0.65300000000000002</c:v>
                </c:pt>
                <c:pt idx="135">
                  <c:v>-1.335</c:v>
                </c:pt>
                <c:pt idx="136">
                  <c:v>-1.028</c:v>
                </c:pt>
                <c:pt idx="137">
                  <c:v>-1.1379999999999999</c:v>
                </c:pt>
                <c:pt idx="138">
                  <c:v>-1.393</c:v>
                </c:pt>
                <c:pt idx="139">
                  <c:v>-1.371</c:v>
                </c:pt>
                <c:pt idx="140">
                  <c:v>-1.3180000000000001</c:v>
                </c:pt>
                <c:pt idx="141">
                  <c:v>-1.46</c:v>
                </c:pt>
                <c:pt idx="142">
                  <c:v>-1.0069999999999999</c:v>
                </c:pt>
                <c:pt idx="143">
                  <c:v>-1.28</c:v>
                </c:pt>
                <c:pt idx="144">
                  <c:v>-0.89100000000000001</c:v>
                </c:pt>
                <c:pt idx="145">
                  <c:v>-1.3080000000000001</c:v>
                </c:pt>
                <c:pt idx="146">
                  <c:v>-1.581</c:v>
                </c:pt>
                <c:pt idx="147">
                  <c:v>-1.3740000000000001</c:v>
                </c:pt>
                <c:pt idx="148">
                  <c:v>-1.379</c:v>
                </c:pt>
                <c:pt idx="149">
                  <c:v>-1.292</c:v>
                </c:pt>
                <c:pt idx="150">
                  <c:v>-1.2889999999999999</c:v>
                </c:pt>
                <c:pt idx="151">
                  <c:v>-1.083</c:v>
                </c:pt>
                <c:pt idx="152">
                  <c:v>-1.1830000000000001</c:v>
                </c:pt>
                <c:pt idx="153">
                  <c:v>-1.0669999999999999</c:v>
                </c:pt>
                <c:pt idx="154">
                  <c:v>-1.268</c:v>
                </c:pt>
                <c:pt idx="155">
                  <c:v>-1.0629999999999999</c:v>
                </c:pt>
                <c:pt idx="156">
                  <c:v>-1.2529999999999999</c:v>
                </c:pt>
                <c:pt idx="157">
                  <c:v>-0.85399999999999998</c:v>
                </c:pt>
                <c:pt idx="158">
                  <c:v>-1.375</c:v>
                </c:pt>
                <c:pt idx="159">
                  <c:v>-1.2050000000000001</c:v>
                </c:pt>
                <c:pt idx="160">
                  <c:v>-1.2549999999999999</c:v>
                </c:pt>
                <c:pt idx="161">
                  <c:v>-1.24</c:v>
                </c:pt>
                <c:pt idx="162">
                  <c:v>-0.71699999999999997</c:v>
                </c:pt>
                <c:pt idx="163">
                  <c:v>-1.2390000000000001</c:v>
                </c:pt>
                <c:pt idx="164">
                  <c:v>-1.216</c:v>
                </c:pt>
                <c:pt idx="165">
                  <c:v>-1.472</c:v>
                </c:pt>
                <c:pt idx="166">
                  <c:v>-1.1930000000000001</c:v>
                </c:pt>
                <c:pt idx="167">
                  <c:v>-1.2270000000000001</c:v>
                </c:pt>
                <c:pt idx="168">
                  <c:v>-1.222</c:v>
                </c:pt>
                <c:pt idx="169">
                  <c:v>-1.2330000000000001</c:v>
                </c:pt>
                <c:pt idx="170">
                  <c:v>-1.1759999999999999</c:v>
                </c:pt>
                <c:pt idx="171">
                  <c:v>-1.222</c:v>
                </c:pt>
                <c:pt idx="172">
                  <c:v>-1.159</c:v>
                </c:pt>
                <c:pt idx="173">
                  <c:v>-1.218</c:v>
                </c:pt>
                <c:pt idx="174">
                  <c:v>-1.19</c:v>
                </c:pt>
                <c:pt idx="175">
                  <c:v>-1.21</c:v>
                </c:pt>
                <c:pt idx="176">
                  <c:v>-1.2070000000000001</c:v>
                </c:pt>
                <c:pt idx="177">
                  <c:v>-1.2010000000000001</c:v>
                </c:pt>
                <c:pt idx="178">
                  <c:v>-1.1100000000000001</c:v>
                </c:pt>
                <c:pt idx="179">
                  <c:v>-1.2509999999999999</c:v>
                </c:pt>
                <c:pt idx="180">
                  <c:v>-1.2270000000000001</c:v>
                </c:pt>
                <c:pt idx="181">
                  <c:v>7.9000000000000001E-2</c:v>
                </c:pt>
                <c:pt idx="182">
                  <c:v>-1.091</c:v>
                </c:pt>
                <c:pt idx="183">
                  <c:v>-0.96899999999999997</c:v>
                </c:pt>
                <c:pt idx="184">
                  <c:v>-1.056</c:v>
                </c:pt>
                <c:pt idx="185">
                  <c:v>-1.026</c:v>
                </c:pt>
                <c:pt idx="186">
                  <c:v>-1.17</c:v>
                </c:pt>
                <c:pt idx="187">
                  <c:v>-0.6</c:v>
                </c:pt>
                <c:pt idx="188">
                  <c:v>-1.1459999999999999</c:v>
                </c:pt>
                <c:pt idx="189">
                  <c:v>-1.2230000000000001</c:v>
                </c:pt>
                <c:pt idx="190">
                  <c:v>-1.1120000000000001</c:v>
                </c:pt>
                <c:pt idx="191">
                  <c:v>-1.1399999999999999</c:v>
                </c:pt>
                <c:pt idx="192">
                  <c:v>-0.51</c:v>
                </c:pt>
                <c:pt idx="193">
                  <c:v>-1.153</c:v>
                </c:pt>
                <c:pt idx="194">
                  <c:v>-1.1519999999999999</c:v>
                </c:pt>
                <c:pt idx="195">
                  <c:v>-0.19700000000000001</c:v>
                </c:pt>
                <c:pt idx="196">
                  <c:v>-1.165</c:v>
                </c:pt>
                <c:pt idx="197">
                  <c:v>-1.1459999999999999</c:v>
                </c:pt>
                <c:pt idx="198">
                  <c:v>-1.208</c:v>
                </c:pt>
                <c:pt idx="199">
                  <c:v>-1.1399999999999999</c:v>
                </c:pt>
                <c:pt idx="200">
                  <c:v>-1.1399999999999999</c:v>
                </c:pt>
                <c:pt idx="201">
                  <c:v>-1.1060000000000001</c:v>
                </c:pt>
                <c:pt idx="202">
                  <c:v>-1.1339999999999999</c:v>
                </c:pt>
                <c:pt idx="203">
                  <c:v>-1.1259999999999999</c:v>
                </c:pt>
                <c:pt idx="204">
                  <c:v>-1.2450000000000001</c:v>
                </c:pt>
                <c:pt idx="205">
                  <c:v>-1.2190000000000001</c:v>
                </c:pt>
                <c:pt idx="206">
                  <c:v>-0.997</c:v>
                </c:pt>
                <c:pt idx="207">
                  <c:v>-0.97099999999999997</c:v>
                </c:pt>
                <c:pt idx="208">
                  <c:v>-1.127</c:v>
                </c:pt>
                <c:pt idx="209">
                  <c:v>-1.1180000000000001</c:v>
                </c:pt>
                <c:pt idx="210">
                  <c:v>-1.119</c:v>
                </c:pt>
                <c:pt idx="211">
                  <c:v>-1.423</c:v>
                </c:pt>
                <c:pt idx="212">
                  <c:v>-1.1120000000000001</c:v>
                </c:pt>
                <c:pt idx="213">
                  <c:v>-0.98299999999999998</c:v>
                </c:pt>
                <c:pt idx="214">
                  <c:v>-1.2150000000000001</c:v>
                </c:pt>
                <c:pt idx="215">
                  <c:v>-1.111</c:v>
                </c:pt>
                <c:pt idx="216">
                  <c:v>-0.622</c:v>
                </c:pt>
                <c:pt idx="217">
                  <c:v>-1.097</c:v>
                </c:pt>
                <c:pt idx="218">
                  <c:v>-1.4970000000000001</c:v>
                </c:pt>
                <c:pt idx="219">
                  <c:v>-1.2709999999999999</c:v>
                </c:pt>
                <c:pt idx="220">
                  <c:v>-1.079</c:v>
                </c:pt>
                <c:pt idx="221">
                  <c:v>-1.079</c:v>
                </c:pt>
                <c:pt idx="222">
                  <c:v>-0.93700000000000006</c:v>
                </c:pt>
                <c:pt idx="223">
                  <c:v>-0.48599999999999999</c:v>
                </c:pt>
                <c:pt idx="224">
                  <c:v>-1.472</c:v>
                </c:pt>
                <c:pt idx="225">
                  <c:v>-0.60499999999999998</c:v>
                </c:pt>
                <c:pt idx="226">
                  <c:v>-1.5029999999999999</c:v>
                </c:pt>
                <c:pt idx="227">
                  <c:v>-0.5</c:v>
                </c:pt>
                <c:pt idx="228">
                  <c:v>-1.054</c:v>
                </c:pt>
                <c:pt idx="229">
                  <c:v>-1.0449999999999999</c:v>
                </c:pt>
                <c:pt idx="230">
                  <c:v>-0.90300000000000002</c:v>
                </c:pt>
                <c:pt idx="231">
                  <c:v>-0.51100000000000001</c:v>
                </c:pt>
                <c:pt idx="232">
                  <c:v>-0.27500000000000002</c:v>
                </c:pt>
                <c:pt idx="233">
                  <c:v>-1.0449999999999999</c:v>
                </c:pt>
                <c:pt idx="234">
                  <c:v>-1.0409999999999999</c:v>
                </c:pt>
                <c:pt idx="235">
                  <c:v>-1.036</c:v>
                </c:pt>
                <c:pt idx="236">
                  <c:v>-1.2889999999999999</c:v>
                </c:pt>
                <c:pt idx="237">
                  <c:v>-1.03</c:v>
                </c:pt>
                <c:pt idx="238">
                  <c:v>-1.0291811542021201</c:v>
                </c:pt>
                <c:pt idx="239">
                  <c:v>-2.0739999999999998</c:v>
                </c:pt>
                <c:pt idx="240">
                  <c:v>-0.98699999999999999</c:v>
                </c:pt>
                <c:pt idx="241">
                  <c:v>-1.0209999999999999</c:v>
                </c:pt>
                <c:pt idx="242">
                  <c:v>-1.0169999999999999</c:v>
                </c:pt>
                <c:pt idx="243">
                  <c:v>-1.014</c:v>
                </c:pt>
                <c:pt idx="244">
                  <c:v>-0.93100000000000005</c:v>
                </c:pt>
                <c:pt idx="245">
                  <c:v>-1.014</c:v>
                </c:pt>
                <c:pt idx="246">
                  <c:v>-1.0109999999999999</c:v>
                </c:pt>
                <c:pt idx="247">
                  <c:v>-1.0109999999999999</c:v>
                </c:pt>
                <c:pt idx="248">
                  <c:v>-1.01</c:v>
                </c:pt>
                <c:pt idx="249">
                  <c:v>-0.53500000000000003</c:v>
                </c:pt>
                <c:pt idx="250">
                  <c:v>-1.0349999999999999</c:v>
                </c:pt>
                <c:pt idx="251">
                  <c:v>-0.98</c:v>
                </c:pt>
                <c:pt idx="252">
                  <c:v>-0.80900000000000005</c:v>
                </c:pt>
                <c:pt idx="253">
                  <c:v>-1.103</c:v>
                </c:pt>
                <c:pt idx="254">
                  <c:v>-0.99</c:v>
                </c:pt>
                <c:pt idx="255">
                  <c:v>-1.2649999999999999</c:v>
                </c:pt>
                <c:pt idx="256">
                  <c:v>-0.98799999999999999</c:v>
                </c:pt>
                <c:pt idx="257">
                  <c:v>-1.377</c:v>
                </c:pt>
                <c:pt idx="258">
                  <c:v>-0.74099999999999999</c:v>
                </c:pt>
                <c:pt idx="259">
                  <c:v>-0.85099999999999998</c:v>
                </c:pt>
                <c:pt idx="260">
                  <c:v>-1.222</c:v>
                </c:pt>
                <c:pt idx="261">
                  <c:v>-0.96299999999999997</c:v>
                </c:pt>
                <c:pt idx="262">
                  <c:v>-0.78500000000000003</c:v>
                </c:pt>
                <c:pt idx="263">
                  <c:v>-0.96</c:v>
                </c:pt>
                <c:pt idx="264">
                  <c:v>-0.85699999999999998</c:v>
                </c:pt>
                <c:pt idx="265">
                  <c:v>-0.52300000000000002</c:v>
                </c:pt>
                <c:pt idx="266">
                  <c:v>-0.50800000000000001</c:v>
                </c:pt>
                <c:pt idx="267">
                  <c:v>-0.94799999999999995</c:v>
                </c:pt>
                <c:pt idx="268">
                  <c:v>-0.94799999999999995</c:v>
                </c:pt>
                <c:pt idx="269">
                  <c:v>-1.147</c:v>
                </c:pt>
                <c:pt idx="270">
                  <c:v>-0.93447956928526299</c:v>
                </c:pt>
                <c:pt idx="271">
                  <c:v>-1.1859999999999999</c:v>
                </c:pt>
                <c:pt idx="272">
                  <c:v>-0.93</c:v>
                </c:pt>
                <c:pt idx="273">
                  <c:v>-0.81</c:v>
                </c:pt>
                <c:pt idx="274">
                  <c:v>-1.0269999999999999</c:v>
                </c:pt>
                <c:pt idx="275">
                  <c:v>-0.81599999999999995</c:v>
                </c:pt>
                <c:pt idx="276">
                  <c:v>-0.85</c:v>
                </c:pt>
                <c:pt idx="277">
                  <c:v>-0.91900000000000004</c:v>
                </c:pt>
                <c:pt idx="278">
                  <c:v>-0.65600000000000003</c:v>
                </c:pt>
                <c:pt idx="279">
                  <c:v>-0.79200000000000004</c:v>
                </c:pt>
                <c:pt idx="280">
                  <c:v>-0.90700000000000003</c:v>
                </c:pt>
                <c:pt idx="281">
                  <c:v>-0.90300000000000002</c:v>
                </c:pt>
                <c:pt idx="282">
                  <c:v>-1.103</c:v>
                </c:pt>
                <c:pt idx="283">
                  <c:v>-0.313</c:v>
                </c:pt>
                <c:pt idx="284">
                  <c:v>-0.89300000000000002</c:v>
                </c:pt>
                <c:pt idx="285">
                  <c:v>-0.82699999999999996</c:v>
                </c:pt>
                <c:pt idx="286">
                  <c:v>-1.0029999999999999</c:v>
                </c:pt>
                <c:pt idx="287">
                  <c:v>-1.08</c:v>
                </c:pt>
                <c:pt idx="288">
                  <c:v>-0.90300000000000002</c:v>
                </c:pt>
                <c:pt idx="289">
                  <c:v>-0.214</c:v>
                </c:pt>
                <c:pt idx="290">
                  <c:v>-0.873</c:v>
                </c:pt>
                <c:pt idx="291">
                  <c:v>-0.83799999999999997</c:v>
                </c:pt>
                <c:pt idx="292">
                  <c:v>-1.8540000000000001</c:v>
                </c:pt>
                <c:pt idx="293">
                  <c:v>-0.86499999999999999</c:v>
                </c:pt>
                <c:pt idx="294">
                  <c:v>-0.86899999999999999</c:v>
                </c:pt>
                <c:pt idx="295">
                  <c:v>-1.014</c:v>
                </c:pt>
                <c:pt idx="296">
                  <c:v>-0.86399999999999999</c:v>
                </c:pt>
                <c:pt idx="297">
                  <c:v>-0.65800000000000003</c:v>
                </c:pt>
                <c:pt idx="298">
                  <c:v>-0.65300000000000002</c:v>
                </c:pt>
                <c:pt idx="299">
                  <c:v>-0.84799999999999998</c:v>
                </c:pt>
                <c:pt idx="300">
                  <c:v>0.215</c:v>
                </c:pt>
                <c:pt idx="301">
                  <c:v>-0.85699999999999998</c:v>
                </c:pt>
                <c:pt idx="302">
                  <c:v>-0.81699999999999995</c:v>
                </c:pt>
                <c:pt idx="303">
                  <c:v>-1.4</c:v>
                </c:pt>
                <c:pt idx="304">
                  <c:v>-1.5209999999999999</c:v>
                </c:pt>
                <c:pt idx="305">
                  <c:v>-0.83499999999999996</c:v>
                </c:pt>
                <c:pt idx="306">
                  <c:v>-0.83499999999999996</c:v>
                </c:pt>
                <c:pt idx="307">
                  <c:v>-0.83199999999999996</c:v>
                </c:pt>
                <c:pt idx="308">
                  <c:v>-1.081</c:v>
                </c:pt>
                <c:pt idx="309">
                  <c:v>-0.83799999999999997</c:v>
                </c:pt>
                <c:pt idx="310">
                  <c:v>-0.498</c:v>
                </c:pt>
                <c:pt idx="311">
                  <c:v>-1.0289999999999999</c:v>
                </c:pt>
                <c:pt idx="312">
                  <c:v>-0.80200000000000005</c:v>
                </c:pt>
                <c:pt idx="313">
                  <c:v>-0.625</c:v>
                </c:pt>
                <c:pt idx="314">
                  <c:v>-0.754</c:v>
                </c:pt>
                <c:pt idx="315">
                  <c:v>-0.79700000000000004</c:v>
                </c:pt>
                <c:pt idx="316">
                  <c:v>-1.181</c:v>
                </c:pt>
                <c:pt idx="317">
                  <c:v>-0.60199999999999998</c:v>
                </c:pt>
                <c:pt idx="318">
                  <c:v>-0.79500000000000004</c:v>
                </c:pt>
                <c:pt idx="319">
                  <c:v>-0.61399999999999999</c:v>
                </c:pt>
                <c:pt idx="320">
                  <c:v>-0.78800000000000003</c:v>
                </c:pt>
                <c:pt idx="321">
                  <c:v>-0.77800000000000002</c:v>
                </c:pt>
                <c:pt idx="322">
                  <c:v>-0.93</c:v>
                </c:pt>
                <c:pt idx="323">
                  <c:v>-0.71899999999999997</c:v>
                </c:pt>
                <c:pt idx="324">
                  <c:v>-0.66100000000000003</c:v>
                </c:pt>
                <c:pt idx="325">
                  <c:v>-0.749</c:v>
                </c:pt>
                <c:pt idx="326">
                  <c:v>-0.75600000000000001</c:v>
                </c:pt>
                <c:pt idx="327">
                  <c:v>-0.70799999999999996</c:v>
                </c:pt>
                <c:pt idx="328">
                  <c:v>-0.45700000000000002</c:v>
                </c:pt>
                <c:pt idx="329">
                  <c:v>-0.752</c:v>
                </c:pt>
                <c:pt idx="330">
                  <c:v>-0.59199999999999997</c:v>
                </c:pt>
                <c:pt idx="331">
                  <c:v>-0.47399999999999998</c:v>
                </c:pt>
                <c:pt idx="332">
                  <c:v>-0.73799999999999999</c:v>
                </c:pt>
                <c:pt idx="333">
                  <c:v>-0.622</c:v>
                </c:pt>
                <c:pt idx="334">
                  <c:v>-0.76</c:v>
                </c:pt>
                <c:pt idx="335">
                  <c:v>-0.75</c:v>
                </c:pt>
                <c:pt idx="336">
                  <c:v>-1.163</c:v>
                </c:pt>
                <c:pt idx="337">
                  <c:v>-0.72599999999999998</c:v>
                </c:pt>
                <c:pt idx="338">
                  <c:v>-0.45300000000000001</c:v>
                </c:pt>
                <c:pt idx="339">
                  <c:v>-0.71699999999999997</c:v>
                </c:pt>
                <c:pt idx="340">
                  <c:v>-1.921</c:v>
                </c:pt>
                <c:pt idx="341">
                  <c:v>-0.72099999999999997</c:v>
                </c:pt>
                <c:pt idx="342">
                  <c:v>-0.13900000000000001</c:v>
                </c:pt>
                <c:pt idx="343">
                  <c:v>-0.156</c:v>
                </c:pt>
                <c:pt idx="344">
                  <c:v>-0.7</c:v>
                </c:pt>
                <c:pt idx="345">
                  <c:v>-0.72899999999999998</c:v>
                </c:pt>
                <c:pt idx="346">
                  <c:v>-0.69099999999999995</c:v>
                </c:pt>
                <c:pt idx="347">
                  <c:v>-0.47199999999999998</c:v>
                </c:pt>
                <c:pt idx="348">
                  <c:v>-0.68100000000000005</c:v>
                </c:pt>
                <c:pt idx="349">
                  <c:v>-0.67900000000000005</c:v>
                </c:pt>
                <c:pt idx="350">
                  <c:v>-0.379</c:v>
                </c:pt>
                <c:pt idx="351">
                  <c:v>-0.67400000000000004</c:v>
                </c:pt>
                <c:pt idx="352">
                  <c:v>-0.66700000000000004</c:v>
                </c:pt>
                <c:pt idx="353">
                  <c:v>-0.36599999999999999</c:v>
                </c:pt>
                <c:pt idx="354">
                  <c:v>-0.437</c:v>
                </c:pt>
                <c:pt idx="355">
                  <c:v>-0.54200000000000004</c:v>
                </c:pt>
                <c:pt idx="356">
                  <c:v>-0.65700000000000003</c:v>
                </c:pt>
                <c:pt idx="357">
                  <c:v>-0.47799999999999998</c:v>
                </c:pt>
                <c:pt idx="358">
                  <c:v>-0.83</c:v>
                </c:pt>
                <c:pt idx="359">
                  <c:v>-0.54300000000000004</c:v>
                </c:pt>
                <c:pt idx="360">
                  <c:v>-1.0629999999999999</c:v>
                </c:pt>
                <c:pt idx="361">
                  <c:v>-0.86099999999999999</c:v>
                </c:pt>
                <c:pt idx="362">
                  <c:v>-0.63500000000000001</c:v>
                </c:pt>
                <c:pt idx="363">
                  <c:v>-0.29299999999999998</c:v>
                </c:pt>
                <c:pt idx="364">
                  <c:v>-0.56399999999999995</c:v>
                </c:pt>
                <c:pt idx="365">
                  <c:v>-0.31</c:v>
                </c:pt>
                <c:pt idx="366">
                  <c:v>-0.623</c:v>
                </c:pt>
                <c:pt idx="367">
                  <c:v>-0.80800000000000005</c:v>
                </c:pt>
                <c:pt idx="368">
                  <c:v>-0.83499999999999996</c:v>
                </c:pt>
                <c:pt idx="369">
                  <c:v>-1.2350000000000001</c:v>
                </c:pt>
                <c:pt idx="370">
                  <c:v>-1.2629999999999999</c:v>
                </c:pt>
                <c:pt idx="371">
                  <c:v>-0.69899999999999995</c:v>
                </c:pt>
                <c:pt idx="372">
                  <c:v>-0.57499999999999996</c:v>
                </c:pt>
                <c:pt idx="373">
                  <c:v>-1.1259999999999999</c:v>
                </c:pt>
                <c:pt idx="374">
                  <c:v>-0.59899999999999998</c:v>
                </c:pt>
                <c:pt idx="375">
                  <c:v>-0.29799999999999999</c:v>
                </c:pt>
                <c:pt idx="376">
                  <c:v>-0.58699999999999997</c:v>
                </c:pt>
                <c:pt idx="377">
                  <c:v>-0.58699999999999997</c:v>
                </c:pt>
                <c:pt idx="378">
                  <c:v>-0.61899999999999999</c:v>
                </c:pt>
                <c:pt idx="379">
                  <c:v>-0.58299999999999996</c:v>
                </c:pt>
                <c:pt idx="380">
                  <c:v>-0.57799999999999996</c:v>
                </c:pt>
                <c:pt idx="381">
                  <c:v>-0.57299999999999995</c:v>
                </c:pt>
                <c:pt idx="382">
                  <c:v>-0.56899999999999995</c:v>
                </c:pt>
                <c:pt idx="383">
                  <c:v>-1.4339999999999999</c:v>
                </c:pt>
                <c:pt idx="384">
                  <c:v>-0.52800000000000002</c:v>
                </c:pt>
                <c:pt idx="385">
                  <c:v>-0.57199999999999995</c:v>
                </c:pt>
                <c:pt idx="386">
                  <c:v>-0.91400000000000003</c:v>
                </c:pt>
                <c:pt idx="387">
                  <c:v>-0.55473124364111603</c:v>
                </c:pt>
                <c:pt idx="388">
                  <c:v>-0.82099999999999995</c:v>
                </c:pt>
                <c:pt idx="389">
                  <c:v>-0.55000000000000004</c:v>
                </c:pt>
                <c:pt idx="390">
                  <c:v>-0.52100000000000002</c:v>
                </c:pt>
                <c:pt idx="391">
                  <c:v>-0.504</c:v>
                </c:pt>
                <c:pt idx="392">
                  <c:v>-5.3999999999999999E-2</c:v>
                </c:pt>
                <c:pt idx="393">
                  <c:v>-0.57499999999999996</c:v>
                </c:pt>
                <c:pt idx="394">
                  <c:v>-0.438</c:v>
                </c:pt>
                <c:pt idx="395">
                  <c:v>-0.77500000000000002</c:v>
                </c:pt>
                <c:pt idx="396">
                  <c:v>2.1000000000000001E-2</c:v>
                </c:pt>
                <c:pt idx="397">
                  <c:v>0.25800000000000001</c:v>
                </c:pt>
                <c:pt idx="398">
                  <c:v>-0.45300000000000001</c:v>
                </c:pt>
                <c:pt idx="399">
                  <c:v>-0.374</c:v>
                </c:pt>
                <c:pt idx="400">
                  <c:v>-0.127</c:v>
                </c:pt>
                <c:pt idx="401">
                  <c:v>-0.25700000000000001</c:v>
                </c:pt>
                <c:pt idx="402">
                  <c:v>-0.45600000000000002</c:v>
                </c:pt>
                <c:pt idx="403">
                  <c:v>-1.48</c:v>
                </c:pt>
                <c:pt idx="404">
                  <c:v>-0.29599999999999999</c:v>
                </c:pt>
                <c:pt idx="405">
                  <c:v>-0.373</c:v>
                </c:pt>
                <c:pt idx="406">
                  <c:v>-0.42699999999999999</c:v>
                </c:pt>
                <c:pt idx="407">
                  <c:v>-0.42599999999999999</c:v>
                </c:pt>
                <c:pt idx="408">
                  <c:v>-0.40300000000000002</c:v>
                </c:pt>
                <c:pt idx="409">
                  <c:v>-0.316</c:v>
                </c:pt>
                <c:pt idx="410">
                  <c:v>-0.4</c:v>
                </c:pt>
                <c:pt idx="411">
                  <c:v>0.151</c:v>
                </c:pt>
                <c:pt idx="412">
                  <c:v>-0.159</c:v>
                </c:pt>
                <c:pt idx="413">
                  <c:v>-0.28999999999999998</c:v>
                </c:pt>
                <c:pt idx="414">
                  <c:v>0.21099999999999999</c:v>
                </c:pt>
                <c:pt idx="415">
                  <c:v>-0.35</c:v>
                </c:pt>
                <c:pt idx="416">
                  <c:v>-0.32700000000000001</c:v>
                </c:pt>
                <c:pt idx="417">
                  <c:v>-0.437</c:v>
                </c:pt>
                <c:pt idx="418">
                  <c:v>-0.82299999999999995</c:v>
                </c:pt>
                <c:pt idx="419">
                  <c:v>-0.32</c:v>
                </c:pt>
                <c:pt idx="420">
                  <c:v>-0.318</c:v>
                </c:pt>
                <c:pt idx="421">
                  <c:v>-0.91500000000000004</c:v>
                </c:pt>
                <c:pt idx="422">
                  <c:v>-0.40899999999999997</c:v>
                </c:pt>
                <c:pt idx="423">
                  <c:v>-0.157</c:v>
                </c:pt>
                <c:pt idx="424">
                  <c:v>-0.39800000000000002</c:v>
                </c:pt>
                <c:pt idx="425">
                  <c:v>-0.275337318574988</c:v>
                </c:pt>
                <c:pt idx="426">
                  <c:v>-0.27</c:v>
                </c:pt>
                <c:pt idx="427">
                  <c:v>-0.34399999999999997</c:v>
                </c:pt>
                <c:pt idx="428">
                  <c:v>-0.26300000000000001</c:v>
                </c:pt>
                <c:pt idx="429">
                  <c:v>-0.19700000000000001</c:v>
                </c:pt>
                <c:pt idx="430">
                  <c:v>-0.35199999999999998</c:v>
                </c:pt>
                <c:pt idx="431">
                  <c:v>-0.23599999999999999</c:v>
                </c:pt>
                <c:pt idx="432">
                  <c:v>-0.74299999999999999</c:v>
                </c:pt>
                <c:pt idx="433">
                  <c:v>-0.188</c:v>
                </c:pt>
                <c:pt idx="434">
                  <c:v>-0.185</c:v>
                </c:pt>
                <c:pt idx="435">
                  <c:v>4.2999999999999997E-2</c:v>
                </c:pt>
                <c:pt idx="436">
                  <c:v>-1.1819999999999999</c:v>
                </c:pt>
                <c:pt idx="437">
                  <c:v>-8.1000000000000003E-2</c:v>
                </c:pt>
                <c:pt idx="438">
                  <c:v>-4.2000000000000003E-2</c:v>
                </c:pt>
                <c:pt idx="439">
                  <c:v>-2.1000000000000001E-2</c:v>
                </c:pt>
                <c:pt idx="440">
                  <c:v>-0.59299999999999997</c:v>
                </c:pt>
                <c:pt idx="441">
                  <c:v>-0.14099999999999999</c:v>
                </c:pt>
                <c:pt idx="442">
                  <c:v>-0.1</c:v>
                </c:pt>
                <c:pt idx="443">
                  <c:v>-0.10100000000000001</c:v>
                </c:pt>
                <c:pt idx="444">
                  <c:v>-0.08</c:v>
                </c:pt>
                <c:pt idx="445">
                  <c:v>0.77900000000000003</c:v>
                </c:pt>
                <c:pt idx="446">
                  <c:v>-5.9547595647839298E-2</c:v>
                </c:pt>
                <c:pt idx="447">
                  <c:v>-0.311</c:v>
                </c:pt>
                <c:pt idx="448">
                  <c:v>-0.05</c:v>
                </c:pt>
                <c:pt idx="449">
                  <c:v>-0.96299999999999997</c:v>
                </c:pt>
                <c:pt idx="450">
                  <c:v>-0.10299999999999999</c:v>
                </c:pt>
                <c:pt idx="451">
                  <c:v>-0.35799999999999998</c:v>
                </c:pt>
                <c:pt idx="452">
                  <c:v>-0.76800000000000002</c:v>
                </c:pt>
                <c:pt idx="453">
                  <c:v>-2.7E-2</c:v>
                </c:pt>
                <c:pt idx="454">
                  <c:v>-1.2999999999999999E-2</c:v>
                </c:pt>
                <c:pt idx="455">
                  <c:v>0.44700000000000001</c:v>
                </c:pt>
                <c:pt idx="456">
                  <c:v>0.29899999999999999</c:v>
                </c:pt>
                <c:pt idx="457">
                  <c:v>9.1999999999999998E-2</c:v>
                </c:pt>
                <c:pt idx="458">
                  <c:v>0.14000000000000001</c:v>
                </c:pt>
                <c:pt idx="459">
                  <c:v>2.9000000000000001E-2</c:v>
                </c:pt>
                <c:pt idx="460">
                  <c:v>0.04</c:v>
                </c:pt>
                <c:pt idx="461">
                  <c:v>0.24</c:v>
                </c:pt>
                <c:pt idx="462">
                  <c:v>7.3999999999999996E-2</c:v>
                </c:pt>
                <c:pt idx="463">
                  <c:v>3.1E-2</c:v>
                </c:pt>
                <c:pt idx="464">
                  <c:v>9.6000000000000002E-2</c:v>
                </c:pt>
                <c:pt idx="465">
                  <c:v>0.1</c:v>
                </c:pt>
                <c:pt idx="466">
                  <c:v>9.9958351457256303E-2</c:v>
                </c:pt>
                <c:pt idx="467">
                  <c:v>-0.29899999999999999</c:v>
                </c:pt>
                <c:pt idx="468">
                  <c:v>-0.21099999999999999</c:v>
                </c:pt>
                <c:pt idx="469">
                  <c:v>0.124</c:v>
                </c:pt>
                <c:pt idx="470">
                  <c:v>0.27100000000000002</c:v>
                </c:pt>
                <c:pt idx="471">
                  <c:v>0.58899999999999997</c:v>
                </c:pt>
                <c:pt idx="472">
                  <c:v>6.6000000000000003E-2</c:v>
                </c:pt>
                <c:pt idx="473">
                  <c:v>-0.59</c:v>
                </c:pt>
                <c:pt idx="474">
                  <c:v>-4.4999999999999998E-2</c:v>
                </c:pt>
                <c:pt idx="475">
                  <c:v>0.27700000000000002</c:v>
                </c:pt>
                <c:pt idx="476">
                  <c:v>0.29599999999999999</c:v>
                </c:pt>
                <c:pt idx="477">
                  <c:v>-0.996</c:v>
                </c:pt>
                <c:pt idx="478">
                  <c:v>0.13</c:v>
                </c:pt>
                <c:pt idx="479">
                  <c:v>0.30099999999999999</c:v>
                </c:pt>
                <c:pt idx="480">
                  <c:v>0.42799999999999999</c:v>
                </c:pt>
                <c:pt idx="481">
                  <c:v>0.373</c:v>
                </c:pt>
                <c:pt idx="482">
                  <c:v>0.32</c:v>
                </c:pt>
                <c:pt idx="483">
                  <c:v>0.57456265733633105</c:v>
                </c:pt>
                <c:pt idx="484">
                  <c:v>0.91400000000000003</c:v>
                </c:pt>
                <c:pt idx="485">
                  <c:v>-0.379</c:v>
                </c:pt>
                <c:pt idx="486">
                  <c:v>1.286</c:v>
                </c:pt>
              </c:numCache>
            </c:numRef>
          </c:yVal>
          <c:smooth val="0"/>
          <c:extLst>
            <c:ext xmlns:c16="http://schemas.microsoft.com/office/drawing/2014/chart" uri="{C3380CC4-5D6E-409C-BE32-E72D297353CC}">
              <c16:uniqueId val="{00000001-0375-4903-9191-112CA2ABA986}"/>
            </c:ext>
          </c:extLst>
        </c:ser>
        <c:dLbls>
          <c:showLegendKey val="0"/>
          <c:showVal val="0"/>
          <c:showCatName val="0"/>
          <c:showSerName val="0"/>
          <c:showPercent val="0"/>
          <c:showBubbleSize val="0"/>
        </c:dLbls>
        <c:axId val="445157615"/>
        <c:axId val="118697727"/>
      </c:scatterChart>
      <c:valAx>
        <c:axId val="44515761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697727"/>
        <c:crosses val="autoZero"/>
        <c:crossBetween val="midCat"/>
      </c:valAx>
      <c:valAx>
        <c:axId val="1186977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15761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Industrial_Industrial!$B$1</c:f>
              <c:strCache>
                <c:ptCount val="1"/>
                <c:pt idx="0">
                  <c:v>Industrial/Industrial</c:v>
                </c:pt>
              </c:strCache>
            </c:strRef>
          </c:tx>
          <c:spPr>
            <a:solidFill>
              <a:schemeClr val="accent1"/>
            </a:solidFill>
            <a:ln>
              <a:noFill/>
            </a:ln>
            <a:effectLst/>
          </c:spPr>
          <c:invertIfNegative val="0"/>
          <c:cat>
            <c:strRef>
              <c:f>Industrial_Industrial!$A$2:$A$11</c:f>
              <c:strCache>
                <c:ptCount val="10"/>
                <c:pt idx="0">
                  <c:v>0 - 0.1</c:v>
                </c:pt>
                <c:pt idx="1">
                  <c:v>0 - 0.2</c:v>
                </c:pt>
                <c:pt idx="2">
                  <c:v>0 - 0.3</c:v>
                </c:pt>
                <c:pt idx="3">
                  <c:v>0 - 0.4</c:v>
                </c:pt>
                <c:pt idx="4">
                  <c:v>0 - 0.5</c:v>
                </c:pt>
                <c:pt idx="5">
                  <c:v>0 - 0.6</c:v>
                </c:pt>
                <c:pt idx="6">
                  <c:v>0 - 0.7</c:v>
                </c:pt>
                <c:pt idx="7">
                  <c:v>0 - 0.8</c:v>
                </c:pt>
                <c:pt idx="8">
                  <c:v>0 - 0.9</c:v>
                </c:pt>
                <c:pt idx="9">
                  <c:v>0 - 1.0</c:v>
                </c:pt>
              </c:strCache>
            </c:strRef>
          </c:cat>
          <c:val>
            <c:numRef>
              <c:f>Industrial_Industrial!$B$2:$B$11</c:f>
              <c:numCache>
                <c:formatCode>General</c:formatCode>
                <c:ptCount val="10"/>
                <c:pt idx="0">
                  <c:v>0.24686015897610319</c:v>
                </c:pt>
                <c:pt idx="1">
                  <c:v>0.14765126034541401</c:v>
                </c:pt>
                <c:pt idx="2">
                  <c:v>0.1347895645163322</c:v>
                </c:pt>
                <c:pt idx="3">
                  <c:v>0.12986407669148306</c:v>
                </c:pt>
                <c:pt idx="4">
                  <c:v>0.12213572175402794</c:v>
                </c:pt>
                <c:pt idx="5">
                  <c:v>8.9616164670017512E-2</c:v>
                </c:pt>
                <c:pt idx="6">
                  <c:v>5.6069939407681749E-2</c:v>
                </c:pt>
                <c:pt idx="7">
                  <c:v>3.5882997619137602E-2</c:v>
                </c:pt>
                <c:pt idx="8">
                  <c:v>2.5313984102389681E-2</c:v>
                </c:pt>
                <c:pt idx="9">
                  <c:v>1.1816131917413049E-2</c:v>
                </c:pt>
              </c:numCache>
            </c:numRef>
          </c:val>
          <c:extLst>
            <c:ext xmlns:c16="http://schemas.microsoft.com/office/drawing/2014/chart" uri="{C3380CC4-5D6E-409C-BE32-E72D297353CC}">
              <c16:uniqueId val="{00000000-6D0F-423B-9913-55BC2955AC38}"/>
            </c:ext>
          </c:extLst>
        </c:ser>
        <c:ser>
          <c:idx val="1"/>
          <c:order val="1"/>
          <c:tx>
            <c:strRef>
              <c:f>Industrial_Industrial!$C$1</c:f>
              <c:strCache>
                <c:ptCount val="1"/>
                <c:pt idx="0">
                  <c:v>Public/Public</c:v>
                </c:pt>
              </c:strCache>
            </c:strRef>
          </c:tx>
          <c:spPr>
            <a:solidFill>
              <a:schemeClr val="accent2"/>
            </a:solidFill>
            <a:ln>
              <a:noFill/>
            </a:ln>
            <a:effectLst/>
          </c:spPr>
          <c:invertIfNegative val="0"/>
          <c:cat>
            <c:strRef>
              <c:f>Industrial_Industrial!$A$2:$A$11</c:f>
              <c:strCache>
                <c:ptCount val="10"/>
                <c:pt idx="0">
                  <c:v>0 - 0.1</c:v>
                </c:pt>
                <c:pt idx="1">
                  <c:v>0 - 0.2</c:v>
                </c:pt>
                <c:pt idx="2">
                  <c:v>0 - 0.3</c:v>
                </c:pt>
                <c:pt idx="3">
                  <c:v>0 - 0.4</c:v>
                </c:pt>
                <c:pt idx="4">
                  <c:v>0 - 0.5</c:v>
                </c:pt>
                <c:pt idx="5">
                  <c:v>0 - 0.6</c:v>
                </c:pt>
                <c:pt idx="6">
                  <c:v>0 - 0.7</c:v>
                </c:pt>
                <c:pt idx="7">
                  <c:v>0 - 0.8</c:v>
                </c:pt>
                <c:pt idx="8">
                  <c:v>0 - 0.9</c:v>
                </c:pt>
                <c:pt idx="9">
                  <c:v>0 - 1.0</c:v>
                </c:pt>
              </c:strCache>
            </c:strRef>
          </c:cat>
          <c:val>
            <c:numRef>
              <c:f>Industrial_Industrial!$C$2:$C$11</c:f>
              <c:numCache>
                <c:formatCode>General</c:formatCode>
                <c:ptCount val="10"/>
                <c:pt idx="0">
                  <c:v>1.5692962061965084E-2</c:v>
                </c:pt>
                <c:pt idx="1">
                  <c:v>6.017792317240412E-2</c:v>
                </c:pt>
                <c:pt idx="2">
                  <c:v>9.7243929192636247E-2</c:v>
                </c:pt>
                <c:pt idx="3">
                  <c:v>0.12966311301506683</c:v>
                </c:pt>
                <c:pt idx="4">
                  <c:v>0.16155977077981423</c:v>
                </c:pt>
                <c:pt idx="5">
                  <c:v>0.17352155115011644</c:v>
                </c:pt>
                <c:pt idx="6">
                  <c:v>0.15450078938031866</c:v>
                </c:pt>
                <c:pt idx="7">
                  <c:v>0.12631772634070121</c:v>
                </c:pt>
                <c:pt idx="8">
                  <c:v>7.1583528433448576E-2</c:v>
                </c:pt>
                <c:pt idx="9">
                  <c:v>9.7387064735285651E-3</c:v>
                </c:pt>
              </c:numCache>
            </c:numRef>
          </c:val>
          <c:extLst>
            <c:ext xmlns:c16="http://schemas.microsoft.com/office/drawing/2014/chart" uri="{C3380CC4-5D6E-409C-BE32-E72D297353CC}">
              <c16:uniqueId val="{00000001-6D0F-423B-9913-55BC2955AC38}"/>
            </c:ext>
          </c:extLst>
        </c:ser>
        <c:ser>
          <c:idx val="2"/>
          <c:order val="2"/>
          <c:tx>
            <c:strRef>
              <c:f>Industrial_Industrial!$D$1</c:f>
              <c:strCache>
                <c:ptCount val="1"/>
                <c:pt idx="0">
                  <c:v>Public/Industrial</c:v>
                </c:pt>
              </c:strCache>
            </c:strRef>
          </c:tx>
          <c:spPr>
            <a:solidFill>
              <a:schemeClr val="accent3"/>
            </a:solidFill>
            <a:ln>
              <a:noFill/>
            </a:ln>
            <a:effectLst/>
          </c:spPr>
          <c:invertIfNegative val="0"/>
          <c:cat>
            <c:strRef>
              <c:f>Industrial_Industrial!$A$2:$A$11</c:f>
              <c:strCache>
                <c:ptCount val="10"/>
                <c:pt idx="0">
                  <c:v>0 - 0.1</c:v>
                </c:pt>
                <c:pt idx="1">
                  <c:v>0 - 0.2</c:v>
                </c:pt>
                <c:pt idx="2">
                  <c:v>0 - 0.3</c:v>
                </c:pt>
                <c:pt idx="3">
                  <c:v>0 - 0.4</c:v>
                </c:pt>
                <c:pt idx="4">
                  <c:v>0 - 0.5</c:v>
                </c:pt>
                <c:pt idx="5">
                  <c:v>0 - 0.6</c:v>
                </c:pt>
                <c:pt idx="6">
                  <c:v>0 - 0.7</c:v>
                </c:pt>
                <c:pt idx="7">
                  <c:v>0 - 0.8</c:v>
                </c:pt>
                <c:pt idx="8">
                  <c:v>0 - 0.9</c:v>
                </c:pt>
                <c:pt idx="9">
                  <c:v>0 - 1.0</c:v>
                </c:pt>
              </c:strCache>
            </c:strRef>
          </c:cat>
          <c:val>
            <c:numRef>
              <c:f>Industrial_Industrial!$D$2:$D$11</c:f>
              <c:numCache>
                <c:formatCode>General</c:formatCode>
                <c:ptCount val="10"/>
                <c:pt idx="0">
                  <c:v>0.13936026322352896</c:v>
                </c:pt>
                <c:pt idx="1">
                  <c:v>0.11571427201043685</c:v>
                </c:pt>
                <c:pt idx="2">
                  <c:v>0.12874314921755592</c:v>
                </c:pt>
                <c:pt idx="3">
                  <c:v>0.142403145764186</c:v>
                </c:pt>
                <c:pt idx="4">
                  <c:v>0.1541977629837116</c:v>
                </c:pt>
                <c:pt idx="5">
                  <c:v>0.13781344128311879</c:v>
                </c:pt>
                <c:pt idx="6">
                  <c:v>9.43497432355518E-2</c:v>
                </c:pt>
                <c:pt idx="7">
                  <c:v>5.6693222441788337E-2</c:v>
                </c:pt>
                <c:pt idx="8">
                  <c:v>2.6087331888034072E-2</c:v>
                </c:pt>
                <c:pt idx="9">
                  <c:v>4.6376679520876898E-3</c:v>
                </c:pt>
              </c:numCache>
            </c:numRef>
          </c:val>
          <c:extLst>
            <c:ext xmlns:c16="http://schemas.microsoft.com/office/drawing/2014/chart" uri="{C3380CC4-5D6E-409C-BE32-E72D297353CC}">
              <c16:uniqueId val="{00000002-6D0F-423B-9913-55BC2955AC38}"/>
            </c:ext>
          </c:extLst>
        </c:ser>
        <c:dLbls>
          <c:showLegendKey val="0"/>
          <c:showVal val="0"/>
          <c:showCatName val="0"/>
          <c:showSerName val="0"/>
          <c:showPercent val="0"/>
          <c:showBubbleSize val="0"/>
        </c:dLbls>
        <c:gapWidth val="219"/>
        <c:overlap val="-27"/>
        <c:axId val="453451888"/>
        <c:axId val="453452216"/>
      </c:barChart>
      <c:catAx>
        <c:axId val="453451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600" b="1"/>
                  <a:t>Similarity rang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en-US"/>
          </a:p>
        </c:txPr>
        <c:crossAx val="453452216"/>
        <c:crosses val="autoZero"/>
        <c:auto val="1"/>
        <c:lblAlgn val="ctr"/>
        <c:lblOffset val="100"/>
        <c:noMultiLvlLbl val="0"/>
      </c:catAx>
      <c:valAx>
        <c:axId val="4534522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600" b="1"/>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4534518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60AC13-A8A0-4F59-86FA-671B8D6E7E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8</Pages>
  <Words>1356</Words>
  <Characters>7732</Characters>
  <Application>Microsoft Office Word</Application>
  <DocSecurity>0</DocSecurity>
  <Lines>64</Lines>
  <Paragraphs>1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9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ippo Lunghini</dc:creator>
  <cp:keywords/>
  <dc:description/>
  <cp:lastModifiedBy>Filippo Lunghini</cp:lastModifiedBy>
  <cp:revision>17</cp:revision>
  <dcterms:created xsi:type="dcterms:W3CDTF">2019-01-18T08:16:00Z</dcterms:created>
  <dcterms:modified xsi:type="dcterms:W3CDTF">2019-07-05T06:27:00Z</dcterms:modified>
</cp:coreProperties>
</file>